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993CFB" w14:textId="2D51AB13" w:rsidR="00FE7E57" w:rsidRPr="00627849" w:rsidRDefault="00D364A7">
      <w:pPr>
        <w:pStyle w:val="a5"/>
        <w:ind w:firstLineChars="0" w:firstLine="0"/>
        <w:rPr>
          <w:rFonts w:ascii="ＭＳ 明朝" w:eastAsia="ＭＳ 明朝" w:hAnsi="ＭＳ 明朝"/>
          <w:szCs w:val="22"/>
        </w:rPr>
        <w:pPrChange w:id="0" w:author="正典 松浦" w:date="2023-12-18T14:00:00Z">
          <w:pPr>
            <w:pStyle w:val="a5"/>
            <w:ind w:firstLine="220"/>
          </w:pPr>
        </w:pPrChange>
      </w:pPr>
      <w:commentRangeStart w:id="1"/>
      <w:r w:rsidRPr="00627849">
        <w:rPr>
          <w:rFonts w:ascii="ＭＳ 明朝" w:eastAsia="ＭＳ 明朝" w:hAnsi="ＭＳ 明朝" w:hint="eastAsia"/>
          <w:szCs w:val="22"/>
        </w:rPr>
        <w:t>ワンヘルス研究のフロンティア：東・東南アジアからの視座</w:t>
      </w:r>
      <w:commentRangeEnd w:id="1"/>
      <w:r w:rsidR="00B57A54" w:rsidRPr="00627849">
        <w:rPr>
          <w:rStyle w:val="af5"/>
          <w:rFonts w:ascii="ＭＳ 明朝" w:eastAsia="ＭＳ 明朝" w:hAnsi="ＭＳ 明朝" w:cs="ＭＳ Ｐゴシック"/>
          <w:sz w:val="22"/>
          <w:szCs w:val="22"/>
        </w:rPr>
        <w:commentReference w:id="1"/>
      </w:r>
    </w:p>
    <w:p w14:paraId="41475307" w14:textId="11488697" w:rsidR="002766BC" w:rsidRPr="00627849" w:rsidRDefault="002766BC">
      <w:pPr>
        <w:pStyle w:val="a3"/>
        <w:ind w:firstLineChars="0" w:firstLine="0"/>
        <w:jc w:val="center"/>
        <w:rPr>
          <w:rFonts w:ascii="ＭＳ 明朝" w:eastAsia="ＭＳ 明朝" w:hAnsi="ＭＳ 明朝"/>
          <w:sz w:val="22"/>
          <w:szCs w:val="22"/>
          <w:lang w:eastAsia="zh-TW"/>
          <w:rPrChange w:id="2" w:author="正典 松浦" w:date="2023-12-19T20:15:00Z">
            <w:rPr>
              <w:rFonts w:ascii="ＭＳ 明朝" w:eastAsia="PMingLiU" w:hAnsi="ＭＳ 明朝"/>
              <w:sz w:val="22"/>
              <w:szCs w:val="22"/>
              <w:lang w:eastAsia="zh-TW"/>
            </w:rPr>
          </w:rPrChange>
        </w:rPr>
        <w:pPrChange w:id="3" w:author="正典 松浦" w:date="2023-12-18T14:00:00Z">
          <w:pPr>
            <w:pStyle w:val="a3"/>
            <w:ind w:firstLine="220"/>
            <w:jc w:val="center"/>
          </w:pPr>
        </w:pPrChange>
      </w:pPr>
      <w:r w:rsidRPr="00627849">
        <w:rPr>
          <w:rFonts w:ascii="ＭＳ 明朝" w:eastAsia="ＭＳ 明朝" w:hAnsi="ＭＳ 明朝" w:hint="eastAsia"/>
          <w:sz w:val="22"/>
          <w:szCs w:val="22"/>
          <w:lang w:eastAsia="zh-TW"/>
        </w:rPr>
        <w:t>松浦正典</w:t>
      </w:r>
      <w:r w:rsidRPr="00627849">
        <w:rPr>
          <w:rFonts w:ascii="ＭＳ 明朝" w:eastAsia="ＭＳ 明朝" w:hAnsi="ＭＳ 明朝"/>
          <w:sz w:val="22"/>
          <w:szCs w:val="22"/>
          <w:lang w:eastAsia="zh-TW"/>
        </w:rPr>
        <w:br/>
      </w:r>
      <w:r w:rsidRPr="00627849">
        <w:rPr>
          <w:rFonts w:ascii="ＭＳ 明朝" w:eastAsia="ＭＳ 明朝" w:hAnsi="ＭＳ 明朝" w:hint="eastAsia"/>
          <w:sz w:val="22"/>
          <w:szCs w:val="22"/>
          <w:lang w:eastAsia="zh-TW"/>
        </w:rPr>
        <w:t>大塚健司</w:t>
      </w:r>
    </w:p>
    <w:p w14:paraId="05C76FC6" w14:textId="11480DEC" w:rsidR="00D364A7" w:rsidRPr="00627849" w:rsidRDefault="00D364A7">
      <w:pPr>
        <w:pStyle w:val="a5"/>
        <w:ind w:firstLineChars="0" w:firstLine="0"/>
        <w:rPr>
          <w:rFonts w:ascii="ＭＳ 明朝" w:eastAsia="ＭＳ 明朝" w:hAnsi="ＭＳ 明朝"/>
          <w:szCs w:val="22"/>
          <w:lang w:eastAsia="zh-TW"/>
        </w:rPr>
        <w:pPrChange w:id="4" w:author="正典 松浦" w:date="2023-12-18T14:00:00Z">
          <w:pPr>
            <w:pStyle w:val="a5"/>
            <w:ind w:firstLine="220"/>
          </w:pPr>
        </w:pPrChange>
      </w:pPr>
      <w:commentRangeStart w:id="5"/>
      <w:commentRangeStart w:id="6"/>
      <w:r w:rsidRPr="00627849">
        <w:rPr>
          <w:rFonts w:ascii="ＭＳ 明朝" w:eastAsia="ＭＳ 明朝" w:hAnsi="ＭＳ 明朝" w:hint="eastAsia"/>
          <w:szCs w:val="22"/>
          <w:lang w:eastAsia="zh-TW"/>
        </w:rPr>
        <w:t>第5章</w:t>
      </w:r>
      <w:commentRangeEnd w:id="5"/>
      <w:r w:rsidR="00115AE2" w:rsidRPr="00627849">
        <w:rPr>
          <w:rStyle w:val="af5"/>
          <w:rFonts w:ascii="ＭＳ 明朝" w:eastAsia="ＭＳ 明朝" w:hAnsi="ＭＳ 明朝" w:cs="ＭＳ Ｐゴシック"/>
          <w:sz w:val="22"/>
          <w:szCs w:val="22"/>
        </w:rPr>
        <w:commentReference w:id="5"/>
      </w:r>
      <w:commentRangeEnd w:id="6"/>
      <w:r w:rsidR="007C5648" w:rsidRPr="00627849">
        <w:rPr>
          <w:rStyle w:val="af5"/>
          <w:rFonts w:ascii="ＭＳ 明朝" w:eastAsia="ＭＳ 明朝" w:hAnsi="ＭＳ 明朝" w:cs="ＭＳ Ｐゴシック"/>
          <w:rPrChange w:id="7" w:author="正典 松浦" w:date="2023-12-19T20:15:00Z">
            <w:rPr>
              <w:rStyle w:val="af5"/>
              <w:rFonts w:ascii="ＭＳ Ｐゴシック" w:eastAsia="ＭＳ 明朝" w:hAnsi="ＭＳ Ｐゴシック" w:cs="ＭＳ Ｐゴシック"/>
            </w:rPr>
          </w:rPrChange>
        </w:rPr>
        <w:commentReference w:id="6"/>
      </w:r>
    </w:p>
    <w:p w14:paraId="0044A6DE" w14:textId="04E4100B" w:rsidR="006E6389" w:rsidRPr="00627849" w:rsidRDefault="006E6389">
      <w:pPr>
        <w:pStyle w:val="a5"/>
        <w:ind w:firstLineChars="0" w:firstLine="0"/>
        <w:rPr>
          <w:rFonts w:ascii="ＭＳ 明朝" w:eastAsia="ＭＳ 明朝" w:hAnsi="ＭＳ 明朝"/>
          <w:szCs w:val="22"/>
        </w:rPr>
        <w:pPrChange w:id="8" w:author="正典 松浦" w:date="2023-12-18T14:00:00Z">
          <w:pPr>
            <w:pStyle w:val="a5"/>
            <w:ind w:firstLine="220"/>
          </w:pPr>
        </w:pPrChange>
      </w:pPr>
      <w:commentRangeStart w:id="9"/>
      <w:r w:rsidRPr="00627849">
        <w:rPr>
          <w:rFonts w:ascii="ＭＳ 明朝" w:eastAsia="ＭＳ 明朝" w:hAnsi="ＭＳ 明朝" w:hint="eastAsia"/>
          <w:szCs w:val="22"/>
        </w:rPr>
        <w:t>東・東南アジア</w:t>
      </w:r>
      <w:commentRangeEnd w:id="9"/>
      <w:r w:rsidR="001A1237" w:rsidRPr="00627849">
        <w:rPr>
          <w:rStyle w:val="af5"/>
          <w:rFonts w:ascii="ＭＳ 明朝" w:eastAsia="ＭＳ 明朝" w:hAnsi="ＭＳ 明朝" w:cs="ＭＳ Ｐゴシック"/>
          <w:sz w:val="22"/>
          <w:szCs w:val="22"/>
        </w:rPr>
        <w:commentReference w:id="9"/>
      </w:r>
      <w:r w:rsidRPr="00627849">
        <w:rPr>
          <w:rFonts w:ascii="ＭＳ 明朝" w:eastAsia="ＭＳ 明朝" w:hAnsi="ＭＳ 明朝" w:hint="eastAsia"/>
          <w:szCs w:val="22"/>
        </w:rPr>
        <w:t>における野生動物取引の実態解明</w:t>
      </w:r>
    </w:p>
    <w:p w14:paraId="4B7E0D51" w14:textId="65CE4E6D" w:rsidR="008E24E2" w:rsidRPr="00627849" w:rsidRDefault="00115AE2" w:rsidP="00312F68">
      <w:pPr>
        <w:pStyle w:val="1"/>
        <w:ind w:firstLine="220"/>
        <w:rPr>
          <w:rFonts w:ascii="ＭＳ 明朝" w:hAnsi="ＭＳ 明朝"/>
          <w:szCs w:val="22"/>
        </w:rPr>
      </w:pPr>
      <w:r w:rsidRPr="00627849">
        <w:rPr>
          <w:rFonts w:ascii="ＭＳ 明朝" w:hAnsi="ＭＳ 明朝" w:hint="eastAsia"/>
          <w:szCs w:val="22"/>
        </w:rPr>
        <w:t>野生動物取引とワンヘルスのつながり</w:t>
      </w:r>
      <w:r w:rsidR="002E62C9" w:rsidRPr="00627849">
        <w:rPr>
          <w:rFonts w:ascii="ＭＳ 明朝" w:hAnsi="ＭＳ 明朝" w:hint="eastAsia"/>
          <w:szCs w:val="22"/>
        </w:rPr>
        <w:t xml:space="preserve"> </w:t>
      </w:r>
    </w:p>
    <w:p w14:paraId="0747DCC6" w14:textId="77777777" w:rsidR="00AD7C41" w:rsidRPr="00627849" w:rsidRDefault="00AD7C41" w:rsidP="00AD7C41">
      <w:pPr>
        <w:ind w:firstLine="220"/>
        <w:rPr>
          <w:rFonts w:ascii="ＭＳ 明朝" w:hAnsi="ＭＳ 明朝"/>
          <w:szCs w:val="22"/>
        </w:rPr>
      </w:pPr>
      <w:bookmarkStart w:id="10" w:name="_Ref141398614"/>
      <w:commentRangeStart w:id="11"/>
      <w:r w:rsidRPr="00627849">
        <w:rPr>
          <w:rFonts w:ascii="ＭＳ 明朝" w:hAnsi="ＭＳ 明朝" w:hint="eastAsia"/>
          <w:szCs w:val="22"/>
        </w:rPr>
        <w:t>昨今、人獣共通感染症のリスク低減は世界各地で課題になっている。</w:t>
      </w:r>
      <w:commentRangeEnd w:id="11"/>
      <w:r w:rsidRPr="00627849">
        <w:rPr>
          <w:rStyle w:val="af5"/>
          <w:rFonts w:ascii="ＭＳ 明朝" w:hAnsi="ＭＳ 明朝"/>
          <w:sz w:val="22"/>
          <w:szCs w:val="22"/>
        </w:rPr>
        <w:commentReference w:id="11"/>
      </w:r>
      <w:r w:rsidRPr="00627849">
        <w:rPr>
          <w:rFonts w:ascii="ＭＳ 明朝" w:hAnsi="ＭＳ 明朝" w:hint="eastAsia"/>
          <w:szCs w:val="22"/>
        </w:rPr>
        <w:t>2022年のアジアワンヘルス福岡宣言でも、「動物と人が共生する社会を構築するため、生物多様性の維持や地球環境の保全を積極的に推進する」と述べられており、健全な生態系を維持しながら動物とヒトの健康を守る「ワンヘルス」の取り組みに注目が集まっている</w:t>
      </w:r>
      <w:r w:rsidRPr="00627849">
        <w:rPr>
          <w:rStyle w:val="aa"/>
          <w:rFonts w:ascii="ＭＳ 明朝" w:hAnsi="ＭＳ 明朝"/>
        </w:rPr>
        <w:footnoteReference w:id="1"/>
      </w:r>
      <w:r w:rsidRPr="00627849">
        <w:rPr>
          <w:rFonts w:ascii="ＭＳ 明朝" w:hAnsi="ＭＳ 明朝" w:hint="eastAsia"/>
          <w:szCs w:val="22"/>
        </w:rPr>
        <w:t>。</w:t>
      </w:r>
    </w:p>
    <w:p w14:paraId="6AED54FE" w14:textId="0BF07B9B" w:rsidR="00AD7C41" w:rsidRPr="00627849" w:rsidRDefault="00AD7C41" w:rsidP="00AD7C41">
      <w:pPr>
        <w:tabs>
          <w:tab w:val="left" w:pos="1110"/>
        </w:tabs>
        <w:ind w:firstLine="220"/>
        <w:rPr>
          <w:rFonts w:ascii="ＭＳ 明朝" w:hAnsi="ＭＳ 明朝"/>
          <w:szCs w:val="22"/>
        </w:rPr>
      </w:pPr>
      <w:r w:rsidRPr="00627849">
        <w:rPr>
          <w:rFonts w:ascii="ＭＳ 明朝" w:hAnsi="ＭＳ 明朝" w:hint="eastAsia"/>
          <w:szCs w:val="22"/>
        </w:rPr>
        <w:t>本章で扱う野生動物取引は国境を越えたワンヘルスを脅かすリスクのひとつとして考えられる。</w:t>
      </w:r>
      <w:commentRangeStart w:id="14"/>
      <w:r w:rsidRPr="00627849">
        <w:rPr>
          <w:rFonts w:ascii="ＭＳ 明朝" w:hAnsi="ＭＳ 明朝" w:hint="eastAsia"/>
          <w:szCs w:val="22"/>
        </w:rPr>
        <w:t>野生生物の国際取引の規模は莫大であり</w:t>
      </w:r>
      <w:commentRangeEnd w:id="14"/>
      <w:r w:rsidRPr="00627849">
        <w:rPr>
          <w:rStyle w:val="af5"/>
          <w:rFonts w:ascii="ＭＳ 明朝" w:hAnsi="ＭＳ 明朝"/>
          <w:sz w:val="22"/>
          <w:szCs w:val="22"/>
        </w:rPr>
        <w:commentReference w:id="14"/>
      </w:r>
      <w:r w:rsidRPr="00627849">
        <w:rPr>
          <w:rFonts w:ascii="ＭＳ 明朝" w:hAnsi="ＭＳ 明朝" w:hint="eastAsia"/>
          <w:szCs w:val="22"/>
        </w:rPr>
        <w:t>、</w:t>
      </w:r>
      <w:commentRangeStart w:id="15"/>
      <w:r w:rsidRPr="00627849">
        <w:rPr>
          <w:rFonts w:ascii="ＭＳ 明朝" w:hAnsi="ＭＳ 明朝" w:hint="eastAsia"/>
          <w:szCs w:val="22"/>
        </w:rPr>
        <w:t>世界全体で取引される生きた動物や動物製品の量は年間数十億にのぼると推定されている</w:t>
      </w:r>
      <w:commentRangeEnd w:id="15"/>
      <w:r w:rsidRPr="00627849">
        <w:rPr>
          <w:rStyle w:val="af5"/>
          <w:rFonts w:ascii="ＭＳ 明朝" w:hAnsi="ＭＳ 明朝"/>
          <w:sz w:val="22"/>
          <w:szCs w:val="22"/>
        </w:rPr>
        <w:commentReference w:id="15"/>
      </w:r>
      <w:r w:rsidRPr="00627849">
        <w:rPr>
          <w:rFonts w:ascii="ＭＳ 明朝" w:hAnsi="ＭＳ 明朝" w:hint="eastAsia"/>
          <w:szCs w:val="22"/>
        </w:rPr>
        <w:t>。この取引によって新しい地域に野生動物が導入され、在来種と資源を奪い合い、生態系を変え、インフラを破壊し、農作物に被害をもたらしている。また、公衆衛生や農業生産、生物多様性を脅かす病原菌の侵入にもつながっている</w:t>
      </w:r>
      <w:r w:rsidR="003E5F34" w:rsidRPr="00627849">
        <w:rPr>
          <w:rFonts w:ascii="ＭＳ 明朝" w:hAnsi="ＭＳ 明朝"/>
          <w:szCs w:val="22"/>
        </w:rPr>
        <w:fldChar w:fldCharType="begin"/>
      </w:r>
      <w:r w:rsidR="003E5F34" w:rsidRPr="00627849">
        <w:rPr>
          <w:rFonts w:ascii="ＭＳ 明朝" w:hAnsi="ＭＳ 明朝"/>
          <w:szCs w:val="22"/>
        </w:rPr>
        <w:instrText xml:space="preserve"> ADDIN ZOTERO_ITEM CSL_CITATION {"citationID":"JHFE9e2H","properties":{"formattedCitation":"(Smith\\uc0\\u12411{}\\uc0\\u12363{}, 2009)","plainCitation":"(Smithほか, 2009)","noteIndex":0},"citationItems":[{"id":822,"uris":["http://zotero.org/users/local/U3219zZl/items/7RFACP2Z"],"itemData":{"id":822,"type":"article-journal","container-title":"Science","DOI":"10.1126/science.1174460","issue":"5927","note":"publisher: American Association for the Advancement of Science","page":"594-595","source":"science.org (Atypon)","title":"Reducing the Risks of the Wildlife Trade","volume":"324","author":[{"family":"Smith","given":"Katherine F."},{"family":"Behrens","given":"Michael"},{"family":"Schloegel","given":"Lisa M."},{"family":"Marano","given":"Nina"},{"family":"Burgiel","given":"Stas"},{"family":"Daszak","given":"Peter"}],"issued":{"date-parts":[["2009",5]]}}}],"schema":"https://github.com/citation-style-language/schema/raw/master/csl-citation.json"} </w:instrText>
      </w:r>
      <w:r w:rsidR="003E5F34" w:rsidRPr="00627849">
        <w:rPr>
          <w:rFonts w:ascii="ＭＳ 明朝" w:hAnsi="ＭＳ 明朝"/>
          <w:szCs w:val="22"/>
        </w:rPr>
        <w:fldChar w:fldCharType="separate"/>
      </w:r>
      <w:r w:rsidR="003E5F34" w:rsidRPr="00627849">
        <w:rPr>
          <w:rFonts w:ascii="ＭＳ 明朝" w:hAnsi="ＭＳ 明朝" w:cs="Times New Roman"/>
        </w:rPr>
        <w:t>(Smithほか, 2009)</w:t>
      </w:r>
      <w:r w:rsidR="003E5F34" w:rsidRPr="00627849">
        <w:rPr>
          <w:rFonts w:ascii="ＭＳ 明朝" w:hAnsi="ＭＳ 明朝"/>
          <w:szCs w:val="22"/>
        </w:rPr>
        <w:fldChar w:fldCharType="end"/>
      </w:r>
      <w:customXmlDelRangeStart w:id="16" w:author="正典 松浦" w:date="2023-12-19T19:27:00Z"/>
      <w:sdt>
        <w:sdtPr>
          <w:rPr>
            <w:rFonts w:ascii="ＭＳ 明朝" w:hAnsi="ＭＳ 明朝" w:hint="eastAsia"/>
            <w:szCs w:val="22"/>
          </w:rPr>
          <w:id w:val="-487703630"/>
          <w:citation/>
        </w:sdtPr>
        <w:sdtEndPr/>
        <w:sdtContent>
          <w:customXmlDelRangeEnd w:id="16"/>
          <w:del w:id="17" w:author="正典 松浦" w:date="2023-12-19T19:27:00Z">
            <w:r w:rsidRPr="00627849" w:rsidDel="003E5F34">
              <w:rPr>
                <w:rFonts w:ascii="ＭＳ 明朝" w:hAnsi="ＭＳ 明朝"/>
                <w:szCs w:val="22"/>
              </w:rPr>
              <w:fldChar w:fldCharType="begin"/>
            </w:r>
            <w:r w:rsidRPr="00627849" w:rsidDel="003E5F34">
              <w:rPr>
                <w:rFonts w:ascii="ＭＳ 明朝" w:hAnsi="ＭＳ 明朝"/>
                <w:szCs w:val="22"/>
              </w:rPr>
              <w:delInstrText xml:space="preserve">CITATION Smi09 \l 1041 </w:delInstrText>
            </w:r>
            <w:r w:rsidRPr="00627849" w:rsidDel="003E5F34">
              <w:rPr>
                <w:rFonts w:ascii="ＭＳ 明朝" w:hAnsi="ＭＳ 明朝"/>
                <w:szCs w:val="22"/>
              </w:rPr>
              <w:fldChar w:fldCharType="separate"/>
            </w:r>
            <w:r w:rsidR="001B35A1" w:rsidRPr="00627849" w:rsidDel="003E5F34">
              <w:rPr>
                <w:rFonts w:ascii="ＭＳ 明朝" w:hAnsi="ＭＳ 明朝"/>
                <w:noProof/>
                <w:szCs w:val="22"/>
              </w:rPr>
              <w:delText xml:space="preserve"> (Smith, et al., 2009)</w:delText>
            </w:r>
            <w:r w:rsidRPr="00627849" w:rsidDel="003E5F34">
              <w:rPr>
                <w:rFonts w:ascii="ＭＳ 明朝" w:hAnsi="ＭＳ 明朝"/>
                <w:szCs w:val="22"/>
              </w:rPr>
              <w:fldChar w:fldCharType="end"/>
            </w:r>
          </w:del>
          <w:customXmlDelRangeStart w:id="18" w:author="正典 松浦" w:date="2023-12-19T19:27:00Z"/>
        </w:sdtContent>
      </w:sdt>
      <w:customXmlDelRangeEnd w:id="18"/>
      <w:r w:rsidRPr="00627849">
        <w:rPr>
          <w:rFonts w:ascii="ＭＳ 明朝" w:hAnsi="ＭＳ 明朝" w:hint="eastAsia"/>
          <w:szCs w:val="22"/>
        </w:rPr>
        <w:t>。こうした野生生物の取引に起因する疾病の発生は</w:t>
      </w:r>
      <w:r w:rsidRPr="00627849">
        <w:rPr>
          <w:rFonts w:ascii="ＭＳ 明朝" w:hAnsi="ＭＳ 明朝"/>
          <w:szCs w:val="22"/>
        </w:rPr>
        <w:t xml:space="preserve"> 何千億ドルもの経済的損害をもたらし</w:t>
      </w:r>
      <w:r w:rsidRPr="00627849">
        <w:rPr>
          <w:rFonts w:ascii="ＭＳ 明朝" w:hAnsi="ＭＳ 明朝" w:hint="eastAsia"/>
          <w:szCs w:val="22"/>
        </w:rPr>
        <w:t>ていると言われている</w:t>
      </w:r>
      <w:r w:rsidRPr="00627849">
        <w:rPr>
          <w:rFonts w:ascii="ＭＳ 明朝" w:hAnsi="ＭＳ 明朝"/>
          <w:szCs w:val="22"/>
        </w:rPr>
        <w:t>。</w:t>
      </w:r>
      <w:r w:rsidRPr="00627849">
        <w:rPr>
          <w:rFonts w:ascii="ＭＳ 明朝" w:hAnsi="ＭＳ 明朝" w:hint="eastAsia"/>
          <w:szCs w:val="22"/>
        </w:rPr>
        <w:t>野生動物取引に起因するリスクへの現実的アプローチとしては、</w:t>
      </w:r>
      <w:r w:rsidRPr="00627849">
        <w:rPr>
          <w:rFonts w:ascii="ＭＳ 明朝" w:hAnsi="ＭＳ 明朝"/>
          <w:szCs w:val="22"/>
        </w:rPr>
        <w:t>病原体やそれを保有する可能性のある野生種を根絶しようとするのではなく</w:t>
      </w:r>
      <w:r w:rsidRPr="00627849">
        <w:rPr>
          <w:rFonts w:ascii="ＭＳ 明朝" w:hAnsi="ＭＳ 明朝" w:hint="eastAsia"/>
          <w:szCs w:val="22"/>
        </w:rPr>
        <w:t>、</w:t>
      </w:r>
      <w:r w:rsidRPr="00627849">
        <w:rPr>
          <w:rFonts w:ascii="ＭＳ 明朝" w:hAnsi="ＭＳ 明朝"/>
          <w:szCs w:val="22"/>
        </w:rPr>
        <w:t>野生生物取引によって生じる人間を含む生物種間の接触率を減少させることである</w:t>
      </w:r>
      <w:r w:rsidRPr="00627849">
        <w:rPr>
          <w:rFonts w:ascii="ＭＳ 明朝" w:hAnsi="ＭＳ 明朝" w:hint="eastAsia"/>
          <w:szCs w:val="22"/>
        </w:rPr>
        <w:t>とされている</w:t>
      </w:r>
      <w:r w:rsidR="00D25048" w:rsidRPr="00627849">
        <w:rPr>
          <w:rFonts w:ascii="ＭＳ 明朝" w:hAnsi="ＭＳ 明朝"/>
          <w:szCs w:val="22"/>
        </w:rPr>
        <w:fldChar w:fldCharType="begin"/>
      </w:r>
      <w:r w:rsidR="00D25048" w:rsidRPr="00627849">
        <w:rPr>
          <w:rFonts w:ascii="ＭＳ 明朝" w:hAnsi="ＭＳ 明朝"/>
          <w:szCs w:val="22"/>
        </w:rPr>
        <w:instrText xml:space="preserve"> ADDIN ZOTERO_ITEM CSL_CITATION {"citationID":"RKO6gqjW","properties":{"formattedCitation":"(Karesh\\uc0\\u12411{}\\uc0\\u12363{}, 2005)","plainCitation":"(Kareshほか, 2005)","noteIndex":0},"citationItems":[{"id":820,"uris":["http://zotero.org/users/local/U3219zZl/items/R6TDUADQ"],"itemData":{"id":820,"type":"article-journal","abstract":"Occupaitonal Mortality in HCW","container-title":"Emerging Infectious Diseases","DOI":"10.3201/eid1107.050194","issue":"7","language":"en-us","source":"wwwnc.cdc.gov","title":"Wildlife Trade and Global Disease Emergence - Volume 11, Number 7—July 2005 - Emerging Infectious Diseases journal - CDC","URL":"https://wwwnc.cdc.gov/eid/article/11/7/05-0194_article","volume":"11","author":[{"family":"Karesh","given":"William B."},{"family":"Cook","given":"Robert"},{"family":"Bennett","given":"Elizabeth L."},{"family":"Newcomb","given":"James"}],"accessed":{"date-parts":[["2023",12,19]]},"issued":{"date-parts":[["2005"]]}}}],"schema":"https://github.com/citation-style-language/schema/raw/master/csl-citation.json"} </w:instrText>
      </w:r>
      <w:r w:rsidR="00D25048" w:rsidRPr="00627849">
        <w:rPr>
          <w:rFonts w:ascii="ＭＳ 明朝" w:hAnsi="ＭＳ 明朝"/>
          <w:szCs w:val="22"/>
        </w:rPr>
        <w:fldChar w:fldCharType="separate"/>
      </w:r>
      <w:r w:rsidR="00D25048" w:rsidRPr="00627849">
        <w:rPr>
          <w:rFonts w:ascii="ＭＳ 明朝" w:hAnsi="ＭＳ 明朝" w:cs="Times New Roman"/>
        </w:rPr>
        <w:t>(Kareshほか, 2005)</w:t>
      </w:r>
      <w:r w:rsidR="00D25048" w:rsidRPr="00627849">
        <w:rPr>
          <w:rFonts w:ascii="ＭＳ 明朝" w:hAnsi="ＭＳ 明朝"/>
          <w:szCs w:val="22"/>
        </w:rPr>
        <w:fldChar w:fldCharType="end"/>
      </w:r>
      <w:del w:id="19" w:author="正典 松浦" w:date="2023-12-19T19:24:00Z">
        <w:r w:rsidR="00D25048" w:rsidRPr="00627849" w:rsidDel="00D25048">
          <w:rPr>
            <w:rFonts w:ascii="ＭＳ 明朝" w:hAnsi="ＭＳ 明朝"/>
            <w:szCs w:val="22"/>
          </w:rPr>
          <w:fldChar w:fldCharType="begin"/>
        </w:r>
        <w:r w:rsidR="00D25048" w:rsidRPr="00627849" w:rsidDel="00D25048">
          <w:rPr>
            <w:rFonts w:ascii="ＭＳ 明朝" w:hAnsi="ＭＳ 明朝"/>
            <w:szCs w:val="22"/>
          </w:rPr>
          <w:delInstrText xml:space="preserve"> ADDIN ZOTERO_ITEM CSL_CITATION {"citationID":"9xoT2XDT","properties":{"formattedCitation":"(Karesh\\uc0\\u12411{}\\uc0\\u12363{}, \\uc0\\u26085{}\\uc0\\u20184{}\\uc0\\u12394{}\\uc0\\u12375{})","plainCitation":"(Kareshほか, 日付なし)","noteIndex":0},"citationItems":[{"id":820,"uris":["http://zotero.org/users/local/U3219zZl/items/R6TDUADQ"],"itemData":{"id":820,"type":"article-journal","abstract":"Occupaitonal Mortality in HCW","DOI":"10.3201/eid1107.050194","language":"en-us","source":"wwwnc.cdc.gov","title":"Wildlife Trade and Global Disease Emergence - Volume 11, Number 7—July 2005 - Emerging Infectious Diseases journal - CDC","URL":"https://wwwnc.cdc.gov/eid/article/11/7/05-0194_article","author":[{"family":"Karesh","given":"William B."},{"family":"Cook","given":"Robert"},{"family":"Bennett","given":"Elizabeth L."},{"family":"Newcomb","given":"James"}],"accessed":{"date-parts":[["2023",12,19]]}}}],"schema":"https://github.com/citation-style-language/schema/raw/master/csl-citation.json"} </w:delInstrText>
        </w:r>
        <w:r w:rsidR="00D25048" w:rsidRPr="00627849" w:rsidDel="00D25048">
          <w:rPr>
            <w:rFonts w:ascii="ＭＳ 明朝" w:hAnsi="ＭＳ 明朝"/>
            <w:szCs w:val="22"/>
          </w:rPr>
          <w:fldChar w:fldCharType="separate"/>
        </w:r>
        <w:r w:rsidR="00D25048" w:rsidRPr="00627849" w:rsidDel="00D25048">
          <w:rPr>
            <w:rFonts w:ascii="ＭＳ 明朝" w:hAnsi="ＭＳ 明朝" w:cs="Times New Roman"/>
          </w:rPr>
          <w:delText>(Kareshほか, 日付なし)</w:delText>
        </w:r>
        <w:r w:rsidR="00D25048" w:rsidRPr="00627849" w:rsidDel="00D25048">
          <w:rPr>
            <w:rFonts w:ascii="ＭＳ 明朝" w:hAnsi="ＭＳ 明朝"/>
            <w:szCs w:val="22"/>
          </w:rPr>
          <w:fldChar w:fldCharType="end"/>
        </w:r>
      </w:del>
      <w:ins w:id="20" w:author="正典 松浦" w:date="2023-12-19T19:24:00Z">
        <w:r w:rsidR="000C4078" w:rsidRPr="00627849">
          <w:rPr>
            <w:rFonts w:ascii="ＭＳ 明朝" w:hAnsi="ＭＳ 明朝" w:hint="eastAsia"/>
            <w:szCs w:val="22"/>
          </w:rPr>
          <w:t>。</w:t>
        </w:r>
      </w:ins>
      <w:customXmlDelRangeStart w:id="21" w:author="正典 松浦" w:date="2023-12-19T19:24:00Z"/>
      <w:sdt>
        <w:sdtPr>
          <w:rPr>
            <w:rFonts w:ascii="ＭＳ 明朝" w:hAnsi="ＭＳ 明朝" w:hint="eastAsia"/>
            <w:szCs w:val="22"/>
          </w:rPr>
          <w:id w:val="-1225977232"/>
          <w:citation/>
        </w:sdtPr>
        <w:sdtContent>
          <w:customXmlDelRangeEnd w:id="21"/>
          <w:del w:id="22" w:author="正典 松浦" w:date="2023-12-19T19:24:00Z">
            <w:r w:rsidRPr="00627849" w:rsidDel="000C4078">
              <w:rPr>
                <w:rFonts w:ascii="ＭＳ 明朝" w:hAnsi="ＭＳ 明朝"/>
                <w:szCs w:val="22"/>
              </w:rPr>
              <w:fldChar w:fldCharType="begin"/>
            </w:r>
            <w:r w:rsidRPr="00627849" w:rsidDel="000C4078">
              <w:rPr>
                <w:rFonts w:ascii="ＭＳ 明朝" w:hAnsi="ＭＳ 明朝"/>
                <w:szCs w:val="22"/>
              </w:rPr>
              <w:delInstrText xml:space="preserve"> </w:delInstrText>
            </w:r>
            <w:r w:rsidRPr="00627849" w:rsidDel="000C4078">
              <w:rPr>
                <w:rFonts w:ascii="ＭＳ 明朝" w:hAnsi="ＭＳ 明朝" w:hint="eastAsia"/>
                <w:szCs w:val="22"/>
              </w:rPr>
              <w:delInstrText>CITATION Kar05 \l 1041</w:delInstrText>
            </w:r>
            <w:r w:rsidRPr="00627849" w:rsidDel="000C4078">
              <w:rPr>
                <w:rFonts w:ascii="ＭＳ 明朝" w:hAnsi="ＭＳ 明朝"/>
                <w:szCs w:val="22"/>
              </w:rPr>
              <w:delInstrText xml:space="preserve"> </w:delInstrText>
            </w:r>
            <w:r w:rsidRPr="00627849" w:rsidDel="000C4078">
              <w:rPr>
                <w:rFonts w:ascii="ＭＳ 明朝" w:hAnsi="ＭＳ 明朝"/>
                <w:szCs w:val="22"/>
              </w:rPr>
              <w:fldChar w:fldCharType="separate"/>
            </w:r>
            <w:r w:rsidR="001B35A1" w:rsidRPr="00627849" w:rsidDel="000C4078">
              <w:rPr>
                <w:rFonts w:ascii="ＭＳ 明朝" w:hAnsi="ＭＳ 明朝" w:hint="eastAsia"/>
                <w:noProof/>
                <w:szCs w:val="22"/>
              </w:rPr>
              <w:delText xml:space="preserve"> </w:delText>
            </w:r>
            <w:r w:rsidR="001B35A1" w:rsidRPr="00627849" w:rsidDel="000C4078">
              <w:rPr>
                <w:rFonts w:ascii="ＭＳ 明朝" w:hAnsi="ＭＳ 明朝"/>
                <w:noProof/>
                <w:szCs w:val="22"/>
              </w:rPr>
              <w:delText>(Karesh, Cook, Bennett, &amp; Newcomb, 2005)</w:delText>
            </w:r>
            <w:r w:rsidRPr="00627849" w:rsidDel="000C4078">
              <w:rPr>
                <w:rFonts w:ascii="ＭＳ 明朝" w:hAnsi="ＭＳ 明朝"/>
                <w:szCs w:val="22"/>
              </w:rPr>
              <w:fldChar w:fldCharType="end"/>
            </w:r>
          </w:del>
          <w:customXmlDelRangeStart w:id="23" w:author="正典 松浦" w:date="2023-12-19T19:24:00Z"/>
        </w:sdtContent>
      </w:sdt>
      <w:customXmlDelRangeEnd w:id="23"/>
      <w:del w:id="24" w:author="正典 松浦" w:date="2023-12-19T19:24:00Z">
        <w:r w:rsidRPr="00627849" w:rsidDel="000C4078">
          <w:rPr>
            <w:rFonts w:ascii="ＭＳ 明朝" w:hAnsi="ＭＳ 明朝" w:hint="eastAsia"/>
            <w:szCs w:val="22"/>
          </w:rPr>
          <w:delText>。</w:delText>
        </w:r>
      </w:del>
    </w:p>
    <w:p w14:paraId="2DE295E7" w14:textId="7A547382" w:rsidR="00AD7C41" w:rsidRPr="00627849" w:rsidRDefault="00AD7C41" w:rsidP="00AD7C41">
      <w:pPr>
        <w:ind w:firstLine="220"/>
        <w:rPr>
          <w:rFonts w:ascii="ＭＳ 明朝" w:hAnsi="ＭＳ 明朝"/>
          <w:szCs w:val="22"/>
        </w:rPr>
      </w:pPr>
      <w:commentRangeStart w:id="25"/>
      <w:commentRangeStart w:id="26"/>
      <w:r w:rsidRPr="00627849">
        <w:rPr>
          <w:rFonts w:ascii="ＭＳ 明朝" w:hAnsi="ＭＳ 明朝"/>
          <w:szCs w:val="22"/>
        </w:rPr>
        <w:t>日本</w:t>
      </w:r>
      <w:r w:rsidRPr="00627849">
        <w:rPr>
          <w:rFonts w:ascii="ＭＳ 明朝" w:hAnsi="ＭＳ 明朝" w:hint="eastAsia"/>
          <w:szCs w:val="22"/>
        </w:rPr>
        <w:t>で</w:t>
      </w:r>
      <w:r w:rsidRPr="00627849">
        <w:rPr>
          <w:rFonts w:ascii="ＭＳ 明朝" w:hAnsi="ＭＳ 明朝"/>
          <w:szCs w:val="22"/>
        </w:rPr>
        <w:t>も</w:t>
      </w:r>
      <w:r w:rsidRPr="00627849">
        <w:rPr>
          <w:rFonts w:ascii="ＭＳ 明朝" w:hAnsi="ＭＳ 明朝" w:hint="eastAsia"/>
          <w:szCs w:val="22"/>
        </w:rPr>
        <w:t>野生動物</w:t>
      </w:r>
      <w:r w:rsidRPr="00627849">
        <w:rPr>
          <w:rFonts w:ascii="ＭＳ 明朝" w:hAnsi="ＭＳ 明朝"/>
          <w:szCs w:val="22"/>
        </w:rPr>
        <w:t>取引は盛んであ</w:t>
      </w:r>
      <w:r w:rsidRPr="00627849">
        <w:rPr>
          <w:rFonts w:ascii="ＭＳ 明朝" w:hAnsi="ＭＳ 明朝" w:hint="eastAsia"/>
          <w:szCs w:val="22"/>
        </w:rPr>
        <w:t>り、</w:t>
      </w:r>
      <w:commentRangeEnd w:id="25"/>
      <w:r w:rsidRPr="00627849">
        <w:rPr>
          <w:rFonts w:ascii="ＭＳ 明朝" w:hAnsi="ＭＳ 明朝" w:hint="eastAsia"/>
          <w:szCs w:val="22"/>
        </w:rPr>
        <w:t>上記のようなリスクが</w:t>
      </w:r>
      <w:r w:rsidRPr="00627849">
        <w:rPr>
          <w:rStyle w:val="af5"/>
          <w:rFonts w:ascii="ＭＳ 明朝" w:hAnsi="ＭＳ 明朝"/>
          <w:sz w:val="22"/>
          <w:szCs w:val="22"/>
        </w:rPr>
        <w:commentReference w:id="25"/>
      </w:r>
      <w:commentRangeEnd w:id="26"/>
      <w:r w:rsidRPr="00627849">
        <w:rPr>
          <w:rStyle w:val="af5"/>
          <w:rFonts w:ascii="ＭＳ 明朝" w:hAnsi="ＭＳ 明朝"/>
          <w:sz w:val="22"/>
          <w:szCs w:val="22"/>
        </w:rPr>
        <w:commentReference w:id="26"/>
      </w:r>
      <w:r w:rsidRPr="00627849">
        <w:rPr>
          <w:rFonts w:ascii="ＭＳ 明朝" w:hAnsi="ＭＳ 明朝" w:hint="eastAsia"/>
          <w:szCs w:val="22"/>
        </w:rPr>
        <w:t>存在している</w:t>
      </w:r>
      <w:r w:rsidRPr="00627849">
        <w:rPr>
          <w:rFonts w:ascii="ＭＳ 明朝" w:hAnsi="ＭＳ 明朝"/>
          <w:szCs w:val="22"/>
        </w:rPr>
        <w:t>。</w:t>
      </w:r>
      <w:r w:rsidRPr="00627849">
        <w:rPr>
          <w:rFonts w:ascii="ＭＳ 明朝" w:hAnsi="ＭＳ 明朝" w:hint="eastAsia"/>
          <w:szCs w:val="22"/>
        </w:rPr>
        <w:t>たとえば日本における動物取引による感染症の病原体は感染症法で特に、病原体を媒介する恐れのある動物の輸入に関する禁止措置として</w:t>
      </w:r>
      <w:r w:rsidRPr="00627849">
        <w:rPr>
          <w:rFonts w:ascii="ＭＳ 明朝" w:hAnsi="ＭＳ 明朝"/>
          <w:szCs w:val="22"/>
        </w:rPr>
        <w:fldChar w:fldCharType="begin"/>
      </w:r>
      <w:r w:rsidRPr="00627849">
        <w:rPr>
          <w:rFonts w:ascii="ＭＳ 明朝" w:hAnsi="ＭＳ 明朝"/>
          <w:szCs w:val="22"/>
        </w:rPr>
        <w:instrText xml:space="preserve"> </w:instrText>
      </w:r>
      <w:r w:rsidRPr="00627849">
        <w:rPr>
          <w:rFonts w:ascii="ＭＳ 明朝" w:hAnsi="ＭＳ 明朝" w:hint="eastAsia"/>
          <w:szCs w:val="22"/>
        </w:rPr>
        <w:instrText>REF _Ref141398614 \h</w:instrText>
      </w:r>
      <w:r w:rsidRPr="00627849">
        <w:rPr>
          <w:rFonts w:ascii="ＭＳ 明朝" w:hAnsi="ＭＳ 明朝"/>
          <w:szCs w:val="22"/>
        </w:rPr>
        <w:instrText xml:space="preserve"> </w:instrText>
      </w:r>
      <w:r w:rsidR="003402B5" w:rsidRPr="00627849">
        <w:rPr>
          <w:rFonts w:ascii="ＭＳ 明朝" w:hAnsi="ＭＳ 明朝"/>
          <w:szCs w:val="22"/>
        </w:rPr>
        <w:instrText xml:space="preserve"> \* MERGEFORMAT </w:instrText>
      </w:r>
      <w:r w:rsidRPr="00627849">
        <w:rPr>
          <w:rFonts w:ascii="ＭＳ 明朝" w:hAnsi="ＭＳ 明朝"/>
          <w:szCs w:val="22"/>
        </w:rPr>
      </w:r>
      <w:r w:rsidRPr="00627849">
        <w:rPr>
          <w:rFonts w:ascii="ＭＳ 明朝" w:hAnsi="ＭＳ 明朝"/>
          <w:szCs w:val="22"/>
        </w:rPr>
        <w:fldChar w:fldCharType="separate"/>
      </w:r>
      <w:r w:rsidRPr="00627849">
        <w:rPr>
          <w:rFonts w:ascii="ＭＳ 明朝" w:hAnsi="ＭＳ 明朝"/>
          <w:szCs w:val="22"/>
        </w:rPr>
        <w:t xml:space="preserve">表 </w:t>
      </w:r>
      <w:r w:rsidRPr="00627849">
        <w:rPr>
          <w:rFonts w:ascii="ＭＳ 明朝" w:hAnsi="ＭＳ 明朝"/>
          <w:noProof/>
          <w:szCs w:val="22"/>
        </w:rPr>
        <w:t>1</w:t>
      </w:r>
      <w:r w:rsidRPr="00627849">
        <w:rPr>
          <w:rFonts w:ascii="ＭＳ 明朝" w:hAnsi="ＭＳ 明朝"/>
          <w:szCs w:val="22"/>
        </w:rPr>
        <w:fldChar w:fldCharType="end"/>
      </w:r>
      <w:r w:rsidRPr="00627849">
        <w:rPr>
          <w:rFonts w:ascii="ＭＳ 明朝" w:hAnsi="ＭＳ 明朝" w:hint="eastAsia"/>
          <w:szCs w:val="22"/>
        </w:rPr>
        <w:t>では以下の7種類の動物が挙げられている。</w:t>
      </w:r>
    </w:p>
    <w:p w14:paraId="5E71A7C5" w14:textId="0E8FF36B" w:rsidR="00793326" w:rsidRPr="00627849" w:rsidRDefault="00793326" w:rsidP="00793326">
      <w:pPr>
        <w:pStyle w:val="ad"/>
        <w:keepNext/>
        <w:ind w:firstLine="220"/>
        <w:rPr>
          <w:rFonts w:ascii="ＭＳ 明朝" w:hAnsi="ＭＳ 明朝"/>
          <w:szCs w:val="22"/>
        </w:rPr>
      </w:pPr>
      <w:r w:rsidRPr="00627849">
        <w:rPr>
          <w:rFonts w:ascii="ＭＳ 明朝" w:hAnsi="ＭＳ 明朝"/>
          <w:szCs w:val="22"/>
        </w:rPr>
        <w:t xml:space="preserve">表 </w:t>
      </w:r>
      <w:r w:rsidRPr="00627849">
        <w:rPr>
          <w:rFonts w:ascii="ＭＳ 明朝" w:hAnsi="ＭＳ 明朝"/>
          <w:szCs w:val="22"/>
        </w:rPr>
        <w:fldChar w:fldCharType="begin"/>
      </w:r>
      <w:r w:rsidRPr="00627849">
        <w:rPr>
          <w:rFonts w:ascii="ＭＳ 明朝" w:hAnsi="ＭＳ 明朝"/>
          <w:szCs w:val="22"/>
        </w:rPr>
        <w:instrText xml:space="preserve"> SEQ 表 \* ARABIC </w:instrText>
      </w:r>
      <w:r w:rsidRPr="00627849">
        <w:rPr>
          <w:rFonts w:ascii="ＭＳ 明朝" w:hAnsi="ＭＳ 明朝"/>
          <w:szCs w:val="22"/>
        </w:rPr>
        <w:fldChar w:fldCharType="separate"/>
      </w:r>
      <w:r w:rsidR="00DB3E08" w:rsidRPr="00627849">
        <w:rPr>
          <w:rFonts w:ascii="ＭＳ 明朝" w:hAnsi="ＭＳ 明朝"/>
          <w:noProof/>
          <w:szCs w:val="22"/>
        </w:rPr>
        <w:t>1</w:t>
      </w:r>
      <w:r w:rsidRPr="00627849">
        <w:rPr>
          <w:rFonts w:ascii="ＭＳ 明朝" w:hAnsi="ＭＳ 明朝"/>
          <w:szCs w:val="22"/>
        </w:rPr>
        <w:fldChar w:fldCharType="end"/>
      </w:r>
      <w:bookmarkEnd w:id="10"/>
      <w:r w:rsidRPr="00627849">
        <w:rPr>
          <w:rFonts w:ascii="ＭＳ 明朝" w:hAnsi="ＭＳ 明朝" w:hint="eastAsia"/>
          <w:szCs w:val="22"/>
        </w:rPr>
        <w:t>感染症法により輸入が規制されている動物</w:t>
      </w:r>
    </w:p>
    <w:tbl>
      <w:tblPr>
        <w:tblStyle w:val="ae"/>
        <w:tblW w:w="0" w:type="auto"/>
        <w:tblLook w:val="04A0" w:firstRow="1" w:lastRow="0" w:firstColumn="1" w:lastColumn="0" w:noHBand="0" w:noVBand="1"/>
      </w:tblPr>
      <w:tblGrid>
        <w:gridCol w:w="4673"/>
        <w:gridCol w:w="4343"/>
      </w:tblGrid>
      <w:tr w:rsidR="00793326" w:rsidRPr="00627849" w14:paraId="70D18087" w14:textId="77777777" w:rsidTr="00515752">
        <w:trPr>
          <w:trHeight w:val="510"/>
        </w:trPr>
        <w:tc>
          <w:tcPr>
            <w:tcW w:w="4673" w:type="dxa"/>
            <w:tcBorders>
              <w:left w:val="nil"/>
              <w:bottom w:val="single" w:sz="4" w:space="0" w:color="auto"/>
            </w:tcBorders>
            <w:vAlign w:val="center"/>
          </w:tcPr>
          <w:p w14:paraId="493E0A68" w14:textId="77777777" w:rsidR="00793326" w:rsidRPr="00627849" w:rsidRDefault="00793326">
            <w:pPr>
              <w:ind w:firstLineChars="0" w:firstLine="0"/>
              <w:rPr>
                <w:rFonts w:ascii="ＭＳ 明朝" w:hAnsi="ＭＳ 明朝"/>
                <w:szCs w:val="22"/>
              </w:rPr>
              <w:pPrChange w:id="27" w:author="正典 松浦" w:date="2023-12-12T20:59:00Z">
                <w:pPr>
                  <w:ind w:firstLine="221"/>
                </w:pPr>
              </w:pPrChange>
            </w:pPr>
            <w:r w:rsidRPr="00627849">
              <w:rPr>
                <w:rStyle w:val="af"/>
                <w:rFonts w:ascii="ＭＳ 明朝" w:hAnsi="ＭＳ 明朝" w:hint="eastAsia"/>
                <w:color w:val="000000"/>
                <w:szCs w:val="22"/>
              </w:rPr>
              <w:t>感染症</w:t>
            </w:r>
          </w:p>
        </w:tc>
        <w:tc>
          <w:tcPr>
            <w:tcW w:w="4343" w:type="dxa"/>
            <w:tcBorders>
              <w:bottom w:val="single" w:sz="4" w:space="0" w:color="auto"/>
              <w:right w:val="nil"/>
            </w:tcBorders>
            <w:vAlign w:val="center"/>
          </w:tcPr>
          <w:p w14:paraId="6C220973" w14:textId="77777777" w:rsidR="00793326" w:rsidRPr="00627849" w:rsidRDefault="00793326">
            <w:pPr>
              <w:ind w:firstLineChars="0" w:firstLine="0"/>
              <w:rPr>
                <w:rFonts w:ascii="ＭＳ 明朝" w:hAnsi="ＭＳ 明朝"/>
                <w:szCs w:val="22"/>
              </w:rPr>
              <w:pPrChange w:id="28" w:author="正典 松浦" w:date="2023-12-12T20:59:00Z">
                <w:pPr>
                  <w:ind w:firstLine="221"/>
                </w:pPr>
              </w:pPrChange>
            </w:pPr>
            <w:r w:rsidRPr="00627849">
              <w:rPr>
                <w:rStyle w:val="af"/>
                <w:rFonts w:ascii="ＭＳ 明朝" w:hAnsi="ＭＳ 明朝" w:hint="eastAsia"/>
                <w:color w:val="000000"/>
                <w:szCs w:val="22"/>
              </w:rPr>
              <w:t>指定動物</w:t>
            </w:r>
          </w:p>
        </w:tc>
      </w:tr>
      <w:tr w:rsidR="00793326" w:rsidRPr="00627849" w14:paraId="2469410D" w14:textId="77777777" w:rsidTr="00515752">
        <w:trPr>
          <w:trHeight w:val="510"/>
        </w:trPr>
        <w:tc>
          <w:tcPr>
            <w:tcW w:w="4673" w:type="dxa"/>
            <w:tcBorders>
              <w:left w:val="nil"/>
              <w:bottom w:val="nil"/>
            </w:tcBorders>
            <w:vAlign w:val="center"/>
          </w:tcPr>
          <w:p w14:paraId="303CAFB5" w14:textId="77777777" w:rsidR="00793326" w:rsidRPr="00627849" w:rsidRDefault="00793326">
            <w:pPr>
              <w:ind w:firstLineChars="0" w:firstLine="0"/>
              <w:rPr>
                <w:rFonts w:ascii="ＭＳ 明朝" w:hAnsi="ＭＳ 明朝"/>
                <w:szCs w:val="22"/>
              </w:rPr>
              <w:pPrChange w:id="29" w:author="正典 松浦" w:date="2023-12-12T20:59:00Z">
                <w:pPr>
                  <w:ind w:firstLine="220"/>
                </w:pPr>
              </w:pPrChange>
            </w:pPr>
            <w:r w:rsidRPr="00627849">
              <w:rPr>
                <w:rFonts w:ascii="ＭＳ 明朝" w:hAnsi="ＭＳ 明朝" w:hint="eastAsia"/>
                <w:szCs w:val="22"/>
              </w:rPr>
              <w:t>エボラ出血熱、マールブルグ病</w:t>
            </w:r>
          </w:p>
        </w:tc>
        <w:tc>
          <w:tcPr>
            <w:tcW w:w="4343" w:type="dxa"/>
            <w:tcBorders>
              <w:bottom w:val="nil"/>
              <w:right w:val="nil"/>
            </w:tcBorders>
            <w:vAlign w:val="center"/>
          </w:tcPr>
          <w:p w14:paraId="232D858D" w14:textId="77777777" w:rsidR="00793326" w:rsidRPr="00627849" w:rsidRDefault="00793326">
            <w:pPr>
              <w:ind w:firstLineChars="0" w:firstLine="0"/>
              <w:rPr>
                <w:rFonts w:ascii="ＭＳ 明朝" w:hAnsi="ＭＳ 明朝"/>
                <w:szCs w:val="22"/>
              </w:rPr>
              <w:pPrChange w:id="30" w:author="正典 松浦" w:date="2023-12-12T20:59:00Z">
                <w:pPr>
                  <w:ind w:firstLine="220"/>
                </w:pPr>
              </w:pPrChange>
            </w:pPr>
            <w:r w:rsidRPr="00627849">
              <w:rPr>
                <w:rFonts w:ascii="ＭＳ 明朝" w:hAnsi="ＭＳ 明朝" w:hint="eastAsia"/>
                <w:szCs w:val="22"/>
              </w:rPr>
              <w:t>サル</w:t>
            </w:r>
          </w:p>
        </w:tc>
      </w:tr>
      <w:tr w:rsidR="00793326" w:rsidRPr="00627849" w14:paraId="5C062A41" w14:textId="77777777" w:rsidTr="00515752">
        <w:trPr>
          <w:trHeight w:val="510"/>
        </w:trPr>
        <w:tc>
          <w:tcPr>
            <w:tcW w:w="4673" w:type="dxa"/>
            <w:tcBorders>
              <w:top w:val="nil"/>
              <w:left w:val="nil"/>
              <w:bottom w:val="nil"/>
            </w:tcBorders>
            <w:vAlign w:val="center"/>
          </w:tcPr>
          <w:p w14:paraId="74F1467E" w14:textId="77777777" w:rsidR="00793326" w:rsidRPr="00627849" w:rsidRDefault="00793326">
            <w:pPr>
              <w:ind w:firstLineChars="0" w:firstLine="0"/>
              <w:rPr>
                <w:rFonts w:ascii="ＭＳ 明朝" w:hAnsi="ＭＳ 明朝"/>
                <w:szCs w:val="22"/>
              </w:rPr>
              <w:pPrChange w:id="31" w:author="正典 松浦" w:date="2023-12-12T20:59:00Z">
                <w:pPr>
                  <w:ind w:firstLine="220"/>
                </w:pPr>
              </w:pPrChange>
            </w:pPr>
            <w:r w:rsidRPr="00627849">
              <w:rPr>
                <w:rFonts w:ascii="ＭＳ 明朝" w:hAnsi="ＭＳ 明朝" w:hint="eastAsia"/>
                <w:szCs w:val="22"/>
              </w:rPr>
              <w:t>ペスト</w:t>
            </w:r>
          </w:p>
        </w:tc>
        <w:tc>
          <w:tcPr>
            <w:tcW w:w="4343" w:type="dxa"/>
            <w:tcBorders>
              <w:top w:val="nil"/>
              <w:bottom w:val="nil"/>
              <w:right w:val="nil"/>
            </w:tcBorders>
            <w:vAlign w:val="center"/>
          </w:tcPr>
          <w:p w14:paraId="672A4782" w14:textId="77777777" w:rsidR="00793326" w:rsidRPr="00627849" w:rsidRDefault="00793326">
            <w:pPr>
              <w:ind w:firstLineChars="0" w:firstLine="0"/>
              <w:rPr>
                <w:rFonts w:ascii="ＭＳ 明朝" w:hAnsi="ＭＳ 明朝"/>
                <w:szCs w:val="22"/>
              </w:rPr>
              <w:pPrChange w:id="32" w:author="正典 松浦" w:date="2023-12-12T20:59:00Z">
                <w:pPr>
                  <w:ind w:firstLine="220"/>
                </w:pPr>
              </w:pPrChange>
            </w:pPr>
            <w:r w:rsidRPr="00627849">
              <w:rPr>
                <w:rFonts w:ascii="ＭＳ 明朝" w:hAnsi="ＭＳ 明朝" w:hint="eastAsia"/>
                <w:szCs w:val="22"/>
              </w:rPr>
              <w:t>プレーリードッグ</w:t>
            </w:r>
          </w:p>
        </w:tc>
      </w:tr>
      <w:tr w:rsidR="00793326" w:rsidRPr="00627849" w14:paraId="65E6BF95" w14:textId="77777777" w:rsidTr="00515752">
        <w:trPr>
          <w:trHeight w:val="510"/>
        </w:trPr>
        <w:tc>
          <w:tcPr>
            <w:tcW w:w="4673" w:type="dxa"/>
            <w:tcBorders>
              <w:top w:val="nil"/>
              <w:left w:val="nil"/>
              <w:bottom w:val="nil"/>
            </w:tcBorders>
            <w:vAlign w:val="center"/>
          </w:tcPr>
          <w:p w14:paraId="738FEC42" w14:textId="77777777" w:rsidR="00793326" w:rsidRPr="00627849" w:rsidRDefault="00793326">
            <w:pPr>
              <w:ind w:firstLineChars="0" w:firstLine="0"/>
              <w:rPr>
                <w:rFonts w:ascii="ＭＳ 明朝" w:hAnsi="ＭＳ 明朝"/>
                <w:szCs w:val="22"/>
              </w:rPr>
              <w:pPrChange w:id="33" w:author="正典 松浦" w:date="2023-12-12T20:59:00Z">
                <w:pPr>
                  <w:ind w:firstLine="220"/>
                </w:pPr>
              </w:pPrChange>
            </w:pPr>
            <w:r w:rsidRPr="00627849">
              <w:rPr>
                <w:rFonts w:ascii="ＭＳ 明朝" w:hAnsi="ＭＳ 明朝" w:hint="eastAsia"/>
                <w:szCs w:val="22"/>
              </w:rPr>
              <w:t>重症急性呼吸器症候群（SARS）</w:t>
            </w:r>
          </w:p>
        </w:tc>
        <w:tc>
          <w:tcPr>
            <w:tcW w:w="4343" w:type="dxa"/>
            <w:tcBorders>
              <w:top w:val="nil"/>
              <w:bottom w:val="nil"/>
              <w:right w:val="nil"/>
            </w:tcBorders>
            <w:vAlign w:val="center"/>
          </w:tcPr>
          <w:p w14:paraId="73678859" w14:textId="77777777" w:rsidR="00793326" w:rsidRPr="00627849" w:rsidRDefault="00793326">
            <w:pPr>
              <w:ind w:firstLineChars="0" w:firstLine="0"/>
              <w:rPr>
                <w:rFonts w:ascii="ＭＳ 明朝" w:hAnsi="ＭＳ 明朝"/>
                <w:szCs w:val="22"/>
              </w:rPr>
              <w:pPrChange w:id="34" w:author="正典 松浦" w:date="2023-12-12T20:59:00Z">
                <w:pPr>
                  <w:ind w:firstLine="220"/>
                </w:pPr>
              </w:pPrChange>
            </w:pPr>
            <w:r w:rsidRPr="00627849">
              <w:rPr>
                <w:rFonts w:ascii="ＭＳ 明朝" w:hAnsi="ＭＳ 明朝" w:hint="eastAsia"/>
                <w:szCs w:val="22"/>
              </w:rPr>
              <w:t>イタチアナグマ、タヌキ、ハクビシン</w:t>
            </w:r>
          </w:p>
        </w:tc>
      </w:tr>
      <w:tr w:rsidR="00793326" w:rsidRPr="00627849" w14:paraId="2BE7C902" w14:textId="77777777" w:rsidTr="00515752">
        <w:trPr>
          <w:trHeight w:val="510"/>
        </w:trPr>
        <w:tc>
          <w:tcPr>
            <w:tcW w:w="4673" w:type="dxa"/>
            <w:tcBorders>
              <w:top w:val="nil"/>
              <w:left w:val="nil"/>
              <w:bottom w:val="nil"/>
            </w:tcBorders>
            <w:vAlign w:val="center"/>
          </w:tcPr>
          <w:p w14:paraId="60509DB4" w14:textId="77777777" w:rsidR="00793326" w:rsidRPr="00627849" w:rsidRDefault="00793326">
            <w:pPr>
              <w:ind w:firstLineChars="0" w:firstLine="0"/>
              <w:rPr>
                <w:rFonts w:ascii="ＭＳ 明朝" w:hAnsi="ＭＳ 明朝"/>
                <w:szCs w:val="22"/>
              </w:rPr>
              <w:pPrChange w:id="35" w:author="正典 松浦" w:date="2023-12-12T20:59:00Z">
                <w:pPr>
                  <w:ind w:firstLine="220"/>
                </w:pPr>
              </w:pPrChange>
            </w:pPr>
            <w:r w:rsidRPr="00627849">
              <w:rPr>
                <w:rFonts w:ascii="ＭＳ 明朝" w:hAnsi="ＭＳ 明朝" w:hint="eastAsia"/>
                <w:szCs w:val="22"/>
              </w:rPr>
              <w:t>ニパウイルス感染症、リッサウイルス感染症等</w:t>
            </w:r>
          </w:p>
        </w:tc>
        <w:tc>
          <w:tcPr>
            <w:tcW w:w="4343" w:type="dxa"/>
            <w:tcBorders>
              <w:top w:val="nil"/>
              <w:bottom w:val="nil"/>
              <w:right w:val="nil"/>
            </w:tcBorders>
            <w:vAlign w:val="center"/>
          </w:tcPr>
          <w:p w14:paraId="0FBEF5C9" w14:textId="77777777" w:rsidR="00793326" w:rsidRPr="00627849" w:rsidRDefault="00793326">
            <w:pPr>
              <w:ind w:firstLineChars="0" w:firstLine="0"/>
              <w:rPr>
                <w:rFonts w:ascii="ＭＳ 明朝" w:hAnsi="ＭＳ 明朝"/>
                <w:szCs w:val="22"/>
              </w:rPr>
              <w:pPrChange w:id="36" w:author="正典 松浦" w:date="2023-12-12T20:59:00Z">
                <w:pPr>
                  <w:ind w:firstLine="220"/>
                </w:pPr>
              </w:pPrChange>
            </w:pPr>
            <w:r w:rsidRPr="00627849">
              <w:rPr>
                <w:rFonts w:ascii="ＭＳ 明朝" w:hAnsi="ＭＳ 明朝" w:hint="eastAsia"/>
                <w:szCs w:val="22"/>
              </w:rPr>
              <w:t>コウモリ</w:t>
            </w:r>
          </w:p>
        </w:tc>
      </w:tr>
      <w:tr w:rsidR="00793326" w:rsidRPr="00627849" w14:paraId="46E0B8C5" w14:textId="77777777" w:rsidTr="00515752">
        <w:trPr>
          <w:trHeight w:val="510"/>
        </w:trPr>
        <w:tc>
          <w:tcPr>
            <w:tcW w:w="4673" w:type="dxa"/>
            <w:tcBorders>
              <w:top w:val="nil"/>
              <w:left w:val="nil"/>
            </w:tcBorders>
            <w:vAlign w:val="center"/>
          </w:tcPr>
          <w:p w14:paraId="761712E9" w14:textId="77777777" w:rsidR="00793326" w:rsidRPr="00627849" w:rsidRDefault="00793326">
            <w:pPr>
              <w:ind w:firstLineChars="0" w:firstLine="0"/>
              <w:rPr>
                <w:rFonts w:ascii="ＭＳ 明朝" w:hAnsi="ＭＳ 明朝"/>
                <w:szCs w:val="22"/>
              </w:rPr>
              <w:pPrChange w:id="37" w:author="正典 松浦" w:date="2023-12-12T20:59:00Z">
                <w:pPr>
                  <w:ind w:firstLine="220"/>
                </w:pPr>
              </w:pPrChange>
            </w:pPr>
            <w:r w:rsidRPr="00627849">
              <w:rPr>
                <w:rFonts w:ascii="ＭＳ 明朝" w:hAnsi="ＭＳ 明朝" w:hint="eastAsia"/>
                <w:szCs w:val="22"/>
              </w:rPr>
              <w:t>ラッサ熱</w:t>
            </w:r>
          </w:p>
        </w:tc>
        <w:tc>
          <w:tcPr>
            <w:tcW w:w="4343" w:type="dxa"/>
            <w:tcBorders>
              <w:top w:val="nil"/>
              <w:right w:val="nil"/>
            </w:tcBorders>
            <w:vAlign w:val="center"/>
          </w:tcPr>
          <w:p w14:paraId="6E3D75E5" w14:textId="77777777" w:rsidR="00793326" w:rsidRPr="00627849" w:rsidRDefault="00793326">
            <w:pPr>
              <w:ind w:firstLineChars="0" w:firstLine="0"/>
              <w:rPr>
                <w:rFonts w:ascii="ＭＳ 明朝" w:hAnsi="ＭＳ 明朝"/>
                <w:szCs w:val="22"/>
              </w:rPr>
              <w:pPrChange w:id="38" w:author="正典 松浦" w:date="2023-12-12T20:59:00Z">
                <w:pPr>
                  <w:ind w:firstLine="220"/>
                </w:pPr>
              </w:pPrChange>
            </w:pPr>
            <w:r w:rsidRPr="00627849">
              <w:rPr>
                <w:rFonts w:ascii="ＭＳ 明朝" w:hAnsi="ＭＳ 明朝" w:hint="eastAsia"/>
                <w:szCs w:val="22"/>
              </w:rPr>
              <w:t>ヤワゲネズミ</w:t>
            </w:r>
          </w:p>
        </w:tc>
      </w:tr>
    </w:tbl>
    <w:p w14:paraId="361D2AAB" w14:textId="6EE3B573" w:rsidR="007E7298" w:rsidRPr="00627849" w:rsidRDefault="00793326" w:rsidP="00793326">
      <w:pPr>
        <w:ind w:firstLine="220"/>
        <w:rPr>
          <w:rFonts w:ascii="ＭＳ 明朝" w:hAnsi="ＭＳ 明朝"/>
          <w:szCs w:val="22"/>
        </w:rPr>
      </w:pPr>
      <w:r w:rsidRPr="00627849">
        <w:rPr>
          <w:rFonts w:ascii="ＭＳ 明朝" w:hAnsi="ＭＳ 明朝" w:hint="eastAsia"/>
          <w:szCs w:val="22"/>
        </w:rPr>
        <w:t xml:space="preserve">出所: 厚生労働省ホームページより </w:t>
      </w:r>
      <w:r w:rsidRPr="00627849">
        <w:rPr>
          <w:rFonts w:ascii="ＭＳ 明朝" w:hAnsi="ＭＳ 明朝"/>
          <w:szCs w:val="22"/>
        </w:rPr>
        <w:t>(2023)</w:t>
      </w:r>
    </w:p>
    <w:p w14:paraId="30B4F557" w14:textId="77777777" w:rsidR="007E7298" w:rsidRPr="00627849" w:rsidRDefault="007E7298">
      <w:pPr>
        <w:ind w:firstLine="220"/>
        <w:jc w:val="left"/>
        <w:rPr>
          <w:rFonts w:ascii="ＭＳ 明朝" w:hAnsi="ＭＳ 明朝"/>
          <w:szCs w:val="22"/>
        </w:rPr>
      </w:pPr>
      <w:r w:rsidRPr="00627849">
        <w:rPr>
          <w:rFonts w:ascii="ＭＳ 明朝" w:hAnsi="ＭＳ 明朝"/>
          <w:szCs w:val="22"/>
        </w:rPr>
        <w:br w:type="page"/>
      </w:r>
    </w:p>
    <w:p w14:paraId="7FD3CD63" w14:textId="77777777" w:rsidR="00AB277E" w:rsidRPr="00627849" w:rsidRDefault="00AB277E" w:rsidP="00AB277E">
      <w:pPr>
        <w:tabs>
          <w:tab w:val="left" w:pos="1110"/>
        </w:tabs>
        <w:ind w:firstLine="220"/>
        <w:rPr>
          <w:rFonts w:ascii="ＭＳ 明朝" w:hAnsi="ＭＳ 明朝"/>
          <w:szCs w:val="22"/>
        </w:rPr>
      </w:pPr>
      <w:r w:rsidRPr="00627849">
        <w:rPr>
          <w:rFonts w:ascii="ＭＳ 明朝" w:hAnsi="ＭＳ 明朝" w:hint="eastAsia"/>
          <w:szCs w:val="22"/>
        </w:rPr>
        <w:lastRenderedPageBreak/>
        <w:t>そのほか、動物由来感染症の侵入防止策として輸入検疫が義務付けられている犬、猫、あらいぐま、きつね、スカンク、猿、家畜・家禽、輸入届出が義務付けられている哺乳類、鳥類、齧歯目などが日本の野生動物取引において感染症リスクの高い動物としてモニタリングされている（表２）。</w:t>
      </w:r>
    </w:p>
    <w:p w14:paraId="7B7B4520" w14:textId="77777777" w:rsidR="00AB277E" w:rsidRPr="00627849" w:rsidRDefault="00AB277E" w:rsidP="00AB277E">
      <w:pPr>
        <w:tabs>
          <w:tab w:val="left" w:pos="1110"/>
        </w:tabs>
        <w:ind w:firstLine="220"/>
        <w:rPr>
          <w:rFonts w:ascii="ＭＳ 明朝" w:hAnsi="ＭＳ 明朝"/>
          <w:szCs w:val="22"/>
        </w:rPr>
      </w:pPr>
    </w:p>
    <w:p w14:paraId="4317C7B3" w14:textId="77777777" w:rsidR="00AB277E" w:rsidRPr="00627849" w:rsidRDefault="00AB277E" w:rsidP="00AB277E">
      <w:pPr>
        <w:tabs>
          <w:tab w:val="left" w:pos="1110"/>
        </w:tabs>
        <w:ind w:firstLine="220"/>
        <w:jc w:val="center"/>
        <w:rPr>
          <w:rFonts w:ascii="ＭＳ 明朝" w:hAnsi="ＭＳ 明朝"/>
          <w:szCs w:val="22"/>
        </w:rPr>
      </w:pPr>
      <w:r w:rsidRPr="00627849">
        <w:rPr>
          <w:rFonts w:ascii="ＭＳ 明朝" w:hAnsi="ＭＳ 明朝" w:hint="eastAsia"/>
          <w:szCs w:val="22"/>
        </w:rPr>
        <w:t>表２　輸入検疫または届出が求められている動物</w:t>
      </w:r>
    </w:p>
    <w:tbl>
      <w:tblPr>
        <w:tblStyle w:val="a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AB277E" w:rsidRPr="00627849" w14:paraId="091C3C75" w14:textId="77777777" w:rsidTr="00515752">
        <w:tc>
          <w:tcPr>
            <w:tcW w:w="4508" w:type="dxa"/>
          </w:tcPr>
          <w:p w14:paraId="0254E73D" w14:textId="77777777" w:rsidR="00AB277E" w:rsidRPr="00627849" w:rsidRDefault="00AB277E">
            <w:pPr>
              <w:tabs>
                <w:tab w:val="left" w:pos="1110"/>
              </w:tabs>
              <w:ind w:firstLineChars="0" w:firstLine="0"/>
              <w:jc w:val="center"/>
              <w:rPr>
                <w:rFonts w:ascii="ＭＳ 明朝" w:hAnsi="ＭＳ 明朝"/>
                <w:szCs w:val="22"/>
              </w:rPr>
              <w:pPrChange w:id="39" w:author="正典 松浦" w:date="2023-12-12T20:59:00Z">
                <w:pPr>
                  <w:tabs>
                    <w:tab w:val="left" w:pos="1110"/>
                  </w:tabs>
                  <w:ind w:firstLine="220"/>
                  <w:jc w:val="center"/>
                </w:pPr>
              </w:pPrChange>
            </w:pPr>
            <w:r w:rsidRPr="00627849">
              <w:rPr>
                <w:rFonts w:ascii="ＭＳ 明朝" w:hAnsi="ＭＳ 明朝" w:hint="eastAsia"/>
                <w:szCs w:val="22"/>
              </w:rPr>
              <w:t>輸入検疫</w:t>
            </w:r>
          </w:p>
        </w:tc>
        <w:tc>
          <w:tcPr>
            <w:tcW w:w="4508" w:type="dxa"/>
          </w:tcPr>
          <w:p w14:paraId="0E37AE09" w14:textId="77777777" w:rsidR="00AB277E" w:rsidRPr="00627849" w:rsidRDefault="00AB277E">
            <w:pPr>
              <w:tabs>
                <w:tab w:val="left" w:pos="1110"/>
              </w:tabs>
              <w:ind w:firstLineChars="0" w:firstLine="0"/>
              <w:jc w:val="center"/>
              <w:rPr>
                <w:rFonts w:ascii="ＭＳ 明朝" w:hAnsi="ＭＳ 明朝"/>
                <w:szCs w:val="22"/>
              </w:rPr>
              <w:pPrChange w:id="40" w:author="正典 松浦" w:date="2023-12-12T20:59:00Z">
                <w:pPr>
                  <w:tabs>
                    <w:tab w:val="left" w:pos="1110"/>
                  </w:tabs>
                  <w:ind w:firstLine="220"/>
                  <w:jc w:val="center"/>
                </w:pPr>
              </w:pPrChange>
            </w:pPr>
            <w:r w:rsidRPr="00627849">
              <w:rPr>
                <w:rFonts w:ascii="ＭＳ 明朝" w:hAnsi="ＭＳ 明朝" w:hint="eastAsia"/>
                <w:szCs w:val="22"/>
              </w:rPr>
              <w:t>輸入届出</w:t>
            </w:r>
          </w:p>
        </w:tc>
      </w:tr>
      <w:tr w:rsidR="00AB277E" w:rsidRPr="00627849" w14:paraId="5BD9DEEB" w14:textId="77777777" w:rsidTr="00515752">
        <w:tc>
          <w:tcPr>
            <w:tcW w:w="4508" w:type="dxa"/>
          </w:tcPr>
          <w:p w14:paraId="1B480CED" w14:textId="77777777" w:rsidR="00AB277E" w:rsidRPr="00627849" w:rsidRDefault="00AB277E">
            <w:pPr>
              <w:tabs>
                <w:tab w:val="left" w:pos="1110"/>
              </w:tabs>
              <w:ind w:firstLineChars="0" w:firstLine="0"/>
              <w:rPr>
                <w:rFonts w:ascii="ＭＳ 明朝" w:hAnsi="ＭＳ 明朝"/>
                <w:szCs w:val="22"/>
              </w:rPr>
              <w:pPrChange w:id="41" w:author="正典 松浦" w:date="2023-12-12T20:59:00Z">
                <w:pPr>
                  <w:tabs>
                    <w:tab w:val="left" w:pos="1110"/>
                  </w:tabs>
                  <w:ind w:firstLine="220"/>
                </w:pPr>
              </w:pPrChange>
            </w:pPr>
            <w:r w:rsidRPr="00627849">
              <w:rPr>
                <w:rFonts w:ascii="ＭＳ 明朝" w:hAnsi="ＭＳ 明朝" w:hint="eastAsia"/>
                <w:szCs w:val="22"/>
              </w:rPr>
              <w:t>犬　猫　あらいぐま　きつね　スカンク</w:t>
            </w:r>
          </w:p>
          <w:p w14:paraId="3624B152" w14:textId="77777777" w:rsidR="00AB277E" w:rsidRPr="00627849" w:rsidRDefault="00AB277E">
            <w:pPr>
              <w:tabs>
                <w:tab w:val="left" w:pos="1110"/>
              </w:tabs>
              <w:ind w:firstLineChars="0" w:firstLine="0"/>
              <w:rPr>
                <w:rFonts w:ascii="ＭＳ 明朝" w:hAnsi="ＭＳ 明朝"/>
                <w:szCs w:val="22"/>
              </w:rPr>
              <w:pPrChange w:id="42" w:author="正典 松浦" w:date="2023-12-12T20:59:00Z">
                <w:pPr>
                  <w:tabs>
                    <w:tab w:val="left" w:pos="1110"/>
                  </w:tabs>
                  <w:ind w:firstLine="220"/>
                </w:pPr>
              </w:pPrChange>
            </w:pPr>
            <w:r w:rsidRPr="00627849">
              <w:rPr>
                <w:rFonts w:ascii="ＭＳ 明朝" w:hAnsi="ＭＳ 明朝" w:hint="eastAsia"/>
                <w:szCs w:val="22"/>
              </w:rPr>
              <w:t>特定地域のサル（試験研究、展示用に限る）</w:t>
            </w:r>
          </w:p>
          <w:p w14:paraId="38B36CBC" w14:textId="77777777" w:rsidR="00AB277E" w:rsidRPr="00627849" w:rsidRDefault="00AB277E">
            <w:pPr>
              <w:tabs>
                <w:tab w:val="left" w:pos="1110"/>
              </w:tabs>
              <w:ind w:firstLineChars="0" w:firstLine="0"/>
              <w:rPr>
                <w:rFonts w:ascii="ＭＳ 明朝" w:hAnsi="ＭＳ 明朝"/>
                <w:szCs w:val="22"/>
              </w:rPr>
              <w:pPrChange w:id="43" w:author="正典 松浦" w:date="2023-12-12T20:59:00Z">
                <w:pPr>
                  <w:tabs>
                    <w:tab w:val="left" w:pos="1110"/>
                  </w:tabs>
                  <w:ind w:firstLine="220"/>
                </w:pPr>
              </w:pPrChange>
            </w:pPr>
            <w:r w:rsidRPr="00627849">
              <w:rPr>
                <w:rFonts w:ascii="ＭＳ 明朝" w:hAnsi="ＭＳ 明朝" w:hint="eastAsia"/>
                <w:szCs w:val="22"/>
              </w:rPr>
              <w:t>家畜　家禽</w:t>
            </w:r>
          </w:p>
        </w:tc>
        <w:tc>
          <w:tcPr>
            <w:tcW w:w="4508" w:type="dxa"/>
          </w:tcPr>
          <w:p w14:paraId="565F28E2" w14:textId="77777777" w:rsidR="00AB277E" w:rsidRPr="00627849" w:rsidRDefault="00AB277E">
            <w:pPr>
              <w:tabs>
                <w:tab w:val="left" w:pos="1110"/>
              </w:tabs>
              <w:ind w:firstLineChars="0" w:firstLine="0"/>
              <w:rPr>
                <w:rFonts w:ascii="ＭＳ 明朝" w:hAnsi="ＭＳ 明朝"/>
                <w:szCs w:val="22"/>
              </w:rPr>
              <w:pPrChange w:id="44" w:author="正典 松浦" w:date="2023-12-12T20:59:00Z">
                <w:pPr>
                  <w:tabs>
                    <w:tab w:val="left" w:pos="1110"/>
                  </w:tabs>
                  <w:ind w:firstLine="220"/>
                </w:pPr>
              </w:pPrChange>
            </w:pPr>
            <w:r w:rsidRPr="00627849">
              <w:rPr>
                <w:rFonts w:ascii="ＭＳ 明朝" w:hAnsi="ＭＳ 明朝" w:hint="eastAsia"/>
                <w:szCs w:val="22"/>
              </w:rPr>
              <w:t>全ての陸生哺乳類</w:t>
            </w:r>
          </w:p>
          <w:p w14:paraId="1BB055F9" w14:textId="77777777" w:rsidR="00AB277E" w:rsidRPr="00627849" w:rsidRDefault="00AB277E">
            <w:pPr>
              <w:tabs>
                <w:tab w:val="left" w:pos="1110"/>
              </w:tabs>
              <w:ind w:firstLineChars="0" w:firstLine="0"/>
              <w:rPr>
                <w:rFonts w:ascii="ＭＳ 明朝" w:hAnsi="ＭＳ 明朝"/>
                <w:szCs w:val="22"/>
              </w:rPr>
              <w:pPrChange w:id="45" w:author="正典 松浦" w:date="2023-12-12T20:59:00Z">
                <w:pPr>
                  <w:tabs>
                    <w:tab w:val="left" w:pos="1110"/>
                  </w:tabs>
                  <w:ind w:firstLine="220"/>
                </w:pPr>
              </w:pPrChange>
            </w:pPr>
            <w:r w:rsidRPr="00627849">
              <w:rPr>
                <w:rFonts w:ascii="ＭＳ 明朝" w:hAnsi="ＭＳ 明朝" w:hint="eastAsia"/>
                <w:szCs w:val="22"/>
              </w:rPr>
              <w:t>鳥類</w:t>
            </w:r>
          </w:p>
          <w:p w14:paraId="56DEEC33" w14:textId="77777777" w:rsidR="00AB277E" w:rsidRPr="00627849" w:rsidRDefault="00AB277E">
            <w:pPr>
              <w:tabs>
                <w:tab w:val="left" w:pos="1110"/>
              </w:tabs>
              <w:ind w:firstLineChars="0" w:firstLine="0"/>
              <w:rPr>
                <w:rFonts w:ascii="ＭＳ 明朝" w:hAnsi="ＭＳ 明朝"/>
                <w:szCs w:val="22"/>
              </w:rPr>
              <w:pPrChange w:id="46" w:author="正典 松浦" w:date="2023-12-12T20:59:00Z">
                <w:pPr>
                  <w:tabs>
                    <w:tab w:val="left" w:pos="1110"/>
                  </w:tabs>
                  <w:ind w:firstLine="220"/>
                </w:pPr>
              </w:pPrChange>
            </w:pPr>
            <w:r w:rsidRPr="00627849">
              <w:rPr>
                <w:rFonts w:ascii="ＭＳ 明朝" w:hAnsi="ＭＳ 明朝" w:hint="eastAsia"/>
                <w:szCs w:val="22"/>
              </w:rPr>
              <w:t>齧歯目</w:t>
            </w:r>
          </w:p>
          <w:p w14:paraId="411849F4" w14:textId="77777777" w:rsidR="00AB277E" w:rsidRPr="00627849" w:rsidRDefault="00AB277E">
            <w:pPr>
              <w:tabs>
                <w:tab w:val="left" w:pos="1110"/>
              </w:tabs>
              <w:ind w:firstLineChars="0" w:firstLine="0"/>
              <w:rPr>
                <w:rFonts w:ascii="ＭＳ 明朝" w:hAnsi="ＭＳ 明朝"/>
                <w:szCs w:val="22"/>
              </w:rPr>
              <w:pPrChange w:id="47" w:author="正典 松浦" w:date="2023-12-12T20:59:00Z">
                <w:pPr>
                  <w:tabs>
                    <w:tab w:val="left" w:pos="1110"/>
                  </w:tabs>
                  <w:ind w:firstLine="220"/>
                </w:pPr>
              </w:pPrChange>
            </w:pPr>
            <w:r w:rsidRPr="00627849">
              <w:rPr>
                <w:rFonts w:ascii="ＭＳ 明朝" w:hAnsi="ＭＳ 明朝" w:hint="eastAsia"/>
                <w:szCs w:val="22"/>
              </w:rPr>
              <w:t>うさぎ目の死体</w:t>
            </w:r>
          </w:p>
        </w:tc>
      </w:tr>
    </w:tbl>
    <w:p w14:paraId="5049CFF0" w14:textId="77777777" w:rsidR="00AB277E" w:rsidRPr="00627849" w:rsidRDefault="00AB277E" w:rsidP="00AB277E">
      <w:pPr>
        <w:tabs>
          <w:tab w:val="left" w:pos="1110"/>
        </w:tabs>
        <w:ind w:firstLine="220"/>
        <w:rPr>
          <w:rFonts w:ascii="ＭＳ 明朝" w:hAnsi="ＭＳ 明朝"/>
          <w:szCs w:val="22"/>
          <w:lang w:eastAsia="zh-TW"/>
        </w:rPr>
      </w:pPr>
      <w:r w:rsidRPr="00627849">
        <w:rPr>
          <w:rFonts w:ascii="ＭＳ 明朝" w:hAnsi="ＭＳ 明朝" w:hint="eastAsia"/>
          <w:szCs w:val="22"/>
          <w:lang w:eastAsia="zh-TW"/>
        </w:rPr>
        <w:t>出所：</w:t>
      </w:r>
      <w:r w:rsidRPr="00627849">
        <w:rPr>
          <w:rFonts w:ascii="ＭＳ 明朝" w:hAnsi="ＭＳ 明朝"/>
          <w:szCs w:val="22"/>
          <w:lang w:eastAsia="zh-TW"/>
        </w:rPr>
        <w:t>厚生労働省「動物由来感染症」</w:t>
      </w:r>
    </w:p>
    <w:p w14:paraId="3ABAF99D" w14:textId="77777777" w:rsidR="00AB277E" w:rsidRPr="00627849" w:rsidRDefault="00AB277E" w:rsidP="00AB277E">
      <w:pPr>
        <w:tabs>
          <w:tab w:val="left" w:pos="1110"/>
        </w:tabs>
        <w:ind w:firstLine="220"/>
        <w:rPr>
          <w:rFonts w:ascii="ＭＳ 明朝" w:hAnsi="ＭＳ 明朝"/>
          <w:szCs w:val="22"/>
        </w:rPr>
      </w:pPr>
      <w:r w:rsidRPr="00627849">
        <w:rPr>
          <w:rFonts w:ascii="ＭＳ 明朝" w:hAnsi="ＭＳ 明朝"/>
          <w:szCs w:val="22"/>
        </w:rPr>
        <w:t>https://www.mhlw.go.jp/stf/seisakunitsuite/bunya/kenkou_iryou/kenkou/kekkaku-kansenshou18/index.html</w:t>
      </w:r>
    </w:p>
    <w:p w14:paraId="4B9C8F4E" w14:textId="77777777" w:rsidR="007E7298" w:rsidRPr="00627849" w:rsidRDefault="007E7298" w:rsidP="007E7298">
      <w:pPr>
        <w:tabs>
          <w:tab w:val="left" w:pos="1110"/>
        </w:tabs>
        <w:ind w:firstLine="220"/>
        <w:rPr>
          <w:rFonts w:ascii="ＭＳ 明朝" w:hAnsi="ＭＳ 明朝"/>
          <w:szCs w:val="22"/>
        </w:rPr>
      </w:pPr>
      <w:r w:rsidRPr="00627849">
        <w:rPr>
          <w:rFonts w:ascii="ＭＳ 明朝" w:hAnsi="ＭＳ 明朝" w:hint="eastAsia"/>
          <w:szCs w:val="22"/>
        </w:rPr>
        <w:t>また近年、エキゾチックペットを求める人々が増えていることを背景に、上記で挙げられた動物だけでなく、両生類や爬虫類が海外から日本に持ち込まれている（</w:t>
      </w:r>
      <w:proofErr w:type="spellStart"/>
      <w:r w:rsidRPr="00627849">
        <w:rPr>
          <w:rFonts w:ascii="ＭＳ 明朝" w:hAnsi="ＭＳ 明朝"/>
          <w:szCs w:val="22"/>
        </w:rPr>
        <w:t>Kitade</w:t>
      </w:r>
      <w:proofErr w:type="spellEnd"/>
      <w:r w:rsidRPr="00627849">
        <w:rPr>
          <w:rFonts w:ascii="ＭＳ 明朝" w:hAnsi="ＭＳ 明朝"/>
          <w:szCs w:val="22"/>
        </w:rPr>
        <w:t xml:space="preserve"> and Naruse 2020</w:t>
      </w:r>
      <w:r w:rsidRPr="00627849">
        <w:rPr>
          <w:rFonts w:ascii="ＭＳ 明朝" w:hAnsi="ＭＳ 明朝" w:hint="eastAsia"/>
          <w:szCs w:val="22"/>
        </w:rPr>
        <w:t>）。両生類や爬虫類のなかには、サルモネラ属菌の感染をもたらすカメ</w:t>
      </w:r>
      <w:r w:rsidRPr="00627849">
        <w:rPr>
          <w:rStyle w:val="aa"/>
          <w:rFonts w:ascii="ＭＳ 明朝" w:hAnsi="ＭＳ 明朝"/>
        </w:rPr>
        <w:footnoteReference w:id="2"/>
      </w:r>
      <w:r w:rsidRPr="00627849">
        <w:rPr>
          <w:rFonts w:ascii="ＭＳ 明朝" w:hAnsi="ＭＳ 明朝" w:hint="eastAsia"/>
          <w:szCs w:val="22"/>
        </w:rPr>
        <w:t>や、直接人間への感染は確認されていないものの生態系に大きなダメージを与えうるカエルツボカビ菌を保有したカエル</w:t>
      </w:r>
      <w:r w:rsidRPr="00627849">
        <w:rPr>
          <w:rStyle w:val="aa"/>
          <w:rFonts w:ascii="ＭＳ 明朝" w:hAnsi="ＭＳ 明朝"/>
        </w:rPr>
        <w:footnoteReference w:id="3"/>
      </w:r>
      <w:r w:rsidRPr="00627849">
        <w:rPr>
          <w:rFonts w:ascii="ＭＳ 明朝" w:hAnsi="ＭＳ 明朝" w:hint="eastAsia"/>
          <w:szCs w:val="22"/>
        </w:rPr>
        <w:t>などの存在が確認されている。</w:t>
      </w:r>
    </w:p>
    <w:p w14:paraId="3E90FB25" w14:textId="7FE86399" w:rsidR="007E7298" w:rsidRPr="00627849" w:rsidRDefault="007E7298" w:rsidP="00515752">
      <w:pPr>
        <w:tabs>
          <w:tab w:val="left" w:pos="1110"/>
        </w:tabs>
        <w:ind w:firstLine="220"/>
        <w:rPr>
          <w:rFonts w:ascii="ＭＳ 明朝" w:hAnsi="ＭＳ 明朝"/>
          <w:szCs w:val="22"/>
        </w:rPr>
      </w:pPr>
      <w:r w:rsidRPr="00627849">
        <w:rPr>
          <w:rFonts w:ascii="ＭＳ 明朝" w:hAnsi="ＭＳ 明朝" w:hint="eastAsia"/>
          <w:szCs w:val="22"/>
        </w:rPr>
        <w:t>こうした野生動物取引によるリスクはどの国にも多かれ少なかれ存在すると考えられるが、新興感染症のホットスポットは中国、東南アジア、南アジアを中心とする熱帯雨林地域で哺乳類が豊富に存在し，かつ農地開発が行われている地域にあるとされている</w:t>
      </w:r>
      <w:del w:id="48" w:author="正典 松浦" w:date="2023-12-19T19:26:00Z">
        <w:r w:rsidRPr="00627849" w:rsidDel="00847ABB">
          <w:rPr>
            <w:rFonts w:ascii="ＭＳ 明朝" w:hAnsi="ＭＳ 明朝" w:hint="eastAsia"/>
            <w:szCs w:val="22"/>
          </w:rPr>
          <w:delText>（</w:delText>
        </w:r>
      </w:del>
      <w:r w:rsidR="00847ABB" w:rsidRPr="00627849">
        <w:rPr>
          <w:rFonts w:ascii="ＭＳ 明朝" w:hAnsi="ＭＳ 明朝"/>
          <w:szCs w:val="22"/>
        </w:rPr>
        <w:fldChar w:fldCharType="begin"/>
      </w:r>
      <w:r w:rsidR="00847ABB" w:rsidRPr="00627849">
        <w:rPr>
          <w:rFonts w:ascii="ＭＳ 明朝" w:hAnsi="ＭＳ 明朝"/>
          <w:szCs w:val="22"/>
        </w:rPr>
        <w:instrText xml:space="preserve"> ADDIN ZOTERO_ITEM CSL_CITATION {"citationID":"YD8jxRxx","properties":{"formattedCitation":"(Allen\\uc0\\u12411{}\\uc0\\u12363{}, 2017)","plainCitation":"(Allenほか, 2017)","noteIndex":0},"citationItems":[{"id":793,"uris":["http://zotero.org/users/local/U3219zZl/items/LFD4VX7B"],"itemData":{"id":793,"type":"article-journal","abstract":"Abstract\n            Zoonoses originating from wildlife represent a significant threat to global health, security and economic growth, and combatting their emergence is a public health priority. However, our understanding of the mechanisms underlying their emergence remains rudimentary. Here we update a global database of emerging infectious disease (EID) events, create a novel measure of reporting effort, and fit boosted regression tree models to analyze the demographic, environmental and biological correlates of their occurrence. After accounting for reporting effort, we show that zoonotic EID risk is elevated in forested tropical regions experiencing land-use changes and where wildlife biodiversity (mammal species richness) is high. We present a new global hotspot map of spatial variation in our zoonotic EID risk index, and partial dependence plots illustrating relationships between events and predictors. Our results may help to improve surveillance and long-term EID monitoring programs, and design field experiments to test underlying mechanisms of zoonotic disease emergence.","container-title":"Nature Communications","DOI":"10.1038/s41467-017-00923-8","ISSN":"2041-1723","issue":"1","journalAbbreviation":"Nat Commun","language":"en","page":"1124","source":"DOI.org (Crossref)","title":"Global hotspots and correlates of emerging zoonotic diseases","volume":"8","author":[{"family":"Allen","given":"Toph"},{"family":"Murray","given":"Kris A."},{"family":"Zambrana-Torrelio","given":"Carlos"},{"family":"Morse","given":"Stephen S."},{"family":"Rondinini","given":"Carlo"},{"family":"Di Marco","given":"Moreno"},{"family":"Breit","given":"Nathan"},{"family":"Olival","given":"Kevin J."},{"family":"Daszak","given":"Peter"}],"issued":{"date-parts":[["2017",10,24]]}}}],"schema":"https://github.com/citation-style-language/schema/raw/master/csl-citation.json"} </w:instrText>
      </w:r>
      <w:r w:rsidR="00847ABB" w:rsidRPr="00627849">
        <w:rPr>
          <w:rFonts w:ascii="ＭＳ 明朝" w:hAnsi="ＭＳ 明朝"/>
          <w:szCs w:val="22"/>
        </w:rPr>
        <w:fldChar w:fldCharType="separate"/>
      </w:r>
      <w:r w:rsidR="00847ABB" w:rsidRPr="00627849">
        <w:rPr>
          <w:rFonts w:ascii="ＭＳ 明朝" w:hAnsi="ＭＳ 明朝" w:cs="Times New Roman"/>
        </w:rPr>
        <w:t>(Allenほか, 2017)</w:t>
      </w:r>
      <w:r w:rsidR="00847ABB" w:rsidRPr="00627849">
        <w:rPr>
          <w:rFonts w:ascii="ＭＳ 明朝" w:hAnsi="ＭＳ 明朝"/>
          <w:szCs w:val="22"/>
        </w:rPr>
        <w:fldChar w:fldCharType="end"/>
      </w:r>
      <w:r w:rsidRPr="00627849">
        <w:rPr>
          <w:rFonts w:ascii="ＭＳ 明朝" w:hAnsi="ＭＳ 明朝" w:hint="eastAsia"/>
          <w:szCs w:val="22"/>
        </w:rPr>
        <w:t>。また、</w:t>
      </w:r>
      <w:proofErr w:type="spellStart"/>
      <w:r w:rsidRPr="00627849">
        <w:rPr>
          <w:rFonts w:ascii="ＭＳ 明朝" w:hAnsi="ＭＳ 明朝"/>
          <w:szCs w:val="22"/>
        </w:rPr>
        <w:t>Utermohlen</w:t>
      </w:r>
      <w:proofErr w:type="spellEnd"/>
      <w:r w:rsidRPr="00627849">
        <w:rPr>
          <w:rFonts w:ascii="ＭＳ 明朝" w:hAnsi="ＭＳ 明朝"/>
          <w:szCs w:val="22"/>
        </w:rPr>
        <w:t>(2020)</w:t>
      </w:r>
      <w:r w:rsidRPr="00627849">
        <w:rPr>
          <w:rFonts w:ascii="ＭＳ 明朝" w:hAnsi="ＭＳ 明朝" w:hint="eastAsia"/>
          <w:szCs w:val="22"/>
        </w:rPr>
        <w:t>によると、2016年から2018年までの航空便による違法野生動物取引が最も多い国は中国（240件）、そしてベトナム（76件）、タイ（57件）、インドネシア（56件）と東南アジア諸国が続いている。さらに国際NGO、Trafficによると2014年あら2018年</w:t>
      </w:r>
      <w:ins w:id="49" w:author="正典 松浦" w:date="2023-12-15T16:18:00Z">
        <w:r w:rsidR="005C0149" w:rsidRPr="00627849">
          <w:rPr>
            <w:rFonts w:ascii="ＭＳ 明朝" w:hAnsi="ＭＳ 明朝" w:hint="eastAsia"/>
            <w:szCs w:val="22"/>
          </w:rPr>
          <w:t>ま</w:t>
        </w:r>
      </w:ins>
      <w:del w:id="50" w:author="正典 松浦" w:date="2023-12-15T16:18:00Z">
        <w:r w:rsidRPr="00627849" w:rsidDel="005C0149">
          <w:rPr>
            <w:rFonts w:ascii="ＭＳ 明朝" w:hAnsi="ＭＳ 明朝" w:hint="eastAsia"/>
            <w:szCs w:val="22"/>
          </w:rPr>
          <w:delText>あ</w:delText>
        </w:r>
      </w:del>
      <w:r w:rsidRPr="00627849">
        <w:rPr>
          <w:rFonts w:ascii="ＭＳ 明朝" w:hAnsi="ＭＳ 明朝" w:hint="eastAsia"/>
          <w:szCs w:val="22"/>
        </w:rPr>
        <w:t>でに日本の税関で差し止められた動物個体のうち、日本への主な輸出国は東南アジアが5</w:t>
      </w:r>
      <w:r w:rsidRPr="00627849">
        <w:rPr>
          <w:rFonts w:ascii="ＭＳ 明朝" w:hAnsi="ＭＳ 明朝"/>
          <w:szCs w:val="22"/>
        </w:rPr>
        <w:t>5%</w:t>
      </w:r>
      <w:r w:rsidRPr="00627849">
        <w:rPr>
          <w:rFonts w:ascii="ＭＳ 明朝" w:hAnsi="ＭＳ 明朝" w:hint="eastAsia"/>
          <w:szCs w:val="22"/>
        </w:rPr>
        <w:t>、東アジアが3</w:t>
      </w:r>
      <w:r w:rsidRPr="00627849">
        <w:rPr>
          <w:rFonts w:ascii="ＭＳ 明朝" w:hAnsi="ＭＳ 明朝"/>
          <w:szCs w:val="22"/>
        </w:rPr>
        <w:t>6%</w:t>
      </w:r>
      <w:r w:rsidRPr="00627849">
        <w:rPr>
          <w:rFonts w:ascii="ＭＳ 明朝" w:hAnsi="ＭＳ 明朝" w:hint="eastAsia"/>
          <w:szCs w:val="22"/>
        </w:rPr>
        <w:t>であり、最も多い国・地域がタイ、中国本土、香港であったという（</w:t>
      </w:r>
      <w:proofErr w:type="spellStart"/>
      <w:r w:rsidRPr="00627849">
        <w:rPr>
          <w:rFonts w:ascii="ＭＳ 明朝" w:hAnsi="ＭＳ 明朝"/>
          <w:szCs w:val="22"/>
        </w:rPr>
        <w:t>Kitade</w:t>
      </w:r>
      <w:proofErr w:type="spellEnd"/>
      <w:r w:rsidRPr="00627849">
        <w:rPr>
          <w:rFonts w:ascii="ＭＳ 明朝" w:hAnsi="ＭＳ 明朝"/>
          <w:szCs w:val="22"/>
        </w:rPr>
        <w:t xml:space="preserve"> and Naruse 2020</w:t>
      </w:r>
      <w:r w:rsidRPr="00627849">
        <w:rPr>
          <w:rFonts w:ascii="ＭＳ 明朝" w:hAnsi="ＭＳ 明朝" w:hint="eastAsia"/>
          <w:szCs w:val="22"/>
        </w:rPr>
        <w:t>）。</w:t>
      </w:r>
    </w:p>
    <w:p w14:paraId="5AFF9AF3" w14:textId="113D9058" w:rsidR="007E7298" w:rsidRPr="00627849" w:rsidRDefault="007E7298" w:rsidP="00F129D7">
      <w:pPr>
        <w:tabs>
          <w:tab w:val="left" w:pos="1110"/>
        </w:tabs>
        <w:ind w:firstLine="220"/>
        <w:rPr>
          <w:rFonts w:ascii="ＭＳ 明朝" w:hAnsi="ＭＳ 明朝"/>
          <w:szCs w:val="22"/>
        </w:rPr>
      </w:pPr>
      <w:commentRangeStart w:id="51"/>
      <w:commentRangeStart w:id="52"/>
      <w:r w:rsidRPr="00627849">
        <w:rPr>
          <w:rFonts w:ascii="ＭＳ 明朝" w:hAnsi="ＭＳ 明朝" w:hint="eastAsia"/>
          <w:szCs w:val="22"/>
        </w:rPr>
        <w:t>また、日本の近隣諸国である中国は経済発展に伴い、動物の輸入が増えてきている。</w:t>
      </w:r>
    </w:p>
    <w:p w14:paraId="1AE83452" w14:textId="77777777" w:rsidR="007E7298" w:rsidRPr="00627849" w:rsidRDefault="007E7298" w:rsidP="007E7298">
      <w:pPr>
        <w:tabs>
          <w:tab w:val="left" w:pos="1110"/>
        </w:tabs>
        <w:ind w:firstLine="220"/>
        <w:rPr>
          <w:rFonts w:ascii="ＭＳ 明朝" w:hAnsi="ＭＳ 明朝"/>
          <w:szCs w:val="22"/>
        </w:rPr>
      </w:pPr>
      <w:r w:rsidRPr="00627849">
        <w:rPr>
          <w:rFonts w:ascii="ＭＳ 明朝" w:hAnsi="ＭＳ 明朝" w:hint="eastAsia"/>
          <w:szCs w:val="22"/>
        </w:rPr>
        <w:t>東南アジアの新興国であるタイでも、</w:t>
      </w:r>
      <w:commentRangeEnd w:id="51"/>
      <w:r w:rsidRPr="00627849">
        <w:rPr>
          <w:rStyle w:val="af5"/>
          <w:rFonts w:ascii="ＭＳ 明朝" w:hAnsi="ＭＳ 明朝"/>
          <w:sz w:val="22"/>
          <w:szCs w:val="22"/>
        </w:rPr>
        <w:commentReference w:id="51"/>
      </w:r>
      <w:commentRangeEnd w:id="52"/>
      <w:r w:rsidRPr="00627849">
        <w:rPr>
          <w:rStyle w:val="af5"/>
          <w:rFonts w:ascii="ＭＳ 明朝" w:hAnsi="ＭＳ 明朝"/>
          <w:sz w:val="22"/>
          <w:szCs w:val="22"/>
        </w:rPr>
        <w:commentReference w:id="52"/>
      </w:r>
    </w:p>
    <w:p w14:paraId="592BF1AC" w14:textId="77777777" w:rsidR="007E7298" w:rsidRPr="00627849" w:rsidRDefault="007E7298" w:rsidP="007E7298">
      <w:pPr>
        <w:tabs>
          <w:tab w:val="left" w:pos="1110"/>
        </w:tabs>
        <w:ind w:firstLine="220"/>
        <w:rPr>
          <w:rFonts w:ascii="ＭＳ 明朝" w:hAnsi="ＭＳ 明朝"/>
          <w:szCs w:val="22"/>
        </w:rPr>
      </w:pPr>
      <w:r w:rsidRPr="00627849">
        <w:rPr>
          <w:rFonts w:ascii="ＭＳ 明朝" w:hAnsi="ＭＳ 明朝"/>
          <w:szCs w:val="22"/>
        </w:rPr>
        <w:t>しかし、 日本</w:t>
      </w:r>
      <w:r w:rsidRPr="00627849">
        <w:rPr>
          <w:rFonts w:ascii="ＭＳ 明朝" w:hAnsi="ＭＳ 明朝" w:hint="eastAsia"/>
          <w:szCs w:val="22"/>
        </w:rPr>
        <w:t>、中国、東南アジア諸国</w:t>
      </w:r>
      <w:r w:rsidRPr="00627849">
        <w:rPr>
          <w:rFonts w:ascii="ＭＳ 明朝" w:hAnsi="ＭＳ 明朝"/>
          <w:szCs w:val="22"/>
        </w:rPr>
        <w:t>がどこから</w:t>
      </w:r>
      <w:r w:rsidRPr="00627849">
        <w:rPr>
          <w:rFonts w:ascii="ＭＳ 明朝" w:hAnsi="ＭＳ 明朝" w:hint="eastAsia"/>
          <w:szCs w:val="22"/>
        </w:rPr>
        <w:t>どのような</w:t>
      </w:r>
      <w:r w:rsidRPr="00627849">
        <w:rPr>
          <w:rFonts w:ascii="ＭＳ 明朝" w:hAnsi="ＭＳ 明朝"/>
          <w:szCs w:val="22"/>
        </w:rPr>
        <w:t>野生生物を輸入し、どこに輸出しているか実態</w:t>
      </w:r>
      <w:r w:rsidRPr="00627849">
        <w:rPr>
          <w:rFonts w:ascii="ＭＳ 明朝" w:hAnsi="ＭＳ 明朝" w:hint="eastAsia"/>
          <w:szCs w:val="22"/>
        </w:rPr>
        <w:t>については不明なところが多い</w:t>
      </w:r>
      <w:r w:rsidRPr="00627849">
        <w:rPr>
          <w:rFonts w:ascii="ＭＳ 明朝" w:hAnsi="ＭＳ 明朝"/>
          <w:szCs w:val="22"/>
        </w:rPr>
        <w:t>。</w:t>
      </w:r>
      <w:r w:rsidRPr="00627849">
        <w:rPr>
          <w:rFonts w:ascii="ＭＳ 明朝" w:hAnsi="ＭＳ 明朝" w:hint="eastAsia"/>
          <w:szCs w:val="22"/>
        </w:rPr>
        <w:t>そこで</w:t>
      </w:r>
      <w:r w:rsidRPr="00627849">
        <w:rPr>
          <w:rFonts w:ascii="ＭＳ 明朝" w:hAnsi="ＭＳ 明朝"/>
          <w:szCs w:val="22"/>
        </w:rPr>
        <w:t>本章は、日本を起点として、東アジア・東南アジアにおけるワシントン条約に指定された野生生物の国際取引の実態を明らかにし、</w:t>
      </w:r>
      <w:r w:rsidRPr="00627849">
        <w:rPr>
          <w:rFonts w:ascii="ＭＳ 明朝" w:hAnsi="ＭＳ 明朝" w:hint="eastAsia"/>
          <w:szCs w:val="22"/>
        </w:rPr>
        <w:t>環境</w:t>
      </w:r>
      <w:r w:rsidRPr="00627849">
        <w:rPr>
          <w:rFonts w:ascii="ＭＳ 明朝" w:hAnsi="ＭＳ 明朝"/>
          <w:szCs w:val="22"/>
        </w:rPr>
        <w:t>、動物、</w:t>
      </w:r>
      <w:r w:rsidRPr="00627849">
        <w:rPr>
          <w:rFonts w:ascii="ＭＳ 明朝" w:hAnsi="ＭＳ 明朝" w:hint="eastAsia"/>
          <w:szCs w:val="22"/>
        </w:rPr>
        <w:t>ヒト</w:t>
      </w:r>
      <w:r w:rsidRPr="00627849">
        <w:rPr>
          <w:rFonts w:ascii="ＭＳ 明朝" w:hAnsi="ＭＳ 明朝"/>
          <w:szCs w:val="22"/>
        </w:rPr>
        <w:t>のワンヘルス</w:t>
      </w:r>
      <w:r w:rsidRPr="00627849">
        <w:rPr>
          <w:rFonts w:ascii="ＭＳ 明朝" w:hAnsi="ＭＳ 明朝" w:hint="eastAsia"/>
          <w:szCs w:val="22"/>
        </w:rPr>
        <w:t>を脅かすリスク低減</w:t>
      </w:r>
      <w:r w:rsidRPr="00627849">
        <w:rPr>
          <w:rFonts w:ascii="ＭＳ 明朝" w:hAnsi="ＭＳ 明朝"/>
          <w:szCs w:val="22"/>
        </w:rPr>
        <w:t>に向けた</w:t>
      </w:r>
      <w:r w:rsidRPr="00627849">
        <w:rPr>
          <w:rFonts w:ascii="ＭＳ 明朝" w:hAnsi="ＭＳ 明朝" w:hint="eastAsia"/>
          <w:szCs w:val="22"/>
        </w:rPr>
        <w:t>議論の</w:t>
      </w:r>
      <w:r w:rsidRPr="00627849">
        <w:rPr>
          <w:rFonts w:ascii="ＭＳ 明朝" w:hAnsi="ＭＳ 明朝"/>
          <w:szCs w:val="22"/>
        </w:rPr>
        <w:t>礎と</w:t>
      </w:r>
      <w:r w:rsidRPr="00627849">
        <w:rPr>
          <w:rFonts w:ascii="ＭＳ 明朝" w:hAnsi="ＭＳ 明朝" w:hint="eastAsia"/>
          <w:szCs w:val="22"/>
        </w:rPr>
        <w:t>なることを意</w:t>
      </w:r>
      <w:r w:rsidRPr="00627849">
        <w:rPr>
          <w:rFonts w:ascii="ＭＳ 明朝" w:hAnsi="ＭＳ 明朝" w:hint="eastAsia"/>
          <w:szCs w:val="22"/>
        </w:rPr>
        <w:lastRenderedPageBreak/>
        <w:t>図している</w:t>
      </w:r>
      <w:r w:rsidRPr="00627849">
        <w:rPr>
          <w:rFonts w:ascii="ＭＳ 明朝" w:hAnsi="ＭＳ 明朝"/>
          <w:szCs w:val="22"/>
        </w:rPr>
        <w:t>。そのために、ワシントン条約に登録されている生物取引データを用いて、日本</w:t>
      </w:r>
      <w:r w:rsidRPr="00627849">
        <w:rPr>
          <w:rFonts w:ascii="ＭＳ 明朝" w:hAnsi="ＭＳ 明朝" w:hint="eastAsia"/>
          <w:szCs w:val="22"/>
        </w:rPr>
        <w:t>、中国、そして東南アジア諸国の中で違法野生動物取引が日本との関係で多いおされるタイ</w:t>
      </w:r>
      <w:r w:rsidRPr="00627849">
        <w:rPr>
          <w:rFonts w:ascii="ＭＳ 明朝" w:hAnsi="ＭＳ 明朝"/>
          <w:szCs w:val="22"/>
        </w:rPr>
        <w:t>の主要な取引国を明らかにし、そのネットワークにおいてどのような生物が輸 出・輸入されているかを記述的に分析する。こ</w:t>
      </w:r>
      <w:r w:rsidRPr="00627849">
        <w:rPr>
          <w:rFonts w:ascii="ＭＳ 明朝" w:hAnsi="ＭＳ 明朝" w:hint="eastAsia"/>
          <w:szCs w:val="22"/>
        </w:rPr>
        <w:t>のような作業お通して</w:t>
      </w:r>
      <w:r w:rsidRPr="00627849">
        <w:rPr>
          <w:rFonts w:ascii="ＭＳ 明朝" w:hAnsi="ＭＳ 明朝"/>
          <w:szCs w:val="22"/>
        </w:rPr>
        <w:t>、各国の野生生物 取引により生じる感染症リスク</w:t>
      </w:r>
      <w:r w:rsidRPr="00627849">
        <w:rPr>
          <w:rFonts w:ascii="ＭＳ 明朝" w:hAnsi="ＭＳ 明朝" w:hint="eastAsia"/>
          <w:szCs w:val="22"/>
        </w:rPr>
        <w:t>への具体的な</w:t>
      </w:r>
      <w:r w:rsidRPr="00627849">
        <w:rPr>
          <w:rFonts w:ascii="ＭＳ 明朝" w:hAnsi="ＭＳ 明朝"/>
          <w:szCs w:val="22"/>
        </w:rPr>
        <w:t>対策に</w:t>
      </w:r>
      <w:r w:rsidRPr="00627849">
        <w:rPr>
          <w:rFonts w:ascii="ＭＳ 明朝" w:hAnsi="ＭＳ 明朝" w:hint="eastAsia"/>
          <w:szCs w:val="22"/>
        </w:rPr>
        <w:t>関する議論に資することが期待される</w:t>
      </w:r>
      <w:r w:rsidRPr="00627849">
        <w:rPr>
          <w:rFonts w:ascii="ＭＳ 明朝" w:hAnsi="ＭＳ 明朝"/>
          <w:szCs w:val="22"/>
        </w:rPr>
        <w:t>。</w:t>
      </w:r>
    </w:p>
    <w:p w14:paraId="05E3430E" w14:textId="77777777" w:rsidR="007E7298" w:rsidRPr="00627849" w:rsidRDefault="007E7298" w:rsidP="007E7298">
      <w:pPr>
        <w:tabs>
          <w:tab w:val="left" w:pos="1110"/>
        </w:tabs>
        <w:ind w:firstLine="220"/>
        <w:rPr>
          <w:rFonts w:ascii="ＭＳ 明朝" w:hAnsi="ＭＳ 明朝"/>
          <w:szCs w:val="22"/>
        </w:rPr>
      </w:pPr>
    </w:p>
    <w:p w14:paraId="6BC10708" w14:textId="5755BBAB" w:rsidR="003634B5" w:rsidRPr="00627849" w:rsidRDefault="00C117C2" w:rsidP="003634B5">
      <w:pPr>
        <w:pStyle w:val="1"/>
        <w:ind w:firstLine="220"/>
        <w:rPr>
          <w:rFonts w:ascii="ＭＳ 明朝" w:hAnsi="ＭＳ 明朝"/>
          <w:szCs w:val="22"/>
        </w:rPr>
      </w:pPr>
      <w:commentRangeStart w:id="53"/>
      <w:commentRangeStart w:id="54"/>
      <w:commentRangeStart w:id="55"/>
      <w:r w:rsidRPr="00627849">
        <w:rPr>
          <w:rFonts w:ascii="ＭＳ 明朝" w:hAnsi="ＭＳ 明朝" w:hint="eastAsia"/>
          <w:szCs w:val="22"/>
        </w:rPr>
        <w:t>国際野生動物取引の現状</w:t>
      </w:r>
      <w:commentRangeEnd w:id="53"/>
      <w:r w:rsidR="00EC71DB" w:rsidRPr="00627849">
        <w:rPr>
          <w:rStyle w:val="af5"/>
          <w:rFonts w:ascii="ＭＳ 明朝" w:hAnsi="ＭＳ 明朝" w:cs="ＭＳ Ｐゴシック"/>
          <w:sz w:val="22"/>
          <w:szCs w:val="22"/>
        </w:rPr>
        <w:commentReference w:id="53"/>
      </w:r>
      <w:commentRangeEnd w:id="54"/>
      <w:r w:rsidR="003820A3" w:rsidRPr="00627849">
        <w:rPr>
          <w:rStyle w:val="af5"/>
          <w:rFonts w:ascii="ＭＳ 明朝" w:hAnsi="ＭＳ 明朝" w:cs="ＭＳ Ｐゴシック"/>
          <w:sz w:val="22"/>
          <w:szCs w:val="22"/>
        </w:rPr>
        <w:commentReference w:id="54"/>
      </w:r>
      <w:commentRangeEnd w:id="55"/>
      <w:r w:rsidR="00A03654" w:rsidRPr="00627849">
        <w:rPr>
          <w:rStyle w:val="af5"/>
          <w:rFonts w:ascii="ＭＳ 明朝" w:hAnsi="ＭＳ 明朝" w:cs="ＭＳ Ｐゴシック"/>
          <w:sz w:val="22"/>
          <w:szCs w:val="22"/>
        </w:rPr>
        <w:commentReference w:id="55"/>
      </w:r>
    </w:p>
    <w:p w14:paraId="47110E2A" w14:textId="151BA11A" w:rsidR="00C113E9" w:rsidRPr="00627849" w:rsidRDefault="00C113E9" w:rsidP="00D260BF">
      <w:pPr>
        <w:ind w:firstLine="220"/>
        <w:rPr>
          <w:rFonts w:ascii="ＭＳ 明朝" w:hAnsi="ＭＳ 明朝"/>
          <w:i/>
          <w:iCs/>
          <w:szCs w:val="22"/>
        </w:rPr>
      </w:pPr>
      <w:commentRangeStart w:id="56"/>
      <w:r w:rsidRPr="00627849">
        <w:rPr>
          <w:rFonts w:ascii="ＭＳ 明朝" w:hAnsi="ＭＳ 明朝" w:hint="eastAsia"/>
          <w:i/>
          <w:iCs/>
          <w:szCs w:val="22"/>
        </w:rPr>
        <w:t>利用データ</w:t>
      </w:r>
      <w:commentRangeEnd w:id="56"/>
      <w:r w:rsidR="005D53D5" w:rsidRPr="00627849">
        <w:rPr>
          <w:rStyle w:val="af5"/>
          <w:rFonts w:ascii="ＭＳ 明朝" w:hAnsi="ＭＳ 明朝"/>
          <w:sz w:val="22"/>
          <w:szCs w:val="22"/>
        </w:rPr>
        <w:commentReference w:id="56"/>
      </w:r>
    </w:p>
    <w:p w14:paraId="1966CC07" w14:textId="31AF0601" w:rsidR="007E7298" w:rsidRPr="00627849" w:rsidRDefault="007E7298" w:rsidP="007E7298">
      <w:pPr>
        <w:ind w:firstLine="220"/>
        <w:rPr>
          <w:rFonts w:ascii="ＭＳ 明朝" w:hAnsi="ＭＳ 明朝"/>
          <w:szCs w:val="22"/>
        </w:rPr>
      </w:pPr>
      <w:r w:rsidRPr="00627849">
        <w:rPr>
          <w:rFonts w:ascii="ＭＳ 明朝" w:hAnsi="ＭＳ 明朝" w:hint="eastAsia"/>
          <w:szCs w:val="22"/>
        </w:rPr>
        <w:t>本章の分析に用いるデータは絶滅の恐れのある野生動植物の種の国際取引に関する条約(</w:t>
      </w:r>
      <w:r w:rsidRPr="00627849">
        <w:rPr>
          <w:rFonts w:ascii="ＭＳ 明朝" w:hAnsi="ＭＳ 明朝"/>
          <w:szCs w:val="22"/>
        </w:rPr>
        <w:t xml:space="preserve">Convention on International Trade in Endangered Species of Wild Fauna and Flora, CITES, </w:t>
      </w:r>
      <w:r w:rsidRPr="00627849">
        <w:rPr>
          <w:rFonts w:ascii="ＭＳ 明朝" w:hAnsi="ＭＳ 明朝" w:hint="eastAsia"/>
          <w:szCs w:val="22"/>
        </w:rPr>
        <w:t>通称ワシントン条約</w:t>
      </w:r>
      <w:r w:rsidRPr="00627849">
        <w:rPr>
          <w:rFonts w:ascii="ＭＳ 明朝" w:hAnsi="ＭＳ 明朝"/>
          <w:szCs w:val="22"/>
        </w:rPr>
        <w:t>)</w:t>
      </w:r>
      <w:r w:rsidRPr="00627849">
        <w:rPr>
          <w:rFonts w:ascii="ＭＳ 明朝" w:hAnsi="ＭＳ 明朝" w:hint="eastAsia"/>
          <w:szCs w:val="22"/>
        </w:rPr>
        <w:t>が公開している取引データである</w:t>
      </w:r>
      <w:r w:rsidRPr="00627849">
        <w:rPr>
          <w:rStyle w:val="aa"/>
          <w:rFonts w:ascii="ＭＳ 明朝" w:hAnsi="ＭＳ 明朝"/>
        </w:rPr>
        <w:footnoteReference w:id="4"/>
      </w:r>
      <w:r w:rsidRPr="00627849">
        <w:rPr>
          <w:rFonts w:ascii="ＭＳ 明朝" w:hAnsi="ＭＳ 明朝" w:hint="eastAsia"/>
          <w:szCs w:val="22"/>
        </w:rPr>
        <w:t>。日本は1</w:t>
      </w:r>
      <w:r w:rsidRPr="00627849">
        <w:rPr>
          <w:rFonts w:ascii="ＭＳ 明朝" w:hAnsi="ＭＳ 明朝"/>
          <w:szCs w:val="22"/>
        </w:rPr>
        <w:t>980</w:t>
      </w:r>
      <w:r w:rsidRPr="00627849">
        <w:rPr>
          <w:rFonts w:ascii="ＭＳ 明朝" w:hAnsi="ＭＳ 明朝" w:hint="eastAsia"/>
          <w:szCs w:val="22"/>
        </w:rPr>
        <w:t>年11月4日に締約国となった。本データは1</w:t>
      </w:r>
      <w:r w:rsidRPr="00627849">
        <w:rPr>
          <w:rFonts w:ascii="ＭＳ 明朝" w:hAnsi="ＭＳ 明朝"/>
          <w:szCs w:val="22"/>
        </w:rPr>
        <w:t>975</w:t>
      </w:r>
      <w:r w:rsidRPr="00627849">
        <w:rPr>
          <w:rFonts w:ascii="ＭＳ 明朝" w:hAnsi="ＭＳ 明朝" w:hint="eastAsia"/>
          <w:szCs w:val="22"/>
        </w:rPr>
        <w:t>年から最新年まで更新されており、本分析においては日本</w:t>
      </w:r>
      <w:ins w:id="60" w:author="正典 松浦" w:date="2023-12-19T18:49:00Z">
        <w:r w:rsidR="00B83AAF" w:rsidRPr="00627849">
          <w:rPr>
            <w:rFonts w:ascii="ＭＳ 明朝" w:hAnsi="ＭＳ 明朝" w:hint="eastAsia"/>
            <w:szCs w:val="22"/>
          </w:rPr>
          <w:t>・</w:t>
        </w:r>
        <w:r w:rsidR="00F629B2" w:rsidRPr="00627849">
          <w:rPr>
            <w:rFonts w:ascii="ＭＳ 明朝" w:hAnsi="ＭＳ 明朝" w:hint="eastAsia"/>
            <w:szCs w:val="22"/>
          </w:rPr>
          <w:t>中国・タイ</w:t>
        </w:r>
      </w:ins>
      <w:r w:rsidRPr="00627849">
        <w:rPr>
          <w:rFonts w:ascii="ＭＳ 明朝" w:hAnsi="ＭＳ 明朝" w:hint="eastAsia"/>
          <w:szCs w:val="22"/>
        </w:rPr>
        <w:t>の輸入データ公式に記録されている19</w:t>
      </w:r>
      <w:ins w:id="61" w:author="正典 松浦" w:date="2023-12-19T18:50:00Z">
        <w:r w:rsidR="00E41047" w:rsidRPr="00627849">
          <w:rPr>
            <w:rFonts w:ascii="ＭＳ 明朝" w:hAnsi="ＭＳ 明朝"/>
            <w:szCs w:val="22"/>
          </w:rPr>
          <w:t>90</w:t>
        </w:r>
      </w:ins>
      <w:del w:id="62" w:author="正典 松浦" w:date="2023-12-19T18:50:00Z">
        <w:r w:rsidRPr="00627849" w:rsidDel="00E41047">
          <w:rPr>
            <w:rFonts w:ascii="ＭＳ 明朝" w:hAnsi="ＭＳ 明朝" w:hint="eastAsia"/>
            <w:szCs w:val="22"/>
          </w:rPr>
          <w:delText>80</w:delText>
        </w:r>
      </w:del>
      <w:r w:rsidRPr="00627849">
        <w:rPr>
          <w:rFonts w:ascii="ＭＳ 明朝" w:hAnsi="ＭＳ 明朝" w:hint="eastAsia"/>
          <w:szCs w:val="22"/>
        </w:rPr>
        <w:t>年から202</w:t>
      </w:r>
      <w:r w:rsidRPr="00627849">
        <w:rPr>
          <w:rFonts w:ascii="ＭＳ 明朝" w:hAnsi="ＭＳ 明朝"/>
          <w:szCs w:val="22"/>
        </w:rPr>
        <w:t>1</w:t>
      </w:r>
      <w:r w:rsidRPr="00627849">
        <w:rPr>
          <w:rFonts w:ascii="ＭＳ 明朝" w:hAnsi="ＭＳ 明朝" w:hint="eastAsia"/>
          <w:szCs w:val="22"/>
        </w:rPr>
        <w:t>年までのデータを利用する。本分析に利用される変数は以下のとおりである。C</w:t>
      </w:r>
      <w:r w:rsidRPr="00627849">
        <w:rPr>
          <w:rFonts w:ascii="ＭＳ 明朝" w:hAnsi="ＭＳ 明朝"/>
          <w:szCs w:val="22"/>
        </w:rPr>
        <w:t>ITES</w:t>
      </w:r>
      <w:r w:rsidRPr="00627849">
        <w:rPr>
          <w:rFonts w:ascii="ＭＳ 明朝" w:hAnsi="ＭＳ 明朝" w:hint="eastAsia"/>
          <w:szCs w:val="22"/>
        </w:rPr>
        <w:t>のデータは植物や魚類も含んでいるが、本章では主に野生動物取引による感染症のリスクについて議論するため、それらのデータは除いている。また、感染症のリスクは加工済みの動物よりも、生体との接触のほうが高いと仮定し、生体で取引されている</w:t>
      </w:r>
      <w:del w:id="63" w:author="正典 松浦" w:date="2023-12-12T20:11:00Z">
        <w:r w:rsidRPr="00627849" w:rsidDel="00FA1E1E">
          <w:rPr>
            <w:rFonts w:ascii="ＭＳ 明朝" w:hAnsi="ＭＳ 明朝" w:hint="eastAsia"/>
            <w:szCs w:val="22"/>
          </w:rPr>
          <w:delText>データ</w:delText>
        </w:r>
      </w:del>
      <w:ins w:id="64" w:author="正典 松浦" w:date="2023-12-12T20:11:00Z">
        <w:r w:rsidR="00FA1E1E" w:rsidRPr="00627849">
          <w:rPr>
            <w:rFonts w:ascii="ＭＳ 明朝" w:hAnsi="ＭＳ 明朝" w:hint="eastAsia"/>
            <w:szCs w:val="22"/>
          </w:rPr>
          <w:t>動物</w:t>
        </w:r>
      </w:ins>
      <w:r w:rsidRPr="00627849">
        <w:rPr>
          <w:rFonts w:ascii="ＭＳ 明朝" w:hAnsi="ＭＳ 明朝" w:hint="eastAsia"/>
          <w:szCs w:val="22"/>
        </w:rPr>
        <w:t>のみを</w:t>
      </w:r>
      <w:del w:id="65" w:author="正典 松浦" w:date="2023-12-12T20:11:00Z">
        <w:r w:rsidRPr="00627849" w:rsidDel="00FA1E1E">
          <w:rPr>
            <w:rFonts w:ascii="ＭＳ 明朝" w:hAnsi="ＭＳ 明朝" w:hint="eastAsia"/>
            <w:szCs w:val="22"/>
          </w:rPr>
          <w:delText>利用し</w:delText>
        </w:r>
      </w:del>
      <w:ins w:id="66" w:author="正典 松浦" w:date="2023-12-12T20:11:00Z">
        <w:r w:rsidR="00FA1E1E" w:rsidRPr="00627849">
          <w:rPr>
            <w:rFonts w:ascii="ＭＳ 明朝" w:hAnsi="ＭＳ 明朝" w:hint="eastAsia"/>
            <w:szCs w:val="22"/>
          </w:rPr>
          <w:t>分析対象とする</w:t>
        </w:r>
      </w:ins>
      <w:del w:id="67" w:author="正典 松浦" w:date="2023-12-12T20:11:00Z">
        <w:r w:rsidRPr="00627849" w:rsidDel="00FA1E1E">
          <w:rPr>
            <w:rFonts w:ascii="ＭＳ 明朝" w:hAnsi="ＭＳ 明朝" w:hint="eastAsia"/>
            <w:szCs w:val="22"/>
          </w:rPr>
          <w:delText>ている</w:delText>
        </w:r>
      </w:del>
      <w:r w:rsidRPr="00627849">
        <w:rPr>
          <w:rFonts w:ascii="ＭＳ 明朝" w:hAnsi="ＭＳ 明朝" w:hint="eastAsia"/>
          <w:szCs w:val="22"/>
        </w:rPr>
        <w:t>。</w:t>
      </w:r>
    </w:p>
    <w:p w14:paraId="194B13A9" w14:textId="35784028" w:rsidR="00D15B63" w:rsidRPr="00627849" w:rsidRDefault="00D15B63" w:rsidP="00D15B63">
      <w:pPr>
        <w:pStyle w:val="ad"/>
        <w:keepNext/>
        <w:ind w:firstLine="220"/>
        <w:rPr>
          <w:rFonts w:ascii="ＭＳ 明朝" w:hAnsi="ＭＳ 明朝"/>
          <w:szCs w:val="22"/>
        </w:rPr>
      </w:pPr>
      <w:r w:rsidRPr="00627849">
        <w:rPr>
          <w:rFonts w:ascii="ＭＳ 明朝" w:hAnsi="ＭＳ 明朝"/>
          <w:szCs w:val="22"/>
        </w:rPr>
        <w:t xml:space="preserve">表 </w:t>
      </w:r>
      <w:r w:rsidRPr="00627849">
        <w:rPr>
          <w:rFonts w:ascii="ＭＳ 明朝" w:hAnsi="ＭＳ 明朝"/>
          <w:szCs w:val="22"/>
        </w:rPr>
        <w:fldChar w:fldCharType="begin"/>
      </w:r>
      <w:r w:rsidRPr="00627849">
        <w:rPr>
          <w:rFonts w:ascii="ＭＳ 明朝" w:hAnsi="ＭＳ 明朝"/>
          <w:szCs w:val="22"/>
        </w:rPr>
        <w:instrText xml:space="preserve"> SEQ 表 \* ARABIC </w:instrText>
      </w:r>
      <w:r w:rsidRPr="00627849">
        <w:rPr>
          <w:rFonts w:ascii="ＭＳ 明朝" w:hAnsi="ＭＳ 明朝"/>
          <w:szCs w:val="22"/>
        </w:rPr>
        <w:fldChar w:fldCharType="separate"/>
      </w:r>
      <w:r w:rsidR="00DB3E08" w:rsidRPr="00627849">
        <w:rPr>
          <w:rFonts w:ascii="ＭＳ 明朝" w:hAnsi="ＭＳ 明朝"/>
          <w:noProof/>
          <w:szCs w:val="22"/>
        </w:rPr>
        <w:t>2</w:t>
      </w:r>
      <w:r w:rsidRPr="00627849">
        <w:rPr>
          <w:rFonts w:ascii="ＭＳ 明朝" w:hAnsi="ＭＳ 明朝"/>
          <w:szCs w:val="22"/>
        </w:rPr>
        <w:fldChar w:fldCharType="end"/>
      </w:r>
      <w:r w:rsidRPr="00627849">
        <w:rPr>
          <w:rFonts w:ascii="ＭＳ 明朝" w:hAnsi="ＭＳ 明朝"/>
          <w:szCs w:val="22"/>
        </w:rPr>
        <w:t xml:space="preserve"> </w:t>
      </w:r>
      <w:r w:rsidRPr="00627849">
        <w:rPr>
          <w:rFonts w:ascii="ＭＳ 明朝" w:hAnsi="ＭＳ 明朝" w:hint="eastAsia"/>
          <w:szCs w:val="22"/>
        </w:rPr>
        <w:t>分析に利用する変数の情報</w:t>
      </w:r>
    </w:p>
    <w:tbl>
      <w:tblPr>
        <w:tblStyle w:val="ae"/>
        <w:tblW w:w="9264" w:type="dxa"/>
        <w:tblLook w:val="04A0" w:firstRow="1" w:lastRow="0" w:firstColumn="1" w:lastColumn="0" w:noHBand="0" w:noVBand="1"/>
      </w:tblPr>
      <w:tblGrid>
        <w:gridCol w:w="4632"/>
        <w:gridCol w:w="4632"/>
      </w:tblGrid>
      <w:tr w:rsidR="00CC7649" w:rsidRPr="00627849" w14:paraId="444861B8" w14:textId="77777777" w:rsidTr="00515752">
        <w:trPr>
          <w:trHeight w:val="383"/>
        </w:trPr>
        <w:tc>
          <w:tcPr>
            <w:tcW w:w="4632" w:type="dxa"/>
            <w:tcBorders>
              <w:left w:val="nil"/>
              <w:bottom w:val="single" w:sz="4" w:space="0" w:color="auto"/>
            </w:tcBorders>
          </w:tcPr>
          <w:p w14:paraId="3DF8623A" w14:textId="699E56B3" w:rsidR="00CC7649" w:rsidRPr="00627849" w:rsidRDefault="00CC7649">
            <w:pPr>
              <w:ind w:firstLineChars="0" w:firstLine="0"/>
              <w:rPr>
                <w:rFonts w:ascii="ＭＳ 明朝" w:hAnsi="ＭＳ 明朝"/>
                <w:szCs w:val="22"/>
              </w:rPr>
              <w:pPrChange w:id="68" w:author="正典 松浦" w:date="2023-12-12T20:59:00Z">
                <w:pPr>
                  <w:ind w:firstLine="220"/>
                </w:pPr>
              </w:pPrChange>
            </w:pPr>
            <w:r w:rsidRPr="00627849">
              <w:rPr>
                <w:rFonts w:ascii="ＭＳ 明朝" w:hAnsi="ＭＳ 明朝" w:hint="eastAsia"/>
                <w:szCs w:val="22"/>
              </w:rPr>
              <w:t>変数名</w:t>
            </w:r>
          </w:p>
        </w:tc>
        <w:tc>
          <w:tcPr>
            <w:tcW w:w="4632" w:type="dxa"/>
            <w:tcBorders>
              <w:bottom w:val="single" w:sz="4" w:space="0" w:color="auto"/>
              <w:right w:val="nil"/>
            </w:tcBorders>
          </w:tcPr>
          <w:p w14:paraId="4C11627A" w14:textId="202DD6F0" w:rsidR="00CC7649" w:rsidRPr="00627849" w:rsidRDefault="00CC7649">
            <w:pPr>
              <w:ind w:firstLineChars="0" w:firstLine="0"/>
              <w:rPr>
                <w:rFonts w:ascii="ＭＳ 明朝" w:hAnsi="ＭＳ 明朝"/>
                <w:szCs w:val="22"/>
              </w:rPr>
              <w:pPrChange w:id="69" w:author="正典 松浦" w:date="2023-12-12T20:59:00Z">
                <w:pPr>
                  <w:ind w:firstLine="220"/>
                </w:pPr>
              </w:pPrChange>
            </w:pPr>
            <w:r w:rsidRPr="00627849">
              <w:rPr>
                <w:rFonts w:ascii="ＭＳ 明朝" w:hAnsi="ＭＳ 明朝" w:hint="eastAsia"/>
                <w:szCs w:val="22"/>
              </w:rPr>
              <w:t>説明</w:t>
            </w:r>
          </w:p>
        </w:tc>
      </w:tr>
      <w:tr w:rsidR="00CC7649" w:rsidRPr="00627849" w14:paraId="422D5F7B" w14:textId="77777777" w:rsidTr="00515752">
        <w:trPr>
          <w:trHeight w:val="383"/>
        </w:trPr>
        <w:tc>
          <w:tcPr>
            <w:tcW w:w="4632" w:type="dxa"/>
            <w:tcBorders>
              <w:left w:val="nil"/>
              <w:bottom w:val="nil"/>
            </w:tcBorders>
          </w:tcPr>
          <w:p w14:paraId="27D99E4C" w14:textId="1DFECF88" w:rsidR="00CC7649" w:rsidRPr="00627849" w:rsidRDefault="00CC7649">
            <w:pPr>
              <w:ind w:firstLineChars="0" w:firstLine="0"/>
              <w:rPr>
                <w:rFonts w:ascii="ＭＳ 明朝" w:hAnsi="ＭＳ 明朝"/>
                <w:szCs w:val="22"/>
              </w:rPr>
              <w:pPrChange w:id="70" w:author="正典 松浦" w:date="2023-12-12T20:59:00Z">
                <w:pPr>
                  <w:ind w:firstLine="220"/>
                </w:pPr>
              </w:pPrChange>
            </w:pPr>
            <w:r w:rsidRPr="00627849">
              <w:rPr>
                <w:rFonts w:ascii="ＭＳ 明朝" w:hAnsi="ＭＳ 明朝" w:hint="eastAsia"/>
                <w:szCs w:val="22"/>
              </w:rPr>
              <w:t>年</w:t>
            </w:r>
          </w:p>
        </w:tc>
        <w:tc>
          <w:tcPr>
            <w:tcW w:w="4632" w:type="dxa"/>
            <w:tcBorders>
              <w:bottom w:val="nil"/>
              <w:right w:val="nil"/>
            </w:tcBorders>
          </w:tcPr>
          <w:p w14:paraId="5CC31AE5" w14:textId="5680FC4F" w:rsidR="00CC7649" w:rsidRPr="00627849" w:rsidRDefault="00576A76">
            <w:pPr>
              <w:ind w:firstLineChars="0" w:firstLine="0"/>
              <w:rPr>
                <w:rFonts w:ascii="ＭＳ 明朝" w:hAnsi="ＭＳ 明朝"/>
                <w:szCs w:val="22"/>
              </w:rPr>
              <w:pPrChange w:id="71" w:author="正典 松浦" w:date="2023-12-12T20:59:00Z">
                <w:pPr>
                  <w:ind w:firstLine="220"/>
                </w:pPr>
              </w:pPrChange>
            </w:pPr>
            <w:r w:rsidRPr="00627849">
              <w:rPr>
                <w:rFonts w:ascii="ＭＳ 明朝" w:hAnsi="ＭＳ 明朝" w:hint="eastAsia"/>
                <w:szCs w:val="22"/>
              </w:rPr>
              <w:t>19</w:t>
            </w:r>
            <w:r w:rsidR="00A25BBE" w:rsidRPr="00627849">
              <w:rPr>
                <w:rFonts w:ascii="ＭＳ 明朝" w:hAnsi="ＭＳ 明朝" w:hint="eastAsia"/>
                <w:szCs w:val="22"/>
              </w:rPr>
              <w:t>9</w:t>
            </w:r>
            <w:r w:rsidRPr="00627849">
              <w:rPr>
                <w:rFonts w:ascii="ＭＳ 明朝" w:hAnsi="ＭＳ 明朝" w:hint="eastAsia"/>
                <w:szCs w:val="22"/>
              </w:rPr>
              <w:t>0年から202</w:t>
            </w:r>
            <w:r w:rsidR="00C239AA" w:rsidRPr="00627849">
              <w:rPr>
                <w:rFonts w:ascii="ＭＳ 明朝" w:hAnsi="ＭＳ 明朝"/>
                <w:szCs w:val="22"/>
              </w:rPr>
              <w:t>1</w:t>
            </w:r>
            <w:r w:rsidRPr="00627849">
              <w:rPr>
                <w:rFonts w:ascii="ＭＳ 明朝" w:hAnsi="ＭＳ 明朝" w:hint="eastAsia"/>
                <w:szCs w:val="22"/>
              </w:rPr>
              <w:t>年</w:t>
            </w:r>
          </w:p>
        </w:tc>
      </w:tr>
      <w:tr w:rsidR="00CC7649" w:rsidRPr="00627849" w14:paraId="1A69AEDE" w14:textId="77777777" w:rsidTr="00515752">
        <w:trPr>
          <w:trHeight w:val="383"/>
        </w:trPr>
        <w:tc>
          <w:tcPr>
            <w:tcW w:w="4632" w:type="dxa"/>
            <w:tcBorders>
              <w:top w:val="nil"/>
              <w:left w:val="nil"/>
              <w:bottom w:val="nil"/>
            </w:tcBorders>
          </w:tcPr>
          <w:p w14:paraId="61B4D63C" w14:textId="3268DE2A" w:rsidR="00CC7649" w:rsidRPr="00627849" w:rsidRDefault="00CC7649">
            <w:pPr>
              <w:ind w:firstLineChars="0" w:firstLine="0"/>
              <w:rPr>
                <w:rFonts w:ascii="ＭＳ 明朝" w:hAnsi="ＭＳ 明朝"/>
                <w:szCs w:val="22"/>
              </w:rPr>
              <w:pPrChange w:id="72" w:author="正典 松浦" w:date="2023-12-12T20:59:00Z">
                <w:pPr>
                  <w:ind w:firstLine="220"/>
                </w:pPr>
              </w:pPrChange>
            </w:pPr>
            <w:r w:rsidRPr="00627849">
              <w:rPr>
                <w:rFonts w:ascii="ＭＳ 明朝" w:hAnsi="ＭＳ 明朝" w:hint="eastAsia"/>
                <w:szCs w:val="22"/>
              </w:rPr>
              <w:t>類</w:t>
            </w:r>
          </w:p>
        </w:tc>
        <w:tc>
          <w:tcPr>
            <w:tcW w:w="4632" w:type="dxa"/>
            <w:tcBorders>
              <w:top w:val="nil"/>
              <w:bottom w:val="nil"/>
              <w:right w:val="nil"/>
            </w:tcBorders>
          </w:tcPr>
          <w:p w14:paraId="17596D74" w14:textId="258042AA" w:rsidR="00CC7649" w:rsidRPr="00627849" w:rsidRDefault="005C2A6E">
            <w:pPr>
              <w:ind w:firstLineChars="0" w:firstLine="0"/>
              <w:rPr>
                <w:rFonts w:ascii="ＭＳ 明朝" w:hAnsi="ＭＳ 明朝"/>
                <w:szCs w:val="22"/>
              </w:rPr>
              <w:pPrChange w:id="73" w:author="正典 松浦" w:date="2023-12-12T20:59:00Z">
                <w:pPr>
                  <w:ind w:firstLine="220"/>
                </w:pPr>
              </w:pPrChange>
            </w:pPr>
            <w:commentRangeStart w:id="74"/>
            <w:r w:rsidRPr="00627849">
              <w:rPr>
                <w:rFonts w:ascii="ＭＳ 明朝" w:hAnsi="ＭＳ 明朝" w:hint="eastAsia"/>
                <w:szCs w:val="22"/>
              </w:rPr>
              <w:t>鳥類・両生類・爬虫類・哺乳類</w:t>
            </w:r>
            <w:commentRangeEnd w:id="74"/>
            <w:r w:rsidR="002B0AB3" w:rsidRPr="00627849">
              <w:rPr>
                <w:rStyle w:val="af5"/>
                <w:rFonts w:ascii="ＭＳ 明朝" w:hAnsi="ＭＳ 明朝"/>
                <w:sz w:val="22"/>
                <w:szCs w:val="22"/>
              </w:rPr>
              <w:commentReference w:id="74"/>
            </w:r>
          </w:p>
        </w:tc>
      </w:tr>
      <w:tr w:rsidR="00CC7649" w:rsidRPr="00627849" w14:paraId="7D467D16" w14:textId="77777777" w:rsidTr="00515752">
        <w:trPr>
          <w:trHeight w:val="383"/>
        </w:trPr>
        <w:tc>
          <w:tcPr>
            <w:tcW w:w="4632" w:type="dxa"/>
            <w:tcBorders>
              <w:top w:val="nil"/>
              <w:left w:val="nil"/>
              <w:bottom w:val="nil"/>
            </w:tcBorders>
          </w:tcPr>
          <w:p w14:paraId="636627AE" w14:textId="424FD918" w:rsidR="00CC7649" w:rsidRPr="00627849" w:rsidRDefault="00DB0CEB">
            <w:pPr>
              <w:ind w:firstLineChars="0" w:firstLine="0"/>
              <w:rPr>
                <w:rFonts w:ascii="ＭＳ 明朝" w:hAnsi="ＭＳ 明朝"/>
                <w:szCs w:val="22"/>
              </w:rPr>
              <w:pPrChange w:id="75" w:author="正典 松浦" w:date="2023-12-12T20:59:00Z">
                <w:pPr>
                  <w:ind w:firstLine="220"/>
                </w:pPr>
              </w:pPrChange>
            </w:pPr>
            <w:r w:rsidRPr="00627849">
              <w:rPr>
                <w:rFonts w:ascii="ＭＳ 明朝" w:hAnsi="ＭＳ 明朝" w:hint="eastAsia"/>
                <w:szCs w:val="22"/>
              </w:rPr>
              <w:t>科</w:t>
            </w:r>
          </w:p>
        </w:tc>
        <w:tc>
          <w:tcPr>
            <w:tcW w:w="4632" w:type="dxa"/>
            <w:tcBorders>
              <w:top w:val="nil"/>
              <w:bottom w:val="nil"/>
              <w:right w:val="nil"/>
            </w:tcBorders>
          </w:tcPr>
          <w:p w14:paraId="4F54D167" w14:textId="674A7C33" w:rsidR="00CC7649" w:rsidRPr="00627849" w:rsidRDefault="00DB0CEB">
            <w:pPr>
              <w:ind w:firstLineChars="0" w:firstLine="0"/>
              <w:rPr>
                <w:rFonts w:ascii="ＭＳ 明朝" w:hAnsi="ＭＳ 明朝"/>
                <w:szCs w:val="22"/>
              </w:rPr>
              <w:pPrChange w:id="76" w:author="正典 松浦" w:date="2023-12-12T20:59:00Z">
                <w:pPr>
                  <w:ind w:firstLine="220"/>
                </w:pPr>
              </w:pPrChange>
            </w:pPr>
            <w:r w:rsidRPr="00627849">
              <w:rPr>
                <w:rFonts w:ascii="ＭＳ 明朝" w:hAnsi="ＭＳ 明朝" w:hint="eastAsia"/>
                <w:szCs w:val="22"/>
              </w:rPr>
              <w:t>輸出入されている科</w:t>
            </w:r>
          </w:p>
        </w:tc>
      </w:tr>
      <w:tr w:rsidR="00CC7649" w:rsidRPr="00627849" w14:paraId="09EF296C" w14:textId="77777777" w:rsidTr="00515752">
        <w:trPr>
          <w:trHeight w:val="383"/>
        </w:trPr>
        <w:tc>
          <w:tcPr>
            <w:tcW w:w="4632" w:type="dxa"/>
            <w:tcBorders>
              <w:top w:val="nil"/>
              <w:left w:val="nil"/>
              <w:bottom w:val="nil"/>
            </w:tcBorders>
          </w:tcPr>
          <w:p w14:paraId="1439AEAE" w14:textId="69E3AC6B" w:rsidR="00CC7649" w:rsidRPr="00627849" w:rsidRDefault="00CC7649">
            <w:pPr>
              <w:ind w:firstLineChars="0" w:firstLine="0"/>
              <w:rPr>
                <w:rFonts w:ascii="ＭＳ 明朝" w:hAnsi="ＭＳ 明朝"/>
                <w:szCs w:val="22"/>
              </w:rPr>
              <w:pPrChange w:id="77" w:author="正典 松浦" w:date="2023-12-12T20:59:00Z">
                <w:pPr>
                  <w:ind w:firstLine="220"/>
                </w:pPr>
              </w:pPrChange>
            </w:pPr>
            <w:r w:rsidRPr="00627849">
              <w:rPr>
                <w:rFonts w:ascii="ＭＳ 明朝" w:hAnsi="ＭＳ 明朝" w:hint="eastAsia"/>
                <w:szCs w:val="22"/>
              </w:rPr>
              <w:t>状態</w:t>
            </w:r>
          </w:p>
        </w:tc>
        <w:tc>
          <w:tcPr>
            <w:tcW w:w="4632" w:type="dxa"/>
            <w:tcBorders>
              <w:top w:val="nil"/>
              <w:bottom w:val="nil"/>
              <w:right w:val="nil"/>
            </w:tcBorders>
          </w:tcPr>
          <w:p w14:paraId="0249BEA6" w14:textId="015A726B" w:rsidR="00CC7649" w:rsidRPr="00627849" w:rsidRDefault="006E1084">
            <w:pPr>
              <w:ind w:firstLineChars="0" w:firstLine="0"/>
              <w:rPr>
                <w:rFonts w:ascii="ＭＳ 明朝" w:hAnsi="ＭＳ 明朝"/>
                <w:szCs w:val="22"/>
              </w:rPr>
              <w:pPrChange w:id="78" w:author="正典 松浦" w:date="2023-12-12T20:59:00Z">
                <w:pPr>
                  <w:ind w:firstLine="220"/>
                </w:pPr>
              </w:pPrChange>
            </w:pPr>
            <w:r w:rsidRPr="00627849">
              <w:rPr>
                <w:rFonts w:ascii="ＭＳ 明朝" w:hAnsi="ＭＳ 明朝" w:hint="eastAsia"/>
                <w:szCs w:val="22"/>
              </w:rPr>
              <w:t>生体かどうか</w:t>
            </w:r>
          </w:p>
        </w:tc>
      </w:tr>
      <w:tr w:rsidR="00CC7649" w:rsidRPr="00627849" w14:paraId="65B74702" w14:textId="77777777" w:rsidTr="00515752">
        <w:trPr>
          <w:trHeight w:val="383"/>
        </w:trPr>
        <w:tc>
          <w:tcPr>
            <w:tcW w:w="4632" w:type="dxa"/>
            <w:tcBorders>
              <w:top w:val="nil"/>
              <w:left w:val="nil"/>
              <w:bottom w:val="nil"/>
            </w:tcBorders>
          </w:tcPr>
          <w:p w14:paraId="3714C670" w14:textId="3D134F9B" w:rsidR="00CC7649" w:rsidRPr="00627849" w:rsidRDefault="00CC7649">
            <w:pPr>
              <w:ind w:firstLineChars="0" w:firstLine="0"/>
              <w:rPr>
                <w:rFonts w:ascii="ＭＳ 明朝" w:hAnsi="ＭＳ 明朝"/>
                <w:szCs w:val="22"/>
              </w:rPr>
              <w:pPrChange w:id="79" w:author="正典 松浦" w:date="2023-12-12T20:59:00Z">
                <w:pPr>
                  <w:ind w:firstLine="220"/>
                </w:pPr>
              </w:pPrChange>
            </w:pPr>
            <w:r w:rsidRPr="00627849">
              <w:rPr>
                <w:rFonts w:ascii="ＭＳ 明朝" w:hAnsi="ＭＳ 明朝" w:hint="eastAsia"/>
                <w:szCs w:val="22"/>
              </w:rPr>
              <w:t>輸入国</w:t>
            </w:r>
          </w:p>
        </w:tc>
        <w:tc>
          <w:tcPr>
            <w:tcW w:w="4632" w:type="dxa"/>
            <w:tcBorders>
              <w:top w:val="nil"/>
              <w:bottom w:val="nil"/>
              <w:right w:val="nil"/>
            </w:tcBorders>
          </w:tcPr>
          <w:p w14:paraId="28B3B0A2" w14:textId="2675EF77" w:rsidR="00CC7649" w:rsidRPr="00627849" w:rsidRDefault="006E1084">
            <w:pPr>
              <w:ind w:firstLineChars="0" w:firstLine="0"/>
              <w:rPr>
                <w:rFonts w:ascii="ＭＳ 明朝" w:hAnsi="ＭＳ 明朝"/>
                <w:szCs w:val="22"/>
              </w:rPr>
              <w:pPrChange w:id="80" w:author="正典 松浦" w:date="2023-12-12T20:59:00Z">
                <w:pPr>
                  <w:ind w:firstLine="220"/>
                </w:pPr>
              </w:pPrChange>
            </w:pPr>
            <w:r w:rsidRPr="00627849">
              <w:rPr>
                <w:rFonts w:ascii="ＭＳ 明朝" w:hAnsi="ＭＳ 明朝" w:hint="eastAsia"/>
                <w:szCs w:val="22"/>
              </w:rPr>
              <w:t>日本</w:t>
            </w:r>
            <w:r w:rsidR="00DB0CEB" w:rsidRPr="00627849">
              <w:rPr>
                <w:rFonts w:ascii="ＭＳ 明朝" w:hAnsi="ＭＳ 明朝" w:hint="eastAsia"/>
                <w:szCs w:val="22"/>
              </w:rPr>
              <w:t>・中国・タイの三か国</w:t>
            </w:r>
            <w:r w:rsidR="00B61091" w:rsidRPr="00627849">
              <w:rPr>
                <w:rFonts w:ascii="ＭＳ 明朝" w:hAnsi="ＭＳ 明朝" w:hint="eastAsia"/>
                <w:szCs w:val="22"/>
              </w:rPr>
              <w:t>を対象とする</w:t>
            </w:r>
          </w:p>
        </w:tc>
      </w:tr>
      <w:tr w:rsidR="00CC7649" w:rsidRPr="00627849" w14:paraId="6B915475" w14:textId="77777777" w:rsidTr="00515752">
        <w:trPr>
          <w:trHeight w:val="383"/>
        </w:trPr>
        <w:tc>
          <w:tcPr>
            <w:tcW w:w="4632" w:type="dxa"/>
            <w:tcBorders>
              <w:top w:val="nil"/>
              <w:left w:val="nil"/>
              <w:bottom w:val="nil"/>
            </w:tcBorders>
          </w:tcPr>
          <w:p w14:paraId="432C0F16" w14:textId="7BF20025" w:rsidR="00CC7649" w:rsidRPr="00627849" w:rsidRDefault="00CC7649">
            <w:pPr>
              <w:ind w:firstLineChars="0" w:firstLine="0"/>
              <w:rPr>
                <w:rFonts w:ascii="ＭＳ 明朝" w:hAnsi="ＭＳ 明朝"/>
                <w:szCs w:val="22"/>
              </w:rPr>
              <w:pPrChange w:id="81" w:author="正典 松浦" w:date="2023-12-12T20:59:00Z">
                <w:pPr>
                  <w:ind w:firstLine="220"/>
                </w:pPr>
              </w:pPrChange>
            </w:pPr>
            <w:r w:rsidRPr="00627849">
              <w:rPr>
                <w:rFonts w:ascii="ＭＳ 明朝" w:hAnsi="ＭＳ 明朝" w:hint="eastAsia"/>
                <w:szCs w:val="22"/>
              </w:rPr>
              <w:t>輸出国</w:t>
            </w:r>
          </w:p>
        </w:tc>
        <w:tc>
          <w:tcPr>
            <w:tcW w:w="4632" w:type="dxa"/>
            <w:tcBorders>
              <w:top w:val="nil"/>
              <w:bottom w:val="nil"/>
              <w:right w:val="nil"/>
            </w:tcBorders>
          </w:tcPr>
          <w:p w14:paraId="4D3B3DA4" w14:textId="0C3BC30A" w:rsidR="00CC7649" w:rsidRPr="00627849" w:rsidRDefault="00996A93">
            <w:pPr>
              <w:ind w:firstLineChars="0" w:firstLine="0"/>
              <w:rPr>
                <w:rFonts w:ascii="ＭＳ 明朝" w:hAnsi="ＭＳ 明朝"/>
                <w:szCs w:val="22"/>
              </w:rPr>
              <w:pPrChange w:id="82" w:author="正典 松浦" w:date="2023-12-12T20:59:00Z">
                <w:pPr>
                  <w:ind w:firstLine="220"/>
                </w:pPr>
              </w:pPrChange>
            </w:pPr>
            <w:r w:rsidRPr="00627849">
              <w:rPr>
                <w:rFonts w:ascii="ＭＳ 明朝" w:hAnsi="ＭＳ 明朝" w:hint="eastAsia"/>
                <w:szCs w:val="22"/>
              </w:rPr>
              <w:t>世界各国</w:t>
            </w:r>
          </w:p>
        </w:tc>
      </w:tr>
      <w:tr w:rsidR="00CC7649" w:rsidRPr="00627849" w14:paraId="23323B5D" w14:textId="77777777" w:rsidTr="00515752">
        <w:trPr>
          <w:trHeight w:val="383"/>
        </w:trPr>
        <w:tc>
          <w:tcPr>
            <w:tcW w:w="4632" w:type="dxa"/>
            <w:tcBorders>
              <w:top w:val="nil"/>
              <w:left w:val="nil"/>
              <w:bottom w:val="nil"/>
            </w:tcBorders>
          </w:tcPr>
          <w:p w14:paraId="41620D75" w14:textId="32A80C91" w:rsidR="00CC7649" w:rsidRPr="00627849" w:rsidRDefault="00CC7649">
            <w:pPr>
              <w:ind w:firstLineChars="0" w:firstLine="0"/>
              <w:rPr>
                <w:rFonts w:ascii="ＭＳ 明朝" w:hAnsi="ＭＳ 明朝"/>
                <w:szCs w:val="22"/>
              </w:rPr>
              <w:pPrChange w:id="83" w:author="正典 松浦" w:date="2023-12-12T20:59:00Z">
                <w:pPr>
                  <w:ind w:firstLine="220"/>
                </w:pPr>
              </w:pPrChange>
            </w:pPr>
            <w:r w:rsidRPr="00627849">
              <w:rPr>
                <w:rFonts w:ascii="ＭＳ 明朝" w:hAnsi="ＭＳ 明朝" w:hint="eastAsia"/>
                <w:szCs w:val="22"/>
              </w:rPr>
              <w:t>数量</w:t>
            </w:r>
          </w:p>
        </w:tc>
        <w:tc>
          <w:tcPr>
            <w:tcW w:w="4632" w:type="dxa"/>
            <w:tcBorders>
              <w:top w:val="nil"/>
              <w:bottom w:val="nil"/>
              <w:right w:val="nil"/>
            </w:tcBorders>
          </w:tcPr>
          <w:p w14:paraId="62002AC3" w14:textId="0319DDBF" w:rsidR="00CC7649" w:rsidRPr="00627849" w:rsidRDefault="006869D2">
            <w:pPr>
              <w:ind w:firstLineChars="0" w:firstLine="0"/>
              <w:rPr>
                <w:rFonts w:ascii="ＭＳ 明朝" w:hAnsi="ＭＳ 明朝"/>
                <w:szCs w:val="22"/>
              </w:rPr>
              <w:pPrChange w:id="84" w:author="正典 松浦" w:date="2023-12-12T20:59:00Z">
                <w:pPr>
                  <w:ind w:firstLine="220"/>
                </w:pPr>
              </w:pPrChange>
            </w:pPr>
            <w:r w:rsidRPr="00627849">
              <w:rPr>
                <w:rFonts w:ascii="ＭＳ 明朝" w:hAnsi="ＭＳ 明朝" w:hint="eastAsia"/>
                <w:szCs w:val="22"/>
              </w:rPr>
              <w:t>個体数</w:t>
            </w:r>
          </w:p>
        </w:tc>
      </w:tr>
      <w:tr w:rsidR="00CC7649" w:rsidRPr="00627849" w14:paraId="53FC3E85" w14:textId="77777777" w:rsidTr="00515752">
        <w:trPr>
          <w:trHeight w:val="383"/>
        </w:trPr>
        <w:tc>
          <w:tcPr>
            <w:tcW w:w="4632" w:type="dxa"/>
            <w:tcBorders>
              <w:top w:val="nil"/>
              <w:left w:val="nil"/>
              <w:bottom w:val="nil"/>
            </w:tcBorders>
          </w:tcPr>
          <w:p w14:paraId="218898AC" w14:textId="504DEFC6" w:rsidR="00CC7649" w:rsidRPr="00627849" w:rsidRDefault="00CC7649">
            <w:pPr>
              <w:ind w:firstLineChars="0" w:firstLine="0"/>
              <w:rPr>
                <w:rFonts w:ascii="ＭＳ 明朝" w:hAnsi="ＭＳ 明朝"/>
                <w:szCs w:val="22"/>
              </w:rPr>
              <w:pPrChange w:id="85" w:author="正典 松浦" w:date="2023-12-12T20:59:00Z">
                <w:pPr>
                  <w:ind w:firstLine="220"/>
                </w:pPr>
              </w:pPrChange>
            </w:pPr>
            <w:r w:rsidRPr="00627849">
              <w:rPr>
                <w:rFonts w:ascii="ＭＳ 明朝" w:hAnsi="ＭＳ 明朝" w:hint="eastAsia"/>
                <w:szCs w:val="22"/>
              </w:rPr>
              <w:t>目的</w:t>
            </w:r>
          </w:p>
        </w:tc>
        <w:tc>
          <w:tcPr>
            <w:tcW w:w="4632" w:type="dxa"/>
            <w:tcBorders>
              <w:top w:val="nil"/>
              <w:bottom w:val="nil"/>
              <w:right w:val="nil"/>
            </w:tcBorders>
          </w:tcPr>
          <w:p w14:paraId="1055D076" w14:textId="07AFE63D" w:rsidR="00CC7649" w:rsidRPr="00627849" w:rsidRDefault="00604120">
            <w:pPr>
              <w:ind w:firstLineChars="0" w:firstLine="0"/>
              <w:rPr>
                <w:rFonts w:ascii="ＭＳ 明朝" w:hAnsi="ＭＳ 明朝"/>
                <w:szCs w:val="22"/>
              </w:rPr>
              <w:pPrChange w:id="86" w:author="正典 松浦" w:date="2023-12-12T20:59:00Z">
                <w:pPr>
                  <w:ind w:firstLine="220"/>
                </w:pPr>
              </w:pPrChange>
            </w:pPr>
            <w:r w:rsidRPr="00627849">
              <w:rPr>
                <w:rFonts w:ascii="ＭＳ 明朝" w:hAnsi="ＭＳ 明朝" w:hint="eastAsia"/>
                <w:szCs w:val="22"/>
              </w:rPr>
              <w:t>全て</w:t>
            </w:r>
          </w:p>
        </w:tc>
      </w:tr>
      <w:tr w:rsidR="00CC7649" w:rsidRPr="00627849" w14:paraId="057D7659" w14:textId="77777777" w:rsidTr="00515752">
        <w:trPr>
          <w:trHeight w:val="383"/>
        </w:trPr>
        <w:tc>
          <w:tcPr>
            <w:tcW w:w="4632" w:type="dxa"/>
            <w:tcBorders>
              <w:top w:val="nil"/>
              <w:left w:val="nil"/>
            </w:tcBorders>
          </w:tcPr>
          <w:p w14:paraId="277DD12A" w14:textId="530174AA" w:rsidR="00CC7649" w:rsidRPr="00627849" w:rsidRDefault="00CC7649">
            <w:pPr>
              <w:ind w:firstLineChars="0" w:firstLine="0"/>
              <w:rPr>
                <w:rFonts w:ascii="ＭＳ 明朝" w:hAnsi="ＭＳ 明朝"/>
                <w:szCs w:val="22"/>
              </w:rPr>
              <w:pPrChange w:id="87" w:author="正典 松浦" w:date="2023-12-12T20:59:00Z">
                <w:pPr>
                  <w:ind w:firstLine="220"/>
                </w:pPr>
              </w:pPrChange>
            </w:pPr>
            <w:r w:rsidRPr="00627849">
              <w:rPr>
                <w:rFonts w:ascii="ＭＳ 明朝" w:hAnsi="ＭＳ 明朝" w:hint="eastAsia"/>
                <w:szCs w:val="22"/>
              </w:rPr>
              <w:t>取得源</w:t>
            </w:r>
          </w:p>
        </w:tc>
        <w:tc>
          <w:tcPr>
            <w:tcW w:w="4632" w:type="dxa"/>
            <w:tcBorders>
              <w:top w:val="nil"/>
              <w:right w:val="nil"/>
            </w:tcBorders>
          </w:tcPr>
          <w:p w14:paraId="20CE1027" w14:textId="17B5E106" w:rsidR="00CC7649" w:rsidRPr="00627849" w:rsidRDefault="00CC7649">
            <w:pPr>
              <w:ind w:firstLineChars="0" w:firstLine="0"/>
              <w:rPr>
                <w:rFonts w:ascii="ＭＳ 明朝" w:hAnsi="ＭＳ 明朝"/>
                <w:szCs w:val="22"/>
              </w:rPr>
              <w:pPrChange w:id="88" w:author="正典 松浦" w:date="2023-12-12T20:59:00Z">
                <w:pPr>
                  <w:ind w:firstLine="220"/>
                </w:pPr>
              </w:pPrChange>
            </w:pPr>
            <w:r w:rsidRPr="00627849">
              <w:rPr>
                <w:rFonts w:ascii="ＭＳ 明朝" w:hAnsi="ＭＳ 明朝" w:hint="eastAsia"/>
                <w:szCs w:val="22"/>
              </w:rPr>
              <w:t>野生かどうか</w:t>
            </w:r>
          </w:p>
        </w:tc>
      </w:tr>
    </w:tbl>
    <w:p w14:paraId="2D74A9B2" w14:textId="77777777" w:rsidR="00DD6004" w:rsidRPr="00627849" w:rsidRDefault="00DD6004" w:rsidP="007D176A">
      <w:pPr>
        <w:ind w:firstLine="220"/>
        <w:rPr>
          <w:rFonts w:ascii="ＭＳ 明朝" w:hAnsi="ＭＳ 明朝"/>
          <w:szCs w:val="22"/>
        </w:rPr>
      </w:pPr>
    </w:p>
    <w:p w14:paraId="730E27E6" w14:textId="717E1CFE" w:rsidR="00D15B63" w:rsidRPr="00627849" w:rsidRDefault="00B975BA" w:rsidP="007D176A">
      <w:pPr>
        <w:ind w:firstLine="220"/>
        <w:rPr>
          <w:rFonts w:ascii="ＭＳ 明朝" w:hAnsi="ＭＳ 明朝"/>
          <w:szCs w:val="22"/>
        </w:rPr>
      </w:pPr>
      <w:r w:rsidRPr="00627849">
        <w:rPr>
          <w:rFonts w:ascii="ＭＳ 明朝" w:hAnsi="ＭＳ 明朝" w:hint="eastAsia"/>
          <w:szCs w:val="22"/>
        </w:rPr>
        <w:t>また、日本の輸入データと同じ形式で、中国とタイの輸入データを分析する。</w:t>
      </w:r>
    </w:p>
    <w:p w14:paraId="61776749" w14:textId="2103A433" w:rsidR="004D095E" w:rsidRPr="00627849" w:rsidRDefault="00B602CF" w:rsidP="00D260BF">
      <w:pPr>
        <w:ind w:firstLine="220"/>
        <w:rPr>
          <w:rFonts w:ascii="ＭＳ 明朝" w:hAnsi="ＭＳ 明朝"/>
          <w:i/>
          <w:iCs/>
          <w:szCs w:val="22"/>
        </w:rPr>
      </w:pPr>
      <w:r w:rsidRPr="00627849">
        <w:rPr>
          <w:rFonts w:ascii="ＭＳ 明朝" w:hAnsi="ＭＳ 明朝" w:hint="eastAsia"/>
          <w:i/>
          <w:iCs/>
          <w:szCs w:val="22"/>
        </w:rPr>
        <w:t>国際的な</w:t>
      </w:r>
      <w:r w:rsidR="004D095E" w:rsidRPr="00627849">
        <w:rPr>
          <w:rFonts w:ascii="ＭＳ 明朝" w:hAnsi="ＭＳ 明朝" w:hint="eastAsia"/>
          <w:i/>
          <w:iCs/>
          <w:szCs w:val="22"/>
        </w:rPr>
        <w:t>野生動物取引の</w:t>
      </w:r>
      <w:r w:rsidR="00BF79F6" w:rsidRPr="00627849">
        <w:rPr>
          <w:rFonts w:ascii="ＭＳ 明朝" w:hAnsi="ＭＳ 明朝" w:hint="eastAsia"/>
          <w:i/>
          <w:iCs/>
          <w:szCs w:val="22"/>
        </w:rPr>
        <w:t>実態</w:t>
      </w:r>
      <w:ins w:id="89" w:author="正典 松浦" w:date="2023-12-12T20:10:00Z">
        <w:r w:rsidR="00620497" w:rsidRPr="00627849">
          <w:rPr>
            <w:rFonts w:ascii="ＭＳ 明朝" w:hAnsi="ＭＳ 明朝" w:hint="eastAsia"/>
            <w:i/>
            <w:iCs/>
            <w:szCs w:val="22"/>
          </w:rPr>
          <w:t>と分析結果の議論</w:t>
        </w:r>
      </w:ins>
    </w:p>
    <w:p w14:paraId="58B71000" w14:textId="6DA69EB8" w:rsidR="00337F4C" w:rsidRPr="00627849" w:rsidRDefault="00B12F65" w:rsidP="00B12F65">
      <w:pPr>
        <w:pStyle w:val="2"/>
        <w:numPr>
          <w:ilvl w:val="0"/>
          <w:numId w:val="4"/>
        </w:numPr>
        <w:ind w:firstLine="220"/>
        <w:rPr>
          <w:rFonts w:ascii="ＭＳ 明朝" w:eastAsia="ＭＳ 明朝" w:hAnsi="ＭＳ 明朝"/>
          <w:szCs w:val="22"/>
        </w:rPr>
      </w:pPr>
      <w:r w:rsidRPr="00627849">
        <w:rPr>
          <w:rFonts w:ascii="ＭＳ 明朝" w:eastAsia="ＭＳ 明朝" w:hAnsi="ＭＳ 明朝" w:hint="eastAsia"/>
          <w:szCs w:val="22"/>
        </w:rPr>
        <w:t>日本の取引実態</w:t>
      </w:r>
    </w:p>
    <w:p w14:paraId="51D04F2C" w14:textId="6F0A9325" w:rsidR="00352753" w:rsidRPr="00627849" w:rsidRDefault="00BA64B1" w:rsidP="00D260BF">
      <w:pPr>
        <w:ind w:firstLine="220"/>
        <w:rPr>
          <w:rFonts w:ascii="ＭＳ 明朝" w:hAnsi="ＭＳ 明朝"/>
          <w:szCs w:val="22"/>
        </w:rPr>
      </w:pPr>
      <w:r w:rsidRPr="00627849">
        <w:rPr>
          <w:rFonts w:ascii="ＭＳ 明朝" w:hAnsi="ＭＳ 明朝"/>
          <w:szCs w:val="22"/>
        </w:rPr>
        <w:fldChar w:fldCharType="begin"/>
      </w:r>
      <w:r w:rsidRPr="00627849">
        <w:rPr>
          <w:rFonts w:ascii="ＭＳ 明朝" w:hAnsi="ＭＳ 明朝"/>
          <w:szCs w:val="22"/>
        </w:rPr>
        <w:instrText xml:space="preserve"> REF _Ref141290038 \h </w:instrText>
      </w:r>
      <w:r w:rsidR="003402B5" w:rsidRPr="00627849">
        <w:rPr>
          <w:rFonts w:ascii="ＭＳ 明朝" w:hAnsi="ＭＳ 明朝"/>
          <w:szCs w:val="22"/>
        </w:rPr>
        <w:instrText xml:space="preserve"> \* MERGEFORMAT </w:instrText>
      </w:r>
      <w:r w:rsidRPr="00627849">
        <w:rPr>
          <w:rFonts w:ascii="ＭＳ 明朝" w:hAnsi="ＭＳ 明朝"/>
          <w:szCs w:val="22"/>
        </w:rPr>
      </w:r>
      <w:r w:rsidRPr="00627849">
        <w:rPr>
          <w:rFonts w:ascii="ＭＳ 明朝" w:hAnsi="ＭＳ 明朝"/>
          <w:szCs w:val="22"/>
        </w:rPr>
        <w:fldChar w:fldCharType="separate"/>
      </w:r>
      <w:r w:rsidR="00DA1F26" w:rsidRPr="00627849">
        <w:rPr>
          <w:rFonts w:ascii="ＭＳ 明朝" w:hAnsi="ＭＳ 明朝" w:hint="eastAsia"/>
          <w:szCs w:val="22"/>
        </w:rPr>
        <w:t xml:space="preserve">図 </w:t>
      </w:r>
      <w:r w:rsidR="00DA1F26" w:rsidRPr="00627849">
        <w:rPr>
          <w:rFonts w:ascii="ＭＳ 明朝" w:hAnsi="ＭＳ 明朝"/>
          <w:noProof/>
          <w:szCs w:val="22"/>
        </w:rPr>
        <w:t>1</w:t>
      </w:r>
      <w:r w:rsidRPr="00627849">
        <w:rPr>
          <w:rFonts w:ascii="ＭＳ 明朝" w:hAnsi="ＭＳ 明朝"/>
          <w:szCs w:val="22"/>
        </w:rPr>
        <w:fldChar w:fldCharType="end"/>
      </w:r>
      <w:r w:rsidRPr="00627849">
        <w:rPr>
          <w:rFonts w:ascii="ＭＳ 明朝" w:hAnsi="ＭＳ 明朝" w:hint="eastAsia"/>
          <w:szCs w:val="22"/>
        </w:rPr>
        <w:t>は</w:t>
      </w:r>
      <w:r w:rsidR="008F23DE" w:rsidRPr="00627849">
        <w:rPr>
          <w:rFonts w:ascii="ＭＳ 明朝" w:hAnsi="ＭＳ 明朝" w:hint="eastAsia"/>
          <w:szCs w:val="22"/>
        </w:rPr>
        <w:t>ワシントン条約</w:t>
      </w:r>
      <w:r w:rsidR="00BE38A9" w:rsidRPr="00627849">
        <w:rPr>
          <w:rFonts w:ascii="ＭＳ 明朝" w:hAnsi="ＭＳ 明朝" w:hint="eastAsia"/>
          <w:szCs w:val="22"/>
        </w:rPr>
        <w:t>データベース</w:t>
      </w:r>
      <w:r w:rsidR="008F23DE" w:rsidRPr="00627849">
        <w:rPr>
          <w:rFonts w:ascii="ＭＳ 明朝" w:hAnsi="ＭＳ 明朝" w:hint="eastAsia"/>
          <w:szCs w:val="22"/>
        </w:rPr>
        <w:t>に登録されている</w:t>
      </w:r>
      <w:r w:rsidR="00C0586D" w:rsidRPr="00627849">
        <w:rPr>
          <w:rFonts w:ascii="ＭＳ 明朝" w:hAnsi="ＭＳ 明朝" w:hint="eastAsia"/>
          <w:szCs w:val="22"/>
        </w:rPr>
        <w:t>野生</w:t>
      </w:r>
      <w:r w:rsidR="00BE38A9" w:rsidRPr="00627849">
        <w:rPr>
          <w:rFonts w:ascii="ＭＳ 明朝" w:hAnsi="ＭＳ 明朝" w:hint="eastAsia"/>
          <w:szCs w:val="22"/>
        </w:rPr>
        <w:t>動物の</w:t>
      </w:r>
      <w:r w:rsidRPr="00627849">
        <w:rPr>
          <w:rFonts w:ascii="ＭＳ 明朝" w:hAnsi="ＭＳ 明朝" w:hint="eastAsia"/>
          <w:szCs w:val="22"/>
        </w:rPr>
        <w:t>日本</w:t>
      </w:r>
      <w:r w:rsidR="008F23DE" w:rsidRPr="00627849">
        <w:rPr>
          <w:rFonts w:ascii="ＭＳ 明朝" w:hAnsi="ＭＳ 明朝" w:hint="eastAsia"/>
          <w:szCs w:val="22"/>
        </w:rPr>
        <w:t>の輸入件数である。</w:t>
      </w:r>
      <w:r w:rsidR="00150081" w:rsidRPr="00627849">
        <w:rPr>
          <w:rFonts w:ascii="ＭＳ 明朝" w:hAnsi="ＭＳ 明朝" w:hint="eastAsia"/>
          <w:szCs w:val="22"/>
        </w:rPr>
        <w:t>野生動物の取引に限</w:t>
      </w:r>
      <w:r w:rsidR="006030A1" w:rsidRPr="00627849">
        <w:rPr>
          <w:rFonts w:ascii="ＭＳ 明朝" w:hAnsi="ＭＳ 明朝" w:hint="eastAsia"/>
          <w:szCs w:val="22"/>
        </w:rPr>
        <w:t>ると、</w:t>
      </w:r>
      <w:r w:rsidR="00150081" w:rsidRPr="00627849">
        <w:rPr>
          <w:rFonts w:ascii="ＭＳ 明朝" w:hAnsi="ＭＳ 明朝" w:hint="eastAsia"/>
          <w:szCs w:val="22"/>
        </w:rPr>
        <w:t>1990年からのデータが収録されている</w:t>
      </w:r>
      <w:r w:rsidR="00D75638" w:rsidRPr="00627849">
        <w:rPr>
          <w:rFonts w:ascii="ＭＳ 明朝" w:hAnsi="ＭＳ 明朝" w:hint="eastAsia"/>
          <w:szCs w:val="22"/>
        </w:rPr>
        <w:t>ことが分かる</w:t>
      </w:r>
      <w:r w:rsidR="00150081" w:rsidRPr="00627849">
        <w:rPr>
          <w:rFonts w:ascii="ＭＳ 明朝" w:hAnsi="ＭＳ 明朝" w:hint="eastAsia"/>
          <w:szCs w:val="22"/>
        </w:rPr>
        <w:t>。</w:t>
      </w:r>
      <w:r w:rsidR="00942128" w:rsidRPr="00627849">
        <w:rPr>
          <w:rFonts w:ascii="ＭＳ 明朝" w:hAnsi="ＭＳ 明朝"/>
          <w:szCs w:val="22"/>
        </w:rPr>
        <w:fldChar w:fldCharType="begin"/>
      </w:r>
      <w:r w:rsidR="00942128" w:rsidRPr="00627849">
        <w:rPr>
          <w:rFonts w:ascii="ＭＳ 明朝" w:hAnsi="ＭＳ 明朝"/>
          <w:szCs w:val="22"/>
        </w:rPr>
        <w:instrText xml:space="preserve"> REF _Ref141290038 \h </w:instrText>
      </w:r>
      <w:r w:rsidR="003402B5" w:rsidRPr="00627849">
        <w:rPr>
          <w:rFonts w:ascii="ＭＳ 明朝" w:hAnsi="ＭＳ 明朝"/>
          <w:szCs w:val="22"/>
        </w:rPr>
        <w:instrText xml:space="preserve"> \* MERGEFORMAT </w:instrText>
      </w:r>
      <w:r w:rsidR="00942128" w:rsidRPr="00627849">
        <w:rPr>
          <w:rFonts w:ascii="ＭＳ 明朝" w:hAnsi="ＭＳ 明朝"/>
          <w:szCs w:val="22"/>
        </w:rPr>
      </w:r>
      <w:r w:rsidR="00942128" w:rsidRPr="00627849">
        <w:rPr>
          <w:rFonts w:ascii="ＭＳ 明朝" w:hAnsi="ＭＳ 明朝"/>
          <w:szCs w:val="22"/>
        </w:rPr>
        <w:fldChar w:fldCharType="separate"/>
      </w:r>
      <w:r w:rsidR="00DA1F26" w:rsidRPr="00627849">
        <w:rPr>
          <w:rFonts w:ascii="ＭＳ 明朝" w:hAnsi="ＭＳ 明朝" w:hint="eastAsia"/>
          <w:szCs w:val="22"/>
        </w:rPr>
        <w:t xml:space="preserve">図 </w:t>
      </w:r>
      <w:r w:rsidR="00DA1F26" w:rsidRPr="00627849">
        <w:rPr>
          <w:rFonts w:ascii="ＭＳ 明朝" w:hAnsi="ＭＳ 明朝"/>
          <w:noProof/>
          <w:szCs w:val="22"/>
        </w:rPr>
        <w:t>1</w:t>
      </w:r>
      <w:r w:rsidR="00942128" w:rsidRPr="00627849">
        <w:rPr>
          <w:rFonts w:ascii="ＭＳ 明朝" w:hAnsi="ＭＳ 明朝"/>
          <w:szCs w:val="22"/>
        </w:rPr>
        <w:fldChar w:fldCharType="end"/>
      </w:r>
      <w:r w:rsidR="00942128" w:rsidRPr="00627849">
        <w:rPr>
          <w:rFonts w:ascii="ＭＳ 明朝" w:hAnsi="ＭＳ 明朝" w:hint="eastAsia"/>
          <w:szCs w:val="22"/>
        </w:rPr>
        <w:t>から</w:t>
      </w:r>
      <w:r w:rsidR="0022035A" w:rsidRPr="00627849">
        <w:rPr>
          <w:rFonts w:ascii="ＭＳ 明朝" w:hAnsi="ＭＳ 明朝" w:hint="eastAsia"/>
          <w:szCs w:val="22"/>
        </w:rPr>
        <w:lastRenderedPageBreak/>
        <w:t>2</w:t>
      </w:r>
      <w:r w:rsidR="0022035A" w:rsidRPr="00627849">
        <w:rPr>
          <w:rFonts w:ascii="ＭＳ 明朝" w:hAnsi="ＭＳ 明朝"/>
          <w:szCs w:val="22"/>
        </w:rPr>
        <w:t>000</w:t>
      </w:r>
      <w:r w:rsidR="0022035A" w:rsidRPr="00627849">
        <w:rPr>
          <w:rFonts w:ascii="ＭＳ 明朝" w:hAnsi="ＭＳ 明朝" w:hint="eastAsia"/>
          <w:szCs w:val="22"/>
        </w:rPr>
        <w:t>年</w:t>
      </w:r>
      <w:r w:rsidR="006365CA" w:rsidRPr="00627849">
        <w:rPr>
          <w:rFonts w:ascii="ＭＳ 明朝" w:hAnsi="ＭＳ 明朝" w:hint="eastAsia"/>
          <w:szCs w:val="22"/>
        </w:rPr>
        <w:t>の約600件</w:t>
      </w:r>
      <w:r w:rsidR="00D57EF1" w:rsidRPr="00627849">
        <w:rPr>
          <w:rFonts w:ascii="ＭＳ 明朝" w:hAnsi="ＭＳ 明朝" w:hint="eastAsia"/>
          <w:szCs w:val="22"/>
        </w:rPr>
        <w:t>をピークに</w:t>
      </w:r>
      <w:r w:rsidR="0022035A" w:rsidRPr="00627849">
        <w:rPr>
          <w:rFonts w:ascii="ＭＳ 明朝" w:hAnsi="ＭＳ 明朝" w:hint="eastAsia"/>
          <w:szCs w:val="22"/>
        </w:rPr>
        <w:t>、</w:t>
      </w:r>
      <w:commentRangeStart w:id="90"/>
      <w:r w:rsidR="008C05C2" w:rsidRPr="00627849">
        <w:rPr>
          <w:rFonts w:ascii="ＭＳ 明朝" w:hAnsi="ＭＳ 明朝" w:hint="eastAsia"/>
          <w:szCs w:val="22"/>
        </w:rPr>
        <w:t>2</w:t>
      </w:r>
      <w:r w:rsidR="008C05C2" w:rsidRPr="00627849">
        <w:rPr>
          <w:rFonts w:ascii="ＭＳ 明朝" w:hAnsi="ＭＳ 明朝"/>
          <w:szCs w:val="22"/>
        </w:rPr>
        <w:t>0</w:t>
      </w:r>
      <w:r w:rsidR="00D57EF1" w:rsidRPr="00627849">
        <w:rPr>
          <w:rFonts w:ascii="ＭＳ 明朝" w:hAnsi="ＭＳ 明朝"/>
          <w:szCs w:val="22"/>
        </w:rPr>
        <w:t>0</w:t>
      </w:r>
      <w:r w:rsidR="008C05C2" w:rsidRPr="00627849">
        <w:rPr>
          <w:rFonts w:ascii="ＭＳ 明朝" w:hAnsi="ＭＳ 明朝"/>
          <w:szCs w:val="22"/>
        </w:rPr>
        <w:t>0</w:t>
      </w:r>
      <w:r w:rsidR="008C05C2" w:rsidRPr="00627849">
        <w:rPr>
          <w:rFonts w:ascii="ＭＳ 明朝" w:hAnsi="ＭＳ 明朝" w:hint="eastAsia"/>
          <w:szCs w:val="22"/>
        </w:rPr>
        <w:t>年頃から</w:t>
      </w:r>
      <w:r w:rsidR="00124262" w:rsidRPr="00627849">
        <w:rPr>
          <w:rFonts w:ascii="ＭＳ 明朝" w:hAnsi="ＭＳ 明朝" w:hint="eastAsia"/>
          <w:szCs w:val="22"/>
        </w:rPr>
        <w:t>減少し</w:t>
      </w:r>
      <w:r w:rsidR="007978EB" w:rsidRPr="00627849">
        <w:rPr>
          <w:rFonts w:ascii="ＭＳ 明朝" w:hAnsi="ＭＳ 明朝" w:hint="eastAsia"/>
          <w:szCs w:val="22"/>
        </w:rPr>
        <w:t>201</w:t>
      </w:r>
      <w:r w:rsidR="003A46C0" w:rsidRPr="00627849">
        <w:rPr>
          <w:rFonts w:ascii="ＭＳ 明朝" w:hAnsi="ＭＳ 明朝"/>
          <w:szCs w:val="22"/>
        </w:rPr>
        <w:t>6</w:t>
      </w:r>
      <w:r w:rsidR="007978EB" w:rsidRPr="00627849">
        <w:rPr>
          <w:rFonts w:ascii="ＭＳ 明朝" w:hAnsi="ＭＳ 明朝" w:hint="eastAsia"/>
          <w:szCs w:val="22"/>
        </w:rPr>
        <w:t>年</w:t>
      </w:r>
      <w:r w:rsidR="003A444D" w:rsidRPr="00627849">
        <w:rPr>
          <w:rFonts w:ascii="ＭＳ 明朝" w:hAnsi="ＭＳ 明朝" w:hint="eastAsia"/>
          <w:szCs w:val="22"/>
        </w:rPr>
        <w:t>頃</w:t>
      </w:r>
      <w:r w:rsidR="007978EB" w:rsidRPr="00627849">
        <w:rPr>
          <w:rFonts w:ascii="ＭＳ 明朝" w:hAnsi="ＭＳ 明朝" w:hint="eastAsia"/>
          <w:szCs w:val="22"/>
        </w:rPr>
        <w:t>から</w:t>
      </w:r>
      <w:r w:rsidR="003A444D" w:rsidRPr="00627849">
        <w:rPr>
          <w:rFonts w:ascii="ＭＳ 明朝" w:hAnsi="ＭＳ 明朝" w:hint="eastAsia"/>
          <w:szCs w:val="22"/>
        </w:rPr>
        <w:t>取引件数は</w:t>
      </w:r>
      <w:r w:rsidR="007978EB" w:rsidRPr="00627849">
        <w:rPr>
          <w:rFonts w:ascii="ＭＳ 明朝" w:hAnsi="ＭＳ 明朝" w:hint="eastAsia"/>
          <w:szCs w:val="22"/>
        </w:rPr>
        <w:t>盛り返すも、新型コロナウイルス流行後</w:t>
      </w:r>
      <w:r w:rsidR="00792F73" w:rsidRPr="00627849">
        <w:rPr>
          <w:rFonts w:ascii="ＭＳ 明朝" w:hAnsi="ＭＳ 明朝" w:hint="eastAsia"/>
          <w:szCs w:val="22"/>
        </w:rPr>
        <w:t>の</w:t>
      </w:r>
      <w:r w:rsidR="005C5550" w:rsidRPr="00627849">
        <w:rPr>
          <w:rFonts w:ascii="ＭＳ 明朝" w:hAnsi="ＭＳ 明朝" w:hint="eastAsia"/>
          <w:szCs w:val="22"/>
        </w:rPr>
        <w:t>2021年時点で</w:t>
      </w:r>
      <w:r w:rsidR="00870D42" w:rsidRPr="00627849">
        <w:rPr>
          <w:rFonts w:ascii="ＭＳ 明朝" w:hAnsi="ＭＳ 明朝" w:hint="eastAsia"/>
          <w:szCs w:val="22"/>
        </w:rPr>
        <w:t>200件弱</w:t>
      </w:r>
      <w:r w:rsidR="005C5550" w:rsidRPr="00627849">
        <w:rPr>
          <w:rFonts w:ascii="ＭＳ 明朝" w:hAnsi="ＭＳ 明朝" w:hint="eastAsia"/>
          <w:szCs w:val="22"/>
        </w:rPr>
        <w:t>になっている</w:t>
      </w:r>
      <w:commentRangeEnd w:id="90"/>
      <w:r w:rsidR="00EE3A89" w:rsidRPr="00627849">
        <w:rPr>
          <w:rStyle w:val="af5"/>
          <w:rFonts w:ascii="ＭＳ 明朝" w:hAnsi="ＭＳ 明朝"/>
          <w:sz w:val="22"/>
          <w:szCs w:val="22"/>
        </w:rPr>
        <w:commentReference w:id="90"/>
      </w:r>
      <w:r w:rsidR="00117F65" w:rsidRPr="00627849">
        <w:rPr>
          <w:rFonts w:ascii="ＭＳ 明朝" w:hAnsi="ＭＳ 明朝" w:hint="eastAsia"/>
          <w:szCs w:val="22"/>
        </w:rPr>
        <w:t>。</w:t>
      </w:r>
    </w:p>
    <w:p w14:paraId="64306CE0" w14:textId="77777777" w:rsidR="003F09E1" w:rsidRPr="00627849" w:rsidRDefault="0020467F" w:rsidP="00561B53">
      <w:pPr>
        <w:keepNext/>
        <w:ind w:firstLine="220"/>
        <w:jc w:val="center"/>
        <w:rPr>
          <w:rFonts w:ascii="ＭＳ 明朝" w:hAnsi="ＭＳ 明朝"/>
          <w:szCs w:val="22"/>
        </w:rPr>
      </w:pPr>
      <w:r w:rsidRPr="00627849">
        <w:rPr>
          <w:rFonts w:ascii="ＭＳ 明朝" w:hAnsi="ＭＳ 明朝" w:hint="eastAsia"/>
          <w:noProof/>
          <w:szCs w:val="22"/>
        </w:rPr>
        <w:drawing>
          <wp:inline distT="0" distB="0" distL="0" distR="0" wp14:anchorId="06D90AEB" wp14:editId="1DF227EB">
            <wp:extent cx="5669280" cy="3042549"/>
            <wp:effectExtent l="0" t="0" r="762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図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76508" cy="3046428"/>
                    </a:xfrm>
                    <a:prstGeom prst="rect">
                      <a:avLst/>
                    </a:prstGeom>
                  </pic:spPr>
                </pic:pic>
              </a:graphicData>
            </a:graphic>
          </wp:inline>
        </w:drawing>
      </w:r>
    </w:p>
    <w:p w14:paraId="4CE078F1" w14:textId="709C177A" w:rsidR="00352753" w:rsidRPr="00627849" w:rsidRDefault="003F09E1" w:rsidP="005B15BA">
      <w:pPr>
        <w:pStyle w:val="ad"/>
        <w:ind w:firstLine="220"/>
        <w:rPr>
          <w:rFonts w:ascii="ＭＳ 明朝" w:hAnsi="ＭＳ 明朝"/>
          <w:szCs w:val="22"/>
        </w:rPr>
      </w:pPr>
      <w:bookmarkStart w:id="91" w:name="_Ref141290038"/>
      <w:r w:rsidRPr="00627849">
        <w:rPr>
          <w:rFonts w:ascii="ＭＳ 明朝" w:hAnsi="ＭＳ 明朝" w:hint="eastAsia"/>
          <w:szCs w:val="22"/>
        </w:rPr>
        <w:t xml:space="preserve">図 </w:t>
      </w:r>
      <w:r w:rsidRPr="00627849">
        <w:rPr>
          <w:rFonts w:ascii="ＭＳ 明朝" w:hAnsi="ＭＳ 明朝"/>
          <w:szCs w:val="22"/>
        </w:rPr>
        <w:fldChar w:fldCharType="begin"/>
      </w:r>
      <w:r w:rsidRPr="00627849">
        <w:rPr>
          <w:rFonts w:ascii="ＭＳ 明朝" w:hAnsi="ＭＳ 明朝"/>
          <w:szCs w:val="22"/>
        </w:rPr>
        <w:instrText xml:space="preserve"> </w:instrText>
      </w:r>
      <w:r w:rsidRPr="00627849">
        <w:rPr>
          <w:rFonts w:ascii="ＭＳ 明朝" w:hAnsi="ＭＳ 明朝" w:hint="eastAsia"/>
          <w:szCs w:val="22"/>
        </w:rPr>
        <w:instrText>SEQ 図 \* ARABIC</w:instrText>
      </w:r>
      <w:r w:rsidRPr="00627849">
        <w:rPr>
          <w:rFonts w:ascii="ＭＳ 明朝" w:hAnsi="ＭＳ 明朝"/>
          <w:szCs w:val="22"/>
        </w:rPr>
        <w:instrText xml:space="preserve"> </w:instrText>
      </w:r>
      <w:r w:rsidRPr="00627849">
        <w:rPr>
          <w:rFonts w:ascii="ＭＳ 明朝" w:hAnsi="ＭＳ 明朝"/>
          <w:szCs w:val="22"/>
        </w:rPr>
        <w:fldChar w:fldCharType="separate"/>
      </w:r>
      <w:r w:rsidR="00DA1F26" w:rsidRPr="00627849">
        <w:rPr>
          <w:rFonts w:ascii="ＭＳ 明朝" w:hAnsi="ＭＳ 明朝"/>
          <w:noProof/>
          <w:szCs w:val="22"/>
        </w:rPr>
        <w:t>1</w:t>
      </w:r>
      <w:r w:rsidRPr="00627849">
        <w:rPr>
          <w:rFonts w:ascii="ＭＳ 明朝" w:hAnsi="ＭＳ 明朝"/>
          <w:szCs w:val="22"/>
        </w:rPr>
        <w:fldChar w:fldCharType="end"/>
      </w:r>
      <w:bookmarkEnd w:id="91"/>
      <w:r w:rsidR="006D1B3D" w:rsidRPr="00627849">
        <w:rPr>
          <w:rFonts w:ascii="ＭＳ 明朝" w:hAnsi="ＭＳ 明朝" w:hint="eastAsia"/>
          <w:szCs w:val="22"/>
        </w:rPr>
        <w:t>日本</w:t>
      </w:r>
      <w:r w:rsidR="00685164" w:rsidRPr="00627849">
        <w:rPr>
          <w:rFonts w:ascii="ＭＳ 明朝" w:hAnsi="ＭＳ 明朝" w:hint="eastAsia"/>
          <w:szCs w:val="22"/>
        </w:rPr>
        <w:t>による</w:t>
      </w:r>
      <w:r w:rsidR="006D1B3D" w:rsidRPr="00627849">
        <w:rPr>
          <w:rFonts w:ascii="ＭＳ 明朝" w:hAnsi="ＭＳ 明朝" w:hint="eastAsia"/>
          <w:szCs w:val="22"/>
        </w:rPr>
        <w:t>ワシントン条約登録野生動物の</w:t>
      </w:r>
      <w:r w:rsidRPr="00627849">
        <w:rPr>
          <w:rFonts w:ascii="ＭＳ 明朝" w:hAnsi="ＭＳ 明朝" w:hint="eastAsia"/>
          <w:szCs w:val="22"/>
        </w:rPr>
        <w:t>輸入件数</w:t>
      </w:r>
      <w:r w:rsidR="006E3D55" w:rsidRPr="00627849">
        <w:rPr>
          <w:rFonts w:ascii="ＭＳ 明朝" w:hAnsi="ＭＳ 明朝" w:hint="eastAsia"/>
          <w:szCs w:val="22"/>
        </w:rPr>
        <w:t>(</w:t>
      </w:r>
      <w:r w:rsidR="006E3D55" w:rsidRPr="00627849">
        <w:rPr>
          <w:rFonts w:ascii="ＭＳ 明朝" w:hAnsi="ＭＳ 明朝"/>
          <w:szCs w:val="22"/>
        </w:rPr>
        <w:t>1990-2021</w:t>
      </w:r>
      <w:r w:rsidR="006E3D55" w:rsidRPr="00627849">
        <w:rPr>
          <w:rFonts w:ascii="ＭＳ 明朝" w:hAnsi="ＭＳ 明朝" w:hint="eastAsia"/>
          <w:szCs w:val="22"/>
        </w:rPr>
        <w:t>年)</w:t>
      </w:r>
    </w:p>
    <w:p w14:paraId="7F0B9EAA" w14:textId="7E4767B5" w:rsidR="00EB059A" w:rsidRPr="00627849" w:rsidRDefault="00EB059A" w:rsidP="00EB059A">
      <w:pPr>
        <w:ind w:firstLine="220"/>
        <w:jc w:val="center"/>
        <w:rPr>
          <w:rFonts w:ascii="ＭＳ 明朝" w:hAnsi="ＭＳ 明朝"/>
          <w:szCs w:val="22"/>
        </w:rPr>
      </w:pPr>
      <w:r w:rsidRPr="00627849">
        <w:rPr>
          <w:rFonts w:ascii="ＭＳ 明朝" w:hAnsi="ＭＳ 明朝" w:hint="eastAsia"/>
          <w:szCs w:val="22"/>
        </w:rPr>
        <w:t>注</w:t>
      </w:r>
      <w:r w:rsidRPr="00627849">
        <w:rPr>
          <w:rFonts w:ascii="ＭＳ 明朝" w:hAnsi="ＭＳ 明朝"/>
          <w:szCs w:val="22"/>
        </w:rPr>
        <w:t xml:space="preserve">: </w:t>
      </w:r>
      <w:r w:rsidRPr="00627849">
        <w:rPr>
          <w:rFonts w:ascii="ＭＳ 明朝" w:hAnsi="ＭＳ 明朝" w:hint="eastAsia"/>
          <w:szCs w:val="22"/>
        </w:rPr>
        <w:t>筆者作成</w:t>
      </w:r>
    </w:p>
    <w:p w14:paraId="6DFFE13A" w14:textId="35D71876" w:rsidR="006D5E18" w:rsidRPr="00627849" w:rsidRDefault="004D0031" w:rsidP="002A472A">
      <w:pPr>
        <w:ind w:firstLine="220"/>
        <w:rPr>
          <w:rFonts w:ascii="ＭＳ 明朝" w:hAnsi="ＭＳ 明朝"/>
          <w:szCs w:val="22"/>
        </w:rPr>
      </w:pPr>
      <w:r w:rsidRPr="00627849">
        <w:rPr>
          <w:rFonts w:ascii="ＭＳ 明朝" w:hAnsi="ＭＳ 明朝" w:hint="eastAsia"/>
          <w:szCs w:val="22"/>
        </w:rPr>
        <w:t>本節では、日本が</w:t>
      </w:r>
      <w:r w:rsidR="007C6563" w:rsidRPr="00627849">
        <w:rPr>
          <w:rFonts w:ascii="ＭＳ 明朝" w:hAnsi="ＭＳ 明朝" w:hint="eastAsia"/>
          <w:szCs w:val="22"/>
        </w:rPr>
        <w:t>どの野生動物を輸入し</w:t>
      </w:r>
      <w:r w:rsidR="00964137" w:rsidRPr="00627849">
        <w:rPr>
          <w:rFonts w:ascii="ＭＳ 明朝" w:hAnsi="ＭＳ 明朝" w:hint="eastAsia"/>
          <w:szCs w:val="22"/>
        </w:rPr>
        <w:t>ているか明らかにし、</w:t>
      </w:r>
      <w:ins w:id="92" w:author="正典 松浦" w:date="2023-12-12T21:00:00Z">
        <w:r w:rsidR="00896AD7" w:rsidRPr="00627849">
          <w:rPr>
            <w:rFonts w:ascii="ＭＳ 明朝" w:hAnsi="ＭＳ 明朝" w:hint="eastAsia"/>
            <w:szCs w:val="22"/>
          </w:rPr>
          <w:t>これらの野生動物がどの国からどのような目的で主に輸入されているのかを明らかにする。そうすることで、日本がワシントン条約に登録されている野生動物を取引する際に、どのような人獣共通感染症リスクがあり、リスク低減のために注意すべき具体的な輸入経路と輸入動物が扱われる場所への考察を</w:t>
        </w:r>
      </w:ins>
      <w:ins w:id="93" w:author="正典 松浦" w:date="2023-12-12T21:01:00Z">
        <w:r w:rsidR="00D9394E" w:rsidRPr="00627849">
          <w:rPr>
            <w:rFonts w:ascii="ＭＳ 明朝" w:hAnsi="ＭＳ 明朝" w:hint="eastAsia"/>
            <w:szCs w:val="22"/>
          </w:rPr>
          <w:t>行うことができる</w:t>
        </w:r>
      </w:ins>
      <w:ins w:id="94" w:author="正典 松浦" w:date="2023-12-12T21:00:00Z">
        <w:r w:rsidR="00896AD7" w:rsidRPr="00627849">
          <w:rPr>
            <w:rFonts w:ascii="ＭＳ 明朝" w:hAnsi="ＭＳ 明朝" w:hint="eastAsia"/>
            <w:szCs w:val="22"/>
          </w:rPr>
          <w:t>。</w:t>
        </w:r>
      </w:ins>
    </w:p>
    <w:p w14:paraId="239C1E88" w14:textId="5936D263" w:rsidR="00047039" w:rsidRPr="00627849" w:rsidDel="008421D8" w:rsidRDefault="00047039" w:rsidP="00047039">
      <w:pPr>
        <w:ind w:firstLine="220"/>
        <w:rPr>
          <w:del w:id="95" w:author="正典 松浦" w:date="2023-12-12T20:11:00Z"/>
          <w:rFonts w:ascii="ＭＳ 明朝" w:hAnsi="ＭＳ 明朝"/>
          <w:szCs w:val="22"/>
        </w:rPr>
      </w:pPr>
      <w:r w:rsidRPr="00627849">
        <w:rPr>
          <w:rFonts w:ascii="ＭＳ 明朝" w:hAnsi="ＭＳ 明朝"/>
          <w:szCs w:val="22"/>
        </w:rPr>
        <w:fldChar w:fldCharType="begin"/>
      </w:r>
      <w:r w:rsidRPr="00627849">
        <w:rPr>
          <w:rFonts w:ascii="ＭＳ 明朝" w:hAnsi="ＭＳ 明朝"/>
          <w:szCs w:val="22"/>
        </w:rPr>
        <w:instrText xml:space="preserve"> </w:instrText>
      </w:r>
      <w:r w:rsidRPr="00627849">
        <w:rPr>
          <w:rFonts w:ascii="ＭＳ 明朝" w:hAnsi="ＭＳ 明朝" w:hint="eastAsia"/>
          <w:szCs w:val="22"/>
        </w:rPr>
        <w:instrText>REF _Ref141394679 \h</w:instrText>
      </w:r>
      <w:r w:rsidRPr="00627849">
        <w:rPr>
          <w:rFonts w:ascii="ＭＳ 明朝" w:hAnsi="ＭＳ 明朝"/>
          <w:szCs w:val="22"/>
        </w:rPr>
        <w:instrText xml:space="preserve"> </w:instrText>
      </w:r>
      <w:r w:rsidR="003402B5" w:rsidRPr="00627849">
        <w:rPr>
          <w:rFonts w:ascii="ＭＳ 明朝" w:hAnsi="ＭＳ 明朝"/>
          <w:szCs w:val="22"/>
        </w:rPr>
        <w:instrText xml:space="preserve"> \* MERGEFORMAT </w:instrText>
      </w:r>
      <w:r w:rsidRPr="00627849">
        <w:rPr>
          <w:rFonts w:ascii="ＭＳ 明朝" w:hAnsi="ＭＳ 明朝"/>
          <w:szCs w:val="22"/>
        </w:rPr>
      </w:r>
      <w:r w:rsidRPr="00627849">
        <w:rPr>
          <w:rFonts w:ascii="ＭＳ 明朝" w:hAnsi="ＭＳ 明朝"/>
          <w:szCs w:val="22"/>
        </w:rPr>
        <w:fldChar w:fldCharType="separate"/>
      </w:r>
      <w:ins w:id="96" w:author="正典 松浦" w:date="2023-12-18T17:58:00Z">
        <w:r w:rsidR="00182556" w:rsidRPr="00627849">
          <w:rPr>
            <w:rFonts w:ascii="ＭＳ 明朝" w:hAnsi="ＭＳ 明朝"/>
            <w:szCs w:val="22"/>
          </w:rPr>
          <w:t xml:space="preserve">表 </w:t>
        </w:r>
        <w:r w:rsidR="00182556" w:rsidRPr="00627849">
          <w:rPr>
            <w:rFonts w:ascii="ＭＳ 明朝" w:hAnsi="ＭＳ 明朝"/>
            <w:noProof/>
            <w:szCs w:val="22"/>
          </w:rPr>
          <w:t>3</w:t>
        </w:r>
      </w:ins>
      <w:del w:id="97" w:author="正典 松浦" w:date="2023-12-18T17:58:00Z">
        <w:r w:rsidR="004B0D13" w:rsidRPr="00627849" w:rsidDel="00182556">
          <w:rPr>
            <w:rFonts w:ascii="ＭＳ 明朝" w:hAnsi="ＭＳ 明朝"/>
            <w:szCs w:val="22"/>
          </w:rPr>
          <w:delText xml:space="preserve">表 </w:delText>
        </w:r>
        <w:r w:rsidR="004B0D13" w:rsidRPr="00627849" w:rsidDel="00182556">
          <w:rPr>
            <w:rFonts w:ascii="ＭＳ 明朝" w:hAnsi="ＭＳ 明朝"/>
            <w:noProof/>
            <w:szCs w:val="22"/>
          </w:rPr>
          <w:delText>4</w:delText>
        </w:r>
      </w:del>
      <w:r w:rsidRPr="00627849">
        <w:rPr>
          <w:rFonts w:ascii="ＭＳ 明朝" w:hAnsi="ＭＳ 明朝"/>
          <w:szCs w:val="22"/>
        </w:rPr>
        <w:fldChar w:fldCharType="end"/>
      </w:r>
      <w:r w:rsidRPr="00627849">
        <w:rPr>
          <w:rFonts w:ascii="ＭＳ 明朝" w:hAnsi="ＭＳ 明朝" w:hint="eastAsia"/>
          <w:szCs w:val="22"/>
        </w:rPr>
        <w:t>は</w:t>
      </w:r>
      <w:r w:rsidR="00E4192A" w:rsidRPr="00627849">
        <w:rPr>
          <w:rFonts w:ascii="ＭＳ 明朝" w:hAnsi="ＭＳ 明朝" w:hint="eastAsia"/>
          <w:szCs w:val="22"/>
        </w:rPr>
        <w:t>日本が</w:t>
      </w:r>
      <w:r w:rsidRPr="00627849">
        <w:rPr>
          <w:rFonts w:ascii="ＭＳ 明朝" w:hAnsi="ＭＳ 明朝" w:hint="eastAsia"/>
          <w:szCs w:val="22"/>
        </w:rPr>
        <w:t>輸入</w:t>
      </w:r>
      <w:r w:rsidR="00E4192A" w:rsidRPr="00627849">
        <w:rPr>
          <w:rFonts w:ascii="ＭＳ 明朝" w:hAnsi="ＭＳ 明朝" w:hint="eastAsia"/>
          <w:szCs w:val="22"/>
        </w:rPr>
        <w:t>する野生動物</w:t>
      </w:r>
      <w:r w:rsidRPr="00627849">
        <w:rPr>
          <w:rFonts w:ascii="ＭＳ 明朝" w:hAnsi="ＭＳ 明朝" w:hint="eastAsia"/>
          <w:szCs w:val="22"/>
        </w:rPr>
        <w:t>上位5位を示しており、1位から5位まで</w:t>
      </w:r>
      <w:r w:rsidR="004032F7" w:rsidRPr="00627849">
        <w:rPr>
          <w:rFonts w:ascii="ＭＳ 明朝" w:hAnsi="ＭＳ 明朝" w:hint="eastAsia"/>
          <w:szCs w:val="22"/>
        </w:rPr>
        <w:t>の取引件数は</w:t>
      </w:r>
      <w:r w:rsidR="00E044E0" w:rsidRPr="00627849">
        <w:rPr>
          <w:rFonts w:ascii="ＭＳ 明朝" w:hAnsi="ＭＳ 明朝" w:hint="eastAsia"/>
          <w:szCs w:val="22"/>
        </w:rPr>
        <w:t>爬虫類が占めて</w:t>
      </w:r>
      <w:ins w:id="98" w:author="正典 松浦" w:date="2023-12-12T20:11:00Z">
        <w:r w:rsidR="005D20C5" w:rsidRPr="00627849">
          <w:rPr>
            <w:rFonts w:ascii="ＭＳ 明朝" w:hAnsi="ＭＳ 明朝" w:hint="eastAsia"/>
            <w:szCs w:val="22"/>
          </w:rPr>
          <w:t>いることがわかる。</w:t>
        </w:r>
      </w:ins>
      <w:del w:id="99" w:author="正典 松浦" w:date="2023-12-12T20:11:00Z">
        <w:r w:rsidR="00E044E0" w:rsidRPr="00627849" w:rsidDel="000F324F">
          <w:rPr>
            <w:rFonts w:ascii="ＭＳ 明朝" w:hAnsi="ＭＳ 明朝" w:hint="eastAsia"/>
            <w:szCs w:val="22"/>
          </w:rPr>
          <w:delText>いる</w:delText>
        </w:r>
        <w:r w:rsidR="00A140AA" w:rsidRPr="00627849" w:rsidDel="000F324F">
          <w:rPr>
            <w:rFonts w:ascii="ＭＳ 明朝" w:hAnsi="ＭＳ 明朝" w:hint="eastAsia"/>
            <w:szCs w:val="22"/>
          </w:rPr>
          <w:delText>。</w:delText>
        </w:r>
      </w:del>
    </w:p>
    <w:p w14:paraId="166FF884" w14:textId="4B53F774" w:rsidR="00BB48F2" w:rsidRPr="00627849" w:rsidRDefault="00485728" w:rsidP="004B2B8E">
      <w:pPr>
        <w:ind w:firstLine="220"/>
        <w:rPr>
          <w:ins w:id="100" w:author="正典 松浦" w:date="2023-12-12T21:02:00Z"/>
          <w:rFonts w:ascii="ＭＳ 明朝" w:hAnsi="ＭＳ 明朝"/>
          <w:szCs w:val="22"/>
        </w:rPr>
      </w:pPr>
      <w:ins w:id="101" w:author="正典 松浦" w:date="2023-12-12T20:18:00Z">
        <w:r w:rsidRPr="00627849">
          <w:rPr>
            <w:rFonts w:ascii="ＭＳ 明朝" w:hAnsi="ＭＳ 明朝" w:hint="eastAsia"/>
            <w:szCs w:val="22"/>
          </w:rPr>
          <w:t>爬虫類</w:t>
        </w:r>
      </w:ins>
      <w:ins w:id="102" w:author="正典 松浦" w:date="2023-12-12T20:19:00Z">
        <w:r w:rsidR="005547DB" w:rsidRPr="00627849">
          <w:rPr>
            <w:rFonts w:ascii="ＭＳ 明朝" w:hAnsi="ＭＳ 明朝" w:hint="eastAsia"/>
            <w:szCs w:val="22"/>
          </w:rPr>
          <w:t>は、</w:t>
        </w:r>
        <w:r w:rsidR="002959FE" w:rsidRPr="00627849">
          <w:rPr>
            <w:rFonts w:ascii="ＭＳ 明朝" w:hAnsi="ＭＳ 明朝" w:hint="eastAsia"/>
            <w:szCs w:val="22"/>
          </w:rPr>
          <w:t>原生動物</w:t>
        </w:r>
        <w:r w:rsidR="00337570" w:rsidRPr="00627849">
          <w:rPr>
            <w:rFonts w:ascii="ＭＳ 明朝" w:hAnsi="ＭＳ 明朝" w:hint="eastAsia"/>
            <w:szCs w:val="22"/>
          </w:rPr>
          <w:t>・</w:t>
        </w:r>
        <w:r w:rsidR="00455425" w:rsidRPr="00627849">
          <w:rPr>
            <w:rFonts w:ascii="ＭＳ 明朝" w:hAnsi="ＭＳ 明朝" w:hint="eastAsia"/>
            <w:szCs w:val="22"/>
          </w:rPr>
          <w:t>蠕虫</w:t>
        </w:r>
        <w:r w:rsidR="00587C40" w:rsidRPr="00627849">
          <w:rPr>
            <w:rFonts w:ascii="ＭＳ 明朝" w:hAnsi="ＭＳ 明朝" w:hint="eastAsia"/>
            <w:szCs w:val="22"/>
          </w:rPr>
          <w:t>・</w:t>
        </w:r>
        <w:r w:rsidR="001A1062" w:rsidRPr="00627849">
          <w:rPr>
            <w:rFonts w:ascii="ＭＳ 明朝" w:hAnsi="ＭＳ 明朝" w:hint="eastAsia"/>
            <w:szCs w:val="22"/>
          </w:rPr>
          <w:t>舌形</w:t>
        </w:r>
      </w:ins>
      <w:ins w:id="103" w:author="正典 松浦" w:date="2023-12-12T20:20:00Z">
        <w:r w:rsidR="001A1062" w:rsidRPr="00627849">
          <w:rPr>
            <w:rFonts w:ascii="ＭＳ 明朝" w:hAnsi="ＭＳ 明朝" w:hint="eastAsia"/>
            <w:szCs w:val="22"/>
          </w:rPr>
          <w:t>動物</w:t>
        </w:r>
        <w:r w:rsidR="00CD3CF3" w:rsidRPr="00627849">
          <w:rPr>
            <w:rFonts w:ascii="ＭＳ 明朝" w:hAnsi="ＭＳ 明朝" w:hint="eastAsia"/>
            <w:szCs w:val="22"/>
          </w:rPr>
          <w:t>を含む</w:t>
        </w:r>
        <w:r w:rsidR="00AD20EE" w:rsidRPr="00627849">
          <w:rPr>
            <w:rFonts w:ascii="ＭＳ 明朝" w:hAnsi="ＭＳ 明朝" w:hint="eastAsia"/>
            <w:szCs w:val="22"/>
          </w:rPr>
          <w:t>多様な</w:t>
        </w:r>
        <w:r w:rsidR="00CD3CF3" w:rsidRPr="00627849">
          <w:rPr>
            <w:rFonts w:ascii="ＭＳ 明朝" w:hAnsi="ＭＳ 明朝" w:hint="eastAsia"/>
            <w:szCs w:val="22"/>
          </w:rPr>
          <w:t>病原体の</w:t>
        </w:r>
        <w:r w:rsidR="001A1062" w:rsidRPr="00627849">
          <w:rPr>
            <w:rFonts w:ascii="ＭＳ 明朝" w:hAnsi="ＭＳ 明朝" w:hint="eastAsia"/>
            <w:szCs w:val="22"/>
          </w:rPr>
          <w:t>宿主とな</w:t>
        </w:r>
        <w:r w:rsidR="00D76A8D" w:rsidRPr="00627849">
          <w:rPr>
            <w:rFonts w:ascii="ＭＳ 明朝" w:hAnsi="ＭＳ 明朝" w:hint="eastAsia"/>
            <w:szCs w:val="22"/>
          </w:rPr>
          <w:t>り、</w:t>
        </w:r>
        <w:r w:rsidR="00296FF6" w:rsidRPr="00627849">
          <w:rPr>
            <w:rFonts w:ascii="ＭＳ 明朝" w:hAnsi="ＭＳ 明朝" w:hint="eastAsia"/>
            <w:szCs w:val="22"/>
          </w:rPr>
          <w:t>ヒトに</w:t>
        </w:r>
      </w:ins>
      <w:ins w:id="104" w:author="正典 松浦" w:date="2023-12-12T20:38:00Z">
        <w:r w:rsidR="0048348B" w:rsidRPr="00627849">
          <w:rPr>
            <w:rFonts w:ascii="ＭＳ 明朝" w:hAnsi="ＭＳ 明朝" w:hint="eastAsia"/>
            <w:szCs w:val="22"/>
          </w:rPr>
          <w:t>サルモネラ病など</w:t>
        </w:r>
        <w:r w:rsidR="001E75A3" w:rsidRPr="00627849">
          <w:rPr>
            <w:rFonts w:ascii="ＭＳ 明朝" w:hAnsi="ＭＳ 明朝" w:hint="eastAsia"/>
            <w:szCs w:val="22"/>
          </w:rPr>
          <w:t>の</w:t>
        </w:r>
      </w:ins>
      <w:ins w:id="105" w:author="正典 松浦" w:date="2023-12-12T20:20:00Z">
        <w:r w:rsidR="00296FF6" w:rsidRPr="00627849">
          <w:rPr>
            <w:rFonts w:ascii="ＭＳ 明朝" w:hAnsi="ＭＳ 明朝" w:hint="eastAsia"/>
            <w:szCs w:val="22"/>
          </w:rPr>
          <w:t>寄生虫</w:t>
        </w:r>
      </w:ins>
      <w:ins w:id="106" w:author="正典 松浦" w:date="2023-12-12T20:21:00Z">
        <w:r w:rsidR="00296FF6" w:rsidRPr="00627849">
          <w:rPr>
            <w:rFonts w:ascii="ＭＳ 明朝" w:hAnsi="ＭＳ 明朝" w:hint="eastAsia"/>
            <w:szCs w:val="22"/>
          </w:rPr>
          <w:t>由来の病気を移す可能性が高い</w:t>
        </w:r>
      </w:ins>
      <w:r w:rsidR="00472CAE" w:rsidRPr="00627849">
        <w:rPr>
          <w:rFonts w:ascii="ＭＳ 明朝" w:hAnsi="ＭＳ 明朝"/>
          <w:szCs w:val="22"/>
        </w:rPr>
        <w:fldChar w:fldCharType="begin"/>
      </w:r>
      <w:r w:rsidR="00B97D46" w:rsidRPr="00627849">
        <w:rPr>
          <w:rFonts w:ascii="ＭＳ 明朝" w:hAnsi="ＭＳ 明朝"/>
          <w:szCs w:val="22"/>
        </w:rPr>
        <w:instrText xml:space="preserve"> ADDIN ZOTERO_ITEM CSL_CITATION {"citationID":"M97TYiUJ","properties":{"formattedCitation":"(Mendoza-Roldan\\uc0\\u12411{}\\uc0\\u12363{}, 2020; \\uc0\\u26441{}\\uc0\\u23665{}, 2018)","plainCitation":"(Mendoza-Roldanほか, 2020; 杉山, 2018)","noteIndex":0},"citationItems":[{"id":799,"uris":["http://zotero.org/users/local/U3219zZl/items/WGF9K8ZB"],"itemData":{"id":799,"type":"article-journal","container-title":"Trends in Parasitology","DOI":"10.1016/j.pt.2020.04.014","ISSN":"1471-4922, 1471-5007","issue":"8","journalAbbreviation":"Trends in Parasitology","language":"English","note":"publisher: Elsevier\nPMID: 32448703","page":"677-687","source":"www.cell.com","title":"Zoonotic Parasites of Reptiles: A Crawling Threat","title-short":"Zoonotic Parasites of Reptiles","volume":"36","author":[{"family":"Mendoza-Roldan","given":"Jairo A."},{"family":"Modry","given":"David"},{"family":"Otranto","given":"Domenico"}],"issued":{"date-parts":[["2020",8,1]]}},"label":"page"},{"id":804,"uris":["http://zotero.org/users/local/U3219zZl/items/47HD5DQT"],"itemData":{"id":804,"type":"article-journal","container-title":"動物臨床医学","DOI":"10.11252/dobutsurinshoigaku.27.1","issue":"1","page":"1-3","source":"J-Stage","title":"獣医領域からの人獣共通感染症2017","volume":"27","author":[{"family":"杉山","given":"和寿"}],"issued":{"date-parts":[["2018"]]}},"label":"page"}],"schema":"https://github.com/citation-style-language/schema/raw/master/csl-citation.json"} </w:instrText>
      </w:r>
      <w:r w:rsidR="00472CAE" w:rsidRPr="00627849">
        <w:rPr>
          <w:rFonts w:ascii="ＭＳ 明朝" w:hAnsi="ＭＳ 明朝"/>
          <w:szCs w:val="22"/>
        </w:rPr>
        <w:fldChar w:fldCharType="separate"/>
      </w:r>
      <w:r w:rsidR="00B97D46" w:rsidRPr="00627849">
        <w:rPr>
          <w:rFonts w:ascii="ＭＳ 明朝" w:hAnsi="ＭＳ 明朝" w:cs="Times New Roman"/>
        </w:rPr>
        <w:t>(Mendoza-Roldanほか, 2020; 杉山, 2018)</w:t>
      </w:r>
      <w:r w:rsidR="00472CAE" w:rsidRPr="00627849">
        <w:rPr>
          <w:rFonts w:ascii="ＭＳ 明朝" w:hAnsi="ＭＳ 明朝"/>
          <w:szCs w:val="22"/>
        </w:rPr>
        <w:fldChar w:fldCharType="end"/>
      </w:r>
      <w:ins w:id="107" w:author="正典 松浦" w:date="2023-12-12T20:42:00Z">
        <w:r w:rsidR="009064E2" w:rsidRPr="00627849">
          <w:rPr>
            <w:rFonts w:ascii="ＭＳ 明朝" w:hAnsi="ＭＳ 明朝" w:hint="eastAsia"/>
            <w:szCs w:val="22"/>
          </w:rPr>
          <w:t>。</w:t>
        </w:r>
      </w:ins>
      <w:ins w:id="108" w:author="正典 松浦" w:date="2023-12-12T21:02:00Z">
        <w:r w:rsidR="001640F6" w:rsidRPr="00627849">
          <w:rPr>
            <w:rFonts w:ascii="ＭＳ 明朝" w:hAnsi="ＭＳ 明朝" w:hint="eastAsia"/>
            <w:szCs w:val="22"/>
          </w:rPr>
          <w:t>これらの</w:t>
        </w:r>
      </w:ins>
      <w:ins w:id="109" w:author="正典 松浦" w:date="2023-12-12T21:03:00Z">
        <w:r w:rsidR="001640F6" w:rsidRPr="00627849">
          <w:rPr>
            <w:rFonts w:ascii="ＭＳ 明朝" w:hAnsi="ＭＳ 明朝" w:hint="eastAsia"/>
            <w:szCs w:val="22"/>
          </w:rPr>
          <w:t>感染症</w:t>
        </w:r>
        <w:r w:rsidR="00417294" w:rsidRPr="00627849">
          <w:rPr>
            <w:rFonts w:ascii="ＭＳ 明朝" w:hAnsi="ＭＳ 明朝" w:hint="eastAsia"/>
            <w:szCs w:val="22"/>
          </w:rPr>
          <w:t>のリスクがどの経路で高いと考えられるか</w:t>
        </w:r>
      </w:ins>
      <w:ins w:id="110" w:author="正典 松浦" w:date="2023-12-18T17:59:00Z">
        <w:r w:rsidR="00CB317E" w:rsidRPr="00627849">
          <w:rPr>
            <w:rFonts w:ascii="ＭＳ 明朝" w:hAnsi="ＭＳ 明朝" w:hint="eastAsia"/>
            <w:szCs w:val="22"/>
          </w:rPr>
          <w:t>表4</w:t>
        </w:r>
      </w:ins>
      <w:ins w:id="111" w:author="正典 松浦" w:date="2023-12-12T21:03:00Z">
        <w:r w:rsidR="00AF209D" w:rsidRPr="00627849">
          <w:rPr>
            <w:rFonts w:ascii="ＭＳ 明朝" w:hAnsi="ＭＳ 明朝"/>
            <w:szCs w:val="22"/>
          </w:rPr>
          <w:fldChar w:fldCharType="begin"/>
        </w:r>
        <w:r w:rsidR="00AF209D" w:rsidRPr="00627849">
          <w:rPr>
            <w:rFonts w:ascii="ＭＳ 明朝" w:hAnsi="ＭＳ 明朝"/>
            <w:szCs w:val="22"/>
          </w:rPr>
          <w:instrText xml:space="preserve"> </w:instrText>
        </w:r>
        <w:r w:rsidR="00AF209D" w:rsidRPr="00627849">
          <w:rPr>
            <w:rFonts w:ascii="ＭＳ 明朝" w:hAnsi="ＭＳ 明朝" w:hint="eastAsia"/>
            <w:szCs w:val="22"/>
          </w:rPr>
          <w:instrText>REF _Ref141397509 \h</w:instrText>
        </w:r>
        <w:r w:rsidR="00AF209D" w:rsidRPr="00627849">
          <w:rPr>
            <w:rFonts w:ascii="ＭＳ 明朝" w:hAnsi="ＭＳ 明朝"/>
            <w:szCs w:val="22"/>
          </w:rPr>
          <w:instrText xml:space="preserve"> </w:instrText>
        </w:r>
      </w:ins>
      <w:r w:rsidR="00AF209D" w:rsidRPr="00627849">
        <w:rPr>
          <w:rFonts w:ascii="ＭＳ 明朝" w:hAnsi="ＭＳ 明朝"/>
          <w:szCs w:val="22"/>
        </w:rPr>
      </w:r>
      <w:r w:rsidR="00555C80" w:rsidRPr="00627849">
        <w:rPr>
          <w:rFonts w:ascii="ＭＳ 明朝" w:hAnsi="ＭＳ 明朝"/>
          <w:szCs w:val="22"/>
        </w:rPr>
        <w:instrText xml:space="preserve"> \* MERGEFORMAT </w:instrText>
      </w:r>
      <w:r w:rsidR="00000000" w:rsidRPr="00627849">
        <w:rPr>
          <w:rFonts w:ascii="ＭＳ 明朝" w:hAnsi="ＭＳ 明朝"/>
          <w:szCs w:val="22"/>
        </w:rPr>
        <w:fldChar w:fldCharType="separate"/>
      </w:r>
      <w:ins w:id="112" w:author="正典 松浦" w:date="2023-12-12T21:03:00Z">
        <w:r w:rsidR="00AF209D" w:rsidRPr="00627849">
          <w:rPr>
            <w:rFonts w:ascii="ＭＳ 明朝" w:hAnsi="ＭＳ 明朝"/>
            <w:szCs w:val="22"/>
          </w:rPr>
          <w:fldChar w:fldCharType="end"/>
        </w:r>
        <w:r w:rsidR="00AF209D" w:rsidRPr="00627849">
          <w:rPr>
            <w:rFonts w:ascii="ＭＳ 明朝" w:hAnsi="ＭＳ 明朝" w:hint="eastAsia"/>
            <w:szCs w:val="22"/>
          </w:rPr>
          <w:t>から</w:t>
        </w:r>
      </w:ins>
      <w:ins w:id="113" w:author="正典 松浦" w:date="2023-12-18T17:59:00Z">
        <w:r w:rsidR="00CB317E" w:rsidRPr="00627849">
          <w:rPr>
            <w:rFonts w:ascii="ＭＳ 明朝" w:hAnsi="ＭＳ 明朝" w:hint="eastAsia"/>
            <w:szCs w:val="22"/>
          </w:rPr>
          <w:t>表9を元に</w:t>
        </w:r>
      </w:ins>
      <w:ins w:id="114" w:author="正典 松浦" w:date="2023-12-12T21:03:00Z">
        <w:r w:rsidR="00AF209D" w:rsidRPr="00627849">
          <w:rPr>
            <w:rFonts w:ascii="ＭＳ 明朝" w:hAnsi="ＭＳ 明朝" w:hint="eastAsia"/>
            <w:szCs w:val="22"/>
          </w:rPr>
          <w:t>議論する。</w:t>
        </w:r>
      </w:ins>
    </w:p>
    <w:p w14:paraId="21CD9E2B" w14:textId="6F48F148" w:rsidR="004B2B8E" w:rsidRPr="00627849" w:rsidRDefault="00182556" w:rsidP="00294D93">
      <w:pPr>
        <w:ind w:firstLine="220"/>
        <w:rPr>
          <w:ins w:id="115" w:author="正典 松浦" w:date="2023-12-12T21:02:00Z"/>
          <w:rFonts w:ascii="ＭＳ 明朝" w:hAnsi="ＭＳ 明朝"/>
          <w:szCs w:val="22"/>
          <w:rPrChange w:id="116" w:author="正典 松浦" w:date="2023-12-19T20:15:00Z">
            <w:rPr>
              <w:ins w:id="117" w:author="正典 松浦" w:date="2023-12-12T21:02:00Z"/>
            </w:rPr>
          </w:rPrChange>
        </w:rPr>
      </w:pPr>
      <w:ins w:id="118" w:author="正典 松浦" w:date="2023-12-18T17:58:00Z">
        <w:r w:rsidRPr="00627849">
          <w:rPr>
            <w:rFonts w:ascii="ＭＳ 明朝" w:hAnsi="ＭＳ 明朝" w:hint="eastAsia"/>
            <w:szCs w:val="22"/>
          </w:rPr>
          <w:t>表</w:t>
        </w:r>
      </w:ins>
      <w:ins w:id="119" w:author="正典 松浦" w:date="2023-12-18T17:59:00Z">
        <w:r w:rsidR="00BF0A78" w:rsidRPr="00627849">
          <w:rPr>
            <w:rFonts w:ascii="ＭＳ 明朝" w:hAnsi="ＭＳ 明朝" w:hint="eastAsia"/>
            <w:szCs w:val="22"/>
          </w:rPr>
          <w:t>4</w:t>
        </w:r>
      </w:ins>
      <w:ins w:id="120" w:author="正典 松浦" w:date="2023-12-12T21:02:00Z">
        <w:r w:rsidR="00803A76" w:rsidRPr="00627849">
          <w:rPr>
            <w:rFonts w:ascii="ＭＳ 明朝" w:hAnsi="ＭＳ 明朝" w:hint="eastAsia"/>
            <w:szCs w:val="22"/>
          </w:rPr>
          <w:t>では日本がカメレオン科の野生動物を取引している上位5か国を明らかにしている。</w:t>
        </w:r>
        <w:r w:rsidR="00BB48F2" w:rsidRPr="00627849">
          <w:rPr>
            <w:rFonts w:ascii="ＭＳ 明朝" w:hAnsi="ＭＳ 明朝" w:hint="eastAsia"/>
            <w:szCs w:val="22"/>
          </w:rPr>
          <w:t>ここから、</w:t>
        </w:r>
        <w:r w:rsidR="00803A76" w:rsidRPr="00627849">
          <w:rPr>
            <w:rFonts w:ascii="ＭＳ 明朝" w:hAnsi="ＭＳ 明朝" w:hint="eastAsia"/>
            <w:szCs w:val="22"/>
          </w:rPr>
          <w:t>カメレオン科の野生動物は主にアフリカ諸国から輸入していることがわかる。</w:t>
        </w:r>
        <w:r w:rsidR="004B2B8E" w:rsidRPr="00627849">
          <w:rPr>
            <w:rFonts w:ascii="ＭＳ 明朝" w:hAnsi="ＭＳ 明朝" w:hint="eastAsia"/>
            <w:rPrChange w:id="121" w:author="正典 松浦" w:date="2023-12-19T20:15:00Z">
              <w:rPr>
                <w:rFonts w:hint="eastAsia"/>
              </w:rPr>
            </w:rPrChange>
          </w:rPr>
          <w:t>さらに、</w:t>
        </w:r>
      </w:ins>
      <w:ins w:id="122" w:author="正典 松浦" w:date="2023-12-18T17:59:00Z">
        <w:r w:rsidR="00BF0A78" w:rsidRPr="00627849">
          <w:rPr>
            <w:rFonts w:ascii="ＭＳ 明朝" w:hAnsi="ＭＳ 明朝" w:hint="eastAsia"/>
            <w:rPrChange w:id="123" w:author="正典 松浦" w:date="2023-12-19T20:15:00Z">
              <w:rPr>
                <w:rFonts w:hint="eastAsia"/>
              </w:rPr>
            </w:rPrChange>
          </w:rPr>
          <w:t>表</w:t>
        </w:r>
        <w:r w:rsidR="00BF0A78" w:rsidRPr="00627849">
          <w:rPr>
            <w:rFonts w:ascii="ＭＳ 明朝" w:hAnsi="ＭＳ 明朝" w:hint="eastAsia"/>
            <w:rPrChange w:id="124" w:author="正典 松浦" w:date="2023-12-19T20:15:00Z">
              <w:rPr>
                <w:rFonts w:hint="eastAsia"/>
              </w:rPr>
            </w:rPrChange>
          </w:rPr>
          <w:t>5</w:t>
        </w:r>
      </w:ins>
      <w:ins w:id="125" w:author="正典 松浦" w:date="2023-12-12T21:02:00Z">
        <w:r w:rsidR="004B2B8E" w:rsidRPr="00627849">
          <w:rPr>
            <w:rFonts w:ascii="ＭＳ 明朝" w:hAnsi="ＭＳ 明朝" w:hint="eastAsia"/>
            <w:rPrChange w:id="126" w:author="正典 松浦" w:date="2023-12-19T20:15:00Z">
              <w:rPr>
                <w:rFonts w:hint="eastAsia"/>
              </w:rPr>
            </w:rPrChange>
          </w:rPr>
          <w:t>は日本が何の目的で生体の野生カメレオンを輸入しているか示している。</w:t>
        </w:r>
        <w:r w:rsidR="004B2B8E" w:rsidRPr="00627849">
          <w:rPr>
            <w:rFonts w:ascii="ＭＳ 明朝" w:hAnsi="ＭＳ 明朝"/>
            <w:rPrChange w:id="127" w:author="正典 松浦" w:date="2023-12-19T20:15:00Z">
              <w:rPr/>
            </w:rPrChange>
          </w:rPr>
          <w:fldChar w:fldCharType="begin"/>
        </w:r>
        <w:r w:rsidR="004B2B8E" w:rsidRPr="00627849">
          <w:rPr>
            <w:rFonts w:ascii="ＭＳ 明朝" w:hAnsi="ＭＳ 明朝"/>
            <w:rPrChange w:id="128" w:author="正典 松浦" w:date="2023-12-19T20:15:00Z">
              <w:rPr/>
            </w:rPrChange>
          </w:rPr>
          <w:instrText xml:space="preserve"> </w:instrText>
        </w:r>
        <w:r w:rsidR="004B2B8E" w:rsidRPr="00627849">
          <w:rPr>
            <w:rFonts w:ascii="ＭＳ 明朝" w:hAnsi="ＭＳ 明朝" w:hint="eastAsia"/>
            <w:rPrChange w:id="129" w:author="正典 松浦" w:date="2023-12-19T20:15:00Z">
              <w:rPr>
                <w:rFonts w:hint="eastAsia"/>
              </w:rPr>
            </w:rPrChange>
          </w:rPr>
          <w:instrText>REF _Ref141397527 \h</w:instrText>
        </w:r>
        <w:r w:rsidR="004B2B8E" w:rsidRPr="00627849">
          <w:rPr>
            <w:rFonts w:ascii="ＭＳ 明朝" w:hAnsi="ＭＳ 明朝"/>
            <w:rPrChange w:id="130" w:author="正典 松浦" w:date="2023-12-19T20:15:00Z">
              <w:rPr/>
            </w:rPrChange>
          </w:rPr>
          <w:instrText xml:space="preserve"> </w:instrText>
        </w:r>
      </w:ins>
      <w:r w:rsidR="004B2B8E" w:rsidRPr="00627849">
        <w:rPr>
          <w:rFonts w:ascii="ＭＳ 明朝" w:hAnsi="ＭＳ 明朝"/>
          <w:rPrChange w:id="131" w:author="正典 松浦" w:date="2023-12-19T20:15:00Z">
            <w:rPr/>
          </w:rPrChange>
        </w:rPr>
      </w:r>
      <w:r w:rsidR="00555C80" w:rsidRPr="00627849">
        <w:rPr>
          <w:rFonts w:ascii="ＭＳ 明朝" w:hAnsi="ＭＳ 明朝"/>
        </w:rPr>
        <w:instrText xml:space="preserve"> \* MERGEFORMAT </w:instrText>
      </w:r>
      <w:ins w:id="132" w:author="正典 松浦" w:date="2023-12-12T21:02:00Z">
        <w:r w:rsidR="004B2B8E" w:rsidRPr="00627849">
          <w:rPr>
            <w:rFonts w:ascii="ＭＳ 明朝" w:hAnsi="ＭＳ 明朝"/>
            <w:rPrChange w:id="133" w:author="正典 松浦" w:date="2023-12-19T20:15:00Z">
              <w:rPr/>
            </w:rPrChange>
          </w:rPr>
          <w:fldChar w:fldCharType="separate"/>
        </w:r>
        <w:r w:rsidR="004B2B8E" w:rsidRPr="00627849">
          <w:rPr>
            <w:rFonts w:ascii="ＭＳ 明朝" w:hAnsi="ＭＳ 明朝"/>
            <w:rPrChange w:id="134" w:author="正典 松浦" w:date="2023-12-19T20:15:00Z">
              <w:rPr/>
            </w:rPrChange>
          </w:rPr>
          <w:t>表</w:t>
        </w:r>
        <w:r w:rsidR="004B2B8E" w:rsidRPr="00627849">
          <w:rPr>
            <w:rFonts w:ascii="ＭＳ 明朝" w:hAnsi="ＭＳ 明朝"/>
            <w:rPrChange w:id="135" w:author="正典 松浦" w:date="2023-12-19T20:15:00Z">
              <w:rPr/>
            </w:rPrChange>
          </w:rPr>
          <w:t xml:space="preserve"> </w:t>
        </w:r>
        <w:r w:rsidR="004B2B8E" w:rsidRPr="00627849">
          <w:rPr>
            <w:rFonts w:ascii="ＭＳ 明朝" w:hAnsi="ＭＳ 明朝"/>
            <w:noProof/>
            <w:rPrChange w:id="136" w:author="正典 松浦" w:date="2023-12-19T20:15:00Z">
              <w:rPr>
                <w:noProof/>
              </w:rPr>
            </w:rPrChange>
          </w:rPr>
          <w:t>6</w:t>
        </w:r>
        <w:r w:rsidR="004B2B8E" w:rsidRPr="00627849">
          <w:rPr>
            <w:rFonts w:ascii="ＭＳ 明朝" w:hAnsi="ＭＳ 明朝"/>
            <w:rPrChange w:id="137" w:author="正典 松浦" w:date="2023-12-19T20:15:00Z">
              <w:rPr/>
            </w:rPrChange>
          </w:rPr>
          <w:fldChar w:fldCharType="end"/>
        </w:r>
        <w:r w:rsidR="004B2B8E" w:rsidRPr="00627849">
          <w:rPr>
            <w:rFonts w:ascii="ＭＳ 明朝" w:hAnsi="ＭＳ 明朝" w:hint="eastAsia"/>
            <w:rPrChange w:id="138" w:author="正典 松浦" w:date="2023-12-19T20:15:00Z">
              <w:rPr>
                <w:rFonts w:hint="eastAsia"/>
              </w:rPr>
            </w:rPrChange>
          </w:rPr>
          <w:t>から野生カメレオンの大多数が商業目的で輸入されていることがわかる。商業目的のカメレオンは、ペットショップで売られていると考えるのが自然であることから、動物園のような厳格な管理下ではなく一般市民の手元にわたっていると考えられる。</w:t>
        </w:r>
      </w:ins>
    </w:p>
    <w:p w14:paraId="78572D12" w14:textId="4BD54EBC" w:rsidR="00803A76" w:rsidRPr="00627849" w:rsidRDefault="00496CD2" w:rsidP="00803A76">
      <w:pPr>
        <w:ind w:firstLine="220"/>
        <w:rPr>
          <w:ins w:id="139" w:author="正典 松浦" w:date="2023-12-12T21:02:00Z"/>
          <w:rFonts w:ascii="ＭＳ 明朝" w:hAnsi="ＭＳ 明朝"/>
          <w:szCs w:val="22"/>
        </w:rPr>
      </w:pPr>
      <w:ins w:id="140" w:author="正典 松浦" w:date="2023-12-12T21:04:00Z">
        <w:r w:rsidRPr="00627849">
          <w:rPr>
            <w:rFonts w:ascii="ＭＳ 明朝" w:hAnsi="ＭＳ 明朝" w:hint="eastAsia"/>
            <w:szCs w:val="22"/>
          </w:rPr>
          <w:t>これらの分析結果から、</w:t>
        </w:r>
        <w:r w:rsidR="006E0360" w:rsidRPr="00627849">
          <w:rPr>
            <w:rFonts w:ascii="ＭＳ 明朝" w:hAnsi="ＭＳ 明朝" w:hint="eastAsia"/>
            <w:szCs w:val="22"/>
          </w:rPr>
          <w:t>日本のカメレオン取引市場において、</w:t>
        </w:r>
        <w:r w:rsidR="00337C9A" w:rsidRPr="00627849">
          <w:rPr>
            <w:rFonts w:ascii="ＭＳ 明朝" w:hAnsi="ＭＳ 明朝" w:hint="eastAsia"/>
            <w:szCs w:val="22"/>
          </w:rPr>
          <w:t>感染症の</w:t>
        </w:r>
      </w:ins>
      <w:ins w:id="141" w:author="正典 松浦" w:date="2023-12-12T21:05:00Z">
        <w:r w:rsidR="00337C9A" w:rsidRPr="00627849">
          <w:rPr>
            <w:rFonts w:ascii="ＭＳ 明朝" w:hAnsi="ＭＳ 明朝" w:hint="eastAsia"/>
            <w:szCs w:val="22"/>
          </w:rPr>
          <w:t>リスク</w:t>
        </w:r>
        <w:r w:rsidR="00316B38" w:rsidRPr="00627849">
          <w:rPr>
            <w:rFonts w:ascii="ＭＳ 明朝" w:hAnsi="ＭＳ 明朝" w:hint="eastAsia"/>
            <w:szCs w:val="22"/>
          </w:rPr>
          <w:t>に特に直面しているのは</w:t>
        </w:r>
        <w:r w:rsidR="00DF4509" w:rsidRPr="00627849">
          <w:rPr>
            <w:rFonts w:ascii="ＭＳ 明朝" w:hAnsi="ＭＳ 明朝" w:hint="eastAsia"/>
            <w:szCs w:val="22"/>
          </w:rPr>
          <w:t>日本</w:t>
        </w:r>
        <w:r w:rsidR="003940FC" w:rsidRPr="00627849">
          <w:rPr>
            <w:rFonts w:ascii="ＭＳ 明朝" w:hAnsi="ＭＳ 明朝" w:hint="eastAsia"/>
            <w:szCs w:val="22"/>
          </w:rPr>
          <w:t>国内の</w:t>
        </w:r>
      </w:ins>
      <w:ins w:id="142" w:author="正典 松浦" w:date="2023-12-12T21:04:00Z">
        <w:r w:rsidR="00076183" w:rsidRPr="00627849">
          <w:rPr>
            <w:rFonts w:ascii="ＭＳ 明朝" w:hAnsi="ＭＳ 明朝" w:hint="eastAsia"/>
            <w:szCs w:val="22"/>
          </w:rPr>
          <w:t>一般市民</w:t>
        </w:r>
      </w:ins>
      <w:ins w:id="143" w:author="正典 松浦" w:date="2023-12-12T21:05:00Z">
        <w:r w:rsidR="003940FC" w:rsidRPr="00627849">
          <w:rPr>
            <w:rFonts w:ascii="ＭＳ 明朝" w:hAnsi="ＭＳ 明朝" w:hint="eastAsia"/>
            <w:szCs w:val="22"/>
          </w:rPr>
          <w:t>であり</w:t>
        </w:r>
      </w:ins>
      <w:ins w:id="144" w:author="正典 松浦" w:date="2023-12-19T15:42:00Z">
        <w:r w:rsidR="005B7B86" w:rsidRPr="00627849">
          <w:rPr>
            <w:rFonts w:ascii="ＭＳ 明朝" w:hAnsi="ＭＳ 明朝" w:hint="eastAsia"/>
            <w:szCs w:val="22"/>
          </w:rPr>
          <w:t>、政府など</w:t>
        </w:r>
        <w:r w:rsidR="000D4D4E" w:rsidRPr="00627849">
          <w:rPr>
            <w:rFonts w:ascii="ＭＳ 明朝" w:hAnsi="ＭＳ 明朝" w:hint="eastAsia"/>
            <w:szCs w:val="22"/>
          </w:rPr>
          <w:t>が</w:t>
        </w:r>
      </w:ins>
      <w:ins w:id="145" w:author="正典 松浦" w:date="2023-12-19T15:43:00Z">
        <w:r w:rsidR="008F6A1E" w:rsidRPr="00627849">
          <w:rPr>
            <w:rFonts w:ascii="ＭＳ 明朝" w:hAnsi="ＭＳ 明朝" w:hint="eastAsia"/>
            <w:szCs w:val="22"/>
          </w:rPr>
          <w:t>人獣共通感染症に関連する</w:t>
        </w:r>
      </w:ins>
      <w:ins w:id="146" w:author="正典 松浦" w:date="2023-12-19T15:42:00Z">
        <w:r w:rsidR="000D4D4E" w:rsidRPr="00627849">
          <w:rPr>
            <w:rFonts w:ascii="ＭＳ 明朝" w:hAnsi="ＭＳ 明朝" w:hint="eastAsia"/>
            <w:szCs w:val="22"/>
          </w:rPr>
          <w:t>公衆衛生政策を行う際には</w:t>
        </w:r>
      </w:ins>
      <w:ins w:id="147" w:author="正典 松浦" w:date="2023-12-19T15:43:00Z">
        <w:r w:rsidR="006852E6" w:rsidRPr="00627849">
          <w:rPr>
            <w:rFonts w:ascii="ＭＳ 明朝" w:hAnsi="ＭＳ 明朝" w:hint="eastAsia"/>
            <w:szCs w:val="22"/>
          </w:rPr>
          <w:t>、一般市民への啓発が重要であることを示唆している。</w:t>
        </w:r>
      </w:ins>
    </w:p>
    <w:p w14:paraId="48965DD6" w14:textId="4368F869" w:rsidR="005E1027" w:rsidRPr="00627849" w:rsidRDefault="005E1027" w:rsidP="00E13C73">
      <w:pPr>
        <w:ind w:firstLineChars="45" w:firstLine="99"/>
        <w:rPr>
          <w:rFonts w:ascii="ＭＳ 明朝" w:hAnsi="ＭＳ 明朝" w:hint="eastAsia"/>
          <w:szCs w:val="22"/>
        </w:rPr>
        <w:pPrChange w:id="148" w:author="正典 松浦" w:date="2023-12-19T15:42:00Z">
          <w:pPr>
            <w:keepNext/>
            <w:jc w:val="center"/>
          </w:pPr>
        </w:pPrChange>
      </w:pPr>
    </w:p>
    <w:p w14:paraId="7EAAB0BD" w14:textId="768B2F05" w:rsidR="002C5FCA" w:rsidRPr="00627849" w:rsidRDefault="002C5FCA" w:rsidP="002C5FCA">
      <w:pPr>
        <w:pStyle w:val="ad"/>
        <w:keepNext/>
        <w:ind w:firstLine="220"/>
        <w:rPr>
          <w:rFonts w:ascii="ＭＳ 明朝" w:hAnsi="ＭＳ 明朝"/>
          <w:szCs w:val="22"/>
        </w:rPr>
      </w:pPr>
      <w:bookmarkStart w:id="149" w:name="_Ref141394679"/>
      <w:r w:rsidRPr="00627849">
        <w:rPr>
          <w:rFonts w:ascii="ＭＳ 明朝" w:hAnsi="ＭＳ 明朝"/>
          <w:szCs w:val="22"/>
        </w:rPr>
        <w:lastRenderedPageBreak/>
        <w:t xml:space="preserve">表 </w:t>
      </w:r>
      <w:r w:rsidRPr="00627849">
        <w:rPr>
          <w:rFonts w:ascii="ＭＳ 明朝" w:hAnsi="ＭＳ 明朝"/>
          <w:szCs w:val="22"/>
        </w:rPr>
        <w:fldChar w:fldCharType="begin"/>
      </w:r>
      <w:r w:rsidRPr="00627849">
        <w:rPr>
          <w:rFonts w:ascii="ＭＳ 明朝" w:hAnsi="ＭＳ 明朝"/>
          <w:szCs w:val="22"/>
        </w:rPr>
        <w:instrText xml:space="preserve"> SEQ 表 \* ARABIC </w:instrText>
      </w:r>
      <w:r w:rsidRPr="00627849">
        <w:rPr>
          <w:rFonts w:ascii="ＭＳ 明朝" w:hAnsi="ＭＳ 明朝"/>
          <w:szCs w:val="22"/>
        </w:rPr>
        <w:fldChar w:fldCharType="separate"/>
      </w:r>
      <w:ins w:id="150" w:author="正典 松浦" w:date="2023-12-19T19:23:00Z">
        <w:r w:rsidR="00DB3E08" w:rsidRPr="00627849">
          <w:rPr>
            <w:rFonts w:ascii="ＭＳ 明朝" w:hAnsi="ＭＳ 明朝"/>
            <w:noProof/>
            <w:szCs w:val="22"/>
          </w:rPr>
          <w:t>3</w:t>
        </w:r>
      </w:ins>
      <w:del w:id="151" w:author="正典 松浦" w:date="2023-12-15T16:47:00Z">
        <w:r w:rsidR="00D15B63" w:rsidRPr="00627849" w:rsidDel="001D0BC5">
          <w:rPr>
            <w:rFonts w:ascii="ＭＳ 明朝" w:hAnsi="ＭＳ 明朝"/>
            <w:noProof/>
            <w:szCs w:val="22"/>
          </w:rPr>
          <w:delText>4</w:delText>
        </w:r>
      </w:del>
      <w:r w:rsidRPr="00627849">
        <w:rPr>
          <w:rFonts w:ascii="ＭＳ 明朝" w:hAnsi="ＭＳ 明朝"/>
          <w:szCs w:val="22"/>
        </w:rPr>
        <w:fldChar w:fldCharType="end"/>
      </w:r>
      <w:bookmarkEnd w:id="149"/>
      <w:ins w:id="152" w:author="正典 松浦" w:date="2023-12-12T21:05:00Z">
        <w:r w:rsidR="0089777D" w:rsidRPr="00627849">
          <w:rPr>
            <w:rFonts w:ascii="ＭＳ 明朝" w:hAnsi="ＭＳ 明朝" w:hint="eastAsia"/>
            <w:szCs w:val="22"/>
          </w:rPr>
          <w:t xml:space="preserve">　</w:t>
        </w:r>
      </w:ins>
      <w:ins w:id="153" w:author="正典 松浦" w:date="2023-12-12T21:01:00Z">
        <w:r w:rsidR="00D9394E" w:rsidRPr="00627849">
          <w:rPr>
            <w:rFonts w:ascii="ＭＳ 明朝" w:hAnsi="ＭＳ 明朝" w:hint="eastAsia"/>
            <w:szCs w:val="22"/>
          </w:rPr>
          <w:t>日本の</w:t>
        </w:r>
      </w:ins>
      <w:del w:id="154" w:author="正典 松浦" w:date="2023-12-12T21:01:00Z">
        <w:r w:rsidR="00EA207F" w:rsidRPr="00627849" w:rsidDel="00D9394E">
          <w:rPr>
            <w:rFonts w:ascii="ＭＳ 明朝" w:hAnsi="ＭＳ 明朝" w:hint="eastAsia"/>
            <w:szCs w:val="22"/>
          </w:rPr>
          <w:delText>科毎</w:delText>
        </w:r>
      </w:del>
      <w:ins w:id="155" w:author="正典 松浦" w:date="2023-12-12T21:01:00Z">
        <w:r w:rsidR="00D9394E" w:rsidRPr="00627849">
          <w:rPr>
            <w:rFonts w:ascii="ＭＳ 明朝" w:hAnsi="ＭＳ 明朝" w:hint="eastAsia"/>
            <w:szCs w:val="22"/>
          </w:rPr>
          <w:t>野生動物</w:t>
        </w:r>
      </w:ins>
      <w:del w:id="156" w:author="正典 松浦" w:date="2023-12-19T15:43:00Z">
        <w:r w:rsidR="00EA207F" w:rsidRPr="00627849" w:rsidDel="00985DA7">
          <w:rPr>
            <w:rFonts w:ascii="ＭＳ 明朝" w:hAnsi="ＭＳ 明朝" w:hint="eastAsia"/>
            <w:szCs w:val="22"/>
          </w:rPr>
          <w:delText>の</w:delText>
        </w:r>
      </w:del>
      <w:r w:rsidRPr="00627849">
        <w:rPr>
          <w:rFonts w:ascii="ＭＳ 明朝" w:hAnsi="ＭＳ 明朝" w:hint="eastAsia"/>
          <w:szCs w:val="22"/>
        </w:rPr>
        <w:t>取引件数</w:t>
      </w:r>
      <w:ins w:id="157" w:author="正典 松浦" w:date="2023-12-12T21:01:00Z">
        <w:r w:rsidR="00960315" w:rsidRPr="00627849">
          <w:rPr>
            <w:rFonts w:ascii="ＭＳ 明朝" w:hAnsi="ＭＳ 明朝" w:hint="eastAsia"/>
            <w:szCs w:val="22"/>
          </w:rPr>
          <w:t>上位5種類</w:t>
        </w:r>
      </w:ins>
      <w:r w:rsidR="00CF64AD" w:rsidRPr="00627849">
        <w:rPr>
          <w:rFonts w:ascii="ＭＳ 明朝" w:hAnsi="ＭＳ 明朝" w:hint="eastAsia"/>
          <w:szCs w:val="22"/>
        </w:rPr>
        <w:t xml:space="preserve"> </w:t>
      </w:r>
      <w:r w:rsidR="00CF64AD" w:rsidRPr="00627849">
        <w:rPr>
          <w:rFonts w:ascii="ＭＳ 明朝" w:hAnsi="ＭＳ 明朝"/>
          <w:szCs w:val="22"/>
        </w:rPr>
        <w:t>(1990-2021</w:t>
      </w:r>
      <w:r w:rsidR="00CF64AD" w:rsidRPr="00627849">
        <w:rPr>
          <w:rFonts w:ascii="ＭＳ 明朝" w:hAnsi="ＭＳ 明朝" w:hint="eastAsia"/>
          <w:szCs w:val="22"/>
        </w:rPr>
        <w:t>年)</w:t>
      </w:r>
    </w:p>
    <w:tbl>
      <w:tblPr>
        <w:tblW w:w="4669" w:type="dxa"/>
        <w:jc w:val="center"/>
        <w:tblCellMar>
          <w:left w:w="99" w:type="dxa"/>
          <w:right w:w="99" w:type="dxa"/>
        </w:tblCellMar>
        <w:tblLook w:val="04A0" w:firstRow="1" w:lastRow="0" w:firstColumn="1" w:lastColumn="0" w:noHBand="0" w:noVBand="1"/>
      </w:tblPr>
      <w:tblGrid>
        <w:gridCol w:w="2979"/>
        <w:gridCol w:w="1690"/>
      </w:tblGrid>
      <w:tr w:rsidR="002F5A79" w:rsidRPr="00627849" w14:paraId="556A2FDF" w14:textId="77777777" w:rsidTr="006C1438">
        <w:trPr>
          <w:trHeight w:val="367"/>
          <w:jc w:val="center"/>
        </w:trPr>
        <w:tc>
          <w:tcPr>
            <w:tcW w:w="2979" w:type="dxa"/>
            <w:tcBorders>
              <w:top w:val="single" w:sz="4" w:space="0" w:color="auto"/>
              <w:left w:val="nil"/>
              <w:bottom w:val="single" w:sz="4" w:space="0" w:color="auto"/>
              <w:right w:val="nil"/>
            </w:tcBorders>
            <w:shd w:val="clear" w:color="auto" w:fill="auto"/>
            <w:noWrap/>
            <w:vAlign w:val="center"/>
          </w:tcPr>
          <w:p w14:paraId="3AD3B4BC" w14:textId="2FDA9A24" w:rsidR="002F5A79" w:rsidRPr="00627849" w:rsidRDefault="0007646A">
            <w:pPr>
              <w:ind w:firstLineChars="0" w:firstLine="0"/>
              <w:rPr>
                <w:rFonts w:ascii="ＭＳ 明朝" w:hAnsi="ＭＳ 明朝"/>
                <w:szCs w:val="22"/>
              </w:rPr>
              <w:pPrChange w:id="158" w:author="正典 松浦" w:date="2023-12-12T20:59:00Z">
                <w:pPr>
                  <w:ind w:firstLine="220"/>
                </w:pPr>
              </w:pPrChange>
            </w:pPr>
            <w:r w:rsidRPr="00627849">
              <w:rPr>
                <w:rFonts w:ascii="ＭＳ 明朝" w:hAnsi="ＭＳ 明朝" w:hint="eastAsia"/>
                <w:szCs w:val="22"/>
              </w:rPr>
              <w:t>科</w:t>
            </w:r>
          </w:p>
        </w:tc>
        <w:tc>
          <w:tcPr>
            <w:tcW w:w="1690" w:type="dxa"/>
            <w:tcBorders>
              <w:top w:val="single" w:sz="4" w:space="0" w:color="auto"/>
              <w:left w:val="nil"/>
              <w:bottom w:val="single" w:sz="4" w:space="0" w:color="auto"/>
              <w:right w:val="nil"/>
            </w:tcBorders>
            <w:shd w:val="clear" w:color="auto" w:fill="auto"/>
            <w:noWrap/>
            <w:vAlign w:val="center"/>
          </w:tcPr>
          <w:p w14:paraId="66C9590D" w14:textId="2913F5B9" w:rsidR="002F5A79" w:rsidRPr="00627849" w:rsidRDefault="002F5A79">
            <w:pPr>
              <w:ind w:firstLineChars="0" w:firstLine="0"/>
              <w:jc w:val="right"/>
              <w:rPr>
                <w:rFonts w:ascii="ＭＳ 明朝" w:hAnsi="ＭＳ 明朝"/>
                <w:szCs w:val="22"/>
              </w:rPr>
              <w:pPrChange w:id="159" w:author="正典 松浦" w:date="2023-12-12T20:59:00Z">
                <w:pPr>
                  <w:ind w:firstLine="220"/>
                  <w:jc w:val="right"/>
                </w:pPr>
              </w:pPrChange>
            </w:pPr>
            <w:r w:rsidRPr="00627849">
              <w:rPr>
                <w:rFonts w:ascii="ＭＳ 明朝" w:hAnsi="ＭＳ 明朝" w:hint="eastAsia"/>
                <w:szCs w:val="22"/>
              </w:rPr>
              <w:t>取引件数</w:t>
            </w:r>
          </w:p>
        </w:tc>
      </w:tr>
      <w:tr w:rsidR="0007646A" w:rsidRPr="00627849" w14:paraId="2A4DA4FC" w14:textId="77777777" w:rsidTr="006C1438">
        <w:trPr>
          <w:trHeight w:val="367"/>
          <w:jc w:val="center"/>
        </w:trPr>
        <w:tc>
          <w:tcPr>
            <w:tcW w:w="2979" w:type="dxa"/>
            <w:tcBorders>
              <w:top w:val="single" w:sz="4" w:space="0" w:color="auto"/>
              <w:left w:val="nil"/>
              <w:bottom w:val="nil"/>
              <w:right w:val="nil"/>
            </w:tcBorders>
            <w:shd w:val="clear" w:color="auto" w:fill="auto"/>
            <w:noWrap/>
            <w:vAlign w:val="center"/>
            <w:hideMark/>
          </w:tcPr>
          <w:p w14:paraId="5679AAEA" w14:textId="71EDEC60" w:rsidR="0007646A" w:rsidRPr="00627849" w:rsidRDefault="00F22D21">
            <w:pPr>
              <w:ind w:firstLineChars="0" w:firstLine="0"/>
              <w:rPr>
                <w:rFonts w:ascii="ＭＳ 明朝" w:hAnsi="ＭＳ 明朝"/>
                <w:szCs w:val="22"/>
              </w:rPr>
              <w:pPrChange w:id="160" w:author="正典 松浦" w:date="2023-12-12T20:59:00Z">
                <w:pPr>
                  <w:ind w:firstLine="220"/>
                </w:pPr>
              </w:pPrChange>
            </w:pPr>
            <w:r w:rsidRPr="00627849">
              <w:rPr>
                <w:rFonts w:ascii="ＭＳ 明朝" w:hAnsi="ＭＳ 明朝" w:hint="eastAsia"/>
                <w:color w:val="000000"/>
                <w:szCs w:val="22"/>
              </w:rPr>
              <w:t>カメレオン科</w:t>
            </w:r>
          </w:p>
        </w:tc>
        <w:tc>
          <w:tcPr>
            <w:tcW w:w="1690" w:type="dxa"/>
            <w:tcBorders>
              <w:top w:val="single" w:sz="4" w:space="0" w:color="auto"/>
              <w:left w:val="nil"/>
              <w:bottom w:val="nil"/>
              <w:right w:val="nil"/>
            </w:tcBorders>
            <w:shd w:val="clear" w:color="auto" w:fill="auto"/>
            <w:noWrap/>
            <w:vAlign w:val="center"/>
            <w:hideMark/>
          </w:tcPr>
          <w:p w14:paraId="149EC739" w14:textId="4A0068FE" w:rsidR="0007646A" w:rsidRPr="00627849" w:rsidRDefault="0007646A">
            <w:pPr>
              <w:ind w:firstLineChars="0" w:firstLine="0"/>
              <w:jc w:val="right"/>
              <w:rPr>
                <w:rFonts w:ascii="ＭＳ 明朝" w:hAnsi="ＭＳ 明朝"/>
                <w:szCs w:val="22"/>
              </w:rPr>
              <w:pPrChange w:id="161" w:author="正典 松浦" w:date="2023-12-12T20:59:00Z">
                <w:pPr>
                  <w:ind w:firstLine="220"/>
                  <w:jc w:val="right"/>
                </w:pPr>
              </w:pPrChange>
            </w:pPr>
            <w:r w:rsidRPr="00627849">
              <w:rPr>
                <w:rFonts w:ascii="ＭＳ 明朝" w:hAnsi="ＭＳ 明朝" w:hint="eastAsia"/>
                <w:color w:val="000000"/>
                <w:szCs w:val="22"/>
              </w:rPr>
              <w:t>1937</w:t>
            </w:r>
          </w:p>
        </w:tc>
      </w:tr>
      <w:tr w:rsidR="0007646A" w:rsidRPr="00627849" w14:paraId="4A32DCBF" w14:textId="77777777" w:rsidTr="002C5FCA">
        <w:trPr>
          <w:trHeight w:val="367"/>
          <w:jc w:val="center"/>
        </w:trPr>
        <w:tc>
          <w:tcPr>
            <w:tcW w:w="2979" w:type="dxa"/>
            <w:tcBorders>
              <w:top w:val="nil"/>
              <w:left w:val="nil"/>
              <w:bottom w:val="nil"/>
              <w:right w:val="nil"/>
            </w:tcBorders>
            <w:shd w:val="clear" w:color="auto" w:fill="auto"/>
            <w:noWrap/>
            <w:vAlign w:val="center"/>
            <w:hideMark/>
          </w:tcPr>
          <w:p w14:paraId="7FBF11C3" w14:textId="16ACB2B5" w:rsidR="0007646A" w:rsidRPr="00627849" w:rsidRDefault="00D15C6A">
            <w:pPr>
              <w:ind w:firstLineChars="0" w:firstLine="0"/>
              <w:rPr>
                <w:rFonts w:ascii="ＭＳ 明朝" w:hAnsi="ＭＳ 明朝"/>
                <w:szCs w:val="22"/>
              </w:rPr>
              <w:pPrChange w:id="162" w:author="正典 松浦" w:date="2023-12-12T20:59:00Z">
                <w:pPr>
                  <w:ind w:firstLine="220"/>
                </w:pPr>
              </w:pPrChange>
            </w:pPr>
            <w:r w:rsidRPr="00627849">
              <w:rPr>
                <w:rFonts w:ascii="ＭＳ 明朝" w:hAnsi="ＭＳ 明朝" w:hint="eastAsia"/>
                <w:color w:val="000000"/>
                <w:szCs w:val="22"/>
              </w:rPr>
              <w:t>オオトカゲ科</w:t>
            </w:r>
          </w:p>
        </w:tc>
        <w:tc>
          <w:tcPr>
            <w:tcW w:w="1690" w:type="dxa"/>
            <w:tcBorders>
              <w:top w:val="nil"/>
              <w:left w:val="nil"/>
              <w:bottom w:val="nil"/>
              <w:right w:val="nil"/>
            </w:tcBorders>
            <w:shd w:val="clear" w:color="auto" w:fill="auto"/>
            <w:noWrap/>
            <w:vAlign w:val="center"/>
            <w:hideMark/>
          </w:tcPr>
          <w:p w14:paraId="60196B36" w14:textId="74B064A7" w:rsidR="0007646A" w:rsidRPr="00627849" w:rsidRDefault="0007646A">
            <w:pPr>
              <w:ind w:firstLineChars="0" w:firstLine="0"/>
              <w:jc w:val="right"/>
              <w:rPr>
                <w:rFonts w:ascii="ＭＳ 明朝" w:hAnsi="ＭＳ 明朝"/>
                <w:szCs w:val="22"/>
              </w:rPr>
              <w:pPrChange w:id="163" w:author="正典 松浦" w:date="2023-12-12T20:59:00Z">
                <w:pPr>
                  <w:ind w:firstLine="220"/>
                  <w:jc w:val="right"/>
                </w:pPr>
              </w:pPrChange>
            </w:pPr>
            <w:r w:rsidRPr="00627849">
              <w:rPr>
                <w:rFonts w:ascii="ＭＳ 明朝" w:hAnsi="ＭＳ 明朝" w:hint="eastAsia"/>
                <w:color w:val="000000"/>
                <w:szCs w:val="22"/>
              </w:rPr>
              <w:t>1245</w:t>
            </w:r>
          </w:p>
        </w:tc>
      </w:tr>
      <w:tr w:rsidR="0007646A" w:rsidRPr="00627849" w14:paraId="65591723" w14:textId="77777777" w:rsidTr="002C5FCA">
        <w:trPr>
          <w:trHeight w:val="367"/>
          <w:jc w:val="center"/>
        </w:trPr>
        <w:tc>
          <w:tcPr>
            <w:tcW w:w="2979" w:type="dxa"/>
            <w:tcBorders>
              <w:top w:val="nil"/>
              <w:left w:val="nil"/>
              <w:bottom w:val="nil"/>
              <w:right w:val="nil"/>
            </w:tcBorders>
            <w:shd w:val="clear" w:color="auto" w:fill="auto"/>
            <w:noWrap/>
            <w:vAlign w:val="center"/>
            <w:hideMark/>
          </w:tcPr>
          <w:p w14:paraId="1C4B54F8" w14:textId="751250FE" w:rsidR="0007646A" w:rsidRPr="00627849" w:rsidRDefault="00D15C6A">
            <w:pPr>
              <w:ind w:firstLineChars="0" w:firstLine="0"/>
              <w:rPr>
                <w:rFonts w:ascii="ＭＳ 明朝" w:hAnsi="ＭＳ 明朝"/>
                <w:szCs w:val="22"/>
              </w:rPr>
              <w:pPrChange w:id="164" w:author="正典 松浦" w:date="2023-12-12T20:59:00Z">
                <w:pPr>
                  <w:ind w:firstLine="220"/>
                </w:pPr>
              </w:pPrChange>
            </w:pPr>
            <w:r w:rsidRPr="00627849">
              <w:rPr>
                <w:rFonts w:ascii="ＭＳ 明朝" w:hAnsi="ＭＳ 明朝" w:hint="eastAsia"/>
                <w:color w:val="000000"/>
                <w:szCs w:val="22"/>
              </w:rPr>
              <w:t>ニシキヘビ科</w:t>
            </w:r>
          </w:p>
        </w:tc>
        <w:tc>
          <w:tcPr>
            <w:tcW w:w="1690" w:type="dxa"/>
            <w:tcBorders>
              <w:top w:val="nil"/>
              <w:left w:val="nil"/>
              <w:bottom w:val="nil"/>
              <w:right w:val="nil"/>
            </w:tcBorders>
            <w:shd w:val="clear" w:color="auto" w:fill="auto"/>
            <w:noWrap/>
            <w:vAlign w:val="center"/>
            <w:hideMark/>
          </w:tcPr>
          <w:p w14:paraId="11076FCF" w14:textId="5919C437" w:rsidR="0007646A" w:rsidRPr="00627849" w:rsidRDefault="0007646A">
            <w:pPr>
              <w:ind w:firstLineChars="0" w:firstLine="0"/>
              <w:jc w:val="right"/>
              <w:rPr>
                <w:rFonts w:ascii="ＭＳ 明朝" w:hAnsi="ＭＳ 明朝"/>
                <w:szCs w:val="22"/>
              </w:rPr>
              <w:pPrChange w:id="165" w:author="正典 松浦" w:date="2023-12-12T20:59:00Z">
                <w:pPr>
                  <w:ind w:firstLine="220"/>
                  <w:jc w:val="right"/>
                </w:pPr>
              </w:pPrChange>
            </w:pPr>
            <w:r w:rsidRPr="00627849">
              <w:rPr>
                <w:rFonts w:ascii="ＭＳ 明朝" w:hAnsi="ＭＳ 明朝" w:hint="eastAsia"/>
                <w:color w:val="000000"/>
                <w:szCs w:val="22"/>
              </w:rPr>
              <w:t>1034</w:t>
            </w:r>
          </w:p>
        </w:tc>
      </w:tr>
      <w:tr w:rsidR="0007646A" w:rsidRPr="00627849" w14:paraId="163C8D01" w14:textId="77777777" w:rsidTr="00766B1B">
        <w:trPr>
          <w:trHeight w:val="367"/>
          <w:jc w:val="center"/>
        </w:trPr>
        <w:tc>
          <w:tcPr>
            <w:tcW w:w="2979" w:type="dxa"/>
            <w:tcBorders>
              <w:top w:val="nil"/>
              <w:left w:val="nil"/>
              <w:right w:val="nil"/>
            </w:tcBorders>
            <w:shd w:val="clear" w:color="auto" w:fill="auto"/>
            <w:noWrap/>
            <w:vAlign w:val="center"/>
            <w:hideMark/>
          </w:tcPr>
          <w:p w14:paraId="25D989BC" w14:textId="2A769069" w:rsidR="0007646A" w:rsidRPr="00627849" w:rsidRDefault="00D15C6A">
            <w:pPr>
              <w:ind w:firstLineChars="0" w:firstLine="0"/>
              <w:rPr>
                <w:rFonts w:ascii="ＭＳ 明朝" w:hAnsi="ＭＳ 明朝"/>
                <w:szCs w:val="22"/>
              </w:rPr>
              <w:pPrChange w:id="166" w:author="正典 松浦" w:date="2023-12-12T20:59:00Z">
                <w:pPr>
                  <w:ind w:firstLine="220"/>
                </w:pPr>
              </w:pPrChange>
            </w:pPr>
            <w:r w:rsidRPr="00627849">
              <w:rPr>
                <w:rFonts w:ascii="ＭＳ 明朝" w:hAnsi="ＭＳ 明朝" w:hint="eastAsia"/>
                <w:szCs w:val="22"/>
              </w:rPr>
              <w:t>リクガメ科</w:t>
            </w:r>
          </w:p>
        </w:tc>
        <w:tc>
          <w:tcPr>
            <w:tcW w:w="1690" w:type="dxa"/>
            <w:tcBorders>
              <w:top w:val="nil"/>
              <w:left w:val="nil"/>
              <w:right w:val="nil"/>
            </w:tcBorders>
            <w:shd w:val="clear" w:color="auto" w:fill="auto"/>
            <w:noWrap/>
            <w:vAlign w:val="center"/>
            <w:hideMark/>
          </w:tcPr>
          <w:p w14:paraId="2585B9FB" w14:textId="2F83D2DA" w:rsidR="0007646A" w:rsidRPr="00627849" w:rsidRDefault="0007646A">
            <w:pPr>
              <w:ind w:firstLineChars="0" w:firstLine="0"/>
              <w:jc w:val="right"/>
              <w:rPr>
                <w:rFonts w:ascii="ＭＳ 明朝" w:hAnsi="ＭＳ 明朝"/>
                <w:szCs w:val="22"/>
              </w:rPr>
              <w:pPrChange w:id="167" w:author="正典 松浦" w:date="2023-12-12T20:59:00Z">
                <w:pPr>
                  <w:ind w:firstLine="220"/>
                  <w:jc w:val="right"/>
                </w:pPr>
              </w:pPrChange>
            </w:pPr>
            <w:r w:rsidRPr="00627849">
              <w:rPr>
                <w:rFonts w:ascii="ＭＳ 明朝" w:hAnsi="ＭＳ 明朝" w:hint="eastAsia"/>
                <w:color w:val="000000"/>
                <w:szCs w:val="22"/>
              </w:rPr>
              <w:t>871</w:t>
            </w:r>
          </w:p>
        </w:tc>
      </w:tr>
      <w:tr w:rsidR="0007646A" w:rsidRPr="00627849" w14:paraId="674993C5" w14:textId="77777777" w:rsidTr="00766B1B">
        <w:trPr>
          <w:trHeight w:val="367"/>
          <w:jc w:val="center"/>
        </w:trPr>
        <w:tc>
          <w:tcPr>
            <w:tcW w:w="2979" w:type="dxa"/>
            <w:tcBorders>
              <w:top w:val="nil"/>
              <w:left w:val="nil"/>
              <w:bottom w:val="single" w:sz="4" w:space="0" w:color="auto"/>
              <w:right w:val="nil"/>
            </w:tcBorders>
            <w:shd w:val="clear" w:color="auto" w:fill="auto"/>
            <w:noWrap/>
            <w:vAlign w:val="center"/>
            <w:hideMark/>
          </w:tcPr>
          <w:p w14:paraId="2BFA2965" w14:textId="098DCCFB" w:rsidR="0007646A" w:rsidRPr="00627849" w:rsidRDefault="00D15C6A">
            <w:pPr>
              <w:ind w:firstLineChars="0" w:firstLine="0"/>
              <w:rPr>
                <w:rFonts w:ascii="ＭＳ 明朝" w:hAnsi="ＭＳ 明朝"/>
                <w:szCs w:val="22"/>
              </w:rPr>
              <w:pPrChange w:id="168" w:author="正典 松浦" w:date="2023-12-12T20:59:00Z">
                <w:pPr>
                  <w:ind w:firstLine="220"/>
                </w:pPr>
              </w:pPrChange>
            </w:pPr>
            <w:r w:rsidRPr="00627849">
              <w:rPr>
                <w:rFonts w:ascii="ＭＳ 明朝" w:hAnsi="ＭＳ 明朝" w:hint="eastAsia"/>
                <w:szCs w:val="22"/>
              </w:rPr>
              <w:t>ヤモリ科</w:t>
            </w:r>
          </w:p>
        </w:tc>
        <w:tc>
          <w:tcPr>
            <w:tcW w:w="1690" w:type="dxa"/>
            <w:tcBorders>
              <w:top w:val="nil"/>
              <w:left w:val="nil"/>
              <w:bottom w:val="single" w:sz="4" w:space="0" w:color="auto"/>
              <w:right w:val="nil"/>
            </w:tcBorders>
            <w:shd w:val="clear" w:color="auto" w:fill="auto"/>
            <w:noWrap/>
            <w:vAlign w:val="center"/>
            <w:hideMark/>
          </w:tcPr>
          <w:p w14:paraId="3712CCDA" w14:textId="78723DF6" w:rsidR="0007646A" w:rsidRPr="00627849" w:rsidRDefault="0007646A">
            <w:pPr>
              <w:ind w:firstLineChars="0" w:firstLine="0"/>
              <w:jc w:val="right"/>
              <w:rPr>
                <w:rFonts w:ascii="ＭＳ 明朝" w:hAnsi="ＭＳ 明朝"/>
                <w:szCs w:val="22"/>
              </w:rPr>
              <w:pPrChange w:id="169" w:author="正典 松浦" w:date="2023-12-12T20:59:00Z">
                <w:pPr>
                  <w:ind w:firstLine="220"/>
                  <w:jc w:val="right"/>
                </w:pPr>
              </w:pPrChange>
            </w:pPr>
            <w:r w:rsidRPr="00627849">
              <w:rPr>
                <w:rFonts w:ascii="ＭＳ 明朝" w:hAnsi="ＭＳ 明朝" w:hint="eastAsia"/>
                <w:color w:val="000000"/>
                <w:szCs w:val="22"/>
              </w:rPr>
              <w:t>803</w:t>
            </w:r>
          </w:p>
        </w:tc>
      </w:tr>
    </w:tbl>
    <w:p w14:paraId="6C793DB6" w14:textId="77777777" w:rsidR="00F33FAE" w:rsidRPr="00627849" w:rsidRDefault="00674AC1" w:rsidP="00F33FAE">
      <w:pPr>
        <w:ind w:firstLine="220"/>
        <w:jc w:val="center"/>
        <w:rPr>
          <w:rFonts w:ascii="ＭＳ 明朝" w:hAnsi="ＭＳ 明朝"/>
          <w:szCs w:val="22"/>
        </w:rPr>
      </w:pPr>
      <w:r w:rsidRPr="00627849">
        <w:rPr>
          <w:rFonts w:ascii="ＭＳ 明朝" w:hAnsi="ＭＳ 明朝" w:hint="eastAsia"/>
          <w:szCs w:val="22"/>
        </w:rPr>
        <w:t>注</w:t>
      </w:r>
      <w:r w:rsidRPr="00627849">
        <w:rPr>
          <w:rFonts w:ascii="ＭＳ 明朝" w:hAnsi="ＭＳ 明朝"/>
          <w:szCs w:val="22"/>
        </w:rPr>
        <w:t xml:space="preserve">: </w:t>
      </w:r>
      <w:r w:rsidRPr="00627849">
        <w:rPr>
          <w:rFonts w:ascii="ＭＳ 明朝" w:hAnsi="ＭＳ 明朝" w:hint="eastAsia"/>
          <w:szCs w:val="22"/>
        </w:rPr>
        <w:t>筆者作成</w:t>
      </w:r>
      <w:bookmarkStart w:id="170" w:name="_Ref141396615"/>
    </w:p>
    <w:p w14:paraId="019A289B" w14:textId="4E1762E3" w:rsidR="00644D57" w:rsidRPr="00627849" w:rsidDel="00803A76" w:rsidRDefault="00C53DC5" w:rsidP="00070FDB">
      <w:pPr>
        <w:ind w:firstLine="220"/>
        <w:rPr>
          <w:del w:id="171" w:author="正典 松浦" w:date="2023-12-12T21:02:00Z"/>
          <w:rFonts w:ascii="ＭＳ 明朝" w:hAnsi="ＭＳ 明朝"/>
          <w:szCs w:val="22"/>
        </w:rPr>
      </w:pPr>
      <w:del w:id="172" w:author="正典 松浦" w:date="2023-12-12T21:02:00Z">
        <w:r w:rsidRPr="00627849" w:rsidDel="00803A76">
          <w:rPr>
            <w:rFonts w:ascii="ＭＳ 明朝" w:hAnsi="ＭＳ 明朝"/>
            <w:szCs w:val="22"/>
          </w:rPr>
          <w:fldChar w:fldCharType="begin"/>
        </w:r>
        <w:r w:rsidRPr="00627849" w:rsidDel="00803A76">
          <w:rPr>
            <w:rFonts w:ascii="ＭＳ 明朝" w:hAnsi="ＭＳ 明朝"/>
            <w:szCs w:val="22"/>
          </w:rPr>
          <w:delInstrText xml:space="preserve"> REF _Ref141397509 \h </w:delInstrText>
        </w:r>
        <w:r w:rsidR="003402B5" w:rsidRPr="00627849" w:rsidDel="00803A76">
          <w:rPr>
            <w:rFonts w:ascii="ＭＳ 明朝" w:hAnsi="ＭＳ 明朝"/>
            <w:szCs w:val="22"/>
          </w:rPr>
          <w:delInstrText xml:space="preserve"> \* MERGEFORMAT </w:delInstrText>
        </w:r>
        <w:r w:rsidRPr="00627849" w:rsidDel="00803A76">
          <w:rPr>
            <w:rFonts w:ascii="ＭＳ 明朝" w:hAnsi="ＭＳ 明朝"/>
            <w:szCs w:val="22"/>
          </w:rPr>
        </w:r>
        <w:r w:rsidRPr="00627849" w:rsidDel="00803A76">
          <w:rPr>
            <w:rFonts w:ascii="ＭＳ 明朝" w:hAnsi="ＭＳ 明朝"/>
            <w:szCs w:val="22"/>
          </w:rPr>
          <w:fldChar w:fldCharType="separate"/>
        </w:r>
        <w:r w:rsidR="00D16AC7" w:rsidRPr="00627849" w:rsidDel="00803A76">
          <w:rPr>
            <w:rFonts w:ascii="ＭＳ 明朝" w:hAnsi="ＭＳ 明朝"/>
            <w:szCs w:val="22"/>
          </w:rPr>
          <w:delText xml:space="preserve">表 </w:delText>
        </w:r>
        <w:r w:rsidR="00D16AC7" w:rsidRPr="00627849" w:rsidDel="00803A76">
          <w:rPr>
            <w:rFonts w:ascii="ＭＳ 明朝" w:hAnsi="ＭＳ 明朝"/>
            <w:noProof/>
            <w:szCs w:val="22"/>
          </w:rPr>
          <w:delText>5</w:delText>
        </w:r>
        <w:r w:rsidRPr="00627849" w:rsidDel="00803A76">
          <w:rPr>
            <w:rFonts w:ascii="ＭＳ 明朝" w:hAnsi="ＭＳ 明朝"/>
            <w:szCs w:val="22"/>
          </w:rPr>
          <w:fldChar w:fldCharType="end"/>
        </w:r>
        <w:r w:rsidR="00644D57" w:rsidRPr="00627849" w:rsidDel="00803A76">
          <w:rPr>
            <w:rFonts w:ascii="ＭＳ 明朝" w:hAnsi="ＭＳ 明朝" w:hint="eastAsia"/>
            <w:szCs w:val="22"/>
          </w:rPr>
          <w:delText>では</w:delText>
        </w:r>
        <w:r w:rsidR="001431C7" w:rsidRPr="00627849" w:rsidDel="00803A76">
          <w:rPr>
            <w:rFonts w:ascii="ＭＳ 明朝" w:hAnsi="ＭＳ 明朝" w:hint="eastAsia"/>
            <w:szCs w:val="22"/>
          </w:rPr>
          <w:delText>日本が</w:delText>
        </w:r>
      </w:del>
      <w:del w:id="173" w:author="正典 松浦" w:date="2023-12-12T20:53:00Z">
        <w:r w:rsidR="001431C7" w:rsidRPr="00627849" w:rsidDel="00A85752">
          <w:rPr>
            <w:rFonts w:ascii="ＭＳ 明朝" w:hAnsi="ＭＳ 明朝" w:hint="eastAsia"/>
            <w:szCs w:val="22"/>
          </w:rPr>
          <w:delText>どの国から</w:delText>
        </w:r>
      </w:del>
      <w:del w:id="174" w:author="正典 松浦" w:date="2023-12-12T21:02:00Z">
        <w:r w:rsidR="001431C7" w:rsidRPr="00627849" w:rsidDel="00803A76">
          <w:rPr>
            <w:rFonts w:ascii="ＭＳ 明朝" w:hAnsi="ＭＳ 明朝" w:hint="eastAsia"/>
            <w:szCs w:val="22"/>
          </w:rPr>
          <w:delText>カメレオン科の野生動物を取引してい</w:delText>
        </w:r>
      </w:del>
      <w:del w:id="175" w:author="正典 松浦" w:date="2023-12-12T20:53:00Z">
        <w:r w:rsidR="001431C7" w:rsidRPr="00627849" w:rsidDel="00B9604C">
          <w:rPr>
            <w:rFonts w:ascii="ＭＳ 明朝" w:hAnsi="ＭＳ 明朝" w:hint="eastAsia"/>
            <w:szCs w:val="22"/>
          </w:rPr>
          <w:delText>るの</w:delText>
        </w:r>
      </w:del>
      <w:del w:id="176" w:author="正典 松浦" w:date="2023-12-12T20:54:00Z">
        <w:r w:rsidR="001431C7" w:rsidRPr="00627849" w:rsidDel="00B9604C">
          <w:rPr>
            <w:rFonts w:ascii="ＭＳ 明朝" w:hAnsi="ＭＳ 明朝" w:hint="eastAsia"/>
            <w:szCs w:val="22"/>
          </w:rPr>
          <w:delText>か</w:delText>
        </w:r>
      </w:del>
      <w:del w:id="177" w:author="正典 松浦" w:date="2023-12-12T21:02:00Z">
        <w:r w:rsidR="001431C7" w:rsidRPr="00627849" w:rsidDel="00803A76">
          <w:rPr>
            <w:rFonts w:ascii="ＭＳ 明朝" w:hAnsi="ＭＳ 明朝" w:hint="eastAsia"/>
            <w:szCs w:val="22"/>
          </w:rPr>
          <w:delText>を明らかにしている</w:delText>
        </w:r>
        <w:r w:rsidR="00434D0F" w:rsidRPr="00627849" w:rsidDel="00803A76">
          <w:rPr>
            <w:rFonts w:ascii="ＭＳ 明朝" w:hAnsi="ＭＳ 明朝" w:hint="eastAsia"/>
            <w:szCs w:val="22"/>
          </w:rPr>
          <w:delText>。</w:delText>
        </w:r>
      </w:del>
    </w:p>
    <w:p w14:paraId="3A135686" w14:textId="57E8A297" w:rsidR="003445AB" w:rsidRPr="00627849" w:rsidRDefault="003445AB" w:rsidP="003445AB">
      <w:pPr>
        <w:pStyle w:val="ad"/>
        <w:keepNext/>
        <w:ind w:firstLine="220"/>
        <w:rPr>
          <w:rFonts w:ascii="ＭＳ 明朝" w:hAnsi="ＭＳ 明朝"/>
          <w:szCs w:val="22"/>
        </w:rPr>
      </w:pPr>
      <w:bookmarkStart w:id="178" w:name="_Ref141397509"/>
      <w:bookmarkStart w:id="179" w:name="_Ref141397506"/>
      <w:r w:rsidRPr="00627849">
        <w:rPr>
          <w:rFonts w:ascii="ＭＳ 明朝" w:hAnsi="ＭＳ 明朝"/>
          <w:szCs w:val="22"/>
        </w:rPr>
        <w:t xml:space="preserve">表 </w:t>
      </w:r>
      <w:r w:rsidRPr="00627849">
        <w:rPr>
          <w:rFonts w:ascii="ＭＳ 明朝" w:hAnsi="ＭＳ 明朝"/>
          <w:szCs w:val="22"/>
        </w:rPr>
        <w:fldChar w:fldCharType="begin"/>
      </w:r>
      <w:r w:rsidRPr="00627849">
        <w:rPr>
          <w:rFonts w:ascii="ＭＳ 明朝" w:hAnsi="ＭＳ 明朝"/>
          <w:szCs w:val="22"/>
        </w:rPr>
        <w:instrText xml:space="preserve"> SEQ 表 \* ARABIC </w:instrText>
      </w:r>
      <w:r w:rsidRPr="00627849">
        <w:rPr>
          <w:rFonts w:ascii="ＭＳ 明朝" w:hAnsi="ＭＳ 明朝"/>
          <w:szCs w:val="22"/>
        </w:rPr>
        <w:fldChar w:fldCharType="separate"/>
      </w:r>
      <w:ins w:id="180" w:author="正典 松浦" w:date="2023-12-19T19:23:00Z">
        <w:r w:rsidR="00DB3E08" w:rsidRPr="00627849">
          <w:rPr>
            <w:rFonts w:ascii="ＭＳ 明朝" w:hAnsi="ＭＳ 明朝"/>
            <w:noProof/>
            <w:szCs w:val="22"/>
          </w:rPr>
          <w:t>4</w:t>
        </w:r>
      </w:ins>
      <w:del w:id="181" w:author="正典 松浦" w:date="2023-12-15T16:47:00Z">
        <w:r w:rsidR="00D15B63" w:rsidRPr="00627849" w:rsidDel="001D0BC5">
          <w:rPr>
            <w:rFonts w:ascii="ＭＳ 明朝" w:hAnsi="ＭＳ 明朝"/>
            <w:noProof/>
            <w:szCs w:val="22"/>
          </w:rPr>
          <w:delText>5</w:delText>
        </w:r>
      </w:del>
      <w:r w:rsidRPr="00627849">
        <w:rPr>
          <w:rFonts w:ascii="ＭＳ 明朝" w:hAnsi="ＭＳ 明朝"/>
          <w:szCs w:val="22"/>
        </w:rPr>
        <w:fldChar w:fldCharType="end"/>
      </w:r>
      <w:bookmarkEnd w:id="170"/>
      <w:bookmarkEnd w:id="178"/>
      <w:r w:rsidRPr="00627849">
        <w:rPr>
          <w:rFonts w:ascii="ＭＳ 明朝" w:hAnsi="ＭＳ 明朝" w:hint="eastAsia"/>
          <w:szCs w:val="22"/>
        </w:rPr>
        <w:t xml:space="preserve">　</w:t>
      </w:r>
      <w:ins w:id="182" w:author="正典 松浦" w:date="2023-12-12T19:29:00Z">
        <w:r w:rsidR="00080682" w:rsidRPr="00627849">
          <w:rPr>
            <w:rFonts w:ascii="ＭＳ 明朝" w:hAnsi="ＭＳ 明朝" w:hint="eastAsia"/>
            <w:szCs w:val="22"/>
          </w:rPr>
          <w:t>日本の</w:t>
        </w:r>
      </w:ins>
      <w:del w:id="183" w:author="正典 松浦" w:date="2023-12-12T19:29:00Z">
        <w:r w:rsidR="00861BCC" w:rsidRPr="00627849" w:rsidDel="00080682">
          <w:rPr>
            <w:rFonts w:ascii="ＭＳ 明朝" w:hAnsi="ＭＳ 明朝" w:hint="eastAsia"/>
            <w:szCs w:val="22"/>
          </w:rPr>
          <w:delText>マダガスカル</w:delText>
        </w:r>
        <w:r w:rsidRPr="00627849" w:rsidDel="00080682">
          <w:rPr>
            <w:rFonts w:ascii="ＭＳ 明朝" w:hAnsi="ＭＳ 明朝" w:hint="eastAsia"/>
            <w:szCs w:val="22"/>
          </w:rPr>
          <w:delText>からの野生動物取引件数</w:delText>
        </w:r>
      </w:del>
      <w:bookmarkEnd w:id="179"/>
      <w:ins w:id="184" w:author="正典 松浦" w:date="2023-12-12T19:29:00Z">
        <w:r w:rsidR="00080682" w:rsidRPr="00627849">
          <w:rPr>
            <w:rFonts w:ascii="ＭＳ 明朝" w:hAnsi="ＭＳ 明朝" w:hint="eastAsia"/>
            <w:szCs w:val="22"/>
          </w:rPr>
          <w:t>カメレオン</w:t>
        </w:r>
      </w:ins>
      <w:ins w:id="185" w:author="正典 松浦" w:date="2023-12-17T17:43:00Z">
        <w:r w:rsidR="007636B4" w:rsidRPr="00627849">
          <w:rPr>
            <w:rFonts w:ascii="ＭＳ 明朝" w:hAnsi="ＭＳ 明朝" w:hint="eastAsia"/>
            <w:szCs w:val="22"/>
          </w:rPr>
          <w:t>科</w:t>
        </w:r>
      </w:ins>
      <w:ins w:id="186" w:author="正典 松浦" w:date="2023-12-12T19:29:00Z">
        <w:r w:rsidR="00080682" w:rsidRPr="00627849">
          <w:rPr>
            <w:rFonts w:ascii="ＭＳ 明朝" w:hAnsi="ＭＳ 明朝" w:hint="eastAsia"/>
            <w:szCs w:val="22"/>
          </w:rPr>
          <w:t>輸入</w:t>
        </w:r>
      </w:ins>
      <w:ins w:id="187" w:author="正典 松浦" w:date="2023-12-12T21:01:00Z">
        <w:r w:rsidR="00CB544A" w:rsidRPr="00627849">
          <w:rPr>
            <w:rFonts w:ascii="ＭＳ 明朝" w:hAnsi="ＭＳ 明朝" w:hint="eastAsia"/>
            <w:szCs w:val="22"/>
          </w:rPr>
          <w:t>上位5か国</w:t>
        </w:r>
      </w:ins>
    </w:p>
    <w:tbl>
      <w:tblPr>
        <w:tblW w:w="4171" w:type="dxa"/>
        <w:jc w:val="center"/>
        <w:tblCellMar>
          <w:left w:w="99" w:type="dxa"/>
          <w:right w:w="99" w:type="dxa"/>
        </w:tblCellMar>
        <w:tblLook w:val="04A0" w:firstRow="1" w:lastRow="0" w:firstColumn="1" w:lastColumn="0" w:noHBand="0" w:noVBand="1"/>
      </w:tblPr>
      <w:tblGrid>
        <w:gridCol w:w="2654"/>
        <w:gridCol w:w="1517"/>
        <w:tblGridChange w:id="188">
          <w:tblGrid>
            <w:gridCol w:w="2654"/>
            <w:gridCol w:w="1517"/>
          </w:tblGrid>
        </w:tblGridChange>
      </w:tblGrid>
      <w:tr w:rsidR="000A6576" w:rsidRPr="00627849" w14:paraId="42D7AA48" w14:textId="77777777" w:rsidTr="000A6576">
        <w:trPr>
          <w:trHeight w:val="420"/>
          <w:jc w:val="center"/>
        </w:trPr>
        <w:tc>
          <w:tcPr>
            <w:tcW w:w="2654" w:type="dxa"/>
            <w:tcBorders>
              <w:top w:val="single" w:sz="4" w:space="0" w:color="auto"/>
              <w:left w:val="nil"/>
              <w:bottom w:val="single" w:sz="4" w:space="0" w:color="auto"/>
              <w:right w:val="nil"/>
            </w:tcBorders>
            <w:shd w:val="clear" w:color="auto" w:fill="auto"/>
            <w:noWrap/>
            <w:vAlign w:val="center"/>
          </w:tcPr>
          <w:p w14:paraId="02CF9E73" w14:textId="6CB09833" w:rsidR="000A6576" w:rsidRPr="00627849" w:rsidRDefault="000A6576">
            <w:pPr>
              <w:ind w:firstLineChars="0" w:firstLine="0"/>
              <w:rPr>
                <w:rFonts w:ascii="ＭＳ 明朝" w:hAnsi="ＭＳ 明朝"/>
                <w:rPrChange w:id="189" w:author="正典 松浦" w:date="2023-12-19T20:15:00Z">
                  <w:rPr/>
                </w:rPrChange>
              </w:rPr>
              <w:pPrChange w:id="190" w:author="正典 松浦" w:date="2023-12-12T20:59:00Z">
                <w:pPr>
                  <w:ind w:firstLine="220"/>
                </w:pPr>
              </w:pPrChange>
            </w:pPr>
            <w:del w:id="191" w:author="正典 松浦" w:date="2023-12-15T16:17:00Z">
              <w:r w:rsidRPr="00627849" w:rsidDel="00732A74">
                <w:rPr>
                  <w:rFonts w:ascii="ＭＳ 明朝" w:hAnsi="ＭＳ 明朝" w:hint="eastAsia"/>
                  <w:rPrChange w:id="192" w:author="正典 松浦" w:date="2023-12-19T20:15:00Z">
                    <w:rPr>
                      <w:rFonts w:hint="eastAsia"/>
                    </w:rPr>
                  </w:rPrChange>
                </w:rPr>
                <w:delText>和名</w:delText>
              </w:r>
            </w:del>
            <w:ins w:id="193" w:author="正典 松浦" w:date="2023-12-15T16:17:00Z">
              <w:r w:rsidR="00732A74" w:rsidRPr="00080174">
                <w:rPr>
                  <w:rFonts w:ascii="ＭＳ 明朝" w:hAnsi="ＭＳ 明朝" w:hint="eastAsia"/>
                </w:rPr>
                <w:t>国</w:t>
              </w:r>
            </w:ins>
          </w:p>
        </w:tc>
        <w:tc>
          <w:tcPr>
            <w:tcW w:w="1517" w:type="dxa"/>
            <w:tcBorders>
              <w:top w:val="single" w:sz="4" w:space="0" w:color="auto"/>
              <w:left w:val="nil"/>
              <w:bottom w:val="single" w:sz="4" w:space="0" w:color="auto"/>
              <w:right w:val="nil"/>
            </w:tcBorders>
            <w:shd w:val="clear" w:color="auto" w:fill="auto"/>
            <w:noWrap/>
            <w:vAlign w:val="center"/>
          </w:tcPr>
          <w:p w14:paraId="71FE4631" w14:textId="059ED58A" w:rsidR="000A6576" w:rsidRPr="00627849" w:rsidRDefault="000A6576">
            <w:pPr>
              <w:ind w:firstLineChars="0" w:firstLine="0"/>
              <w:rPr>
                <w:rFonts w:ascii="ＭＳ 明朝" w:hAnsi="ＭＳ 明朝"/>
                <w:rPrChange w:id="194" w:author="正典 松浦" w:date="2023-12-19T20:15:00Z">
                  <w:rPr/>
                </w:rPrChange>
              </w:rPr>
              <w:pPrChange w:id="195" w:author="正典 松浦" w:date="2023-12-12T20:59:00Z">
                <w:pPr>
                  <w:jc w:val="right"/>
                </w:pPr>
              </w:pPrChange>
            </w:pPr>
            <w:r w:rsidRPr="00627849">
              <w:rPr>
                <w:rFonts w:ascii="ＭＳ 明朝" w:hAnsi="ＭＳ 明朝" w:hint="eastAsia"/>
                <w:rPrChange w:id="196" w:author="正典 松浦" w:date="2023-12-19T20:15:00Z">
                  <w:rPr>
                    <w:rFonts w:hint="eastAsia"/>
                  </w:rPr>
                </w:rPrChange>
              </w:rPr>
              <w:t>取引件数</w:t>
            </w:r>
          </w:p>
        </w:tc>
      </w:tr>
      <w:tr w:rsidR="0063361E" w:rsidRPr="00627849" w14:paraId="4D32BF2F" w14:textId="77777777" w:rsidTr="00872F47">
        <w:tblPrEx>
          <w:tblW w:w="4171" w:type="dxa"/>
          <w:jc w:val="center"/>
          <w:tblCellMar>
            <w:left w:w="99" w:type="dxa"/>
            <w:right w:w="99" w:type="dxa"/>
          </w:tblCellMar>
          <w:tblPrExChange w:id="197" w:author="正典 松浦" w:date="2023-12-12T19:30:00Z">
            <w:tblPrEx>
              <w:tblW w:w="4171" w:type="dxa"/>
              <w:jc w:val="center"/>
              <w:tblCellMar>
                <w:left w:w="99" w:type="dxa"/>
                <w:right w:w="99" w:type="dxa"/>
              </w:tblCellMar>
            </w:tblPrEx>
          </w:tblPrExChange>
        </w:tblPrEx>
        <w:trPr>
          <w:trHeight w:val="283"/>
          <w:jc w:val="center"/>
          <w:trPrChange w:id="198" w:author="正典 松浦" w:date="2023-12-12T19:30:00Z">
            <w:trPr>
              <w:trHeight w:val="420"/>
              <w:jc w:val="center"/>
            </w:trPr>
          </w:trPrChange>
        </w:trPr>
        <w:tc>
          <w:tcPr>
            <w:tcW w:w="2654" w:type="dxa"/>
            <w:tcBorders>
              <w:top w:val="single" w:sz="4" w:space="0" w:color="auto"/>
              <w:left w:val="nil"/>
              <w:bottom w:val="nil"/>
              <w:right w:val="nil"/>
            </w:tcBorders>
            <w:shd w:val="clear" w:color="auto" w:fill="auto"/>
            <w:noWrap/>
            <w:vAlign w:val="center"/>
            <w:hideMark/>
            <w:tcPrChange w:id="199" w:author="正典 松浦" w:date="2023-12-12T19:30:00Z">
              <w:tcPr>
                <w:tcW w:w="2654" w:type="dxa"/>
                <w:tcBorders>
                  <w:top w:val="single" w:sz="4" w:space="0" w:color="auto"/>
                  <w:left w:val="nil"/>
                  <w:bottom w:val="nil"/>
                  <w:right w:val="nil"/>
                </w:tcBorders>
                <w:shd w:val="clear" w:color="auto" w:fill="auto"/>
                <w:noWrap/>
                <w:hideMark/>
              </w:tcPr>
            </w:tcPrChange>
          </w:tcPr>
          <w:p w14:paraId="675DA5E1" w14:textId="62F119B6" w:rsidR="0063361E" w:rsidRPr="00627849" w:rsidRDefault="00A33265">
            <w:pPr>
              <w:ind w:firstLineChars="0" w:firstLine="0"/>
              <w:rPr>
                <w:rFonts w:ascii="ＭＳ 明朝" w:hAnsi="ＭＳ 明朝"/>
                <w:rPrChange w:id="200" w:author="正典 松浦" w:date="2023-12-19T20:15:00Z">
                  <w:rPr/>
                </w:rPrChange>
              </w:rPr>
              <w:pPrChange w:id="201" w:author="正典 松浦" w:date="2023-12-12T20:59:00Z">
                <w:pPr>
                  <w:ind w:firstLine="220"/>
                </w:pPr>
              </w:pPrChange>
            </w:pPr>
            <w:ins w:id="202" w:author="正典 松浦" w:date="2023-12-12T19:30:00Z">
              <w:r w:rsidRPr="00080174">
                <w:rPr>
                  <w:rFonts w:ascii="ＭＳ 明朝" w:hAnsi="ＭＳ 明朝" w:hint="eastAsia"/>
                </w:rPr>
                <w:t>マダガスカル</w:t>
              </w:r>
            </w:ins>
            <w:del w:id="203" w:author="正典 松浦" w:date="2023-12-12T19:29:00Z">
              <w:r w:rsidR="0063361E" w:rsidRPr="00627849" w:rsidDel="00882A6B">
                <w:rPr>
                  <w:rFonts w:ascii="ＭＳ 明朝" w:hAnsi="ＭＳ 明朝" w:hint="eastAsia"/>
                  <w:rPrChange w:id="204" w:author="正典 松浦" w:date="2023-12-19T20:15:00Z">
                    <w:rPr>
                      <w:rFonts w:hint="eastAsia"/>
                    </w:rPr>
                  </w:rPrChange>
                </w:rPr>
                <w:delText>カメレオン科</w:delText>
              </w:r>
              <w:r w:rsidR="0063361E" w:rsidRPr="00627849" w:rsidDel="00882A6B">
                <w:rPr>
                  <w:rFonts w:ascii="ＭＳ 明朝" w:hAnsi="ＭＳ 明朝"/>
                  <w:rPrChange w:id="205" w:author="正典 松浦" w:date="2023-12-19T20:15:00Z">
                    <w:rPr/>
                  </w:rPrChange>
                </w:rPr>
                <w:delText xml:space="preserve"> </w:delText>
              </w:r>
            </w:del>
          </w:p>
        </w:tc>
        <w:tc>
          <w:tcPr>
            <w:tcW w:w="1517" w:type="dxa"/>
            <w:tcBorders>
              <w:top w:val="single" w:sz="4" w:space="0" w:color="auto"/>
              <w:left w:val="nil"/>
              <w:bottom w:val="nil"/>
              <w:right w:val="nil"/>
            </w:tcBorders>
            <w:shd w:val="clear" w:color="auto" w:fill="auto"/>
            <w:noWrap/>
            <w:vAlign w:val="center"/>
            <w:hideMark/>
            <w:tcPrChange w:id="206" w:author="正典 松浦" w:date="2023-12-12T19:30:00Z">
              <w:tcPr>
                <w:tcW w:w="1517" w:type="dxa"/>
                <w:tcBorders>
                  <w:top w:val="single" w:sz="4" w:space="0" w:color="auto"/>
                  <w:left w:val="nil"/>
                  <w:bottom w:val="nil"/>
                  <w:right w:val="nil"/>
                </w:tcBorders>
                <w:shd w:val="clear" w:color="auto" w:fill="auto"/>
                <w:noWrap/>
                <w:hideMark/>
              </w:tcPr>
            </w:tcPrChange>
          </w:tcPr>
          <w:p w14:paraId="0EB191CB" w14:textId="3EA55F92" w:rsidR="0063361E" w:rsidRPr="00627849" w:rsidRDefault="0063361E">
            <w:pPr>
              <w:ind w:firstLineChars="0" w:firstLine="0"/>
              <w:rPr>
                <w:rFonts w:ascii="ＭＳ 明朝" w:hAnsi="ＭＳ 明朝"/>
                <w:rPrChange w:id="207" w:author="正典 松浦" w:date="2023-12-19T20:15:00Z">
                  <w:rPr/>
                </w:rPrChange>
              </w:rPr>
              <w:pPrChange w:id="208" w:author="正典 松浦" w:date="2023-12-12T20:59:00Z">
                <w:pPr>
                  <w:jc w:val="right"/>
                </w:pPr>
              </w:pPrChange>
            </w:pPr>
            <w:ins w:id="209" w:author="正典 松浦" w:date="2023-12-12T19:29:00Z">
              <w:r w:rsidRPr="00627849">
                <w:rPr>
                  <w:rFonts w:ascii="ＭＳ 明朝" w:hAnsi="ＭＳ 明朝"/>
                  <w:rPrChange w:id="210" w:author="正典 松浦" w:date="2023-12-19T20:15:00Z">
                    <w:rPr>
                      <w:rFonts w:ascii="游ゴシック" w:eastAsia="游ゴシック" w:hAnsi="游ゴシック"/>
                    </w:rPr>
                  </w:rPrChange>
                </w:rPr>
                <w:t>778</w:t>
              </w:r>
            </w:ins>
            <w:del w:id="211" w:author="正典 松浦" w:date="2023-12-12T19:29:00Z">
              <w:r w:rsidRPr="00627849" w:rsidDel="00882A6B">
                <w:rPr>
                  <w:rFonts w:ascii="ＭＳ 明朝" w:hAnsi="ＭＳ 明朝"/>
                  <w:rPrChange w:id="212" w:author="正典 松浦" w:date="2023-12-19T20:15:00Z">
                    <w:rPr/>
                  </w:rPrChange>
                </w:rPr>
                <w:delText>778</w:delText>
              </w:r>
            </w:del>
          </w:p>
        </w:tc>
      </w:tr>
      <w:tr w:rsidR="0063361E" w:rsidRPr="00627849" w14:paraId="48D43D6F" w14:textId="77777777" w:rsidTr="00872F47">
        <w:tblPrEx>
          <w:tblW w:w="4171" w:type="dxa"/>
          <w:jc w:val="center"/>
          <w:tblCellMar>
            <w:left w:w="99" w:type="dxa"/>
            <w:right w:w="99" w:type="dxa"/>
          </w:tblCellMar>
          <w:tblPrExChange w:id="213" w:author="正典 松浦" w:date="2023-12-12T19:30:00Z">
            <w:tblPrEx>
              <w:tblW w:w="4171" w:type="dxa"/>
              <w:jc w:val="center"/>
              <w:tblCellMar>
                <w:left w:w="99" w:type="dxa"/>
                <w:right w:w="99" w:type="dxa"/>
              </w:tblCellMar>
            </w:tblPrEx>
          </w:tblPrExChange>
        </w:tblPrEx>
        <w:trPr>
          <w:trHeight w:val="283"/>
          <w:jc w:val="center"/>
          <w:trPrChange w:id="214" w:author="正典 松浦" w:date="2023-12-12T19:30:00Z">
            <w:trPr>
              <w:trHeight w:val="420"/>
              <w:jc w:val="center"/>
            </w:trPr>
          </w:trPrChange>
        </w:trPr>
        <w:tc>
          <w:tcPr>
            <w:tcW w:w="2654" w:type="dxa"/>
            <w:tcBorders>
              <w:top w:val="nil"/>
              <w:left w:val="nil"/>
              <w:bottom w:val="nil"/>
              <w:right w:val="nil"/>
            </w:tcBorders>
            <w:shd w:val="clear" w:color="auto" w:fill="auto"/>
            <w:noWrap/>
            <w:vAlign w:val="center"/>
            <w:hideMark/>
            <w:tcPrChange w:id="215" w:author="正典 松浦" w:date="2023-12-12T19:30:00Z">
              <w:tcPr>
                <w:tcW w:w="2654" w:type="dxa"/>
                <w:tcBorders>
                  <w:top w:val="nil"/>
                  <w:left w:val="nil"/>
                  <w:bottom w:val="nil"/>
                  <w:right w:val="nil"/>
                </w:tcBorders>
                <w:shd w:val="clear" w:color="auto" w:fill="auto"/>
                <w:noWrap/>
                <w:hideMark/>
              </w:tcPr>
            </w:tcPrChange>
          </w:tcPr>
          <w:p w14:paraId="2EDD4EE2" w14:textId="5356B351" w:rsidR="0063361E" w:rsidRPr="00627849" w:rsidRDefault="00D13497">
            <w:pPr>
              <w:ind w:firstLineChars="0" w:firstLine="0"/>
              <w:rPr>
                <w:rFonts w:ascii="ＭＳ 明朝" w:hAnsi="ＭＳ 明朝"/>
                <w:rPrChange w:id="216" w:author="正典 松浦" w:date="2023-12-19T20:15:00Z">
                  <w:rPr/>
                </w:rPrChange>
              </w:rPr>
              <w:pPrChange w:id="217" w:author="正典 松浦" w:date="2023-12-12T20:59:00Z">
                <w:pPr>
                  <w:ind w:firstLine="220"/>
                </w:pPr>
              </w:pPrChange>
            </w:pPr>
            <w:ins w:id="218" w:author="正典 松浦" w:date="2023-12-12T19:30:00Z">
              <w:r w:rsidRPr="00080174">
                <w:rPr>
                  <w:rFonts w:ascii="ＭＳ 明朝" w:hAnsi="ＭＳ 明朝" w:hint="eastAsia"/>
                </w:rPr>
                <w:t>タンザニア</w:t>
              </w:r>
            </w:ins>
            <w:del w:id="219" w:author="正典 松浦" w:date="2023-12-12T19:29:00Z">
              <w:r w:rsidR="0063361E" w:rsidRPr="00627849" w:rsidDel="00882A6B">
                <w:rPr>
                  <w:rFonts w:ascii="ＭＳ 明朝" w:hAnsi="ＭＳ 明朝" w:hint="eastAsia"/>
                  <w:rPrChange w:id="220" w:author="正典 松浦" w:date="2023-12-19T20:15:00Z">
                    <w:rPr>
                      <w:rFonts w:hint="eastAsia"/>
                    </w:rPr>
                  </w:rPrChange>
                </w:rPr>
                <w:delText>ヤモリ科</w:delText>
              </w:r>
              <w:r w:rsidR="0063361E" w:rsidRPr="00627849" w:rsidDel="00882A6B">
                <w:rPr>
                  <w:rFonts w:ascii="ＭＳ 明朝" w:hAnsi="ＭＳ 明朝"/>
                  <w:rPrChange w:id="221" w:author="正典 松浦" w:date="2023-12-19T20:15:00Z">
                    <w:rPr/>
                  </w:rPrChange>
                </w:rPr>
                <w:delText xml:space="preserve"> </w:delText>
              </w:r>
            </w:del>
          </w:p>
        </w:tc>
        <w:tc>
          <w:tcPr>
            <w:tcW w:w="1517" w:type="dxa"/>
            <w:tcBorders>
              <w:top w:val="nil"/>
              <w:left w:val="nil"/>
              <w:bottom w:val="nil"/>
              <w:right w:val="nil"/>
            </w:tcBorders>
            <w:shd w:val="clear" w:color="auto" w:fill="auto"/>
            <w:noWrap/>
            <w:vAlign w:val="center"/>
            <w:hideMark/>
            <w:tcPrChange w:id="222" w:author="正典 松浦" w:date="2023-12-12T19:30:00Z">
              <w:tcPr>
                <w:tcW w:w="1517" w:type="dxa"/>
                <w:tcBorders>
                  <w:top w:val="nil"/>
                  <w:left w:val="nil"/>
                  <w:bottom w:val="nil"/>
                  <w:right w:val="nil"/>
                </w:tcBorders>
                <w:shd w:val="clear" w:color="auto" w:fill="auto"/>
                <w:noWrap/>
                <w:hideMark/>
              </w:tcPr>
            </w:tcPrChange>
          </w:tcPr>
          <w:p w14:paraId="7B2801A6" w14:textId="0E194658" w:rsidR="0063361E" w:rsidRPr="00627849" w:rsidRDefault="0063361E">
            <w:pPr>
              <w:ind w:firstLineChars="0" w:firstLine="0"/>
              <w:rPr>
                <w:rFonts w:ascii="ＭＳ 明朝" w:hAnsi="ＭＳ 明朝"/>
                <w:rPrChange w:id="223" w:author="正典 松浦" w:date="2023-12-19T20:15:00Z">
                  <w:rPr/>
                </w:rPrChange>
              </w:rPr>
              <w:pPrChange w:id="224" w:author="正典 松浦" w:date="2023-12-12T20:59:00Z">
                <w:pPr>
                  <w:jc w:val="right"/>
                </w:pPr>
              </w:pPrChange>
            </w:pPr>
            <w:ins w:id="225" w:author="正典 松浦" w:date="2023-12-12T19:29:00Z">
              <w:r w:rsidRPr="00627849">
                <w:rPr>
                  <w:rFonts w:ascii="ＭＳ 明朝" w:hAnsi="ＭＳ 明朝"/>
                  <w:rPrChange w:id="226" w:author="正典 松浦" w:date="2023-12-19T20:15:00Z">
                    <w:rPr>
                      <w:rFonts w:ascii="游ゴシック" w:eastAsia="游ゴシック" w:hAnsi="游ゴシック"/>
                    </w:rPr>
                  </w:rPrChange>
                </w:rPr>
                <w:t>728</w:t>
              </w:r>
            </w:ins>
            <w:del w:id="227" w:author="正典 松浦" w:date="2023-12-12T19:29:00Z">
              <w:r w:rsidRPr="00627849" w:rsidDel="00882A6B">
                <w:rPr>
                  <w:rFonts w:ascii="ＭＳ 明朝" w:hAnsi="ＭＳ 明朝"/>
                  <w:rPrChange w:id="228" w:author="正典 松浦" w:date="2023-12-19T20:15:00Z">
                    <w:rPr/>
                  </w:rPrChange>
                </w:rPr>
                <w:delText>683</w:delText>
              </w:r>
            </w:del>
          </w:p>
        </w:tc>
      </w:tr>
      <w:tr w:rsidR="0063361E" w:rsidRPr="00627849" w14:paraId="35C682B8" w14:textId="77777777" w:rsidTr="00872F47">
        <w:tblPrEx>
          <w:tblW w:w="4171" w:type="dxa"/>
          <w:jc w:val="center"/>
          <w:tblCellMar>
            <w:left w:w="99" w:type="dxa"/>
            <w:right w:w="99" w:type="dxa"/>
          </w:tblCellMar>
          <w:tblPrExChange w:id="229" w:author="正典 松浦" w:date="2023-12-12T19:30:00Z">
            <w:tblPrEx>
              <w:tblW w:w="4171" w:type="dxa"/>
              <w:jc w:val="center"/>
              <w:tblCellMar>
                <w:left w:w="99" w:type="dxa"/>
                <w:right w:w="99" w:type="dxa"/>
              </w:tblCellMar>
            </w:tblPrEx>
          </w:tblPrExChange>
        </w:tblPrEx>
        <w:trPr>
          <w:trHeight w:val="283"/>
          <w:jc w:val="center"/>
          <w:trPrChange w:id="230" w:author="正典 松浦" w:date="2023-12-12T19:30:00Z">
            <w:trPr>
              <w:trHeight w:val="420"/>
              <w:jc w:val="center"/>
            </w:trPr>
          </w:trPrChange>
        </w:trPr>
        <w:tc>
          <w:tcPr>
            <w:tcW w:w="2654" w:type="dxa"/>
            <w:tcBorders>
              <w:top w:val="nil"/>
              <w:left w:val="nil"/>
              <w:bottom w:val="nil"/>
              <w:right w:val="nil"/>
            </w:tcBorders>
            <w:shd w:val="clear" w:color="auto" w:fill="auto"/>
            <w:noWrap/>
            <w:vAlign w:val="center"/>
            <w:hideMark/>
            <w:tcPrChange w:id="231" w:author="正典 松浦" w:date="2023-12-12T19:30:00Z">
              <w:tcPr>
                <w:tcW w:w="2654" w:type="dxa"/>
                <w:tcBorders>
                  <w:top w:val="nil"/>
                  <w:left w:val="nil"/>
                  <w:bottom w:val="nil"/>
                  <w:right w:val="nil"/>
                </w:tcBorders>
                <w:shd w:val="clear" w:color="auto" w:fill="auto"/>
                <w:noWrap/>
                <w:hideMark/>
              </w:tcPr>
            </w:tcPrChange>
          </w:tcPr>
          <w:p w14:paraId="1145962E" w14:textId="7302CF08" w:rsidR="0063361E" w:rsidRPr="00627849" w:rsidRDefault="00D13497">
            <w:pPr>
              <w:ind w:firstLineChars="0" w:firstLine="0"/>
              <w:rPr>
                <w:rFonts w:ascii="ＭＳ 明朝" w:hAnsi="ＭＳ 明朝"/>
                <w:rPrChange w:id="232" w:author="正典 松浦" w:date="2023-12-19T20:15:00Z">
                  <w:rPr/>
                </w:rPrChange>
              </w:rPr>
              <w:pPrChange w:id="233" w:author="正典 松浦" w:date="2023-12-12T20:59:00Z">
                <w:pPr>
                  <w:ind w:firstLine="220"/>
                </w:pPr>
              </w:pPrChange>
            </w:pPr>
            <w:ins w:id="234" w:author="正典 松浦" w:date="2023-12-12T19:30:00Z">
              <w:r w:rsidRPr="00080174">
                <w:rPr>
                  <w:rFonts w:ascii="ＭＳ 明朝" w:hAnsi="ＭＳ 明朝" w:hint="eastAsia"/>
                </w:rPr>
                <w:t>アメリカ合衆国</w:t>
              </w:r>
            </w:ins>
            <w:del w:id="235" w:author="正典 松浦" w:date="2023-12-12T19:29:00Z">
              <w:r w:rsidR="0063361E" w:rsidRPr="00627849" w:rsidDel="00882A6B">
                <w:rPr>
                  <w:rFonts w:ascii="ＭＳ 明朝" w:hAnsi="ＭＳ 明朝" w:hint="eastAsia"/>
                  <w:rPrChange w:id="236" w:author="正典 松浦" w:date="2023-12-19T20:15:00Z">
                    <w:rPr>
                      <w:rFonts w:hint="eastAsia"/>
                    </w:rPr>
                  </w:rPrChange>
                </w:rPr>
                <w:delText>マダガスカルカエル科</w:delText>
              </w:r>
              <w:r w:rsidR="0063361E" w:rsidRPr="00627849" w:rsidDel="00882A6B">
                <w:rPr>
                  <w:rFonts w:ascii="ＭＳ 明朝" w:hAnsi="ＭＳ 明朝"/>
                  <w:rPrChange w:id="237" w:author="正典 松浦" w:date="2023-12-19T20:15:00Z">
                    <w:rPr/>
                  </w:rPrChange>
                </w:rPr>
                <w:delText xml:space="preserve"> </w:delText>
              </w:r>
            </w:del>
          </w:p>
        </w:tc>
        <w:tc>
          <w:tcPr>
            <w:tcW w:w="1517" w:type="dxa"/>
            <w:tcBorders>
              <w:top w:val="nil"/>
              <w:left w:val="nil"/>
              <w:bottom w:val="nil"/>
              <w:right w:val="nil"/>
            </w:tcBorders>
            <w:shd w:val="clear" w:color="auto" w:fill="auto"/>
            <w:noWrap/>
            <w:vAlign w:val="center"/>
            <w:hideMark/>
            <w:tcPrChange w:id="238" w:author="正典 松浦" w:date="2023-12-12T19:30:00Z">
              <w:tcPr>
                <w:tcW w:w="1517" w:type="dxa"/>
                <w:tcBorders>
                  <w:top w:val="nil"/>
                  <w:left w:val="nil"/>
                  <w:bottom w:val="nil"/>
                  <w:right w:val="nil"/>
                </w:tcBorders>
                <w:shd w:val="clear" w:color="auto" w:fill="auto"/>
                <w:noWrap/>
                <w:hideMark/>
              </w:tcPr>
            </w:tcPrChange>
          </w:tcPr>
          <w:p w14:paraId="359F27CC" w14:textId="7204E2AF" w:rsidR="0063361E" w:rsidRPr="00627849" w:rsidRDefault="0063361E">
            <w:pPr>
              <w:ind w:firstLineChars="0" w:firstLine="0"/>
              <w:rPr>
                <w:rFonts w:ascii="ＭＳ 明朝" w:hAnsi="ＭＳ 明朝"/>
                <w:rPrChange w:id="239" w:author="正典 松浦" w:date="2023-12-19T20:15:00Z">
                  <w:rPr/>
                </w:rPrChange>
              </w:rPr>
              <w:pPrChange w:id="240" w:author="正典 松浦" w:date="2023-12-12T20:59:00Z">
                <w:pPr>
                  <w:jc w:val="right"/>
                </w:pPr>
              </w:pPrChange>
            </w:pPr>
            <w:ins w:id="241" w:author="正典 松浦" w:date="2023-12-12T19:29:00Z">
              <w:r w:rsidRPr="00627849">
                <w:rPr>
                  <w:rFonts w:ascii="ＭＳ 明朝" w:hAnsi="ＭＳ 明朝"/>
                  <w:rPrChange w:id="242" w:author="正典 松浦" w:date="2023-12-19T20:15:00Z">
                    <w:rPr>
                      <w:rFonts w:ascii="游ゴシック" w:eastAsia="游ゴシック" w:hAnsi="游ゴシック"/>
                    </w:rPr>
                  </w:rPrChange>
                </w:rPr>
                <w:t>173</w:t>
              </w:r>
            </w:ins>
            <w:del w:id="243" w:author="正典 松浦" w:date="2023-12-12T19:29:00Z">
              <w:r w:rsidRPr="00627849" w:rsidDel="00882A6B">
                <w:rPr>
                  <w:rFonts w:ascii="ＭＳ 明朝" w:hAnsi="ＭＳ 明朝"/>
                  <w:rPrChange w:id="244" w:author="正典 松浦" w:date="2023-12-19T20:15:00Z">
                    <w:rPr/>
                  </w:rPrChange>
                </w:rPr>
                <w:delText>260</w:delText>
              </w:r>
            </w:del>
          </w:p>
        </w:tc>
      </w:tr>
      <w:tr w:rsidR="0063361E" w:rsidRPr="00627849" w14:paraId="5CC86F99" w14:textId="77777777" w:rsidTr="00872F47">
        <w:tblPrEx>
          <w:tblW w:w="4171" w:type="dxa"/>
          <w:jc w:val="center"/>
          <w:tblCellMar>
            <w:left w:w="99" w:type="dxa"/>
            <w:right w:w="99" w:type="dxa"/>
          </w:tblCellMar>
          <w:tblPrExChange w:id="245" w:author="正典 松浦" w:date="2023-12-12T19:30:00Z">
            <w:tblPrEx>
              <w:tblW w:w="4171" w:type="dxa"/>
              <w:jc w:val="center"/>
              <w:tblCellMar>
                <w:left w:w="99" w:type="dxa"/>
                <w:right w:w="99" w:type="dxa"/>
              </w:tblCellMar>
            </w:tblPrEx>
          </w:tblPrExChange>
        </w:tblPrEx>
        <w:trPr>
          <w:trHeight w:val="283"/>
          <w:jc w:val="center"/>
          <w:trPrChange w:id="246" w:author="正典 松浦" w:date="2023-12-12T19:30:00Z">
            <w:trPr>
              <w:trHeight w:val="420"/>
              <w:jc w:val="center"/>
            </w:trPr>
          </w:trPrChange>
        </w:trPr>
        <w:tc>
          <w:tcPr>
            <w:tcW w:w="2654" w:type="dxa"/>
            <w:tcBorders>
              <w:top w:val="nil"/>
              <w:left w:val="nil"/>
              <w:right w:val="nil"/>
            </w:tcBorders>
            <w:shd w:val="clear" w:color="auto" w:fill="auto"/>
            <w:noWrap/>
            <w:vAlign w:val="center"/>
            <w:hideMark/>
            <w:tcPrChange w:id="247" w:author="正典 松浦" w:date="2023-12-12T19:30:00Z">
              <w:tcPr>
                <w:tcW w:w="2654" w:type="dxa"/>
                <w:tcBorders>
                  <w:top w:val="nil"/>
                  <w:left w:val="nil"/>
                  <w:right w:val="nil"/>
                </w:tcBorders>
                <w:shd w:val="clear" w:color="auto" w:fill="auto"/>
                <w:noWrap/>
                <w:hideMark/>
              </w:tcPr>
            </w:tcPrChange>
          </w:tcPr>
          <w:p w14:paraId="1B919CDF" w14:textId="55397C91" w:rsidR="0063361E" w:rsidRPr="00627849" w:rsidRDefault="00D869D1">
            <w:pPr>
              <w:ind w:firstLineChars="0" w:firstLine="0"/>
              <w:rPr>
                <w:rFonts w:ascii="ＭＳ 明朝" w:hAnsi="ＭＳ 明朝"/>
                <w:rPrChange w:id="248" w:author="正典 松浦" w:date="2023-12-19T20:15:00Z">
                  <w:rPr/>
                </w:rPrChange>
              </w:rPr>
              <w:pPrChange w:id="249" w:author="正典 松浦" w:date="2023-12-12T20:59:00Z">
                <w:pPr>
                  <w:ind w:firstLine="220"/>
                </w:pPr>
              </w:pPrChange>
            </w:pPr>
            <w:ins w:id="250" w:author="正典 松浦" w:date="2023-12-12T19:31:00Z">
              <w:r w:rsidRPr="00080174">
                <w:rPr>
                  <w:rFonts w:ascii="ＭＳ 明朝" w:hAnsi="ＭＳ 明朝" w:hint="eastAsia"/>
                </w:rPr>
                <w:t>ウガンダ</w:t>
              </w:r>
            </w:ins>
            <w:del w:id="251" w:author="正典 松浦" w:date="2023-12-12T19:29:00Z">
              <w:r w:rsidR="0063361E" w:rsidRPr="00627849" w:rsidDel="00882A6B">
                <w:rPr>
                  <w:rFonts w:ascii="ＭＳ 明朝" w:hAnsi="ＭＳ 明朝" w:hint="eastAsia"/>
                  <w:rPrChange w:id="252" w:author="正典 松浦" w:date="2023-12-19T20:15:00Z">
                    <w:rPr>
                      <w:rFonts w:hint="eastAsia"/>
                    </w:rPr>
                  </w:rPrChange>
                </w:rPr>
                <w:delText>ヒメアマガエル科</w:delText>
              </w:r>
              <w:r w:rsidR="0063361E" w:rsidRPr="00627849" w:rsidDel="00882A6B">
                <w:rPr>
                  <w:rFonts w:ascii="ＭＳ 明朝" w:hAnsi="ＭＳ 明朝"/>
                  <w:rPrChange w:id="253" w:author="正典 松浦" w:date="2023-12-19T20:15:00Z">
                    <w:rPr/>
                  </w:rPrChange>
                </w:rPr>
                <w:delText xml:space="preserve"> </w:delText>
              </w:r>
            </w:del>
          </w:p>
        </w:tc>
        <w:tc>
          <w:tcPr>
            <w:tcW w:w="1517" w:type="dxa"/>
            <w:tcBorders>
              <w:top w:val="nil"/>
              <w:left w:val="nil"/>
              <w:right w:val="nil"/>
            </w:tcBorders>
            <w:shd w:val="clear" w:color="auto" w:fill="auto"/>
            <w:noWrap/>
            <w:vAlign w:val="center"/>
            <w:hideMark/>
            <w:tcPrChange w:id="254" w:author="正典 松浦" w:date="2023-12-12T19:30:00Z">
              <w:tcPr>
                <w:tcW w:w="1517" w:type="dxa"/>
                <w:tcBorders>
                  <w:top w:val="nil"/>
                  <w:left w:val="nil"/>
                  <w:right w:val="nil"/>
                </w:tcBorders>
                <w:shd w:val="clear" w:color="auto" w:fill="auto"/>
                <w:noWrap/>
                <w:hideMark/>
              </w:tcPr>
            </w:tcPrChange>
          </w:tcPr>
          <w:p w14:paraId="3C3BCA30" w14:textId="7CA2804D" w:rsidR="0063361E" w:rsidRPr="00627849" w:rsidRDefault="0063361E">
            <w:pPr>
              <w:ind w:firstLineChars="0" w:firstLine="0"/>
              <w:rPr>
                <w:rFonts w:ascii="ＭＳ 明朝" w:hAnsi="ＭＳ 明朝"/>
                <w:rPrChange w:id="255" w:author="正典 松浦" w:date="2023-12-19T20:15:00Z">
                  <w:rPr/>
                </w:rPrChange>
              </w:rPr>
              <w:pPrChange w:id="256" w:author="正典 松浦" w:date="2023-12-12T20:59:00Z">
                <w:pPr>
                  <w:jc w:val="right"/>
                </w:pPr>
              </w:pPrChange>
            </w:pPr>
            <w:ins w:id="257" w:author="正典 松浦" w:date="2023-12-12T19:29:00Z">
              <w:r w:rsidRPr="00627849">
                <w:rPr>
                  <w:rFonts w:ascii="ＭＳ 明朝" w:hAnsi="ＭＳ 明朝"/>
                  <w:rPrChange w:id="258" w:author="正典 松浦" w:date="2023-12-19T20:15:00Z">
                    <w:rPr>
                      <w:rFonts w:ascii="游ゴシック" w:eastAsia="游ゴシック" w:hAnsi="游ゴシック"/>
                    </w:rPr>
                  </w:rPrChange>
                </w:rPr>
                <w:t>80</w:t>
              </w:r>
            </w:ins>
            <w:del w:id="259" w:author="正典 松浦" w:date="2023-12-12T19:29:00Z">
              <w:r w:rsidRPr="00627849" w:rsidDel="00882A6B">
                <w:rPr>
                  <w:rFonts w:ascii="ＭＳ 明朝" w:hAnsi="ＭＳ 明朝"/>
                  <w:rPrChange w:id="260" w:author="正典 松浦" w:date="2023-12-19T20:15:00Z">
                    <w:rPr/>
                  </w:rPrChange>
                </w:rPr>
                <w:delText>37</w:delText>
              </w:r>
            </w:del>
          </w:p>
        </w:tc>
      </w:tr>
      <w:tr w:rsidR="0063361E" w:rsidRPr="00627849" w14:paraId="07398C47" w14:textId="77777777" w:rsidTr="00872F47">
        <w:tblPrEx>
          <w:tblW w:w="4171" w:type="dxa"/>
          <w:jc w:val="center"/>
          <w:tblCellMar>
            <w:left w:w="99" w:type="dxa"/>
            <w:right w:w="99" w:type="dxa"/>
          </w:tblCellMar>
          <w:tblPrExChange w:id="261" w:author="正典 松浦" w:date="2023-12-12T19:30:00Z">
            <w:tblPrEx>
              <w:tblW w:w="4171" w:type="dxa"/>
              <w:jc w:val="center"/>
              <w:tblCellMar>
                <w:left w:w="99" w:type="dxa"/>
                <w:right w:w="99" w:type="dxa"/>
              </w:tblCellMar>
            </w:tblPrEx>
          </w:tblPrExChange>
        </w:tblPrEx>
        <w:trPr>
          <w:trHeight w:val="283"/>
          <w:jc w:val="center"/>
          <w:trPrChange w:id="262" w:author="正典 松浦" w:date="2023-12-12T19:30:00Z">
            <w:trPr>
              <w:trHeight w:val="420"/>
              <w:jc w:val="center"/>
            </w:trPr>
          </w:trPrChange>
        </w:trPr>
        <w:tc>
          <w:tcPr>
            <w:tcW w:w="2654" w:type="dxa"/>
            <w:tcBorders>
              <w:top w:val="nil"/>
              <w:left w:val="nil"/>
              <w:bottom w:val="single" w:sz="4" w:space="0" w:color="auto"/>
              <w:right w:val="nil"/>
            </w:tcBorders>
            <w:shd w:val="clear" w:color="auto" w:fill="auto"/>
            <w:noWrap/>
            <w:vAlign w:val="center"/>
            <w:hideMark/>
            <w:tcPrChange w:id="263" w:author="正典 松浦" w:date="2023-12-12T19:30:00Z">
              <w:tcPr>
                <w:tcW w:w="2654" w:type="dxa"/>
                <w:tcBorders>
                  <w:top w:val="nil"/>
                  <w:left w:val="nil"/>
                  <w:bottom w:val="single" w:sz="4" w:space="0" w:color="auto"/>
                  <w:right w:val="nil"/>
                </w:tcBorders>
                <w:shd w:val="clear" w:color="auto" w:fill="auto"/>
                <w:noWrap/>
                <w:hideMark/>
              </w:tcPr>
            </w:tcPrChange>
          </w:tcPr>
          <w:p w14:paraId="106E2A75" w14:textId="3B12AFA3" w:rsidR="0063361E" w:rsidRPr="00627849" w:rsidRDefault="00D869D1">
            <w:pPr>
              <w:ind w:firstLineChars="0" w:firstLine="0"/>
              <w:rPr>
                <w:rFonts w:ascii="ＭＳ 明朝" w:hAnsi="ＭＳ 明朝"/>
                <w:rPrChange w:id="264" w:author="正典 松浦" w:date="2023-12-19T20:15:00Z">
                  <w:rPr/>
                </w:rPrChange>
              </w:rPr>
              <w:pPrChange w:id="265" w:author="正典 松浦" w:date="2023-12-12T20:59:00Z">
                <w:pPr>
                  <w:ind w:firstLine="220"/>
                </w:pPr>
              </w:pPrChange>
            </w:pPr>
            <w:ins w:id="266" w:author="正典 松浦" w:date="2023-12-12T19:31:00Z">
              <w:r w:rsidRPr="00080174">
                <w:rPr>
                  <w:rFonts w:ascii="ＭＳ 明朝" w:hAnsi="ＭＳ 明朝" w:hint="eastAsia"/>
                </w:rPr>
                <w:t>カメルーン</w:t>
              </w:r>
            </w:ins>
            <w:del w:id="267" w:author="正典 松浦" w:date="2023-12-12T19:29:00Z">
              <w:r w:rsidR="0063361E" w:rsidRPr="00627849" w:rsidDel="00882A6B">
                <w:rPr>
                  <w:rFonts w:ascii="ＭＳ 明朝" w:hAnsi="ＭＳ 明朝" w:hint="eastAsia"/>
                  <w:rPrChange w:id="268" w:author="正典 松浦" w:date="2023-12-19T20:15:00Z">
                    <w:rPr>
                      <w:rFonts w:hint="eastAsia"/>
                    </w:rPr>
                  </w:rPrChange>
                </w:rPr>
                <w:delText>リクガメ科</w:delText>
              </w:r>
              <w:r w:rsidR="0063361E" w:rsidRPr="00627849" w:rsidDel="00882A6B">
                <w:rPr>
                  <w:rFonts w:ascii="ＭＳ 明朝" w:hAnsi="ＭＳ 明朝"/>
                  <w:rPrChange w:id="269" w:author="正典 松浦" w:date="2023-12-19T20:15:00Z">
                    <w:rPr/>
                  </w:rPrChange>
                </w:rPr>
                <w:delText xml:space="preserve"> </w:delText>
              </w:r>
            </w:del>
          </w:p>
        </w:tc>
        <w:tc>
          <w:tcPr>
            <w:tcW w:w="1517" w:type="dxa"/>
            <w:tcBorders>
              <w:top w:val="nil"/>
              <w:left w:val="nil"/>
              <w:bottom w:val="single" w:sz="4" w:space="0" w:color="auto"/>
              <w:right w:val="nil"/>
            </w:tcBorders>
            <w:shd w:val="clear" w:color="auto" w:fill="auto"/>
            <w:noWrap/>
            <w:vAlign w:val="center"/>
            <w:hideMark/>
            <w:tcPrChange w:id="270" w:author="正典 松浦" w:date="2023-12-12T19:30:00Z">
              <w:tcPr>
                <w:tcW w:w="1517" w:type="dxa"/>
                <w:tcBorders>
                  <w:top w:val="nil"/>
                  <w:left w:val="nil"/>
                  <w:bottom w:val="single" w:sz="4" w:space="0" w:color="auto"/>
                  <w:right w:val="nil"/>
                </w:tcBorders>
                <w:shd w:val="clear" w:color="auto" w:fill="auto"/>
                <w:noWrap/>
                <w:hideMark/>
              </w:tcPr>
            </w:tcPrChange>
          </w:tcPr>
          <w:p w14:paraId="6D5F973A" w14:textId="1F69B972" w:rsidR="0063361E" w:rsidRPr="00627849" w:rsidRDefault="0063361E">
            <w:pPr>
              <w:ind w:firstLineChars="0" w:firstLine="0"/>
              <w:rPr>
                <w:rFonts w:ascii="ＭＳ 明朝" w:hAnsi="ＭＳ 明朝"/>
                <w:rPrChange w:id="271" w:author="正典 松浦" w:date="2023-12-19T20:15:00Z">
                  <w:rPr/>
                </w:rPrChange>
              </w:rPr>
              <w:pPrChange w:id="272" w:author="正典 松浦" w:date="2023-12-12T20:59:00Z">
                <w:pPr>
                  <w:jc w:val="right"/>
                </w:pPr>
              </w:pPrChange>
            </w:pPr>
            <w:ins w:id="273" w:author="正典 松浦" w:date="2023-12-12T19:29:00Z">
              <w:r w:rsidRPr="00627849">
                <w:rPr>
                  <w:rFonts w:ascii="ＭＳ 明朝" w:hAnsi="ＭＳ 明朝"/>
                  <w:rPrChange w:id="274" w:author="正典 松浦" w:date="2023-12-19T20:15:00Z">
                    <w:rPr>
                      <w:rFonts w:ascii="游ゴシック" w:eastAsia="游ゴシック" w:hAnsi="游ゴシック"/>
                    </w:rPr>
                  </w:rPrChange>
                </w:rPr>
                <w:t>55</w:t>
              </w:r>
            </w:ins>
            <w:del w:id="275" w:author="正典 松浦" w:date="2023-12-12T19:29:00Z">
              <w:r w:rsidRPr="00627849" w:rsidDel="00882A6B">
                <w:rPr>
                  <w:rFonts w:ascii="ＭＳ 明朝" w:hAnsi="ＭＳ 明朝"/>
                  <w:rPrChange w:id="276" w:author="正典 松浦" w:date="2023-12-19T20:15:00Z">
                    <w:rPr/>
                  </w:rPrChange>
                </w:rPr>
                <w:delText>22</w:delText>
              </w:r>
            </w:del>
          </w:p>
        </w:tc>
      </w:tr>
    </w:tbl>
    <w:p w14:paraId="33778019" w14:textId="77777777" w:rsidR="00DD5520" w:rsidRPr="00080174" w:rsidRDefault="00DD5520" w:rsidP="00DD5520">
      <w:pPr>
        <w:ind w:firstLine="220"/>
        <w:jc w:val="center"/>
        <w:rPr>
          <w:rFonts w:ascii="ＭＳ 明朝" w:hAnsi="ＭＳ 明朝"/>
          <w:szCs w:val="22"/>
        </w:rPr>
      </w:pPr>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p>
    <w:p w14:paraId="0579B00A" w14:textId="4CBF9A94" w:rsidR="004420CB" w:rsidRPr="00627849" w:rsidDel="004B2B8E" w:rsidRDefault="00A76E36" w:rsidP="00F37DB0">
      <w:pPr>
        <w:ind w:firstLine="220"/>
        <w:rPr>
          <w:del w:id="277" w:author="正典 松浦" w:date="2023-12-12T21:02:00Z"/>
          <w:rFonts w:ascii="ＭＳ 明朝" w:hAnsi="ＭＳ 明朝"/>
          <w:rPrChange w:id="278" w:author="正典 松浦" w:date="2023-12-19T20:15:00Z">
            <w:rPr>
              <w:del w:id="279" w:author="正典 松浦" w:date="2023-12-12T21:02:00Z"/>
            </w:rPr>
          </w:rPrChange>
        </w:rPr>
      </w:pPr>
      <w:del w:id="280" w:author="正典 松浦" w:date="2023-12-12T21:02:00Z">
        <w:r w:rsidRPr="00627849" w:rsidDel="004B2B8E">
          <w:rPr>
            <w:rFonts w:ascii="ＭＳ 明朝" w:hAnsi="ＭＳ 明朝"/>
            <w:rPrChange w:id="281" w:author="正典 松浦" w:date="2023-12-19T20:15:00Z">
              <w:rPr/>
            </w:rPrChange>
          </w:rPr>
          <w:fldChar w:fldCharType="begin"/>
        </w:r>
        <w:r w:rsidRPr="00627849" w:rsidDel="004B2B8E">
          <w:rPr>
            <w:rFonts w:ascii="ＭＳ 明朝" w:hAnsi="ＭＳ 明朝"/>
            <w:rPrChange w:id="282" w:author="正典 松浦" w:date="2023-12-19T20:15:00Z">
              <w:rPr/>
            </w:rPrChange>
          </w:rPr>
          <w:delInstrText xml:space="preserve"> </w:delInstrText>
        </w:r>
        <w:r w:rsidRPr="00627849" w:rsidDel="004B2B8E">
          <w:rPr>
            <w:rFonts w:ascii="ＭＳ 明朝" w:hAnsi="ＭＳ 明朝" w:hint="eastAsia"/>
            <w:rPrChange w:id="283" w:author="正典 松浦" w:date="2023-12-19T20:15:00Z">
              <w:rPr>
                <w:rFonts w:hint="eastAsia"/>
              </w:rPr>
            </w:rPrChange>
          </w:rPr>
          <w:delInstrText>REF _Ref141397527 \h</w:delInstrText>
        </w:r>
        <w:r w:rsidRPr="00627849" w:rsidDel="004B2B8E">
          <w:rPr>
            <w:rFonts w:ascii="ＭＳ 明朝" w:hAnsi="ＭＳ 明朝"/>
            <w:rPrChange w:id="284" w:author="正典 松浦" w:date="2023-12-19T20:15:00Z">
              <w:rPr/>
            </w:rPrChange>
          </w:rPr>
          <w:delInstrText xml:space="preserve"> </w:delInstrText>
        </w:r>
        <w:r w:rsidR="003402B5" w:rsidRPr="00627849" w:rsidDel="004B2B8E">
          <w:rPr>
            <w:rFonts w:ascii="ＭＳ 明朝" w:hAnsi="ＭＳ 明朝"/>
            <w:rPrChange w:id="285" w:author="正典 松浦" w:date="2023-12-19T20:15:00Z">
              <w:rPr/>
            </w:rPrChange>
          </w:rPr>
          <w:delInstrText xml:space="preserve"> \* MERGEFORMAT </w:delInstrText>
        </w:r>
        <w:r w:rsidRPr="00627849" w:rsidDel="004B2B8E">
          <w:rPr>
            <w:rFonts w:ascii="ＭＳ 明朝" w:hAnsi="ＭＳ 明朝"/>
            <w:rPrChange w:id="286" w:author="正典 松浦" w:date="2023-12-19T20:15:00Z">
              <w:rPr/>
            </w:rPrChange>
          </w:rPr>
        </w:r>
        <w:r w:rsidRPr="00627849" w:rsidDel="004B2B8E">
          <w:rPr>
            <w:rFonts w:ascii="ＭＳ 明朝" w:hAnsi="ＭＳ 明朝"/>
            <w:rPrChange w:id="287" w:author="正典 松浦" w:date="2023-12-19T20:15:00Z">
              <w:rPr/>
            </w:rPrChange>
          </w:rPr>
          <w:fldChar w:fldCharType="separate"/>
        </w:r>
        <w:r w:rsidR="00D16AC7" w:rsidRPr="00627849" w:rsidDel="004B2B8E">
          <w:rPr>
            <w:rFonts w:ascii="ＭＳ 明朝" w:hAnsi="ＭＳ 明朝"/>
            <w:rPrChange w:id="288" w:author="正典 松浦" w:date="2023-12-19T20:15:00Z">
              <w:rPr/>
            </w:rPrChange>
          </w:rPr>
          <w:delText>表</w:delText>
        </w:r>
        <w:r w:rsidR="00D16AC7" w:rsidRPr="00627849" w:rsidDel="004B2B8E">
          <w:rPr>
            <w:rFonts w:ascii="ＭＳ 明朝" w:hAnsi="ＭＳ 明朝"/>
            <w:rPrChange w:id="289" w:author="正典 松浦" w:date="2023-12-19T20:15:00Z">
              <w:rPr/>
            </w:rPrChange>
          </w:rPr>
          <w:delText xml:space="preserve"> </w:delText>
        </w:r>
        <w:r w:rsidR="00D16AC7" w:rsidRPr="00627849" w:rsidDel="004B2B8E">
          <w:rPr>
            <w:rFonts w:ascii="ＭＳ 明朝" w:hAnsi="ＭＳ 明朝"/>
            <w:noProof/>
            <w:rPrChange w:id="290" w:author="正典 松浦" w:date="2023-12-19T20:15:00Z">
              <w:rPr>
                <w:noProof/>
              </w:rPr>
            </w:rPrChange>
          </w:rPr>
          <w:delText>6</w:delText>
        </w:r>
        <w:r w:rsidRPr="00627849" w:rsidDel="004B2B8E">
          <w:rPr>
            <w:rFonts w:ascii="ＭＳ 明朝" w:hAnsi="ＭＳ 明朝"/>
            <w:rPrChange w:id="291" w:author="正典 松浦" w:date="2023-12-19T20:15:00Z">
              <w:rPr/>
            </w:rPrChange>
          </w:rPr>
          <w:fldChar w:fldCharType="end"/>
        </w:r>
      </w:del>
      <w:del w:id="292" w:author="正典 松浦" w:date="2023-12-12T20:50:00Z">
        <w:r w:rsidRPr="00627849" w:rsidDel="00B123F6">
          <w:rPr>
            <w:rFonts w:ascii="ＭＳ 明朝" w:hAnsi="ＭＳ 明朝" w:hint="eastAsia"/>
            <w:rPrChange w:id="293" w:author="正典 松浦" w:date="2023-12-19T20:15:00Z">
              <w:rPr>
                <w:rFonts w:hint="eastAsia"/>
              </w:rPr>
            </w:rPrChange>
          </w:rPr>
          <w:delText>は</w:delText>
        </w:r>
        <w:r w:rsidR="00515E7D" w:rsidRPr="00627849" w:rsidDel="00B123F6">
          <w:rPr>
            <w:rFonts w:ascii="ＭＳ 明朝" w:hAnsi="ＭＳ 明朝" w:hint="eastAsia"/>
            <w:rPrChange w:id="294" w:author="正典 松浦" w:date="2023-12-19T20:15:00Z">
              <w:rPr>
                <w:rFonts w:hint="eastAsia"/>
              </w:rPr>
            </w:rPrChange>
          </w:rPr>
          <w:delText>アメリカ</w:delText>
        </w:r>
        <w:r w:rsidRPr="00627849" w:rsidDel="00B123F6">
          <w:rPr>
            <w:rFonts w:ascii="ＭＳ 明朝" w:hAnsi="ＭＳ 明朝" w:hint="eastAsia"/>
            <w:rPrChange w:id="295" w:author="正典 松浦" w:date="2023-12-19T20:15:00Z">
              <w:rPr>
                <w:rFonts w:hint="eastAsia"/>
              </w:rPr>
            </w:rPrChange>
          </w:rPr>
          <w:delText>からの輸入件数上位</w:delText>
        </w:r>
        <w:r w:rsidRPr="00627849" w:rsidDel="00B123F6">
          <w:rPr>
            <w:rFonts w:ascii="ＭＳ 明朝" w:hAnsi="ＭＳ 明朝" w:hint="eastAsia"/>
            <w:rPrChange w:id="296" w:author="正典 松浦" w:date="2023-12-19T20:15:00Z">
              <w:rPr>
                <w:rFonts w:hint="eastAsia"/>
              </w:rPr>
            </w:rPrChange>
          </w:rPr>
          <w:delText>5</w:delText>
        </w:r>
        <w:r w:rsidRPr="00627849" w:rsidDel="00B123F6">
          <w:rPr>
            <w:rFonts w:ascii="ＭＳ 明朝" w:hAnsi="ＭＳ 明朝" w:hint="eastAsia"/>
            <w:rPrChange w:id="297" w:author="正典 松浦" w:date="2023-12-19T20:15:00Z">
              <w:rPr>
                <w:rFonts w:hint="eastAsia"/>
              </w:rPr>
            </w:rPrChange>
          </w:rPr>
          <w:delText>位までを</w:delText>
        </w:r>
        <w:r w:rsidR="00B877F1" w:rsidRPr="00627849" w:rsidDel="00B123F6">
          <w:rPr>
            <w:rFonts w:ascii="ＭＳ 明朝" w:hAnsi="ＭＳ 明朝" w:hint="eastAsia"/>
            <w:rPrChange w:id="298" w:author="正典 松浦" w:date="2023-12-19T20:15:00Z">
              <w:rPr>
                <w:rFonts w:hint="eastAsia"/>
              </w:rPr>
            </w:rPrChange>
          </w:rPr>
          <w:delText>示している</w:delText>
        </w:r>
        <w:r w:rsidR="00041079" w:rsidRPr="00627849" w:rsidDel="00B123F6">
          <w:rPr>
            <w:rFonts w:ascii="ＭＳ 明朝" w:hAnsi="ＭＳ 明朝" w:hint="eastAsia"/>
            <w:rPrChange w:id="299" w:author="正典 松浦" w:date="2023-12-19T20:15:00Z">
              <w:rPr>
                <w:rFonts w:hint="eastAsia"/>
              </w:rPr>
            </w:rPrChange>
          </w:rPr>
          <w:delText>。</w:delText>
        </w:r>
        <w:r w:rsidR="00FE4AF1" w:rsidRPr="00627849" w:rsidDel="00B123F6">
          <w:rPr>
            <w:rFonts w:ascii="ＭＳ 明朝" w:hAnsi="ＭＳ 明朝" w:hint="eastAsia"/>
            <w:rPrChange w:id="300" w:author="正典 松浦" w:date="2023-12-19T20:15:00Z">
              <w:rPr>
                <w:rFonts w:hint="eastAsia"/>
              </w:rPr>
            </w:rPrChange>
          </w:rPr>
          <w:delText>アメリカからの輸入</w:delText>
        </w:r>
        <w:r w:rsidR="00B56B1F" w:rsidRPr="00627849" w:rsidDel="00B123F6">
          <w:rPr>
            <w:rFonts w:ascii="ＭＳ 明朝" w:hAnsi="ＭＳ 明朝" w:hint="eastAsia"/>
            <w:rPrChange w:id="301" w:author="正典 松浦" w:date="2023-12-19T20:15:00Z">
              <w:rPr>
                <w:rFonts w:hint="eastAsia"/>
              </w:rPr>
            </w:rPrChange>
          </w:rPr>
          <w:delText>上位</w:delText>
        </w:r>
        <w:r w:rsidR="00FE4AF1" w:rsidRPr="00627849" w:rsidDel="00B123F6">
          <w:rPr>
            <w:rFonts w:ascii="ＭＳ 明朝" w:hAnsi="ＭＳ 明朝" w:hint="eastAsia"/>
            <w:rPrChange w:id="302" w:author="正典 松浦" w:date="2023-12-19T20:15:00Z">
              <w:rPr>
                <w:rFonts w:hint="eastAsia"/>
              </w:rPr>
            </w:rPrChange>
          </w:rPr>
          <w:delText>品目もインド、マレーシアと同じく爬虫類が占めている</w:delText>
        </w:r>
      </w:del>
      <w:del w:id="303" w:author="正典 松浦" w:date="2023-12-12T20:55:00Z">
        <w:r w:rsidR="00FE4AF1" w:rsidRPr="00627849" w:rsidDel="00AA3353">
          <w:rPr>
            <w:rFonts w:ascii="ＭＳ 明朝" w:hAnsi="ＭＳ 明朝" w:hint="eastAsia"/>
            <w:rPrChange w:id="304" w:author="正典 松浦" w:date="2023-12-19T20:15:00Z">
              <w:rPr>
                <w:rFonts w:hint="eastAsia"/>
              </w:rPr>
            </w:rPrChange>
          </w:rPr>
          <w:delText>。</w:delText>
        </w:r>
      </w:del>
    </w:p>
    <w:p w14:paraId="47700832" w14:textId="0455F8BD" w:rsidR="00103EE7" w:rsidRPr="00080174" w:rsidRDefault="00103EE7" w:rsidP="00103EE7">
      <w:pPr>
        <w:pStyle w:val="ad"/>
        <w:keepNext/>
        <w:ind w:firstLine="220"/>
        <w:rPr>
          <w:rFonts w:ascii="ＭＳ 明朝" w:hAnsi="ＭＳ 明朝"/>
          <w:szCs w:val="22"/>
        </w:rPr>
      </w:pPr>
      <w:bookmarkStart w:id="305" w:name="_Ref141397527"/>
      <w:r w:rsidRPr="00080174">
        <w:rPr>
          <w:rFonts w:ascii="ＭＳ 明朝" w:hAnsi="ＭＳ 明朝"/>
          <w:szCs w:val="22"/>
        </w:rPr>
        <w:t xml:space="preserve">表 </w:t>
      </w:r>
      <w:r w:rsidRPr="00080174">
        <w:rPr>
          <w:rFonts w:ascii="ＭＳ 明朝" w:hAnsi="ＭＳ 明朝"/>
          <w:szCs w:val="22"/>
        </w:rPr>
        <w:fldChar w:fldCharType="begin"/>
      </w:r>
      <w:r w:rsidRPr="00080174">
        <w:rPr>
          <w:rFonts w:ascii="ＭＳ 明朝" w:hAnsi="ＭＳ 明朝"/>
          <w:szCs w:val="22"/>
        </w:rPr>
        <w:instrText xml:space="preserve"> SEQ 表 \* ARABIC </w:instrText>
      </w:r>
      <w:r w:rsidRPr="00080174">
        <w:rPr>
          <w:rFonts w:ascii="ＭＳ 明朝" w:hAnsi="ＭＳ 明朝"/>
          <w:szCs w:val="22"/>
        </w:rPr>
        <w:fldChar w:fldCharType="separate"/>
      </w:r>
      <w:ins w:id="306" w:author="正典 松浦" w:date="2023-12-19T19:23:00Z">
        <w:r w:rsidR="00DB3E08" w:rsidRPr="00080174">
          <w:rPr>
            <w:rFonts w:ascii="ＭＳ 明朝" w:hAnsi="ＭＳ 明朝"/>
            <w:noProof/>
            <w:szCs w:val="22"/>
          </w:rPr>
          <w:t>5</w:t>
        </w:r>
      </w:ins>
      <w:del w:id="307" w:author="正典 松浦" w:date="2023-12-15T16:47:00Z">
        <w:r w:rsidR="00D15B63" w:rsidRPr="00080174" w:rsidDel="001D0BC5">
          <w:rPr>
            <w:rFonts w:ascii="ＭＳ 明朝" w:hAnsi="ＭＳ 明朝"/>
            <w:noProof/>
            <w:szCs w:val="22"/>
          </w:rPr>
          <w:delText>6</w:delText>
        </w:r>
      </w:del>
      <w:r w:rsidRPr="00080174">
        <w:rPr>
          <w:rFonts w:ascii="ＭＳ 明朝" w:hAnsi="ＭＳ 明朝"/>
          <w:szCs w:val="22"/>
        </w:rPr>
        <w:fldChar w:fldCharType="end"/>
      </w:r>
      <w:bookmarkEnd w:id="305"/>
      <w:ins w:id="308" w:author="正典 松浦" w:date="2023-12-12T20:55:00Z">
        <w:r w:rsidR="00C93E72" w:rsidRPr="00080174">
          <w:rPr>
            <w:rFonts w:ascii="ＭＳ 明朝" w:hAnsi="ＭＳ 明朝" w:hint="eastAsia"/>
            <w:szCs w:val="22"/>
          </w:rPr>
          <w:t xml:space="preserve">　日本のカメレオン</w:t>
        </w:r>
      </w:ins>
      <w:ins w:id="309" w:author="正典 松浦" w:date="2023-12-17T17:43:00Z">
        <w:r w:rsidR="007636B4" w:rsidRPr="00080174">
          <w:rPr>
            <w:rFonts w:ascii="ＭＳ 明朝" w:hAnsi="ＭＳ 明朝" w:hint="eastAsia"/>
            <w:szCs w:val="22"/>
          </w:rPr>
          <w:t>科</w:t>
        </w:r>
      </w:ins>
      <w:ins w:id="310" w:author="正典 松浦" w:date="2023-12-12T20:55:00Z">
        <w:r w:rsidR="00C93E72" w:rsidRPr="00080174">
          <w:rPr>
            <w:rFonts w:ascii="ＭＳ 明朝" w:hAnsi="ＭＳ 明朝" w:hint="eastAsia"/>
            <w:szCs w:val="22"/>
          </w:rPr>
          <w:t>輸入目的</w:t>
        </w:r>
      </w:ins>
      <w:del w:id="311" w:author="正典 松浦" w:date="2023-12-12T20:55:00Z">
        <w:r w:rsidR="005D1F03" w:rsidRPr="00080174" w:rsidDel="00C93E72">
          <w:rPr>
            <w:rFonts w:ascii="ＭＳ 明朝" w:hAnsi="ＭＳ 明朝" w:hint="eastAsia"/>
            <w:szCs w:val="22"/>
          </w:rPr>
          <w:delText>アメリカ合衆国</w:delText>
        </w:r>
        <w:r w:rsidRPr="00080174" w:rsidDel="00C93E72">
          <w:rPr>
            <w:rFonts w:ascii="ＭＳ 明朝" w:hAnsi="ＭＳ 明朝" w:hint="eastAsia"/>
            <w:szCs w:val="22"/>
          </w:rPr>
          <w:delText>からの野生動物取引件数</w:delText>
        </w:r>
      </w:del>
    </w:p>
    <w:tbl>
      <w:tblPr>
        <w:tblW w:w="3756" w:type="dxa"/>
        <w:jc w:val="center"/>
        <w:tblCellMar>
          <w:left w:w="99" w:type="dxa"/>
          <w:right w:w="99" w:type="dxa"/>
        </w:tblCellMar>
        <w:tblLook w:val="04A0" w:firstRow="1" w:lastRow="0" w:firstColumn="1" w:lastColumn="0" w:noHBand="0" w:noVBand="1"/>
      </w:tblPr>
      <w:tblGrid>
        <w:gridCol w:w="2426"/>
        <w:gridCol w:w="1330"/>
        <w:tblGridChange w:id="312">
          <w:tblGrid>
            <w:gridCol w:w="2426"/>
            <w:gridCol w:w="1330"/>
          </w:tblGrid>
        </w:tblGridChange>
      </w:tblGrid>
      <w:tr w:rsidR="00757361" w:rsidRPr="00627849" w14:paraId="727192B2" w14:textId="77777777" w:rsidTr="00190D80">
        <w:trPr>
          <w:trHeight w:val="374"/>
          <w:jc w:val="center"/>
        </w:trPr>
        <w:tc>
          <w:tcPr>
            <w:tcW w:w="2426" w:type="dxa"/>
            <w:tcBorders>
              <w:top w:val="single" w:sz="4" w:space="0" w:color="auto"/>
              <w:left w:val="nil"/>
              <w:bottom w:val="single" w:sz="4" w:space="0" w:color="auto"/>
              <w:right w:val="nil"/>
            </w:tcBorders>
            <w:shd w:val="clear" w:color="auto" w:fill="auto"/>
            <w:noWrap/>
            <w:vAlign w:val="center"/>
          </w:tcPr>
          <w:p w14:paraId="638474A1" w14:textId="586C6E78" w:rsidR="00757361" w:rsidRPr="00080174" w:rsidRDefault="00044E85">
            <w:pPr>
              <w:ind w:firstLineChars="0" w:firstLine="0"/>
              <w:rPr>
                <w:rFonts w:ascii="ＭＳ 明朝" w:hAnsi="ＭＳ 明朝"/>
                <w:color w:val="000000"/>
                <w:szCs w:val="22"/>
              </w:rPr>
              <w:pPrChange w:id="313" w:author="正典 松浦" w:date="2023-12-12T21:02:00Z">
                <w:pPr>
                  <w:ind w:firstLine="220"/>
                </w:pPr>
              </w:pPrChange>
            </w:pPr>
            <w:ins w:id="314" w:author="正典 松浦" w:date="2023-12-15T16:18:00Z">
              <w:r w:rsidRPr="00080174">
                <w:rPr>
                  <w:rFonts w:ascii="ＭＳ 明朝" w:hAnsi="ＭＳ 明朝" w:hint="eastAsia"/>
                  <w:color w:val="000000"/>
                  <w:szCs w:val="22"/>
                </w:rPr>
                <w:t>目的</w:t>
              </w:r>
            </w:ins>
            <w:del w:id="315" w:author="正典 松浦" w:date="2023-12-15T16:18:00Z">
              <w:r w:rsidR="00757361" w:rsidRPr="00080174" w:rsidDel="00044E85">
                <w:rPr>
                  <w:rFonts w:ascii="ＭＳ 明朝" w:hAnsi="ＭＳ 明朝" w:hint="eastAsia"/>
                  <w:color w:val="000000"/>
                  <w:szCs w:val="22"/>
                </w:rPr>
                <w:delText>和名</w:delText>
              </w:r>
            </w:del>
          </w:p>
        </w:tc>
        <w:tc>
          <w:tcPr>
            <w:tcW w:w="1330" w:type="dxa"/>
            <w:tcBorders>
              <w:top w:val="single" w:sz="4" w:space="0" w:color="auto"/>
              <w:left w:val="nil"/>
              <w:bottom w:val="single" w:sz="4" w:space="0" w:color="auto"/>
              <w:right w:val="nil"/>
            </w:tcBorders>
            <w:shd w:val="clear" w:color="auto" w:fill="auto"/>
            <w:noWrap/>
            <w:vAlign w:val="center"/>
          </w:tcPr>
          <w:p w14:paraId="6B7B40CB" w14:textId="2F4A94C6" w:rsidR="00757361" w:rsidRPr="00080174" w:rsidRDefault="00757361">
            <w:pPr>
              <w:ind w:firstLineChars="0" w:firstLine="0"/>
              <w:jc w:val="right"/>
              <w:rPr>
                <w:rFonts w:ascii="ＭＳ 明朝" w:hAnsi="ＭＳ 明朝"/>
                <w:color w:val="000000"/>
                <w:szCs w:val="22"/>
              </w:rPr>
              <w:pPrChange w:id="316" w:author="正典 松浦" w:date="2023-12-12T21:02:00Z">
                <w:pPr>
                  <w:ind w:firstLine="220"/>
                  <w:jc w:val="right"/>
                </w:pPr>
              </w:pPrChange>
            </w:pPr>
            <w:r w:rsidRPr="00080174">
              <w:rPr>
                <w:rFonts w:ascii="ＭＳ 明朝" w:hAnsi="ＭＳ 明朝" w:hint="eastAsia"/>
                <w:color w:val="000000"/>
                <w:szCs w:val="22"/>
              </w:rPr>
              <w:t>取引件数</w:t>
            </w:r>
          </w:p>
        </w:tc>
      </w:tr>
      <w:tr w:rsidR="00BE6DDB" w:rsidRPr="00627849" w14:paraId="74B760A3" w14:textId="77777777" w:rsidTr="00ED0B64">
        <w:tblPrEx>
          <w:tblW w:w="3756" w:type="dxa"/>
          <w:jc w:val="center"/>
          <w:tblCellMar>
            <w:left w:w="99" w:type="dxa"/>
            <w:right w:w="99" w:type="dxa"/>
          </w:tblCellMar>
          <w:tblPrExChange w:id="317" w:author="正典 松浦" w:date="2023-12-12T20:55:00Z">
            <w:tblPrEx>
              <w:tblW w:w="3756" w:type="dxa"/>
              <w:jc w:val="center"/>
              <w:tblCellMar>
                <w:left w:w="99" w:type="dxa"/>
                <w:right w:w="99" w:type="dxa"/>
              </w:tblCellMar>
            </w:tblPrEx>
          </w:tblPrExChange>
        </w:tblPrEx>
        <w:trPr>
          <w:trHeight w:val="374"/>
          <w:jc w:val="center"/>
          <w:trPrChange w:id="318" w:author="正典 松浦" w:date="2023-12-12T20:55:00Z">
            <w:trPr>
              <w:trHeight w:val="374"/>
              <w:jc w:val="center"/>
            </w:trPr>
          </w:trPrChange>
        </w:trPr>
        <w:tc>
          <w:tcPr>
            <w:tcW w:w="2426" w:type="dxa"/>
            <w:tcBorders>
              <w:top w:val="single" w:sz="4" w:space="0" w:color="auto"/>
              <w:left w:val="nil"/>
              <w:right w:val="nil"/>
            </w:tcBorders>
            <w:shd w:val="clear" w:color="auto" w:fill="auto"/>
            <w:noWrap/>
            <w:vAlign w:val="center"/>
            <w:hideMark/>
            <w:tcPrChange w:id="319" w:author="正典 松浦" w:date="2023-12-12T20:55:00Z">
              <w:tcPr>
                <w:tcW w:w="2426" w:type="dxa"/>
                <w:tcBorders>
                  <w:top w:val="single" w:sz="4" w:space="0" w:color="auto"/>
                  <w:left w:val="nil"/>
                  <w:bottom w:val="nil"/>
                  <w:right w:val="nil"/>
                </w:tcBorders>
                <w:shd w:val="clear" w:color="auto" w:fill="auto"/>
                <w:noWrap/>
                <w:hideMark/>
              </w:tcPr>
            </w:tcPrChange>
          </w:tcPr>
          <w:p w14:paraId="0CF2F5C0" w14:textId="64CA067D" w:rsidR="00BE6DDB" w:rsidRPr="00627849" w:rsidRDefault="00003A08">
            <w:pPr>
              <w:ind w:firstLineChars="0" w:firstLine="0"/>
              <w:rPr>
                <w:rFonts w:ascii="ＭＳ 明朝" w:hAnsi="ＭＳ 明朝"/>
                <w:color w:val="000000"/>
                <w:rPrChange w:id="320" w:author="正典 松浦" w:date="2023-12-19T20:15:00Z">
                  <w:rPr>
                    <w:color w:val="000000"/>
                  </w:rPr>
                </w:rPrChange>
              </w:rPr>
              <w:pPrChange w:id="321" w:author="正典 松浦" w:date="2023-12-12T21:02:00Z">
                <w:pPr>
                  <w:ind w:firstLine="220"/>
                </w:pPr>
              </w:pPrChange>
            </w:pPr>
            <w:ins w:id="322" w:author="正典 松浦" w:date="2023-12-12T20:53:00Z">
              <w:r w:rsidRPr="00080174">
                <w:rPr>
                  <w:rFonts w:ascii="ＭＳ 明朝" w:hAnsi="ＭＳ 明朝" w:hint="eastAsia"/>
                </w:rPr>
                <w:t>商</w:t>
              </w:r>
              <w:r w:rsidR="00A247B2" w:rsidRPr="00080174">
                <w:rPr>
                  <w:rFonts w:ascii="ＭＳ 明朝" w:hAnsi="ＭＳ 明朝" w:hint="eastAsia"/>
                </w:rPr>
                <w:t>業</w:t>
              </w:r>
              <w:r w:rsidRPr="00080174">
                <w:rPr>
                  <w:rFonts w:ascii="ＭＳ 明朝" w:hAnsi="ＭＳ 明朝" w:hint="eastAsia"/>
                </w:rPr>
                <w:t>用</w:t>
              </w:r>
            </w:ins>
            <w:del w:id="323" w:author="正典 松浦" w:date="2023-12-12T20:51:00Z">
              <w:r w:rsidR="00BE6DDB" w:rsidRPr="00627849" w:rsidDel="005A7DD5">
                <w:rPr>
                  <w:rFonts w:ascii="ＭＳ 明朝" w:hAnsi="ＭＳ 明朝" w:hint="eastAsia"/>
                  <w:rPrChange w:id="324" w:author="正典 松浦" w:date="2023-12-19T20:15:00Z">
                    <w:rPr>
                      <w:rFonts w:hint="eastAsia"/>
                    </w:rPr>
                  </w:rPrChange>
                </w:rPr>
                <w:delText>ボア科</w:delText>
              </w:r>
              <w:r w:rsidR="00BE6DDB" w:rsidRPr="00627849" w:rsidDel="005A7DD5">
                <w:rPr>
                  <w:rFonts w:ascii="ＭＳ 明朝" w:hAnsi="ＭＳ 明朝"/>
                  <w:rPrChange w:id="325" w:author="正典 松浦" w:date="2023-12-19T20:15:00Z">
                    <w:rPr/>
                  </w:rPrChange>
                </w:rPr>
                <w:delText xml:space="preserve"> </w:delText>
              </w:r>
            </w:del>
          </w:p>
        </w:tc>
        <w:tc>
          <w:tcPr>
            <w:tcW w:w="1330" w:type="dxa"/>
            <w:tcBorders>
              <w:top w:val="single" w:sz="4" w:space="0" w:color="auto"/>
              <w:left w:val="nil"/>
              <w:right w:val="nil"/>
            </w:tcBorders>
            <w:shd w:val="clear" w:color="auto" w:fill="auto"/>
            <w:noWrap/>
            <w:vAlign w:val="center"/>
            <w:hideMark/>
            <w:tcPrChange w:id="326" w:author="正典 松浦" w:date="2023-12-12T20:55:00Z">
              <w:tcPr>
                <w:tcW w:w="1330" w:type="dxa"/>
                <w:tcBorders>
                  <w:top w:val="single" w:sz="4" w:space="0" w:color="auto"/>
                  <w:left w:val="nil"/>
                  <w:bottom w:val="nil"/>
                  <w:right w:val="nil"/>
                </w:tcBorders>
                <w:shd w:val="clear" w:color="auto" w:fill="auto"/>
                <w:noWrap/>
                <w:vAlign w:val="center"/>
                <w:hideMark/>
              </w:tcPr>
            </w:tcPrChange>
          </w:tcPr>
          <w:p w14:paraId="5FCA7355" w14:textId="17BC6F30" w:rsidR="00BE6DDB" w:rsidRPr="00627849" w:rsidRDefault="00BE6DDB">
            <w:pPr>
              <w:ind w:firstLineChars="0" w:firstLine="0"/>
              <w:rPr>
                <w:rFonts w:ascii="ＭＳ 明朝" w:hAnsi="ＭＳ 明朝"/>
                <w:color w:val="000000"/>
                <w:rPrChange w:id="327" w:author="正典 松浦" w:date="2023-12-19T20:15:00Z">
                  <w:rPr>
                    <w:color w:val="000000"/>
                  </w:rPr>
                </w:rPrChange>
              </w:rPr>
              <w:pPrChange w:id="328" w:author="正典 松浦" w:date="2023-12-12T21:02:00Z">
                <w:pPr>
                  <w:jc w:val="right"/>
                </w:pPr>
              </w:pPrChange>
            </w:pPr>
            <w:ins w:id="329" w:author="正典 松浦" w:date="2023-12-12T20:51:00Z">
              <w:r w:rsidRPr="00627849">
                <w:rPr>
                  <w:rFonts w:ascii="ＭＳ 明朝" w:hAnsi="ＭＳ 明朝"/>
                  <w:color w:val="000000"/>
                  <w:szCs w:val="22"/>
                  <w:rPrChange w:id="330" w:author="正典 松浦" w:date="2023-12-19T20:15:00Z">
                    <w:rPr>
                      <w:rFonts w:ascii="游ゴシック" w:eastAsia="游ゴシック" w:hAnsi="游ゴシック"/>
                      <w:color w:val="000000"/>
                      <w:szCs w:val="22"/>
                    </w:rPr>
                  </w:rPrChange>
                </w:rPr>
                <w:t>1923</w:t>
              </w:r>
            </w:ins>
            <w:del w:id="331" w:author="正典 松浦" w:date="2023-12-12T20:51:00Z">
              <w:r w:rsidRPr="00627849" w:rsidDel="005A7DD5">
                <w:rPr>
                  <w:rFonts w:ascii="ＭＳ 明朝" w:hAnsi="ＭＳ 明朝"/>
                  <w:rPrChange w:id="332" w:author="正典 松浦" w:date="2023-12-19T20:15:00Z">
                    <w:rPr/>
                  </w:rPrChange>
                </w:rPr>
                <w:delText>205</w:delText>
              </w:r>
            </w:del>
          </w:p>
        </w:tc>
      </w:tr>
      <w:tr w:rsidR="009200A6" w:rsidRPr="00627849" w14:paraId="38D00831" w14:textId="77777777" w:rsidTr="00ED0B64">
        <w:tblPrEx>
          <w:tblW w:w="3756" w:type="dxa"/>
          <w:jc w:val="center"/>
          <w:tblCellMar>
            <w:left w:w="99" w:type="dxa"/>
            <w:right w:w="99" w:type="dxa"/>
          </w:tblCellMar>
          <w:tblPrExChange w:id="333" w:author="正典 松浦" w:date="2023-12-12T20:55:00Z">
            <w:tblPrEx>
              <w:tblW w:w="3756" w:type="dxa"/>
              <w:jc w:val="center"/>
              <w:tblCellMar>
                <w:left w:w="99" w:type="dxa"/>
                <w:right w:w="99" w:type="dxa"/>
              </w:tblCellMar>
            </w:tblPrEx>
          </w:tblPrExChange>
        </w:tblPrEx>
        <w:trPr>
          <w:trHeight w:val="374"/>
          <w:jc w:val="center"/>
          <w:ins w:id="334" w:author="正典 松浦" w:date="2023-12-12T20:53:00Z"/>
          <w:trPrChange w:id="335" w:author="正典 松浦" w:date="2023-12-12T20:55:00Z">
            <w:trPr>
              <w:trHeight w:val="374"/>
              <w:jc w:val="center"/>
            </w:trPr>
          </w:trPrChange>
        </w:trPr>
        <w:tc>
          <w:tcPr>
            <w:tcW w:w="2426" w:type="dxa"/>
            <w:tcBorders>
              <w:left w:val="nil"/>
              <w:right w:val="nil"/>
            </w:tcBorders>
            <w:shd w:val="clear" w:color="auto" w:fill="auto"/>
            <w:noWrap/>
            <w:vAlign w:val="center"/>
            <w:tcPrChange w:id="336" w:author="正典 松浦" w:date="2023-12-12T20:55:00Z">
              <w:tcPr>
                <w:tcW w:w="2426" w:type="dxa"/>
                <w:tcBorders>
                  <w:top w:val="single" w:sz="4" w:space="0" w:color="auto"/>
                  <w:left w:val="nil"/>
                  <w:bottom w:val="nil"/>
                  <w:right w:val="nil"/>
                </w:tcBorders>
                <w:shd w:val="clear" w:color="auto" w:fill="auto"/>
                <w:noWrap/>
                <w:vAlign w:val="center"/>
              </w:tcPr>
            </w:tcPrChange>
          </w:tcPr>
          <w:p w14:paraId="3EC68BD6" w14:textId="1CCA373A" w:rsidR="009200A6" w:rsidRPr="00080174" w:rsidRDefault="009200A6">
            <w:pPr>
              <w:ind w:firstLineChars="0" w:firstLine="0"/>
              <w:rPr>
                <w:ins w:id="337" w:author="正典 松浦" w:date="2023-12-12T20:53:00Z"/>
                <w:rFonts w:ascii="ＭＳ 明朝" w:hAnsi="ＭＳ 明朝"/>
              </w:rPr>
              <w:pPrChange w:id="338" w:author="正典 松浦" w:date="2023-12-12T21:02:00Z">
                <w:pPr>
                  <w:ind w:firstLine="220"/>
                </w:pPr>
              </w:pPrChange>
            </w:pPr>
            <w:ins w:id="339" w:author="正典 松浦" w:date="2023-12-12T20:53:00Z">
              <w:r w:rsidRPr="00080174">
                <w:rPr>
                  <w:rFonts w:ascii="ＭＳ 明朝" w:hAnsi="ＭＳ 明朝" w:hint="eastAsia"/>
                </w:rPr>
                <w:t>個人利用</w:t>
              </w:r>
            </w:ins>
          </w:p>
        </w:tc>
        <w:tc>
          <w:tcPr>
            <w:tcW w:w="1330" w:type="dxa"/>
            <w:tcBorders>
              <w:left w:val="nil"/>
              <w:right w:val="nil"/>
            </w:tcBorders>
            <w:shd w:val="clear" w:color="auto" w:fill="auto"/>
            <w:noWrap/>
            <w:vAlign w:val="center"/>
            <w:tcPrChange w:id="340" w:author="正典 松浦" w:date="2023-12-12T20:55:00Z">
              <w:tcPr>
                <w:tcW w:w="1330" w:type="dxa"/>
                <w:tcBorders>
                  <w:top w:val="single" w:sz="4" w:space="0" w:color="auto"/>
                  <w:left w:val="nil"/>
                  <w:bottom w:val="nil"/>
                  <w:right w:val="nil"/>
                </w:tcBorders>
                <w:shd w:val="clear" w:color="auto" w:fill="auto"/>
                <w:noWrap/>
                <w:vAlign w:val="center"/>
              </w:tcPr>
            </w:tcPrChange>
          </w:tcPr>
          <w:p w14:paraId="61EF6A5B" w14:textId="14B55CC7" w:rsidR="009200A6" w:rsidRPr="00080174" w:rsidRDefault="009200A6">
            <w:pPr>
              <w:ind w:firstLineChars="0" w:firstLine="0"/>
              <w:rPr>
                <w:ins w:id="341" w:author="正典 松浦" w:date="2023-12-12T20:53:00Z"/>
                <w:rFonts w:ascii="ＭＳ 明朝" w:hAnsi="ＭＳ 明朝"/>
                <w:color w:val="000000"/>
                <w:szCs w:val="22"/>
              </w:rPr>
              <w:pPrChange w:id="342" w:author="正典 松浦" w:date="2023-12-12T21:02:00Z">
                <w:pPr>
                  <w:ind w:firstLine="220"/>
                </w:pPr>
              </w:pPrChange>
            </w:pPr>
            <w:ins w:id="343" w:author="正典 松浦" w:date="2023-12-12T20:53:00Z">
              <w:r w:rsidRPr="00080174">
                <w:rPr>
                  <w:rFonts w:ascii="ＭＳ 明朝" w:hAnsi="ＭＳ 明朝" w:hint="eastAsia"/>
                  <w:color w:val="000000"/>
                  <w:szCs w:val="22"/>
                </w:rPr>
                <w:t>7</w:t>
              </w:r>
            </w:ins>
          </w:p>
        </w:tc>
      </w:tr>
      <w:tr w:rsidR="009200A6" w:rsidRPr="00627849" w14:paraId="3E44E7F9" w14:textId="77777777" w:rsidTr="00964AF0">
        <w:tblPrEx>
          <w:tblW w:w="3756" w:type="dxa"/>
          <w:jc w:val="center"/>
          <w:tblCellMar>
            <w:left w:w="99" w:type="dxa"/>
            <w:right w:w="99" w:type="dxa"/>
          </w:tblCellMar>
          <w:tblPrExChange w:id="344" w:author="正典 松浦" w:date="2023-12-12T20:53:00Z">
            <w:tblPrEx>
              <w:tblW w:w="3756" w:type="dxa"/>
              <w:jc w:val="center"/>
              <w:tblCellMar>
                <w:left w:w="99" w:type="dxa"/>
                <w:right w:w="99" w:type="dxa"/>
              </w:tblCellMar>
            </w:tblPrEx>
          </w:tblPrExChange>
        </w:tblPrEx>
        <w:trPr>
          <w:trHeight w:val="374"/>
          <w:jc w:val="center"/>
          <w:trPrChange w:id="345" w:author="正典 松浦" w:date="2023-12-12T20:53:00Z">
            <w:trPr>
              <w:trHeight w:val="374"/>
              <w:jc w:val="center"/>
            </w:trPr>
          </w:trPrChange>
        </w:trPr>
        <w:tc>
          <w:tcPr>
            <w:tcW w:w="2426" w:type="dxa"/>
            <w:tcBorders>
              <w:top w:val="nil"/>
              <w:left w:val="nil"/>
              <w:bottom w:val="single" w:sz="4" w:space="0" w:color="auto"/>
              <w:right w:val="nil"/>
            </w:tcBorders>
            <w:shd w:val="clear" w:color="auto" w:fill="auto"/>
            <w:noWrap/>
            <w:vAlign w:val="center"/>
            <w:hideMark/>
            <w:tcPrChange w:id="346" w:author="正典 松浦" w:date="2023-12-12T20:53:00Z">
              <w:tcPr>
                <w:tcW w:w="2426" w:type="dxa"/>
                <w:tcBorders>
                  <w:top w:val="nil"/>
                  <w:left w:val="nil"/>
                  <w:bottom w:val="nil"/>
                  <w:right w:val="nil"/>
                </w:tcBorders>
                <w:shd w:val="clear" w:color="auto" w:fill="auto"/>
                <w:noWrap/>
                <w:hideMark/>
              </w:tcPr>
            </w:tcPrChange>
          </w:tcPr>
          <w:p w14:paraId="3A034879" w14:textId="6097EAB5" w:rsidR="009200A6" w:rsidRPr="00627849" w:rsidRDefault="009200A6">
            <w:pPr>
              <w:ind w:firstLineChars="0" w:firstLine="0"/>
              <w:rPr>
                <w:rFonts w:ascii="ＭＳ 明朝" w:hAnsi="ＭＳ 明朝"/>
                <w:color w:val="000000"/>
                <w:rPrChange w:id="347" w:author="正典 松浦" w:date="2023-12-19T20:15:00Z">
                  <w:rPr>
                    <w:color w:val="000000"/>
                  </w:rPr>
                </w:rPrChange>
              </w:rPr>
              <w:pPrChange w:id="348" w:author="正典 松浦" w:date="2023-12-12T21:02:00Z">
                <w:pPr>
                  <w:ind w:firstLine="220"/>
                </w:pPr>
              </w:pPrChange>
            </w:pPr>
            <w:ins w:id="349" w:author="正典 松浦" w:date="2023-12-12T20:53:00Z">
              <w:r w:rsidRPr="00080174">
                <w:rPr>
                  <w:rFonts w:ascii="ＭＳ 明朝" w:hAnsi="ＭＳ 明朝" w:hint="eastAsia"/>
                </w:rPr>
                <w:t>科学利用</w:t>
              </w:r>
            </w:ins>
            <w:del w:id="350" w:author="正典 松浦" w:date="2023-12-12T20:51:00Z">
              <w:r w:rsidRPr="00627849" w:rsidDel="005A7DD5">
                <w:rPr>
                  <w:rFonts w:ascii="ＭＳ 明朝" w:hAnsi="ＭＳ 明朝" w:hint="eastAsia"/>
                  <w:rPrChange w:id="351" w:author="正典 松浦" w:date="2023-12-19T20:15:00Z">
                    <w:rPr>
                      <w:rFonts w:hint="eastAsia"/>
                    </w:rPr>
                  </w:rPrChange>
                </w:rPr>
                <w:delText>リクガメ科</w:delText>
              </w:r>
              <w:r w:rsidRPr="00627849" w:rsidDel="005A7DD5">
                <w:rPr>
                  <w:rFonts w:ascii="ＭＳ 明朝" w:hAnsi="ＭＳ 明朝"/>
                  <w:rPrChange w:id="352" w:author="正典 松浦" w:date="2023-12-19T20:15:00Z">
                    <w:rPr/>
                  </w:rPrChange>
                </w:rPr>
                <w:delText xml:space="preserve"> </w:delText>
              </w:r>
            </w:del>
          </w:p>
        </w:tc>
        <w:tc>
          <w:tcPr>
            <w:tcW w:w="1330" w:type="dxa"/>
            <w:tcBorders>
              <w:top w:val="nil"/>
              <w:left w:val="nil"/>
              <w:bottom w:val="single" w:sz="4" w:space="0" w:color="auto"/>
              <w:right w:val="nil"/>
            </w:tcBorders>
            <w:shd w:val="clear" w:color="auto" w:fill="auto"/>
            <w:noWrap/>
            <w:vAlign w:val="center"/>
            <w:hideMark/>
            <w:tcPrChange w:id="353" w:author="正典 松浦" w:date="2023-12-12T20:53:00Z">
              <w:tcPr>
                <w:tcW w:w="1330" w:type="dxa"/>
                <w:tcBorders>
                  <w:top w:val="nil"/>
                  <w:left w:val="nil"/>
                  <w:bottom w:val="nil"/>
                  <w:right w:val="nil"/>
                </w:tcBorders>
                <w:shd w:val="clear" w:color="auto" w:fill="auto"/>
                <w:noWrap/>
                <w:vAlign w:val="center"/>
                <w:hideMark/>
              </w:tcPr>
            </w:tcPrChange>
          </w:tcPr>
          <w:p w14:paraId="2B001C28" w14:textId="2690FEAE" w:rsidR="009200A6" w:rsidRPr="00627849" w:rsidRDefault="009200A6">
            <w:pPr>
              <w:ind w:firstLineChars="0" w:firstLine="0"/>
              <w:rPr>
                <w:rFonts w:ascii="ＭＳ 明朝" w:hAnsi="ＭＳ 明朝"/>
                <w:color w:val="000000"/>
                <w:rPrChange w:id="354" w:author="正典 松浦" w:date="2023-12-19T20:15:00Z">
                  <w:rPr>
                    <w:color w:val="000000"/>
                  </w:rPr>
                </w:rPrChange>
              </w:rPr>
              <w:pPrChange w:id="355" w:author="正典 松浦" w:date="2023-12-12T21:02:00Z">
                <w:pPr>
                  <w:jc w:val="right"/>
                </w:pPr>
              </w:pPrChange>
            </w:pPr>
            <w:ins w:id="356" w:author="正典 松浦" w:date="2023-12-12T20:51:00Z">
              <w:r w:rsidRPr="00627849">
                <w:rPr>
                  <w:rFonts w:ascii="ＭＳ 明朝" w:hAnsi="ＭＳ 明朝"/>
                  <w:color w:val="000000"/>
                  <w:szCs w:val="22"/>
                  <w:rPrChange w:id="357" w:author="正典 松浦" w:date="2023-12-19T20:15:00Z">
                    <w:rPr>
                      <w:rFonts w:ascii="游ゴシック" w:eastAsia="游ゴシック" w:hAnsi="游ゴシック"/>
                      <w:color w:val="000000"/>
                      <w:szCs w:val="22"/>
                    </w:rPr>
                  </w:rPrChange>
                </w:rPr>
                <w:t>3</w:t>
              </w:r>
            </w:ins>
            <w:del w:id="358" w:author="正典 松浦" w:date="2023-12-12T20:51:00Z">
              <w:r w:rsidRPr="00627849" w:rsidDel="005A7DD5">
                <w:rPr>
                  <w:rFonts w:ascii="ＭＳ 明朝" w:hAnsi="ＭＳ 明朝"/>
                  <w:rPrChange w:id="359" w:author="正典 松浦" w:date="2023-12-19T20:15:00Z">
                    <w:rPr/>
                  </w:rPrChange>
                </w:rPr>
                <w:delText>174</w:delText>
              </w:r>
            </w:del>
          </w:p>
        </w:tc>
      </w:tr>
      <w:tr w:rsidR="009200A6" w:rsidRPr="00627849" w:rsidDel="00964AF0" w14:paraId="2542CCC2" w14:textId="7854150C" w:rsidTr="00964AF0">
        <w:tblPrEx>
          <w:tblW w:w="3756" w:type="dxa"/>
          <w:jc w:val="center"/>
          <w:tblCellMar>
            <w:left w:w="99" w:type="dxa"/>
            <w:right w:w="99" w:type="dxa"/>
          </w:tblCellMar>
          <w:tblPrExChange w:id="360" w:author="正典 松浦" w:date="2023-12-12T20:53:00Z">
            <w:tblPrEx>
              <w:tblW w:w="3756" w:type="dxa"/>
              <w:jc w:val="center"/>
              <w:tblCellMar>
                <w:left w:w="99" w:type="dxa"/>
                <w:right w:w="99" w:type="dxa"/>
              </w:tblCellMar>
            </w:tblPrEx>
          </w:tblPrExChange>
        </w:tblPrEx>
        <w:trPr>
          <w:trHeight w:val="374"/>
          <w:jc w:val="center"/>
          <w:del w:id="361" w:author="正典 松浦" w:date="2023-12-12T20:53:00Z"/>
          <w:trPrChange w:id="362" w:author="正典 松浦" w:date="2023-12-12T20:53:00Z">
            <w:trPr>
              <w:trHeight w:val="374"/>
              <w:jc w:val="center"/>
            </w:trPr>
          </w:trPrChange>
        </w:trPr>
        <w:tc>
          <w:tcPr>
            <w:tcW w:w="2426" w:type="dxa"/>
            <w:tcBorders>
              <w:top w:val="single" w:sz="4" w:space="0" w:color="auto"/>
              <w:left w:val="nil"/>
              <w:bottom w:val="nil"/>
              <w:right w:val="nil"/>
            </w:tcBorders>
            <w:shd w:val="clear" w:color="auto" w:fill="auto"/>
            <w:noWrap/>
            <w:vAlign w:val="center"/>
            <w:tcPrChange w:id="363" w:author="正典 松浦" w:date="2023-12-12T20:53:00Z">
              <w:tcPr>
                <w:tcW w:w="2426" w:type="dxa"/>
                <w:tcBorders>
                  <w:top w:val="nil"/>
                  <w:left w:val="nil"/>
                  <w:bottom w:val="nil"/>
                  <w:right w:val="nil"/>
                </w:tcBorders>
                <w:shd w:val="clear" w:color="auto" w:fill="auto"/>
                <w:noWrap/>
              </w:tcPr>
            </w:tcPrChange>
          </w:tcPr>
          <w:p w14:paraId="74841332" w14:textId="4ED4439D" w:rsidR="009200A6" w:rsidRPr="00627849" w:rsidDel="00964AF0" w:rsidRDefault="009200A6">
            <w:pPr>
              <w:ind w:firstLineChars="0" w:firstLine="0"/>
              <w:rPr>
                <w:del w:id="364" w:author="正典 松浦" w:date="2023-12-12T20:53:00Z"/>
                <w:rFonts w:ascii="ＭＳ 明朝" w:hAnsi="ＭＳ 明朝"/>
                <w:color w:val="000000"/>
                <w:rPrChange w:id="365" w:author="正典 松浦" w:date="2023-12-19T20:15:00Z">
                  <w:rPr>
                    <w:del w:id="366" w:author="正典 松浦" w:date="2023-12-12T20:53:00Z"/>
                    <w:color w:val="000000"/>
                  </w:rPr>
                </w:rPrChange>
              </w:rPr>
              <w:pPrChange w:id="367" w:author="正典 松浦" w:date="2023-12-12T21:02:00Z">
                <w:pPr>
                  <w:ind w:firstLine="220"/>
                </w:pPr>
              </w:pPrChange>
            </w:pPr>
            <w:del w:id="368" w:author="正典 松浦" w:date="2023-12-12T20:51:00Z">
              <w:r w:rsidRPr="00627849" w:rsidDel="005A7DD5">
                <w:rPr>
                  <w:rFonts w:ascii="ＭＳ 明朝" w:hAnsi="ＭＳ 明朝" w:hint="eastAsia"/>
                  <w:rPrChange w:id="369" w:author="正典 松浦" w:date="2023-12-19T20:15:00Z">
                    <w:rPr>
                      <w:rFonts w:hint="eastAsia"/>
                    </w:rPr>
                  </w:rPrChange>
                </w:rPr>
                <w:delText>カメレオン科</w:delText>
              </w:r>
              <w:r w:rsidRPr="00627849" w:rsidDel="005A7DD5">
                <w:rPr>
                  <w:rFonts w:ascii="ＭＳ 明朝" w:hAnsi="ＭＳ 明朝"/>
                  <w:rPrChange w:id="370" w:author="正典 松浦" w:date="2023-12-19T20:15:00Z">
                    <w:rPr/>
                  </w:rPrChange>
                </w:rPr>
                <w:delText xml:space="preserve"> </w:delText>
              </w:r>
            </w:del>
          </w:p>
        </w:tc>
        <w:tc>
          <w:tcPr>
            <w:tcW w:w="1330" w:type="dxa"/>
            <w:tcBorders>
              <w:top w:val="single" w:sz="4" w:space="0" w:color="auto"/>
              <w:left w:val="nil"/>
              <w:bottom w:val="nil"/>
              <w:right w:val="nil"/>
            </w:tcBorders>
            <w:shd w:val="clear" w:color="auto" w:fill="auto"/>
            <w:noWrap/>
            <w:vAlign w:val="center"/>
            <w:tcPrChange w:id="371" w:author="正典 松浦" w:date="2023-12-12T20:53:00Z">
              <w:tcPr>
                <w:tcW w:w="1330" w:type="dxa"/>
                <w:tcBorders>
                  <w:top w:val="nil"/>
                  <w:left w:val="nil"/>
                  <w:bottom w:val="nil"/>
                  <w:right w:val="nil"/>
                </w:tcBorders>
                <w:shd w:val="clear" w:color="auto" w:fill="auto"/>
                <w:noWrap/>
                <w:vAlign w:val="center"/>
              </w:tcPr>
            </w:tcPrChange>
          </w:tcPr>
          <w:p w14:paraId="09E159E8" w14:textId="4032CFA0" w:rsidR="009200A6" w:rsidRPr="00627849" w:rsidDel="00964AF0" w:rsidRDefault="009200A6">
            <w:pPr>
              <w:ind w:firstLineChars="0" w:firstLine="0"/>
              <w:rPr>
                <w:del w:id="372" w:author="正典 松浦" w:date="2023-12-12T20:53:00Z"/>
                <w:rFonts w:ascii="ＭＳ 明朝" w:hAnsi="ＭＳ 明朝"/>
                <w:color w:val="000000"/>
                <w:rPrChange w:id="373" w:author="正典 松浦" w:date="2023-12-19T20:15:00Z">
                  <w:rPr>
                    <w:del w:id="374" w:author="正典 松浦" w:date="2023-12-12T20:53:00Z"/>
                    <w:color w:val="000000"/>
                  </w:rPr>
                </w:rPrChange>
              </w:rPr>
              <w:pPrChange w:id="375" w:author="正典 松浦" w:date="2023-12-12T21:02:00Z">
                <w:pPr>
                  <w:ind w:firstLine="220"/>
                  <w:jc w:val="right"/>
                </w:pPr>
              </w:pPrChange>
            </w:pPr>
            <w:del w:id="376" w:author="正典 松浦" w:date="2023-12-12T20:51:00Z">
              <w:r w:rsidRPr="00627849" w:rsidDel="005A7DD5">
                <w:rPr>
                  <w:rFonts w:ascii="ＭＳ 明朝" w:hAnsi="ＭＳ 明朝"/>
                  <w:rPrChange w:id="377" w:author="正典 松浦" w:date="2023-12-19T20:15:00Z">
                    <w:rPr/>
                  </w:rPrChange>
                </w:rPr>
                <w:delText>173</w:delText>
              </w:r>
            </w:del>
          </w:p>
        </w:tc>
      </w:tr>
      <w:tr w:rsidR="009200A6" w:rsidRPr="00627849" w:rsidDel="00BE6DDB" w14:paraId="1C58CB64" w14:textId="7299481E" w:rsidTr="00F62B81">
        <w:trPr>
          <w:trHeight w:val="374"/>
          <w:jc w:val="center"/>
          <w:del w:id="378" w:author="正典 松浦" w:date="2023-12-12T20:51:00Z"/>
        </w:trPr>
        <w:tc>
          <w:tcPr>
            <w:tcW w:w="2426" w:type="dxa"/>
            <w:tcBorders>
              <w:top w:val="nil"/>
              <w:left w:val="nil"/>
              <w:right w:val="nil"/>
            </w:tcBorders>
            <w:shd w:val="clear" w:color="auto" w:fill="auto"/>
            <w:noWrap/>
            <w:hideMark/>
          </w:tcPr>
          <w:p w14:paraId="0EB60027" w14:textId="5E1644B0" w:rsidR="009200A6" w:rsidRPr="00080174" w:rsidDel="00BE6DDB" w:rsidRDefault="009200A6">
            <w:pPr>
              <w:ind w:firstLineChars="0" w:firstLine="0"/>
              <w:rPr>
                <w:del w:id="379" w:author="正典 松浦" w:date="2023-12-12T20:51:00Z"/>
                <w:rFonts w:ascii="ＭＳ 明朝" w:hAnsi="ＭＳ 明朝"/>
                <w:color w:val="000000"/>
                <w:szCs w:val="22"/>
              </w:rPr>
              <w:pPrChange w:id="380" w:author="正典 松浦" w:date="2023-12-12T21:02:00Z">
                <w:pPr>
                  <w:ind w:firstLine="220"/>
                </w:pPr>
              </w:pPrChange>
            </w:pPr>
            <w:del w:id="381" w:author="正典 松浦" w:date="2023-12-12T20:51:00Z">
              <w:r w:rsidRPr="00080174" w:rsidDel="00BE6DDB">
                <w:rPr>
                  <w:rFonts w:ascii="ＭＳ 明朝" w:hAnsi="ＭＳ 明朝" w:hint="eastAsia"/>
                  <w:szCs w:val="22"/>
                </w:rPr>
                <w:delText>ニシキヘビ科</w:delText>
              </w:r>
            </w:del>
          </w:p>
        </w:tc>
        <w:tc>
          <w:tcPr>
            <w:tcW w:w="1330" w:type="dxa"/>
            <w:tcBorders>
              <w:top w:val="nil"/>
              <w:left w:val="nil"/>
              <w:right w:val="nil"/>
            </w:tcBorders>
            <w:shd w:val="clear" w:color="auto" w:fill="auto"/>
            <w:noWrap/>
            <w:vAlign w:val="center"/>
            <w:hideMark/>
          </w:tcPr>
          <w:p w14:paraId="77308B31" w14:textId="596E2BF5" w:rsidR="009200A6" w:rsidRPr="00080174" w:rsidDel="00BE6DDB" w:rsidRDefault="009200A6">
            <w:pPr>
              <w:ind w:firstLineChars="0" w:firstLine="0"/>
              <w:jc w:val="right"/>
              <w:rPr>
                <w:del w:id="382" w:author="正典 松浦" w:date="2023-12-12T20:51:00Z"/>
                <w:rFonts w:ascii="ＭＳ 明朝" w:hAnsi="ＭＳ 明朝"/>
                <w:color w:val="000000"/>
                <w:szCs w:val="22"/>
              </w:rPr>
              <w:pPrChange w:id="383" w:author="正典 松浦" w:date="2023-12-12T21:02:00Z">
                <w:pPr>
                  <w:ind w:firstLine="220"/>
                  <w:jc w:val="right"/>
                </w:pPr>
              </w:pPrChange>
            </w:pPr>
            <w:del w:id="384" w:author="正典 松浦" w:date="2023-12-12T20:51:00Z">
              <w:r w:rsidRPr="00080174" w:rsidDel="00BE6DDB">
                <w:rPr>
                  <w:rFonts w:ascii="ＭＳ 明朝" w:hAnsi="ＭＳ 明朝"/>
                  <w:szCs w:val="22"/>
                </w:rPr>
                <w:delText>80</w:delText>
              </w:r>
            </w:del>
          </w:p>
        </w:tc>
      </w:tr>
      <w:tr w:rsidR="009200A6" w:rsidRPr="00627849" w:rsidDel="00BE6DDB" w14:paraId="0E80A732" w14:textId="7E15CE2B" w:rsidTr="00F62B81">
        <w:trPr>
          <w:trHeight w:val="374"/>
          <w:jc w:val="center"/>
          <w:del w:id="385" w:author="正典 松浦" w:date="2023-12-12T20:51:00Z"/>
        </w:trPr>
        <w:tc>
          <w:tcPr>
            <w:tcW w:w="2426" w:type="dxa"/>
            <w:tcBorders>
              <w:top w:val="nil"/>
              <w:left w:val="nil"/>
              <w:bottom w:val="single" w:sz="4" w:space="0" w:color="auto"/>
              <w:right w:val="nil"/>
            </w:tcBorders>
            <w:shd w:val="clear" w:color="auto" w:fill="auto"/>
            <w:noWrap/>
            <w:hideMark/>
          </w:tcPr>
          <w:p w14:paraId="157F8715" w14:textId="38C48D40" w:rsidR="009200A6" w:rsidRPr="00080174" w:rsidDel="00BE6DDB" w:rsidRDefault="009200A6">
            <w:pPr>
              <w:ind w:firstLineChars="0" w:firstLine="0"/>
              <w:rPr>
                <w:del w:id="386" w:author="正典 松浦" w:date="2023-12-12T20:51:00Z"/>
                <w:rFonts w:ascii="ＭＳ 明朝" w:hAnsi="ＭＳ 明朝"/>
                <w:color w:val="000000"/>
                <w:szCs w:val="22"/>
              </w:rPr>
              <w:pPrChange w:id="387" w:author="正典 松浦" w:date="2023-12-12T21:02:00Z">
                <w:pPr>
                  <w:ind w:firstLine="220"/>
                </w:pPr>
              </w:pPrChange>
            </w:pPr>
            <w:del w:id="388" w:author="正典 松浦" w:date="2023-12-12T20:51:00Z">
              <w:r w:rsidRPr="00080174" w:rsidDel="00BE6DDB">
                <w:rPr>
                  <w:rFonts w:ascii="ＭＳ 明朝" w:hAnsi="ＭＳ 明朝" w:hint="eastAsia"/>
                  <w:szCs w:val="22"/>
                </w:rPr>
                <w:delText>アガマ科</w:delText>
              </w:r>
              <w:r w:rsidRPr="00080174" w:rsidDel="00BE6DDB">
                <w:rPr>
                  <w:rFonts w:ascii="ＭＳ 明朝" w:hAnsi="ＭＳ 明朝"/>
                  <w:szCs w:val="22"/>
                </w:rPr>
                <w:delText xml:space="preserve"> </w:delText>
              </w:r>
            </w:del>
          </w:p>
        </w:tc>
        <w:tc>
          <w:tcPr>
            <w:tcW w:w="1330" w:type="dxa"/>
            <w:tcBorders>
              <w:top w:val="nil"/>
              <w:left w:val="nil"/>
              <w:bottom w:val="single" w:sz="4" w:space="0" w:color="auto"/>
              <w:right w:val="nil"/>
            </w:tcBorders>
            <w:shd w:val="clear" w:color="auto" w:fill="auto"/>
            <w:noWrap/>
            <w:vAlign w:val="center"/>
            <w:hideMark/>
          </w:tcPr>
          <w:p w14:paraId="586DFC9B" w14:textId="25B72511" w:rsidR="009200A6" w:rsidRPr="00080174" w:rsidDel="00BE6DDB" w:rsidRDefault="009200A6">
            <w:pPr>
              <w:ind w:firstLineChars="0" w:firstLine="0"/>
              <w:jc w:val="right"/>
              <w:rPr>
                <w:del w:id="389" w:author="正典 松浦" w:date="2023-12-12T20:51:00Z"/>
                <w:rFonts w:ascii="ＭＳ 明朝" w:hAnsi="ＭＳ 明朝"/>
                <w:color w:val="000000"/>
                <w:szCs w:val="22"/>
              </w:rPr>
              <w:pPrChange w:id="390" w:author="正典 松浦" w:date="2023-12-12T21:02:00Z">
                <w:pPr>
                  <w:ind w:firstLine="220"/>
                  <w:jc w:val="right"/>
                </w:pPr>
              </w:pPrChange>
            </w:pPr>
            <w:del w:id="391" w:author="正典 松浦" w:date="2023-12-12T20:51:00Z">
              <w:r w:rsidRPr="00080174" w:rsidDel="00BE6DDB">
                <w:rPr>
                  <w:rFonts w:ascii="ＭＳ 明朝" w:hAnsi="ＭＳ 明朝"/>
                  <w:szCs w:val="22"/>
                </w:rPr>
                <w:delText>71</w:delText>
              </w:r>
            </w:del>
          </w:p>
        </w:tc>
      </w:tr>
    </w:tbl>
    <w:p w14:paraId="1AAB9E7D" w14:textId="59271BCF" w:rsidR="004A19C8" w:rsidRPr="00080174" w:rsidRDefault="004A19C8">
      <w:pPr>
        <w:ind w:firstLineChars="0" w:firstLine="0"/>
        <w:jc w:val="center"/>
        <w:rPr>
          <w:ins w:id="392" w:author="正典 松浦" w:date="2023-12-12T20:54:00Z"/>
          <w:rFonts w:ascii="ＭＳ 明朝" w:hAnsi="ＭＳ 明朝"/>
          <w:szCs w:val="22"/>
        </w:rPr>
        <w:pPrChange w:id="393" w:author="正典 松浦" w:date="2023-12-12T21:02:00Z">
          <w:pPr>
            <w:ind w:firstLine="220"/>
            <w:jc w:val="center"/>
          </w:pPr>
        </w:pPrChange>
      </w:pPr>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ins w:id="394" w:author="正典 松浦" w:date="2023-12-12T20:54:00Z">
        <w:r w:rsidR="002E050A" w:rsidRPr="00080174">
          <w:rPr>
            <w:rFonts w:ascii="ＭＳ 明朝" w:hAnsi="ＭＳ 明朝" w:hint="eastAsia"/>
            <w:szCs w:val="22"/>
          </w:rPr>
          <w:t>。4件は取引目的が不明であった。</w:t>
        </w:r>
      </w:ins>
    </w:p>
    <w:p w14:paraId="1E5E3702" w14:textId="5C5D56AF" w:rsidR="002E050A" w:rsidRPr="00080174" w:rsidDel="00042041" w:rsidRDefault="00042041">
      <w:pPr>
        <w:ind w:firstLine="220"/>
        <w:rPr>
          <w:del w:id="395" w:author="正典 松浦" w:date="2023-12-12T21:05:00Z"/>
          <w:rFonts w:ascii="ＭＳ 明朝" w:hAnsi="ＭＳ 明朝"/>
          <w:szCs w:val="22"/>
        </w:rPr>
        <w:pPrChange w:id="396" w:author="正典 松浦" w:date="2023-12-12T20:54:00Z">
          <w:pPr>
            <w:ind w:firstLine="220"/>
            <w:jc w:val="center"/>
          </w:pPr>
        </w:pPrChange>
      </w:pPr>
      <w:ins w:id="397" w:author="正典 松浦" w:date="2023-12-12T21:05:00Z">
        <w:r w:rsidRPr="00080174">
          <w:rPr>
            <w:rFonts w:ascii="ＭＳ 明朝" w:hAnsi="ＭＳ 明朝" w:hint="eastAsia"/>
            <w:szCs w:val="22"/>
          </w:rPr>
          <w:t>次に、</w:t>
        </w:r>
        <w:r w:rsidR="0089777D" w:rsidRPr="00080174">
          <w:rPr>
            <w:rFonts w:ascii="ＭＳ 明朝" w:hAnsi="ＭＳ 明朝"/>
            <w:szCs w:val="22"/>
          </w:rPr>
          <w:fldChar w:fldCharType="begin"/>
        </w:r>
        <w:r w:rsidR="0089777D" w:rsidRPr="00080174">
          <w:rPr>
            <w:rFonts w:ascii="ＭＳ 明朝" w:hAnsi="ＭＳ 明朝"/>
            <w:szCs w:val="22"/>
          </w:rPr>
          <w:instrText xml:space="preserve"> </w:instrText>
        </w:r>
        <w:r w:rsidR="0089777D" w:rsidRPr="00080174">
          <w:rPr>
            <w:rFonts w:ascii="ＭＳ 明朝" w:hAnsi="ＭＳ 明朝" w:hint="eastAsia"/>
            <w:szCs w:val="22"/>
          </w:rPr>
          <w:instrText>REF _Ref141394679 \h</w:instrText>
        </w:r>
        <w:r w:rsidR="0089777D" w:rsidRPr="00080174">
          <w:rPr>
            <w:rFonts w:ascii="ＭＳ 明朝" w:hAnsi="ＭＳ 明朝"/>
            <w:szCs w:val="22"/>
          </w:rPr>
          <w:instrText xml:space="preserve"> </w:instrText>
        </w:r>
      </w:ins>
      <w:r w:rsidR="0089777D" w:rsidRPr="00080174">
        <w:rPr>
          <w:rFonts w:ascii="ＭＳ 明朝" w:hAnsi="ＭＳ 明朝"/>
          <w:szCs w:val="22"/>
        </w:rPr>
      </w:r>
      <w:r w:rsidR="00555C80" w:rsidRPr="00080174">
        <w:rPr>
          <w:rFonts w:ascii="ＭＳ 明朝" w:hAnsi="ＭＳ 明朝"/>
          <w:szCs w:val="22"/>
        </w:rPr>
        <w:instrText xml:space="preserve"> \* MERGEFORMAT </w:instrText>
      </w:r>
      <w:r w:rsidR="0089777D" w:rsidRPr="00080174">
        <w:rPr>
          <w:rFonts w:ascii="ＭＳ 明朝" w:hAnsi="ＭＳ 明朝"/>
          <w:szCs w:val="22"/>
        </w:rPr>
        <w:fldChar w:fldCharType="separate"/>
      </w:r>
      <w:ins w:id="398" w:author="正典 松浦" w:date="2023-12-12T21:05:00Z">
        <w:r w:rsidR="0089777D" w:rsidRPr="00080174">
          <w:rPr>
            <w:rFonts w:ascii="ＭＳ 明朝" w:hAnsi="ＭＳ 明朝"/>
            <w:szCs w:val="22"/>
          </w:rPr>
          <w:t xml:space="preserve">表 </w:t>
        </w:r>
        <w:r w:rsidR="0089777D" w:rsidRPr="00080174">
          <w:rPr>
            <w:rFonts w:ascii="ＭＳ 明朝" w:hAnsi="ＭＳ 明朝"/>
            <w:noProof/>
            <w:szCs w:val="22"/>
          </w:rPr>
          <w:t>4</w:t>
        </w:r>
        <w:r w:rsidR="0089777D" w:rsidRPr="00080174">
          <w:rPr>
            <w:rFonts w:ascii="ＭＳ 明朝" w:hAnsi="ＭＳ 明朝"/>
            <w:szCs w:val="22"/>
          </w:rPr>
          <w:fldChar w:fldCharType="end"/>
        </w:r>
        <w:r w:rsidR="005828ED" w:rsidRPr="00080174">
          <w:rPr>
            <w:rFonts w:ascii="ＭＳ 明朝" w:hAnsi="ＭＳ 明朝" w:hint="eastAsia"/>
            <w:szCs w:val="22"/>
          </w:rPr>
          <w:t>で</w:t>
        </w:r>
      </w:ins>
      <w:ins w:id="399" w:author="正典 松浦" w:date="2023-12-12T21:06:00Z">
        <w:r w:rsidR="005828ED" w:rsidRPr="00080174">
          <w:rPr>
            <w:rFonts w:ascii="ＭＳ 明朝" w:hAnsi="ＭＳ 明朝" w:hint="eastAsia"/>
            <w:szCs w:val="22"/>
          </w:rPr>
          <w:t>カメレオン科の次に輸入件数が多い</w:t>
        </w:r>
        <w:r w:rsidR="008F1D88" w:rsidRPr="00080174">
          <w:rPr>
            <w:rFonts w:ascii="ＭＳ 明朝" w:hAnsi="ＭＳ 明朝" w:hint="eastAsia"/>
            <w:szCs w:val="22"/>
          </w:rPr>
          <w:t>オオトカゲ科の野生動物取引について考察を行う。</w:t>
        </w:r>
      </w:ins>
    </w:p>
    <w:p w14:paraId="79CBF4DC" w14:textId="03D35769" w:rsidR="003306FE" w:rsidRPr="00080174" w:rsidRDefault="005425F5" w:rsidP="005425F5">
      <w:pPr>
        <w:ind w:firstLine="220"/>
        <w:rPr>
          <w:rFonts w:ascii="ＭＳ 明朝" w:hAnsi="ＭＳ 明朝"/>
          <w:szCs w:val="22"/>
        </w:rPr>
      </w:pPr>
      <w:r w:rsidRPr="00080174">
        <w:rPr>
          <w:rFonts w:ascii="ＭＳ 明朝" w:hAnsi="ＭＳ 明朝"/>
          <w:szCs w:val="22"/>
        </w:rPr>
        <w:fldChar w:fldCharType="begin"/>
      </w:r>
      <w:r w:rsidRPr="00080174">
        <w:rPr>
          <w:rFonts w:ascii="ＭＳ 明朝" w:hAnsi="ＭＳ 明朝"/>
          <w:szCs w:val="22"/>
        </w:rPr>
        <w:instrText xml:space="preserve"> </w:instrText>
      </w:r>
      <w:r w:rsidRPr="00080174">
        <w:rPr>
          <w:rFonts w:ascii="ＭＳ 明朝" w:hAnsi="ＭＳ 明朝" w:hint="eastAsia"/>
          <w:szCs w:val="22"/>
        </w:rPr>
        <w:instrText>REF _Ref141397919 \h</w:instrText>
      </w:r>
      <w:r w:rsidRPr="00080174">
        <w:rPr>
          <w:rFonts w:ascii="ＭＳ 明朝" w:hAnsi="ＭＳ 明朝"/>
          <w:szCs w:val="22"/>
        </w:rPr>
        <w:instrText xml:space="preserve"> </w:instrText>
      </w:r>
      <w:r w:rsidR="003402B5" w:rsidRPr="00080174">
        <w:rPr>
          <w:rFonts w:ascii="ＭＳ 明朝" w:hAnsi="ＭＳ 明朝"/>
          <w:szCs w:val="22"/>
        </w:rPr>
        <w:instrText xml:space="preserve"> \* MERGEFORMAT </w:instrText>
      </w:r>
      <w:r w:rsidRPr="00080174">
        <w:rPr>
          <w:rFonts w:ascii="ＭＳ 明朝" w:hAnsi="ＭＳ 明朝"/>
          <w:szCs w:val="22"/>
        </w:rPr>
      </w:r>
      <w:r w:rsidRPr="00080174">
        <w:rPr>
          <w:rFonts w:ascii="ＭＳ 明朝" w:hAnsi="ＭＳ 明朝"/>
          <w:szCs w:val="22"/>
        </w:rPr>
        <w:fldChar w:fldCharType="separate"/>
      </w:r>
      <w:ins w:id="400" w:author="正典 松浦" w:date="2023-12-15T17:21:00Z">
        <w:r w:rsidR="008B41F2" w:rsidRPr="00080174">
          <w:rPr>
            <w:rFonts w:ascii="ＭＳ 明朝" w:hAnsi="ＭＳ 明朝"/>
            <w:szCs w:val="22"/>
          </w:rPr>
          <w:t xml:space="preserve">表 </w:t>
        </w:r>
        <w:r w:rsidR="008B41F2" w:rsidRPr="00080174">
          <w:rPr>
            <w:rFonts w:ascii="ＭＳ 明朝" w:hAnsi="ＭＳ 明朝"/>
            <w:noProof/>
            <w:szCs w:val="22"/>
          </w:rPr>
          <w:t>6</w:t>
        </w:r>
      </w:ins>
      <w:del w:id="401" w:author="正典 松浦" w:date="2023-12-15T17:21:00Z">
        <w:r w:rsidR="00D16AC7" w:rsidRPr="00080174" w:rsidDel="008B41F2">
          <w:rPr>
            <w:rFonts w:ascii="ＭＳ 明朝" w:hAnsi="ＭＳ 明朝"/>
            <w:szCs w:val="22"/>
          </w:rPr>
          <w:delText xml:space="preserve">表 </w:delText>
        </w:r>
        <w:r w:rsidR="00D16AC7" w:rsidRPr="00080174" w:rsidDel="008B41F2">
          <w:rPr>
            <w:rFonts w:ascii="ＭＳ 明朝" w:hAnsi="ＭＳ 明朝"/>
            <w:noProof/>
            <w:szCs w:val="22"/>
          </w:rPr>
          <w:delText>7</w:delText>
        </w:r>
      </w:del>
      <w:r w:rsidRPr="00080174">
        <w:rPr>
          <w:rFonts w:ascii="ＭＳ 明朝" w:hAnsi="ＭＳ 明朝"/>
          <w:szCs w:val="22"/>
        </w:rPr>
        <w:fldChar w:fldCharType="end"/>
      </w:r>
      <w:r w:rsidRPr="00080174">
        <w:rPr>
          <w:rFonts w:ascii="ＭＳ 明朝" w:hAnsi="ＭＳ 明朝" w:hint="eastAsia"/>
          <w:szCs w:val="22"/>
        </w:rPr>
        <w:t>は</w:t>
      </w:r>
      <w:del w:id="402" w:author="正典 松浦" w:date="2023-12-15T16:16:00Z">
        <w:r w:rsidR="001B7A5B" w:rsidRPr="00080174" w:rsidDel="00D63217">
          <w:rPr>
            <w:rFonts w:ascii="ＭＳ 明朝" w:hAnsi="ＭＳ 明朝" w:hint="eastAsia"/>
            <w:szCs w:val="22"/>
          </w:rPr>
          <w:delText>タンザニア</w:delText>
        </w:r>
        <w:r w:rsidRPr="00080174" w:rsidDel="00D63217">
          <w:rPr>
            <w:rFonts w:ascii="ＭＳ 明朝" w:hAnsi="ＭＳ 明朝" w:hint="eastAsia"/>
            <w:szCs w:val="22"/>
          </w:rPr>
          <w:delText>からの輸入件数上位5位までを示している</w:delText>
        </w:r>
      </w:del>
      <w:ins w:id="403" w:author="正典 松浦" w:date="2023-12-15T16:16:00Z">
        <w:r w:rsidR="00D63217" w:rsidRPr="00080174">
          <w:rPr>
            <w:rFonts w:ascii="ＭＳ 明朝" w:hAnsi="ＭＳ 明朝" w:hint="eastAsia"/>
            <w:szCs w:val="22"/>
          </w:rPr>
          <w:t>日本のオオトカゲ科</w:t>
        </w:r>
        <w:r w:rsidR="007C2FC8" w:rsidRPr="00080174">
          <w:rPr>
            <w:rFonts w:ascii="ＭＳ 明朝" w:hAnsi="ＭＳ 明朝" w:hint="eastAsia"/>
            <w:szCs w:val="22"/>
          </w:rPr>
          <w:t>の輸入相手国上位5か国を示して</w:t>
        </w:r>
      </w:ins>
      <w:ins w:id="404" w:author="正典 松浦" w:date="2023-12-15T16:18:00Z">
        <w:r w:rsidR="00E26A61" w:rsidRPr="00080174">
          <w:rPr>
            <w:rFonts w:ascii="ＭＳ 明朝" w:hAnsi="ＭＳ 明朝" w:hint="eastAsia"/>
            <w:szCs w:val="22"/>
          </w:rPr>
          <w:t>おり、</w:t>
        </w:r>
      </w:ins>
      <w:ins w:id="405" w:author="正典 松浦" w:date="2023-12-15T16:33:00Z">
        <w:r w:rsidR="00054514" w:rsidRPr="00080174">
          <w:rPr>
            <w:rFonts w:ascii="ＭＳ 明朝" w:hAnsi="ＭＳ 明朝" w:hint="eastAsia"/>
            <w:szCs w:val="22"/>
          </w:rPr>
          <w:t>インドが輸入件数の大部分</w:t>
        </w:r>
      </w:ins>
      <w:ins w:id="406" w:author="正典 松浦" w:date="2023-12-18T18:00:00Z">
        <w:r w:rsidR="002E542D" w:rsidRPr="00080174">
          <w:rPr>
            <w:rFonts w:ascii="ＭＳ 明朝" w:hAnsi="ＭＳ 明朝" w:hint="eastAsia"/>
            <w:szCs w:val="22"/>
          </w:rPr>
          <w:t>である9</w:t>
        </w:r>
        <w:r w:rsidR="002E542D" w:rsidRPr="00080174">
          <w:rPr>
            <w:rFonts w:ascii="ＭＳ 明朝" w:hAnsi="ＭＳ 明朝"/>
            <w:szCs w:val="22"/>
          </w:rPr>
          <w:t>54</w:t>
        </w:r>
        <w:r w:rsidR="002E542D" w:rsidRPr="00080174">
          <w:rPr>
            <w:rFonts w:ascii="ＭＳ 明朝" w:hAnsi="ＭＳ 明朝" w:hint="eastAsia"/>
            <w:szCs w:val="22"/>
          </w:rPr>
          <w:t>件を記録している</w:t>
        </w:r>
      </w:ins>
      <w:del w:id="407" w:author="正典 松浦" w:date="2023-12-15T16:18:00Z">
        <w:r w:rsidRPr="00080174" w:rsidDel="00E26A61">
          <w:rPr>
            <w:rFonts w:ascii="ＭＳ 明朝" w:hAnsi="ＭＳ 明朝" w:hint="eastAsia"/>
            <w:szCs w:val="22"/>
          </w:rPr>
          <w:delText>。</w:delText>
        </w:r>
        <w:r w:rsidR="00654D8E" w:rsidRPr="00080174" w:rsidDel="00E26A61">
          <w:rPr>
            <w:rFonts w:ascii="ＭＳ 明朝" w:hAnsi="ＭＳ 明朝" w:hint="eastAsia"/>
            <w:szCs w:val="22"/>
          </w:rPr>
          <w:delText>タンザニアからの輸入上位品目も爬虫類が占めている</w:delText>
        </w:r>
      </w:del>
      <w:r w:rsidR="00654D8E" w:rsidRPr="00080174">
        <w:rPr>
          <w:rFonts w:ascii="ＭＳ 明朝" w:hAnsi="ＭＳ 明朝" w:hint="eastAsia"/>
          <w:szCs w:val="22"/>
        </w:rPr>
        <w:t>。</w:t>
      </w:r>
      <w:ins w:id="408" w:author="正典 松浦" w:date="2023-12-15T16:33:00Z">
        <w:r w:rsidR="00726E4F" w:rsidRPr="00080174">
          <w:rPr>
            <w:rFonts w:ascii="ＭＳ 明朝" w:hAnsi="ＭＳ 明朝" w:hint="eastAsia"/>
            <w:szCs w:val="22"/>
          </w:rPr>
          <w:t>また、</w:t>
        </w:r>
      </w:ins>
      <w:ins w:id="409" w:author="正典 松浦" w:date="2023-12-15T16:34:00Z">
        <w:r w:rsidR="00646D79" w:rsidRPr="00080174">
          <w:rPr>
            <w:rFonts w:ascii="ＭＳ 明朝" w:hAnsi="ＭＳ 明朝" w:hint="eastAsia"/>
            <w:szCs w:val="22"/>
          </w:rPr>
          <w:t>ミャンマーもランクインしており、</w:t>
        </w:r>
        <w:r w:rsidR="00C319B8" w:rsidRPr="00080174">
          <w:rPr>
            <w:rFonts w:ascii="ＭＳ 明朝" w:hAnsi="ＭＳ 明朝" w:hint="eastAsia"/>
            <w:szCs w:val="22"/>
          </w:rPr>
          <w:t>アフリカ・アジアとの取引が盛んであると言える。</w:t>
        </w:r>
      </w:ins>
      <w:ins w:id="410" w:author="正典 松浦" w:date="2023-12-15T17:22:00Z">
        <w:r w:rsidR="000A3FDC" w:rsidRPr="00080174">
          <w:rPr>
            <w:rFonts w:ascii="ＭＳ 明朝" w:hAnsi="ＭＳ 明朝"/>
            <w:szCs w:val="22"/>
          </w:rPr>
          <w:fldChar w:fldCharType="begin"/>
        </w:r>
        <w:r w:rsidR="000A3FDC" w:rsidRPr="00080174">
          <w:rPr>
            <w:rFonts w:ascii="ＭＳ 明朝" w:hAnsi="ＭＳ 明朝"/>
            <w:szCs w:val="22"/>
          </w:rPr>
          <w:instrText xml:space="preserve"> </w:instrText>
        </w:r>
        <w:r w:rsidR="000A3FDC" w:rsidRPr="00080174">
          <w:rPr>
            <w:rFonts w:ascii="ＭＳ 明朝" w:hAnsi="ＭＳ 明朝" w:hint="eastAsia"/>
            <w:szCs w:val="22"/>
          </w:rPr>
          <w:instrText>REF _Ref141398319 \h</w:instrText>
        </w:r>
        <w:r w:rsidR="000A3FDC" w:rsidRPr="00080174">
          <w:rPr>
            <w:rFonts w:ascii="ＭＳ 明朝" w:hAnsi="ＭＳ 明朝"/>
            <w:szCs w:val="22"/>
          </w:rPr>
          <w:instrText xml:space="preserve"> </w:instrText>
        </w:r>
      </w:ins>
      <w:r w:rsidR="000A3FDC" w:rsidRPr="00080174">
        <w:rPr>
          <w:rFonts w:ascii="ＭＳ 明朝" w:hAnsi="ＭＳ 明朝"/>
          <w:szCs w:val="22"/>
        </w:rPr>
      </w:r>
      <w:r w:rsidR="00555C80" w:rsidRPr="00080174">
        <w:rPr>
          <w:rFonts w:ascii="ＭＳ 明朝" w:hAnsi="ＭＳ 明朝"/>
          <w:szCs w:val="22"/>
        </w:rPr>
        <w:instrText xml:space="preserve"> \* MERGEFORMAT </w:instrText>
      </w:r>
      <w:r w:rsidR="000A3FDC" w:rsidRPr="00080174">
        <w:rPr>
          <w:rFonts w:ascii="ＭＳ 明朝" w:hAnsi="ＭＳ 明朝"/>
          <w:szCs w:val="22"/>
        </w:rPr>
        <w:fldChar w:fldCharType="separate"/>
      </w:r>
      <w:ins w:id="411" w:author="正典 松浦" w:date="2023-12-15T17:22:00Z">
        <w:r w:rsidR="000A3FDC" w:rsidRPr="00080174">
          <w:rPr>
            <w:rFonts w:ascii="ＭＳ 明朝" w:hAnsi="ＭＳ 明朝"/>
            <w:szCs w:val="22"/>
          </w:rPr>
          <w:t xml:space="preserve">表 </w:t>
        </w:r>
        <w:r w:rsidR="000A3FDC" w:rsidRPr="00080174">
          <w:rPr>
            <w:rFonts w:ascii="ＭＳ 明朝" w:hAnsi="ＭＳ 明朝"/>
            <w:noProof/>
            <w:szCs w:val="22"/>
          </w:rPr>
          <w:t>7</w:t>
        </w:r>
        <w:r w:rsidR="000A3FDC" w:rsidRPr="00080174">
          <w:rPr>
            <w:rFonts w:ascii="ＭＳ 明朝" w:hAnsi="ＭＳ 明朝"/>
            <w:szCs w:val="22"/>
          </w:rPr>
          <w:fldChar w:fldCharType="end"/>
        </w:r>
      </w:ins>
      <w:moveToRangeStart w:id="412" w:author="正典 松浦" w:date="2023-12-15T16:30:00Z" w:name="move153550219"/>
      <w:ins w:id="413" w:author="正典 松浦" w:date="2023-12-15T16:30:00Z">
        <w:r w:rsidR="00C319B8" w:rsidRPr="00080174">
          <w:rPr>
            <w:rFonts w:ascii="ＭＳ 明朝" w:hAnsi="ＭＳ 明朝" w:hint="eastAsia"/>
            <w:szCs w:val="22"/>
          </w:rPr>
          <w:t>は</w:t>
        </w:r>
      </w:ins>
      <w:ins w:id="414" w:author="正典 松浦" w:date="2023-12-15T16:34:00Z">
        <w:r w:rsidR="00D47F28" w:rsidRPr="00080174">
          <w:rPr>
            <w:rFonts w:ascii="ＭＳ 明朝" w:hAnsi="ＭＳ 明朝" w:hint="eastAsia"/>
            <w:szCs w:val="22"/>
          </w:rPr>
          <w:t>日本のオオトカゲ輸入目的上位3件である。</w:t>
        </w:r>
      </w:ins>
      <w:moveToRangeEnd w:id="412"/>
    </w:p>
    <w:p w14:paraId="71D52EE0" w14:textId="51977AE0" w:rsidR="00B546AA" w:rsidRPr="00080174" w:rsidRDefault="00B546AA" w:rsidP="00B546AA">
      <w:pPr>
        <w:pStyle w:val="ad"/>
        <w:keepNext/>
        <w:ind w:firstLine="220"/>
        <w:rPr>
          <w:rFonts w:ascii="ＭＳ 明朝" w:hAnsi="ＭＳ 明朝"/>
          <w:szCs w:val="22"/>
        </w:rPr>
      </w:pPr>
      <w:bookmarkStart w:id="415" w:name="_Ref141397919"/>
      <w:r w:rsidRPr="00080174">
        <w:rPr>
          <w:rFonts w:ascii="ＭＳ 明朝" w:hAnsi="ＭＳ 明朝"/>
          <w:szCs w:val="22"/>
        </w:rPr>
        <w:t xml:space="preserve">表 </w:t>
      </w:r>
      <w:r w:rsidRPr="00080174">
        <w:rPr>
          <w:rFonts w:ascii="ＭＳ 明朝" w:hAnsi="ＭＳ 明朝"/>
          <w:szCs w:val="22"/>
        </w:rPr>
        <w:fldChar w:fldCharType="begin"/>
      </w:r>
      <w:r w:rsidRPr="00080174">
        <w:rPr>
          <w:rFonts w:ascii="ＭＳ 明朝" w:hAnsi="ＭＳ 明朝"/>
          <w:szCs w:val="22"/>
        </w:rPr>
        <w:instrText xml:space="preserve"> SEQ 表 \* ARABIC </w:instrText>
      </w:r>
      <w:r w:rsidRPr="00080174">
        <w:rPr>
          <w:rFonts w:ascii="ＭＳ 明朝" w:hAnsi="ＭＳ 明朝"/>
          <w:szCs w:val="22"/>
        </w:rPr>
        <w:fldChar w:fldCharType="separate"/>
      </w:r>
      <w:ins w:id="416" w:author="正典 松浦" w:date="2023-12-19T19:23:00Z">
        <w:r w:rsidR="00DB3E08" w:rsidRPr="00080174">
          <w:rPr>
            <w:rFonts w:ascii="ＭＳ 明朝" w:hAnsi="ＭＳ 明朝"/>
            <w:noProof/>
            <w:szCs w:val="22"/>
          </w:rPr>
          <w:t>6</w:t>
        </w:r>
      </w:ins>
      <w:del w:id="417" w:author="正典 松浦" w:date="2023-12-15T16:47:00Z">
        <w:r w:rsidR="00D15B63" w:rsidRPr="00080174" w:rsidDel="001D0BC5">
          <w:rPr>
            <w:rFonts w:ascii="ＭＳ 明朝" w:hAnsi="ＭＳ 明朝"/>
            <w:noProof/>
            <w:szCs w:val="22"/>
          </w:rPr>
          <w:delText>7</w:delText>
        </w:r>
      </w:del>
      <w:r w:rsidRPr="00080174">
        <w:rPr>
          <w:rFonts w:ascii="ＭＳ 明朝" w:hAnsi="ＭＳ 明朝"/>
          <w:szCs w:val="22"/>
        </w:rPr>
        <w:fldChar w:fldCharType="end"/>
      </w:r>
      <w:bookmarkEnd w:id="415"/>
      <w:r w:rsidRPr="00080174">
        <w:rPr>
          <w:rFonts w:ascii="ＭＳ 明朝" w:hAnsi="ＭＳ 明朝" w:hint="eastAsia"/>
          <w:szCs w:val="22"/>
        </w:rPr>
        <w:t xml:space="preserve">　</w:t>
      </w:r>
      <w:del w:id="418" w:author="正典 松浦" w:date="2023-12-15T16:11:00Z">
        <w:r w:rsidR="00B832EE" w:rsidRPr="00080174" w:rsidDel="00DF4B0A">
          <w:rPr>
            <w:rFonts w:ascii="ＭＳ 明朝" w:hAnsi="ＭＳ 明朝" w:hint="eastAsia"/>
            <w:szCs w:val="22"/>
          </w:rPr>
          <w:delText>タンザニア</w:delText>
        </w:r>
        <w:r w:rsidRPr="00080174" w:rsidDel="00DF4B0A">
          <w:rPr>
            <w:rFonts w:ascii="ＭＳ 明朝" w:hAnsi="ＭＳ 明朝" w:hint="eastAsia"/>
            <w:szCs w:val="22"/>
          </w:rPr>
          <w:delText>からの野生動物取引件数</w:delText>
        </w:r>
      </w:del>
      <w:ins w:id="419" w:author="正典 松浦" w:date="2023-12-15T16:11:00Z">
        <w:r w:rsidR="00DF4B0A" w:rsidRPr="00080174">
          <w:rPr>
            <w:rFonts w:ascii="ＭＳ 明朝" w:hAnsi="ＭＳ 明朝" w:hint="eastAsia"/>
            <w:szCs w:val="22"/>
          </w:rPr>
          <w:t>日本の</w:t>
        </w:r>
      </w:ins>
      <w:ins w:id="420" w:author="正典 松浦" w:date="2023-12-15T16:12:00Z">
        <w:r w:rsidR="00DB1093" w:rsidRPr="00080174">
          <w:rPr>
            <w:rFonts w:ascii="ＭＳ 明朝" w:hAnsi="ＭＳ 明朝" w:hint="eastAsia"/>
            <w:szCs w:val="22"/>
          </w:rPr>
          <w:t>オオトカゲ</w:t>
        </w:r>
      </w:ins>
      <w:ins w:id="421" w:author="正典 松浦" w:date="2023-12-17T17:43:00Z">
        <w:r w:rsidR="007636B4" w:rsidRPr="00080174">
          <w:rPr>
            <w:rFonts w:ascii="ＭＳ 明朝" w:hAnsi="ＭＳ 明朝" w:hint="eastAsia"/>
            <w:szCs w:val="22"/>
          </w:rPr>
          <w:t>科</w:t>
        </w:r>
      </w:ins>
      <w:ins w:id="422" w:author="正典 松浦" w:date="2023-12-15T16:12:00Z">
        <w:r w:rsidR="00DB1093" w:rsidRPr="00080174">
          <w:rPr>
            <w:rFonts w:ascii="ＭＳ 明朝" w:hAnsi="ＭＳ 明朝" w:hint="eastAsia"/>
            <w:szCs w:val="22"/>
          </w:rPr>
          <w:t>輸入上位5か国</w:t>
        </w:r>
      </w:ins>
    </w:p>
    <w:tbl>
      <w:tblPr>
        <w:tblW w:w="3342" w:type="dxa"/>
        <w:jc w:val="center"/>
        <w:tblCellMar>
          <w:left w:w="99" w:type="dxa"/>
          <w:right w:w="99" w:type="dxa"/>
        </w:tblCellMar>
        <w:tblLook w:val="04A0" w:firstRow="1" w:lastRow="0" w:firstColumn="1" w:lastColumn="0" w:noHBand="0" w:noVBand="1"/>
      </w:tblPr>
      <w:tblGrid>
        <w:gridCol w:w="1952"/>
        <w:gridCol w:w="1390"/>
      </w:tblGrid>
      <w:tr w:rsidR="00EC783B" w:rsidRPr="00627849" w14:paraId="4808C937" w14:textId="77777777" w:rsidTr="00190D80">
        <w:trPr>
          <w:trHeight w:val="386"/>
          <w:jc w:val="center"/>
        </w:trPr>
        <w:tc>
          <w:tcPr>
            <w:tcW w:w="1952" w:type="dxa"/>
            <w:tcBorders>
              <w:top w:val="single" w:sz="4" w:space="0" w:color="auto"/>
              <w:left w:val="nil"/>
              <w:bottom w:val="nil"/>
              <w:right w:val="nil"/>
            </w:tcBorders>
            <w:shd w:val="clear" w:color="auto" w:fill="auto"/>
            <w:noWrap/>
            <w:vAlign w:val="center"/>
          </w:tcPr>
          <w:p w14:paraId="4D0213BE" w14:textId="53012E80" w:rsidR="00EC783B" w:rsidRPr="00080174" w:rsidRDefault="00EC783B" w:rsidP="00EC783B">
            <w:pPr>
              <w:ind w:firstLine="220"/>
              <w:rPr>
                <w:rFonts w:ascii="ＭＳ 明朝" w:hAnsi="ＭＳ 明朝"/>
                <w:color w:val="000000"/>
                <w:szCs w:val="22"/>
              </w:rPr>
            </w:pPr>
            <w:r w:rsidRPr="00080174">
              <w:rPr>
                <w:rFonts w:ascii="ＭＳ 明朝" w:hAnsi="ＭＳ 明朝" w:hint="eastAsia"/>
                <w:color w:val="000000"/>
                <w:szCs w:val="22"/>
              </w:rPr>
              <w:t>和名</w:t>
            </w:r>
          </w:p>
        </w:tc>
        <w:tc>
          <w:tcPr>
            <w:tcW w:w="1390" w:type="dxa"/>
            <w:tcBorders>
              <w:top w:val="single" w:sz="4" w:space="0" w:color="auto"/>
              <w:left w:val="nil"/>
              <w:bottom w:val="nil"/>
              <w:right w:val="nil"/>
            </w:tcBorders>
            <w:shd w:val="clear" w:color="auto" w:fill="auto"/>
            <w:noWrap/>
            <w:vAlign w:val="center"/>
          </w:tcPr>
          <w:p w14:paraId="63BC40A4" w14:textId="6F61D15E" w:rsidR="00EC783B" w:rsidRPr="00080174" w:rsidRDefault="00EC783B" w:rsidP="00EC783B">
            <w:pPr>
              <w:ind w:firstLine="220"/>
              <w:jc w:val="right"/>
              <w:rPr>
                <w:rFonts w:ascii="ＭＳ 明朝" w:hAnsi="ＭＳ 明朝"/>
                <w:color w:val="000000"/>
                <w:szCs w:val="22"/>
              </w:rPr>
            </w:pPr>
            <w:r w:rsidRPr="00080174">
              <w:rPr>
                <w:rFonts w:ascii="ＭＳ 明朝" w:hAnsi="ＭＳ 明朝" w:hint="eastAsia"/>
                <w:color w:val="000000"/>
                <w:szCs w:val="22"/>
              </w:rPr>
              <w:t>取引件数</w:t>
            </w:r>
          </w:p>
        </w:tc>
      </w:tr>
      <w:tr w:rsidR="00B754AE" w:rsidRPr="00627849" w14:paraId="36C8DC94" w14:textId="77777777" w:rsidTr="00CC6BB2">
        <w:trPr>
          <w:trHeight w:val="386"/>
          <w:jc w:val="center"/>
        </w:trPr>
        <w:tc>
          <w:tcPr>
            <w:tcW w:w="1952" w:type="dxa"/>
            <w:tcBorders>
              <w:top w:val="single" w:sz="4" w:space="0" w:color="auto"/>
              <w:left w:val="nil"/>
              <w:bottom w:val="nil"/>
              <w:right w:val="nil"/>
            </w:tcBorders>
            <w:shd w:val="clear" w:color="auto" w:fill="auto"/>
            <w:noWrap/>
            <w:hideMark/>
          </w:tcPr>
          <w:p w14:paraId="4DF495AF" w14:textId="6114249A" w:rsidR="00B754AE" w:rsidRPr="00627849" w:rsidRDefault="00B754AE">
            <w:pPr>
              <w:ind w:firstLineChars="0" w:firstLine="0"/>
              <w:rPr>
                <w:rFonts w:ascii="ＭＳ 明朝" w:hAnsi="ＭＳ 明朝"/>
                <w:szCs w:val="22"/>
                <w:rPrChange w:id="423" w:author="正典 松浦" w:date="2023-12-19T20:15:00Z">
                  <w:rPr>
                    <w:rFonts w:ascii="ＭＳ 明朝" w:hAnsi="ＭＳ 明朝"/>
                    <w:color w:val="000000"/>
                    <w:szCs w:val="22"/>
                  </w:rPr>
                </w:rPrChange>
              </w:rPr>
              <w:pPrChange w:id="424" w:author="正典 松浦" w:date="2023-12-15T16:14:00Z">
                <w:pPr>
                  <w:ind w:firstLine="220"/>
                </w:pPr>
              </w:pPrChange>
            </w:pPr>
            <w:del w:id="425" w:author="正典 松浦" w:date="2023-12-15T16:14:00Z">
              <w:r w:rsidRPr="00080174" w:rsidDel="003D6A2A">
                <w:rPr>
                  <w:rFonts w:ascii="ＭＳ 明朝" w:hAnsi="ＭＳ 明朝" w:hint="eastAsia"/>
                  <w:szCs w:val="22"/>
                </w:rPr>
                <w:delText>カメレオン科</w:delText>
              </w:r>
            </w:del>
            <w:ins w:id="426" w:author="正典 松浦" w:date="2023-12-15T16:32:00Z">
              <w:r w:rsidR="001C0BFC" w:rsidRPr="00080174">
                <w:rPr>
                  <w:rFonts w:ascii="ＭＳ 明朝" w:hAnsi="ＭＳ 明朝" w:hint="eastAsia"/>
                  <w:szCs w:val="22"/>
                </w:rPr>
                <w:t>インド</w:t>
              </w:r>
            </w:ins>
            <w:del w:id="427" w:author="正典 松浦" w:date="2023-12-15T16:32:00Z">
              <w:r w:rsidRPr="00080174" w:rsidDel="001C0BFC">
                <w:rPr>
                  <w:rFonts w:ascii="ＭＳ 明朝" w:hAnsi="ＭＳ 明朝"/>
                  <w:szCs w:val="22"/>
                </w:rPr>
                <w:delText xml:space="preserve"> </w:delText>
              </w:r>
            </w:del>
          </w:p>
        </w:tc>
        <w:tc>
          <w:tcPr>
            <w:tcW w:w="1390" w:type="dxa"/>
            <w:tcBorders>
              <w:top w:val="single" w:sz="4" w:space="0" w:color="auto"/>
              <w:left w:val="nil"/>
              <w:bottom w:val="nil"/>
              <w:right w:val="nil"/>
            </w:tcBorders>
            <w:shd w:val="clear" w:color="auto" w:fill="auto"/>
            <w:noWrap/>
            <w:vAlign w:val="center"/>
            <w:hideMark/>
          </w:tcPr>
          <w:p w14:paraId="3B1F31DE" w14:textId="518C1009" w:rsidR="00B754AE" w:rsidRPr="00080174" w:rsidRDefault="0028307E" w:rsidP="00B754AE">
            <w:pPr>
              <w:ind w:firstLine="220"/>
              <w:jc w:val="right"/>
              <w:rPr>
                <w:rFonts w:ascii="ＭＳ 明朝" w:hAnsi="ＭＳ 明朝"/>
                <w:color w:val="000000"/>
                <w:szCs w:val="22"/>
              </w:rPr>
            </w:pPr>
            <w:ins w:id="428" w:author="正典 松浦" w:date="2023-12-15T16:32:00Z">
              <w:r w:rsidRPr="00080174">
                <w:rPr>
                  <w:rFonts w:ascii="ＭＳ 明朝" w:hAnsi="ＭＳ 明朝"/>
                  <w:szCs w:val="22"/>
                </w:rPr>
                <w:t>954</w:t>
              </w:r>
            </w:ins>
            <w:del w:id="429" w:author="正典 松浦" w:date="2023-12-15T16:32:00Z">
              <w:r w:rsidR="006B5804" w:rsidRPr="00080174" w:rsidDel="0028307E">
                <w:rPr>
                  <w:rFonts w:ascii="ＭＳ 明朝" w:hAnsi="ＭＳ 明朝"/>
                  <w:szCs w:val="22"/>
                </w:rPr>
                <w:delText>7</w:delText>
              </w:r>
            </w:del>
            <w:del w:id="430" w:author="正典 松浦" w:date="2023-12-15T16:16:00Z">
              <w:r w:rsidR="006B5804" w:rsidRPr="00080174" w:rsidDel="003B7140">
                <w:rPr>
                  <w:rFonts w:ascii="ＭＳ 明朝" w:hAnsi="ＭＳ 明朝"/>
                  <w:szCs w:val="22"/>
                </w:rPr>
                <w:delText>28</w:delText>
              </w:r>
            </w:del>
          </w:p>
        </w:tc>
      </w:tr>
      <w:tr w:rsidR="00B754AE" w:rsidRPr="00627849" w14:paraId="43C824B1" w14:textId="77777777" w:rsidTr="00CC6BB2">
        <w:trPr>
          <w:trHeight w:val="386"/>
          <w:jc w:val="center"/>
        </w:trPr>
        <w:tc>
          <w:tcPr>
            <w:tcW w:w="1952" w:type="dxa"/>
            <w:tcBorders>
              <w:top w:val="nil"/>
              <w:left w:val="nil"/>
              <w:bottom w:val="nil"/>
              <w:right w:val="nil"/>
            </w:tcBorders>
            <w:shd w:val="clear" w:color="auto" w:fill="auto"/>
            <w:noWrap/>
            <w:hideMark/>
          </w:tcPr>
          <w:p w14:paraId="52C2E5D1" w14:textId="328C469C" w:rsidR="00B754AE" w:rsidRPr="00080174" w:rsidRDefault="00B754AE">
            <w:pPr>
              <w:ind w:firstLineChars="0" w:firstLine="0"/>
              <w:rPr>
                <w:rFonts w:ascii="ＭＳ 明朝" w:hAnsi="ＭＳ 明朝"/>
                <w:color w:val="000000"/>
                <w:szCs w:val="22"/>
              </w:rPr>
              <w:pPrChange w:id="431" w:author="正典 松浦" w:date="2023-12-15T16:14:00Z">
                <w:pPr>
                  <w:ind w:firstLine="220"/>
                </w:pPr>
              </w:pPrChange>
            </w:pPr>
            <w:del w:id="432" w:author="正典 松浦" w:date="2023-12-15T16:14:00Z">
              <w:r w:rsidRPr="00080174" w:rsidDel="00390531">
                <w:rPr>
                  <w:rFonts w:ascii="ＭＳ 明朝" w:hAnsi="ＭＳ 明朝" w:hint="eastAsia"/>
                  <w:szCs w:val="22"/>
                </w:rPr>
                <w:delText>オオトカゲ科</w:delText>
              </w:r>
            </w:del>
            <w:ins w:id="433" w:author="正典 松浦" w:date="2023-12-15T16:33:00Z">
              <w:r w:rsidR="00B84B38" w:rsidRPr="00080174">
                <w:rPr>
                  <w:rFonts w:ascii="ＭＳ 明朝" w:hAnsi="ＭＳ 明朝" w:hint="eastAsia"/>
                  <w:szCs w:val="22"/>
                </w:rPr>
                <w:t>タンザニア</w:t>
              </w:r>
            </w:ins>
          </w:p>
        </w:tc>
        <w:tc>
          <w:tcPr>
            <w:tcW w:w="1390" w:type="dxa"/>
            <w:tcBorders>
              <w:top w:val="nil"/>
              <w:left w:val="nil"/>
              <w:bottom w:val="nil"/>
              <w:right w:val="nil"/>
            </w:tcBorders>
            <w:shd w:val="clear" w:color="auto" w:fill="auto"/>
            <w:noWrap/>
            <w:vAlign w:val="center"/>
            <w:hideMark/>
          </w:tcPr>
          <w:p w14:paraId="19F76AC7" w14:textId="2A677430" w:rsidR="00B754AE" w:rsidRPr="00080174" w:rsidRDefault="0028307E" w:rsidP="00B754AE">
            <w:pPr>
              <w:ind w:firstLine="220"/>
              <w:jc w:val="right"/>
              <w:rPr>
                <w:rFonts w:ascii="ＭＳ 明朝" w:hAnsi="ＭＳ 明朝"/>
                <w:color w:val="000000"/>
                <w:szCs w:val="22"/>
              </w:rPr>
            </w:pPr>
            <w:ins w:id="434" w:author="正典 松浦" w:date="2023-12-15T16:32:00Z">
              <w:r w:rsidRPr="00080174">
                <w:rPr>
                  <w:rFonts w:ascii="ＭＳ 明朝" w:hAnsi="ＭＳ 明朝"/>
                  <w:szCs w:val="22"/>
                </w:rPr>
                <w:t>73</w:t>
              </w:r>
            </w:ins>
            <w:del w:id="435" w:author="正典 松浦" w:date="2023-12-15T16:15:00Z">
              <w:r w:rsidR="006B5804" w:rsidRPr="00080174" w:rsidDel="003B7140">
                <w:rPr>
                  <w:rFonts w:ascii="ＭＳ 明朝" w:hAnsi="ＭＳ 明朝"/>
                  <w:szCs w:val="22"/>
                </w:rPr>
                <w:delText>73</w:delText>
              </w:r>
            </w:del>
          </w:p>
        </w:tc>
      </w:tr>
      <w:tr w:rsidR="00B754AE" w:rsidRPr="00627849" w14:paraId="0B9738CB" w14:textId="77777777" w:rsidTr="00CC6BB2">
        <w:trPr>
          <w:trHeight w:val="386"/>
          <w:jc w:val="center"/>
        </w:trPr>
        <w:tc>
          <w:tcPr>
            <w:tcW w:w="1952" w:type="dxa"/>
            <w:tcBorders>
              <w:top w:val="nil"/>
              <w:left w:val="nil"/>
              <w:bottom w:val="nil"/>
              <w:right w:val="nil"/>
            </w:tcBorders>
            <w:shd w:val="clear" w:color="auto" w:fill="auto"/>
            <w:noWrap/>
            <w:hideMark/>
          </w:tcPr>
          <w:p w14:paraId="70347051" w14:textId="7BEB87D6" w:rsidR="00B754AE" w:rsidRPr="00080174" w:rsidRDefault="00B84B38">
            <w:pPr>
              <w:ind w:firstLineChars="0" w:firstLine="0"/>
              <w:rPr>
                <w:rFonts w:ascii="ＭＳ 明朝" w:hAnsi="ＭＳ 明朝"/>
                <w:color w:val="000000"/>
                <w:szCs w:val="22"/>
              </w:rPr>
              <w:pPrChange w:id="436" w:author="正典 松浦" w:date="2023-12-15T16:14:00Z">
                <w:pPr>
                  <w:ind w:firstLine="220"/>
                </w:pPr>
              </w:pPrChange>
            </w:pPr>
            <w:ins w:id="437" w:author="正典 松浦" w:date="2023-12-15T16:33:00Z">
              <w:r w:rsidRPr="00080174">
                <w:rPr>
                  <w:rFonts w:ascii="ＭＳ 明朝" w:hAnsi="ＭＳ 明朝" w:hint="eastAsia"/>
                  <w:szCs w:val="22"/>
                </w:rPr>
                <w:t>ガーナ</w:t>
              </w:r>
            </w:ins>
            <w:del w:id="438" w:author="正典 松浦" w:date="2023-12-15T16:14:00Z">
              <w:r w:rsidR="00560B60" w:rsidRPr="00080174" w:rsidDel="00FD534E">
                <w:rPr>
                  <w:rFonts w:ascii="ＭＳ 明朝" w:hAnsi="ＭＳ 明朝" w:hint="eastAsia"/>
                  <w:szCs w:val="22"/>
                </w:rPr>
                <w:delText>ヨロイトカゲ</w:delText>
              </w:r>
              <w:r w:rsidR="00B754AE" w:rsidRPr="00080174" w:rsidDel="00FD534E">
                <w:rPr>
                  <w:rFonts w:ascii="ＭＳ 明朝" w:hAnsi="ＭＳ 明朝" w:hint="eastAsia"/>
                  <w:szCs w:val="22"/>
                </w:rPr>
                <w:delText>科</w:delText>
              </w:r>
              <w:r w:rsidR="00B754AE" w:rsidRPr="00080174" w:rsidDel="00FD534E">
                <w:rPr>
                  <w:rFonts w:ascii="ＭＳ 明朝" w:hAnsi="ＭＳ 明朝"/>
                  <w:szCs w:val="22"/>
                </w:rPr>
                <w:delText xml:space="preserve"> </w:delText>
              </w:r>
            </w:del>
          </w:p>
        </w:tc>
        <w:tc>
          <w:tcPr>
            <w:tcW w:w="1390" w:type="dxa"/>
            <w:tcBorders>
              <w:top w:val="nil"/>
              <w:left w:val="nil"/>
              <w:bottom w:val="nil"/>
              <w:right w:val="nil"/>
            </w:tcBorders>
            <w:shd w:val="clear" w:color="auto" w:fill="auto"/>
            <w:noWrap/>
            <w:vAlign w:val="center"/>
            <w:hideMark/>
          </w:tcPr>
          <w:p w14:paraId="26C5C159" w14:textId="45D6CAC0" w:rsidR="00B754AE" w:rsidRPr="00080174" w:rsidRDefault="0028307E">
            <w:pPr>
              <w:ind w:firstLineChars="0" w:firstLine="0"/>
              <w:jc w:val="right"/>
              <w:rPr>
                <w:rFonts w:ascii="ＭＳ 明朝" w:hAnsi="ＭＳ 明朝"/>
                <w:color w:val="000000"/>
                <w:szCs w:val="22"/>
              </w:rPr>
              <w:pPrChange w:id="439" w:author="正典 松浦" w:date="2023-12-15T16:15:00Z">
                <w:pPr>
                  <w:ind w:firstLine="220"/>
                  <w:jc w:val="right"/>
                </w:pPr>
              </w:pPrChange>
            </w:pPr>
            <w:ins w:id="440" w:author="正典 松浦" w:date="2023-12-15T16:32:00Z">
              <w:r w:rsidRPr="00080174">
                <w:rPr>
                  <w:rFonts w:ascii="ＭＳ 明朝" w:hAnsi="ＭＳ 明朝"/>
                  <w:szCs w:val="22"/>
                </w:rPr>
                <w:t>62</w:t>
              </w:r>
            </w:ins>
            <w:del w:id="441" w:author="正典 松浦" w:date="2023-12-15T16:15:00Z">
              <w:r w:rsidR="006B5804" w:rsidRPr="00080174" w:rsidDel="006A126B">
                <w:rPr>
                  <w:rFonts w:ascii="ＭＳ 明朝" w:hAnsi="ＭＳ 明朝"/>
                  <w:szCs w:val="22"/>
                </w:rPr>
                <w:delText>59</w:delText>
              </w:r>
            </w:del>
          </w:p>
        </w:tc>
      </w:tr>
      <w:tr w:rsidR="00B754AE" w:rsidRPr="00627849" w14:paraId="6E9AE64E" w14:textId="77777777" w:rsidTr="00CC6BB2">
        <w:trPr>
          <w:trHeight w:val="386"/>
          <w:jc w:val="center"/>
        </w:trPr>
        <w:tc>
          <w:tcPr>
            <w:tcW w:w="1952" w:type="dxa"/>
            <w:tcBorders>
              <w:top w:val="nil"/>
              <w:left w:val="nil"/>
              <w:right w:val="nil"/>
            </w:tcBorders>
            <w:shd w:val="clear" w:color="auto" w:fill="auto"/>
            <w:noWrap/>
            <w:hideMark/>
          </w:tcPr>
          <w:p w14:paraId="436A85D5" w14:textId="07D7829C" w:rsidR="00B754AE" w:rsidRPr="00080174" w:rsidRDefault="00B84B38">
            <w:pPr>
              <w:ind w:firstLineChars="0" w:firstLine="0"/>
              <w:rPr>
                <w:rFonts w:ascii="ＭＳ 明朝" w:hAnsi="ＭＳ 明朝"/>
                <w:color w:val="000000"/>
                <w:szCs w:val="22"/>
              </w:rPr>
              <w:pPrChange w:id="442" w:author="正典 松浦" w:date="2023-12-15T16:14:00Z">
                <w:pPr>
                  <w:ind w:firstLine="220"/>
                </w:pPr>
              </w:pPrChange>
            </w:pPr>
            <w:ins w:id="443" w:author="正典 松浦" w:date="2023-12-15T16:33:00Z">
              <w:r w:rsidRPr="00080174">
                <w:rPr>
                  <w:rFonts w:ascii="ＭＳ 明朝" w:hAnsi="ＭＳ 明朝" w:hint="eastAsia"/>
                  <w:szCs w:val="22"/>
                </w:rPr>
                <w:t>アメリカ合衆国</w:t>
              </w:r>
            </w:ins>
            <w:del w:id="444" w:author="正典 松浦" w:date="2023-12-15T16:14:00Z">
              <w:r w:rsidR="009131E5" w:rsidRPr="00080174" w:rsidDel="00FD534E">
                <w:rPr>
                  <w:rFonts w:ascii="ＭＳ 明朝" w:hAnsi="ＭＳ 明朝" w:hint="eastAsia"/>
                  <w:szCs w:val="22"/>
                </w:rPr>
                <w:delText>ヤモリ</w:delText>
              </w:r>
              <w:r w:rsidR="00B754AE" w:rsidRPr="00080174" w:rsidDel="00FD534E">
                <w:rPr>
                  <w:rFonts w:ascii="ＭＳ 明朝" w:hAnsi="ＭＳ 明朝" w:hint="eastAsia"/>
                  <w:szCs w:val="22"/>
                </w:rPr>
                <w:delText>科</w:delText>
              </w:r>
              <w:r w:rsidR="00B754AE" w:rsidRPr="00080174" w:rsidDel="00FD534E">
                <w:rPr>
                  <w:rFonts w:ascii="ＭＳ 明朝" w:hAnsi="ＭＳ 明朝"/>
                  <w:szCs w:val="22"/>
                </w:rPr>
                <w:delText xml:space="preserve"> </w:delText>
              </w:r>
            </w:del>
          </w:p>
        </w:tc>
        <w:tc>
          <w:tcPr>
            <w:tcW w:w="1390" w:type="dxa"/>
            <w:tcBorders>
              <w:top w:val="nil"/>
              <w:left w:val="nil"/>
              <w:right w:val="nil"/>
            </w:tcBorders>
            <w:shd w:val="clear" w:color="auto" w:fill="auto"/>
            <w:noWrap/>
            <w:vAlign w:val="center"/>
            <w:hideMark/>
          </w:tcPr>
          <w:p w14:paraId="689D1E28" w14:textId="3B4F00BF" w:rsidR="00B754AE" w:rsidRPr="00080174" w:rsidRDefault="0028307E" w:rsidP="00B754AE">
            <w:pPr>
              <w:ind w:firstLine="220"/>
              <w:jc w:val="right"/>
              <w:rPr>
                <w:rFonts w:ascii="ＭＳ 明朝" w:hAnsi="ＭＳ 明朝"/>
                <w:color w:val="000000"/>
                <w:szCs w:val="22"/>
              </w:rPr>
            </w:pPr>
            <w:ins w:id="445" w:author="正典 松浦" w:date="2023-12-15T16:32:00Z">
              <w:r w:rsidRPr="00080174">
                <w:rPr>
                  <w:rFonts w:ascii="ＭＳ 明朝" w:hAnsi="ＭＳ 明朝"/>
                  <w:szCs w:val="22"/>
                </w:rPr>
                <w:t>40</w:t>
              </w:r>
            </w:ins>
            <w:del w:id="446" w:author="正典 松浦" w:date="2023-12-15T16:15:00Z">
              <w:r w:rsidR="006B5804" w:rsidRPr="00080174" w:rsidDel="006A126B">
                <w:rPr>
                  <w:rFonts w:ascii="ＭＳ 明朝" w:hAnsi="ＭＳ 明朝"/>
                  <w:szCs w:val="22"/>
                </w:rPr>
                <w:delText>40</w:delText>
              </w:r>
            </w:del>
          </w:p>
        </w:tc>
      </w:tr>
      <w:tr w:rsidR="00B754AE" w:rsidRPr="00627849" w14:paraId="1E200767" w14:textId="77777777" w:rsidTr="00CC6BB2">
        <w:trPr>
          <w:trHeight w:val="386"/>
          <w:jc w:val="center"/>
        </w:trPr>
        <w:tc>
          <w:tcPr>
            <w:tcW w:w="1952" w:type="dxa"/>
            <w:tcBorders>
              <w:top w:val="nil"/>
              <w:left w:val="nil"/>
              <w:bottom w:val="single" w:sz="4" w:space="0" w:color="auto"/>
              <w:right w:val="nil"/>
            </w:tcBorders>
            <w:shd w:val="clear" w:color="auto" w:fill="auto"/>
            <w:noWrap/>
            <w:hideMark/>
          </w:tcPr>
          <w:p w14:paraId="47822F41" w14:textId="49AC6652" w:rsidR="00B754AE" w:rsidRPr="00080174" w:rsidRDefault="0006712B">
            <w:pPr>
              <w:ind w:firstLineChars="0" w:firstLine="0"/>
              <w:rPr>
                <w:rFonts w:ascii="ＭＳ 明朝" w:hAnsi="ＭＳ 明朝"/>
                <w:color w:val="000000"/>
                <w:szCs w:val="22"/>
              </w:rPr>
              <w:pPrChange w:id="447" w:author="正典 松浦" w:date="2023-12-15T16:15:00Z">
                <w:pPr>
                  <w:ind w:firstLine="220"/>
                </w:pPr>
              </w:pPrChange>
            </w:pPr>
            <w:del w:id="448" w:author="正典 松浦" w:date="2023-12-15T16:15:00Z">
              <w:r w:rsidRPr="00080174" w:rsidDel="00FD534E">
                <w:rPr>
                  <w:rFonts w:ascii="ＭＳ 明朝" w:hAnsi="ＭＳ 明朝" w:hint="eastAsia"/>
                  <w:szCs w:val="22"/>
                </w:rPr>
                <w:delText>フラミンゴ</w:delText>
              </w:r>
              <w:r w:rsidR="00B754AE" w:rsidRPr="00080174" w:rsidDel="00FD534E">
                <w:rPr>
                  <w:rFonts w:ascii="ＭＳ 明朝" w:hAnsi="ＭＳ 明朝" w:hint="eastAsia"/>
                  <w:szCs w:val="22"/>
                </w:rPr>
                <w:delText>科</w:delText>
              </w:r>
            </w:del>
            <w:ins w:id="449" w:author="正典 松浦" w:date="2023-12-17T17:45:00Z">
              <w:r w:rsidR="00CB0CD6" w:rsidRPr="00080174">
                <w:rPr>
                  <w:rFonts w:ascii="ＭＳ 明朝" w:hAnsi="ＭＳ 明朝" w:hint="eastAsia"/>
                  <w:szCs w:val="22"/>
                </w:rPr>
                <w:t>マレーシア</w:t>
              </w:r>
            </w:ins>
            <w:del w:id="450" w:author="正典 松浦" w:date="2023-12-15T16:32:00Z">
              <w:r w:rsidR="00B754AE" w:rsidRPr="00080174" w:rsidDel="0028307E">
                <w:rPr>
                  <w:rFonts w:ascii="ＭＳ 明朝" w:hAnsi="ＭＳ 明朝"/>
                  <w:szCs w:val="22"/>
                </w:rPr>
                <w:delText xml:space="preserve"> </w:delText>
              </w:r>
            </w:del>
          </w:p>
        </w:tc>
        <w:tc>
          <w:tcPr>
            <w:tcW w:w="1390" w:type="dxa"/>
            <w:tcBorders>
              <w:top w:val="nil"/>
              <w:left w:val="nil"/>
              <w:bottom w:val="single" w:sz="4" w:space="0" w:color="auto"/>
              <w:right w:val="nil"/>
            </w:tcBorders>
            <w:shd w:val="clear" w:color="auto" w:fill="auto"/>
            <w:noWrap/>
            <w:vAlign w:val="center"/>
            <w:hideMark/>
          </w:tcPr>
          <w:p w14:paraId="685BA043" w14:textId="603D9E9F" w:rsidR="00B754AE" w:rsidRPr="00080174" w:rsidRDefault="006B5804" w:rsidP="00B754AE">
            <w:pPr>
              <w:ind w:firstLine="220"/>
              <w:jc w:val="right"/>
              <w:rPr>
                <w:rFonts w:ascii="ＭＳ 明朝" w:hAnsi="ＭＳ 明朝"/>
                <w:color w:val="000000"/>
                <w:szCs w:val="22"/>
              </w:rPr>
            </w:pPr>
            <w:del w:id="451" w:author="正典 松浦" w:date="2023-12-15T16:15:00Z">
              <w:r w:rsidRPr="00080174" w:rsidDel="006A126B">
                <w:rPr>
                  <w:rFonts w:ascii="ＭＳ 明朝" w:hAnsi="ＭＳ 明朝"/>
                  <w:szCs w:val="22"/>
                </w:rPr>
                <w:delText>27</w:delText>
              </w:r>
            </w:del>
            <w:ins w:id="452" w:author="正典 松浦" w:date="2023-12-15T16:32:00Z">
              <w:r w:rsidR="0028307E" w:rsidRPr="00080174">
                <w:rPr>
                  <w:rFonts w:ascii="ＭＳ 明朝" w:hAnsi="ＭＳ 明朝"/>
                  <w:szCs w:val="22"/>
                </w:rPr>
                <w:t>37</w:t>
              </w:r>
            </w:ins>
          </w:p>
        </w:tc>
      </w:tr>
    </w:tbl>
    <w:p w14:paraId="021C62C4" w14:textId="77777777" w:rsidR="005371C2" w:rsidRPr="00080174" w:rsidDel="00DB2E08" w:rsidRDefault="00EF72B4" w:rsidP="00384317">
      <w:pPr>
        <w:ind w:firstLine="220"/>
        <w:jc w:val="center"/>
        <w:rPr>
          <w:del w:id="453" w:author="正典 松浦" w:date="2023-12-15T16:30:00Z"/>
          <w:rFonts w:ascii="ＭＳ 明朝" w:hAnsi="ＭＳ 明朝"/>
          <w:szCs w:val="22"/>
        </w:rPr>
      </w:pPr>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p>
    <w:p w14:paraId="7928315F" w14:textId="0FBE7C66" w:rsidR="00983EE7" w:rsidRPr="00080174" w:rsidRDefault="00F36DA8">
      <w:pPr>
        <w:ind w:firstLine="220"/>
        <w:jc w:val="center"/>
        <w:rPr>
          <w:rFonts w:ascii="ＭＳ 明朝" w:hAnsi="ＭＳ 明朝"/>
          <w:szCs w:val="22"/>
        </w:rPr>
        <w:pPrChange w:id="454" w:author="正典 松浦" w:date="2023-12-15T16:30:00Z">
          <w:pPr>
            <w:ind w:firstLine="220"/>
          </w:pPr>
        </w:pPrChange>
      </w:pPr>
      <w:del w:id="455" w:author="正典 松浦" w:date="2023-12-15T16:30:00Z">
        <w:r w:rsidRPr="00080174" w:rsidDel="0081253A">
          <w:rPr>
            <w:rFonts w:ascii="ＭＳ 明朝" w:hAnsi="ＭＳ 明朝"/>
            <w:szCs w:val="22"/>
          </w:rPr>
          <w:fldChar w:fldCharType="begin"/>
        </w:r>
        <w:r w:rsidRPr="00080174" w:rsidDel="0081253A">
          <w:rPr>
            <w:rFonts w:ascii="ＭＳ 明朝" w:hAnsi="ＭＳ 明朝"/>
            <w:szCs w:val="22"/>
          </w:rPr>
          <w:delInstrText xml:space="preserve"> </w:delInstrText>
        </w:r>
        <w:r w:rsidRPr="00080174" w:rsidDel="0081253A">
          <w:rPr>
            <w:rFonts w:ascii="ＭＳ 明朝" w:hAnsi="ＭＳ 明朝" w:hint="eastAsia"/>
            <w:szCs w:val="22"/>
          </w:rPr>
          <w:delInstrText>REF _Ref141398319 \h</w:delInstrText>
        </w:r>
        <w:r w:rsidRPr="00080174" w:rsidDel="0081253A">
          <w:rPr>
            <w:rFonts w:ascii="ＭＳ 明朝" w:hAnsi="ＭＳ 明朝"/>
            <w:szCs w:val="22"/>
          </w:rPr>
          <w:delInstrText xml:space="preserve"> </w:delInstrText>
        </w:r>
        <w:r w:rsidR="003402B5" w:rsidRPr="00080174" w:rsidDel="0081253A">
          <w:rPr>
            <w:rFonts w:ascii="ＭＳ 明朝" w:hAnsi="ＭＳ 明朝"/>
            <w:szCs w:val="22"/>
          </w:rPr>
          <w:delInstrText xml:space="preserve"> \* MERGEFORMAT </w:delInstrText>
        </w:r>
        <w:r w:rsidRPr="00080174" w:rsidDel="0081253A">
          <w:rPr>
            <w:rFonts w:ascii="ＭＳ 明朝" w:hAnsi="ＭＳ 明朝"/>
            <w:szCs w:val="22"/>
          </w:rPr>
        </w:r>
        <w:r w:rsidRPr="00080174" w:rsidDel="0081253A">
          <w:rPr>
            <w:rFonts w:ascii="ＭＳ 明朝" w:hAnsi="ＭＳ 明朝"/>
            <w:szCs w:val="22"/>
          </w:rPr>
          <w:fldChar w:fldCharType="separate"/>
        </w:r>
        <w:r w:rsidR="00233D5D" w:rsidRPr="00080174" w:rsidDel="0081253A">
          <w:rPr>
            <w:rFonts w:ascii="ＭＳ 明朝" w:hAnsi="ＭＳ 明朝"/>
            <w:szCs w:val="22"/>
          </w:rPr>
          <w:delText xml:space="preserve">表 </w:delText>
        </w:r>
        <w:r w:rsidR="00233D5D" w:rsidRPr="00080174" w:rsidDel="0081253A">
          <w:rPr>
            <w:rFonts w:ascii="ＭＳ 明朝" w:hAnsi="ＭＳ 明朝"/>
            <w:noProof/>
            <w:szCs w:val="22"/>
          </w:rPr>
          <w:delText>8</w:delText>
        </w:r>
        <w:r w:rsidRPr="00080174" w:rsidDel="0081253A">
          <w:rPr>
            <w:rFonts w:ascii="ＭＳ 明朝" w:hAnsi="ＭＳ 明朝"/>
            <w:szCs w:val="22"/>
          </w:rPr>
          <w:fldChar w:fldCharType="end"/>
        </w:r>
        <w:r w:rsidR="00042A83" w:rsidRPr="00080174" w:rsidDel="0081253A">
          <w:rPr>
            <w:rFonts w:ascii="ＭＳ 明朝" w:hAnsi="ＭＳ 明朝" w:hint="eastAsia"/>
            <w:szCs w:val="22"/>
          </w:rPr>
          <w:delText>は</w:delText>
        </w:r>
        <w:r w:rsidR="006F7588" w:rsidRPr="00080174" w:rsidDel="0081253A">
          <w:rPr>
            <w:rFonts w:ascii="ＭＳ 明朝" w:hAnsi="ＭＳ 明朝" w:hint="eastAsia"/>
            <w:szCs w:val="22"/>
          </w:rPr>
          <w:delText>ガイアナ</w:delText>
        </w:r>
        <w:r w:rsidR="00042A83" w:rsidRPr="00080174" w:rsidDel="0081253A">
          <w:rPr>
            <w:rFonts w:ascii="ＭＳ 明朝" w:hAnsi="ＭＳ 明朝" w:hint="eastAsia"/>
            <w:szCs w:val="22"/>
          </w:rPr>
          <w:delText>か</w:delText>
        </w:r>
        <w:r w:rsidRPr="00080174" w:rsidDel="0081253A">
          <w:rPr>
            <w:rFonts w:ascii="ＭＳ 明朝" w:hAnsi="ＭＳ 明朝" w:hint="eastAsia"/>
            <w:szCs w:val="22"/>
          </w:rPr>
          <w:delText>らの輸入件数上位5位までを示している。</w:delText>
        </w:r>
        <w:r w:rsidR="00233D5D" w:rsidRPr="00080174" w:rsidDel="0081253A">
          <w:rPr>
            <w:rFonts w:ascii="ＭＳ 明朝" w:hAnsi="ＭＳ 明朝" w:hint="eastAsia"/>
            <w:szCs w:val="22"/>
          </w:rPr>
          <w:delText>ガイアナからの</w:delText>
        </w:r>
        <w:r w:rsidR="00914588" w:rsidRPr="00080174" w:rsidDel="0081253A">
          <w:rPr>
            <w:rFonts w:ascii="ＭＳ 明朝" w:hAnsi="ＭＳ 明朝" w:hint="eastAsia"/>
            <w:szCs w:val="22"/>
          </w:rPr>
          <w:delText>輸入品目は一転して、</w:delText>
        </w:r>
        <w:r w:rsidR="001501F2" w:rsidRPr="00080174" w:rsidDel="0081253A">
          <w:rPr>
            <w:rFonts w:ascii="ＭＳ 明朝" w:hAnsi="ＭＳ 明朝" w:hint="eastAsia"/>
            <w:szCs w:val="22"/>
          </w:rPr>
          <w:delText>哺乳類と鳥類が1位と2位につけているが3位から5位は</w:delText>
        </w:r>
        <w:r w:rsidR="00BB2F78" w:rsidRPr="00080174" w:rsidDel="0081253A">
          <w:rPr>
            <w:rFonts w:ascii="ＭＳ 明朝" w:hAnsi="ＭＳ 明朝" w:hint="eastAsia"/>
            <w:szCs w:val="22"/>
          </w:rPr>
          <w:delText>爬虫類である。</w:delText>
        </w:r>
      </w:del>
    </w:p>
    <w:p w14:paraId="30498616" w14:textId="68E64E2B" w:rsidR="00D057CD" w:rsidRPr="00080174" w:rsidDel="00D057CD" w:rsidRDefault="00C65887" w:rsidP="00D057CD">
      <w:pPr>
        <w:pStyle w:val="ad"/>
        <w:keepNext/>
        <w:ind w:firstLine="220"/>
        <w:rPr>
          <w:ins w:id="456" w:author="正典 松浦" w:date="2023-12-15T16:29:00Z"/>
          <w:rFonts w:ascii="ＭＳ 明朝" w:hAnsi="ＭＳ 明朝"/>
          <w:szCs w:val="22"/>
        </w:rPr>
      </w:pPr>
      <w:bookmarkStart w:id="457" w:name="_Ref141398319"/>
      <w:r w:rsidRPr="00080174">
        <w:rPr>
          <w:rFonts w:ascii="ＭＳ 明朝" w:hAnsi="ＭＳ 明朝"/>
          <w:szCs w:val="22"/>
        </w:rPr>
        <w:t xml:space="preserve">表 </w:t>
      </w:r>
      <w:r w:rsidRPr="00080174">
        <w:rPr>
          <w:rFonts w:ascii="ＭＳ 明朝" w:hAnsi="ＭＳ 明朝"/>
          <w:szCs w:val="22"/>
        </w:rPr>
        <w:fldChar w:fldCharType="begin"/>
      </w:r>
      <w:r w:rsidRPr="00080174">
        <w:rPr>
          <w:rFonts w:ascii="ＭＳ 明朝" w:hAnsi="ＭＳ 明朝"/>
          <w:szCs w:val="22"/>
        </w:rPr>
        <w:instrText xml:space="preserve"> SEQ 表 \* ARABIC </w:instrText>
      </w:r>
      <w:r w:rsidRPr="00080174">
        <w:rPr>
          <w:rFonts w:ascii="ＭＳ 明朝" w:hAnsi="ＭＳ 明朝"/>
          <w:szCs w:val="22"/>
        </w:rPr>
        <w:fldChar w:fldCharType="separate"/>
      </w:r>
      <w:ins w:id="458" w:author="正典 松浦" w:date="2023-12-19T19:23:00Z">
        <w:r w:rsidR="00DB3E08" w:rsidRPr="00080174">
          <w:rPr>
            <w:rFonts w:ascii="ＭＳ 明朝" w:hAnsi="ＭＳ 明朝"/>
            <w:noProof/>
            <w:szCs w:val="22"/>
          </w:rPr>
          <w:t>7</w:t>
        </w:r>
      </w:ins>
      <w:del w:id="459" w:author="正典 松浦" w:date="2023-12-15T16:47:00Z">
        <w:r w:rsidR="00D15B63" w:rsidRPr="00080174" w:rsidDel="001D0BC5">
          <w:rPr>
            <w:rFonts w:ascii="ＭＳ 明朝" w:hAnsi="ＭＳ 明朝"/>
            <w:noProof/>
            <w:szCs w:val="22"/>
          </w:rPr>
          <w:delText>8</w:delText>
        </w:r>
      </w:del>
      <w:r w:rsidRPr="00080174">
        <w:rPr>
          <w:rFonts w:ascii="ＭＳ 明朝" w:hAnsi="ＭＳ 明朝"/>
          <w:szCs w:val="22"/>
        </w:rPr>
        <w:fldChar w:fldCharType="end"/>
      </w:r>
      <w:bookmarkEnd w:id="457"/>
      <w:r w:rsidRPr="00080174">
        <w:rPr>
          <w:rFonts w:ascii="ＭＳ 明朝" w:hAnsi="ＭＳ 明朝"/>
          <w:szCs w:val="22"/>
        </w:rPr>
        <w:t xml:space="preserve"> </w:t>
      </w:r>
      <w:ins w:id="460" w:author="正典 松浦" w:date="2023-12-15T16:29:00Z">
        <w:r w:rsidR="00D057CD" w:rsidRPr="00080174">
          <w:rPr>
            <w:rFonts w:ascii="ＭＳ 明朝" w:hAnsi="ＭＳ 明朝" w:hint="eastAsia"/>
            <w:szCs w:val="22"/>
          </w:rPr>
          <w:t>日本の</w:t>
        </w:r>
        <w:r w:rsidR="001B6188" w:rsidRPr="00080174">
          <w:rPr>
            <w:rFonts w:ascii="ＭＳ 明朝" w:hAnsi="ＭＳ 明朝" w:hint="eastAsia"/>
            <w:szCs w:val="22"/>
          </w:rPr>
          <w:t>オオトカゲ</w:t>
        </w:r>
      </w:ins>
      <w:ins w:id="461" w:author="正典 松浦" w:date="2023-12-17T17:43:00Z">
        <w:r w:rsidR="007636B4" w:rsidRPr="00080174">
          <w:rPr>
            <w:rFonts w:ascii="ＭＳ 明朝" w:hAnsi="ＭＳ 明朝" w:hint="eastAsia"/>
            <w:szCs w:val="22"/>
          </w:rPr>
          <w:t>科</w:t>
        </w:r>
      </w:ins>
      <w:ins w:id="462" w:author="正典 松浦" w:date="2023-12-15T16:29:00Z">
        <w:r w:rsidR="00D057CD" w:rsidRPr="00080174">
          <w:rPr>
            <w:rFonts w:ascii="ＭＳ 明朝" w:hAnsi="ＭＳ 明朝" w:hint="eastAsia"/>
            <w:szCs w:val="22"/>
          </w:rPr>
          <w:t>輸入目的</w:t>
        </w:r>
      </w:ins>
    </w:p>
    <w:tbl>
      <w:tblPr>
        <w:tblW w:w="3756" w:type="dxa"/>
        <w:jc w:val="center"/>
        <w:tblCellMar>
          <w:left w:w="99" w:type="dxa"/>
          <w:right w:w="99" w:type="dxa"/>
        </w:tblCellMar>
        <w:tblLook w:val="04A0" w:firstRow="1" w:lastRow="0" w:firstColumn="1" w:lastColumn="0" w:noHBand="0" w:noVBand="1"/>
      </w:tblPr>
      <w:tblGrid>
        <w:gridCol w:w="2426"/>
        <w:gridCol w:w="1330"/>
      </w:tblGrid>
      <w:tr w:rsidR="00D057CD" w:rsidRPr="00627849" w14:paraId="60196BC7" w14:textId="77777777" w:rsidTr="008E584C">
        <w:trPr>
          <w:trHeight w:val="374"/>
          <w:jc w:val="center"/>
          <w:ins w:id="463" w:author="正典 松浦" w:date="2023-12-15T16:29:00Z"/>
        </w:trPr>
        <w:tc>
          <w:tcPr>
            <w:tcW w:w="2426" w:type="dxa"/>
            <w:tcBorders>
              <w:top w:val="single" w:sz="4" w:space="0" w:color="auto"/>
              <w:left w:val="nil"/>
              <w:bottom w:val="single" w:sz="4" w:space="0" w:color="auto"/>
              <w:right w:val="nil"/>
            </w:tcBorders>
            <w:shd w:val="clear" w:color="auto" w:fill="auto"/>
            <w:noWrap/>
            <w:vAlign w:val="center"/>
          </w:tcPr>
          <w:p w14:paraId="0FA9CA78" w14:textId="77777777" w:rsidR="00D057CD" w:rsidRPr="00080174" w:rsidRDefault="00D057CD" w:rsidP="008E584C">
            <w:pPr>
              <w:ind w:firstLineChars="0" w:firstLine="0"/>
              <w:rPr>
                <w:ins w:id="464" w:author="正典 松浦" w:date="2023-12-15T16:29:00Z"/>
                <w:rFonts w:ascii="ＭＳ 明朝" w:hAnsi="ＭＳ 明朝"/>
                <w:color w:val="000000"/>
                <w:szCs w:val="22"/>
              </w:rPr>
            </w:pPr>
            <w:ins w:id="465" w:author="正典 松浦" w:date="2023-12-15T16:29:00Z">
              <w:r w:rsidRPr="00080174">
                <w:rPr>
                  <w:rFonts w:ascii="ＭＳ 明朝" w:hAnsi="ＭＳ 明朝" w:hint="eastAsia"/>
                  <w:color w:val="000000"/>
                  <w:szCs w:val="22"/>
                </w:rPr>
                <w:t>目的</w:t>
              </w:r>
            </w:ins>
          </w:p>
        </w:tc>
        <w:tc>
          <w:tcPr>
            <w:tcW w:w="1330" w:type="dxa"/>
            <w:tcBorders>
              <w:top w:val="single" w:sz="4" w:space="0" w:color="auto"/>
              <w:left w:val="nil"/>
              <w:bottom w:val="single" w:sz="4" w:space="0" w:color="auto"/>
              <w:right w:val="nil"/>
            </w:tcBorders>
            <w:shd w:val="clear" w:color="auto" w:fill="auto"/>
            <w:noWrap/>
            <w:vAlign w:val="center"/>
          </w:tcPr>
          <w:p w14:paraId="7FC91437" w14:textId="77777777" w:rsidR="00D057CD" w:rsidRPr="00080174" w:rsidRDefault="00D057CD" w:rsidP="008E584C">
            <w:pPr>
              <w:ind w:firstLineChars="0" w:firstLine="0"/>
              <w:jc w:val="right"/>
              <w:rPr>
                <w:ins w:id="466" w:author="正典 松浦" w:date="2023-12-15T16:29:00Z"/>
                <w:rFonts w:ascii="ＭＳ 明朝" w:hAnsi="ＭＳ 明朝"/>
                <w:color w:val="000000"/>
                <w:szCs w:val="22"/>
              </w:rPr>
            </w:pPr>
            <w:ins w:id="467" w:author="正典 松浦" w:date="2023-12-15T16:29:00Z">
              <w:r w:rsidRPr="00080174">
                <w:rPr>
                  <w:rFonts w:ascii="ＭＳ 明朝" w:hAnsi="ＭＳ 明朝" w:hint="eastAsia"/>
                  <w:color w:val="000000"/>
                  <w:szCs w:val="22"/>
                </w:rPr>
                <w:t>取引件数</w:t>
              </w:r>
            </w:ins>
          </w:p>
        </w:tc>
      </w:tr>
      <w:tr w:rsidR="00D057CD" w:rsidRPr="00627849" w14:paraId="4AFCD1E4" w14:textId="77777777" w:rsidTr="008E584C">
        <w:trPr>
          <w:trHeight w:val="374"/>
          <w:jc w:val="center"/>
          <w:ins w:id="468" w:author="正典 松浦" w:date="2023-12-15T16:29:00Z"/>
        </w:trPr>
        <w:tc>
          <w:tcPr>
            <w:tcW w:w="2426" w:type="dxa"/>
            <w:tcBorders>
              <w:top w:val="single" w:sz="4" w:space="0" w:color="auto"/>
              <w:left w:val="nil"/>
              <w:right w:val="nil"/>
            </w:tcBorders>
            <w:shd w:val="clear" w:color="auto" w:fill="auto"/>
            <w:noWrap/>
            <w:vAlign w:val="center"/>
            <w:hideMark/>
          </w:tcPr>
          <w:p w14:paraId="4A489D6A" w14:textId="77777777" w:rsidR="00D057CD" w:rsidRPr="00080174" w:rsidRDefault="00D057CD" w:rsidP="008E584C">
            <w:pPr>
              <w:ind w:firstLineChars="0" w:firstLine="0"/>
              <w:rPr>
                <w:ins w:id="469" w:author="正典 松浦" w:date="2023-12-15T16:29:00Z"/>
                <w:rFonts w:ascii="ＭＳ 明朝" w:hAnsi="ＭＳ 明朝"/>
                <w:color w:val="000000"/>
              </w:rPr>
            </w:pPr>
            <w:ins w:id="470" w:author="正典 松浦" w:date="2023-12-15T16:29:00Z">
              <w:r w:rsidRPr="00080174">
                <w:rPr>
                  <w:rFonts w:ascii="ＭＳ 明朝" w:hAnsi="ＭＳ 明朝" w:hint="eastAsia"/>
                </w:rPr>
                <w:lastRenderedPageBreak/>
                <w:t>商業用</w:t>
              </w:r>
            </w:ins>
          </w:p>
        </w:tc>
        <w:tc>
          <w:tcPr>
            <w:tcW w:w="1330" w:type="dxa"/>
            <w:tcBorders>
              <w:top w:val="single" w:sz="4" w:space="0" w:color="auto"/>
              <w:left w:val="nil"/>
              <w:right w:val="nil"/>
            </w:tcBorders>
            <w:shd w:val="clear" w:color="auto" w:fill="auto"/>
            <w:noWrap/>
            <w:vAlign w:val="center"/>
            <w:hideMark/>
          </w:tcPr>
          <w:p w14:paraId="5ECBC977" w14:textId="44E86D5B" w:rsidR="00D057CD" w:rsidRPr="00080174" w:rsidRDefault="00D057CD" w:rsidP="008E584C">
            <w:pPr>
              <w:ind w:firstLineChars="0" w:firstLine="0"/>
              <w:rPr>
                <w:ins w:id="471" w:author="正典 松浦" w:date="2023-12-15T16:29:00Z"/>
                <w:rFonts w:ascii="ＭＳ 明朝" w:hAnsi="ＭＳ 明朝"/>
                <w:color w:val="000000"/>
              </w:rPr>
            </w:pPr>
            <w:ins w:id="472" w:author="正典 松浦" w:date="2023-12-15T16:29:00Z">
              <w:r w:rsidRPr="00080174">
                <w:rPr>
                  <w:rFonts w:ascii="ＭＳ 明朝" w:hAnsi="ＭＳ 明朝"/>
                  <w:color w:val="000000"/>
                  <w:szCs w:val="22"/>
                </w:rPr>
                <w:t>1</w:t>
              </w:r>
            </w:ins>
            <w:ins w:id="473" w:author="正典 松浦" w:date="2023-12-15T16:32:00Z">
              <w:r w:rsidR="0062061F" w:rsidRPr="00080174">
                <w:rPr>
                  <w:rFonts w:ascii="ＭＳ 明朝" w:hAnsi="ＭＳ 明朝"/>
                  <w:color w:val="000000"/>
                  <w:szCs w:val="22"/>
                </w:rPr>
                <w:t>240</w:t>
              </w:r>
            </w:ins>
          </w:p>
        </w:tc>
      </w:tr>
      <w:tr w:rsidR="00D057CD" w:rsidRPr="00627849" w14:paraId="1D4580A8" w14:textId="77777777" w:rsidTr="008E584C">
        <w:trPr>
          <w:trHeight w:val="374"/>
          <w:jc w:val="center"/>
          <w:ins w:id="474" w:author="正典 松浦" w:date="2023-12-15T16:29:00Z"/>
        </w:trPr>
        <w:tc>
          <w:tcPr>
            <w:tcW w:w="2426" w:type="dxa"/>
            <w:tcBorders>
              <w:left w:val="nil"/>
              <w:right w:val="nil"/>
            </w:tcBorders>
            <w:shd w:val="clear" w:color="auto" w:fill="auto"/>
            <w:noWrap/>
            <w:vAlign w:val="center"/>
          </w:tcPr>
          <w:p w14:paraId="600CF4BD" w14:textId="77777777" w:rsidR="00D057CD" w:rsidRPr="00080174" w:rsidRDefault="00D057CD" w:rsidP="008E584C">
            <w:pPr>
              <w:ind w:firstLineChars="0" w:firstLine="0"/>
              <w:rPr>
                <w:ins w:id="475" w:author="正典 松浦" w:date="2023-12-15T16:29:00Z"/>
                <w:rFonts w:ascii="ＭＳ 明朝" w:hAnsi="ＭＳ 明朝"/>
              </w:rPr>
            </w:pPr>
            <w:ins w:id="476" w:author="正典 松浦" w:date="2023-12-15T16:29:00Z">
              <w:r w:rsidRPr="00080174">
                <w:rPr>
                  <w:rFonts w:ascii="ＭＳ 明朝" w:hAnsi="ＭＳ 明朝" w:hint="eastAsia"/>
                </w:rPr>
                <w:t>個人利用</w:t>
              </w:r>
            </w:ins>
          </w:p>
        </w:tc>
        <w:tc>
          <w:tcPr>
            <w:tcW w:w="1330" w:type="dxa"/>
            <w:tcBorders>
              <w:left w:val="nil"/>
              <w:right w:val="nil"/>
            </w:tcBorders>
            <w:shd w:val="clear" w:color="auto" w:fill="auto"/>
            <w:noWrap/>
            <w:vAlign w:val="center"/>
          </w:tcPr>
          <w:p w14:paraId="6C15D97D" w14:textId="5526B54D" w:rsidR="00D057CD" w:rsidRPr="00080174" w:rsidRDefault="0062061F" w:rsidP="008E584C">
            <w:pPr>
              <w:ind w:firstLineChars="0" w:firstLine="0"/>
              <w:rPr>
                <w:ins w:id="477" w:author="正典 松浦" w:date="2023-12-15T16:29:00Z"/>
                <w:rFonts w:ascii="ＭＳ 明朝" w:hAnsi="ＭＳ 明朝"/>
                <w:color w:val="000000"/>
                <w:szCs w:val="22"/>
              </w:rPr>
            </w:pPr>
            <w:ins w:id="478" w:author="正典 松浦" w:date="2023-12-15T16:32:00Z">
              <w:r w:rsidRPr="00080174">
                <w:rPr>
                  <w:rFonts w:ascii="ＭＳ 明朝" w:hAnsi="ＭＳ 明朝" w:hint="eastAsia"/>
                  <w:color w:val="000000"/>
                  <w:szCs w:val="22"/>
                </w:rPr>
                <w:t>2</w:t>
              </w:r>
            </w:ins>
          </w:p>
        </w:tc>
      </w:tr>
      <w:tr w:rsidR="00D057CD" w:rsidRPr="00627849" w14:paraId="6CF8CF42" w14:textId="77777777" w:rsidTr="008E584C">
        <w:trPr>
          <w:trHeight w:val="374"/>
          <w:jc w:val="center"/>
          <w:ins w:id="479" w:author="正典 松浦" w:date="2023-12-15T16:29:00Z"/>
        </w:trPr>
        <w:tc>
          <w:tcPr>
            <w:tcW w:w="2426" w:type="dxa"/>
            <w:tcBorders>
              <w:top w:val="nil"/>
              <w:left w:val="nil"/>
              <w:bottom w:val="single" w:sz="4" w:space="0" w:color="auto"/>
              <w:right w:val="nil"/>
            </w:tcBorders>
            <w:shd w:val="clear" w:color="auto" w:fill="auto"/>
            <w:noWrap/>
            <w:vAlign w:val="center"/>
            <w:hideMark/>
          </w:tcPr>
          <w:p w14:paraId="0E656468" w14:textId="77777777" w:rsidR="00D057CD" w:rsidRPr="00080174" w:rsidRDefault="00D057CD" w:rsidP="008E584C">
            <w:pPr>
              <w:ind w:firstLineChars="0" w:firstLine="0"/>
              <w:rPr>
                <w:ins w:id="480" w:author="正典 松浦" w:date="2023-12-15T16:29:00Z"/>
                <w:rFonts w:ascii="ＭＳ 明朝" w:hAnsi="ＭＳ 明朝"/>
                <w:color w:val="000000"/>
              </w:rPr>
            </w:pPr>
            <w:ins w:id="481" w:author="正典 松浦" w:date="2023-12-15T16:29:00Z">
              <w:r w:rsidRPr="00080174">
                <w:rPr>
                  <w:rFonts w:ascii="ＭＳ 明朝" w:hAnsi="ＭＳ 明朝" w:hint="eastAsia"/>
                </w:rPr>
                <w:t>科学利用</w:t>
              </w:r>
            </w:ins>
          </w:p>
        </w:tc>
        <w:tc>
          <w:tcPr>
            <w:tcW w:w="1330" w:type="dxa"/>
            <w:tcBorders>
              <w:top w:val="nil"/>
              <w:left w:val="nil"/>
              <w:bottom w:val="single" w:sz="4" w:space="0" w:color="auto"/>
              <w:right w:val="nil"/>
            </w:tcBorders>
            <w:shd w:val="clear" w:color="auto" w:fill="auto"/>
            <w:noWrap/>
            <w:vAlign w:val="center"/>
            <w:hideMark/>
          </w:tcPr>
          <w:p w14:paraId="62C9A62C" w14:textId="79A35671" w:rsidR="00D057CD" w:rsidRPr="00080174" w:rsidRDefault="0062061F" w:rsidP="008E584C">
            <w:pPr>
              <w:ind w:firstLineChars="0" w:firstLine="0"/>
              <w:rPr>
                <w:ins w:id="482" w:author="正典 松浦" w:date="2023-12-15T16:29:00Z"/>
                <w:rFonts w:ascii="ＭＳ 明朝" w:hAnsi="ＭＳ 明朝"/>
                <w:color w:val="000000"/>
              </w:rPr>
            </w:pPr>
            <w:ins w:id="483" w:author="正典 松浦" w:date="2023-12-15T16:32:00Z">
              <w:r w:rsidRPr="00080174">
                <w:rPr>
                  <w:rFonts w:ascii="ＭＳ 明朝" w:hAnsi="ＭＳ 明朝" w:hint="eastAsia"/>
                  <w:color w:val="000000"/>
                </w:rPr>
                <w:t>1</w:t>
              </w:r>
            </w:ins>
          </w:p>
        </w:tc>
      </w:tr>
    </w:tbl>
    <w:p w14:paraId="3A9FBB3A" w14:textId="51832C5B" w:rsidR="00C65887" w:rsidRPr="00080174" w:rsidDel="00D057CD" w:rsidRDefault="003C691D" w:rsidP="00C65887">
      <w:pPr>
        <w:pStyle w:val="ad"/>
        <w:keepNext/>
        <w:ind w:firstLine="220"/>
        <w:rPr>
          <w:del w:id="484" w:author="正典 松浦" w:date="2023-12-15T16:29:00Z"/>
          <w:rFonts w:ascii="ＭＳ 明朝" w:hAnsi="ＭＳ 明朝"/>
          <w:szCs w:val="22"/>
        </w:rPr>
      </w:pPr>
      <w:del w:id="485" w:author="正典 松浦" w:date="2023-12-15T16:29:00Z">
        <w:r w:rsidRPr="00080174" w:rsidDel="00D057CD">
          <w:rPr>
            <w:rFonts w:ascii="ＭＳ 明朝" w:hAnsi="ＭＳ 明朝" w:hint="eastAsia"/>
            <w:szCs w:val="22"/>
          </w:rPr>
          <w:delText>ガイアナ</w:delText>
        </w:r>
        <w:r w:rsidR="00C65887" w:rsidRPr="00080174" w:rsidDel="00D057CD">
          <w:rPr>
            <w:rFonts w:ascii="ＭＳ 明朝" w:hAnsi="ＭＳ 明朝" w:hint="eastAsia"/>
            <w:szCs w:val="22"/>
          </w:rPr>
          <w:delText>から</w:delText>
        </w:r>
        <w:r w:rsidR="003D7BD0" w:rsidRPr="00080174" w:rsidDel="00D057CD">
          <w:rPr>
            <w:rFonts w:ascii="ＭＳ 明朝" w:hAnsi="ＭＳ 明朝" w:hint="eastAsia"/>
            <w:szCs w:val="22"/>
          </w:rPr>
          <w:delText>の</w:delText>
        </w:r>
        <w:r w:rsidR="00C65887" w:rsidRPr="00080174" w:rsidDel="00D057CD">
          <w:rPr>
            <w:rFonts w:ascii="ＭＳ 明朝" w:hAnsi="ＭＳ 明朝" w:hint="eastAsia"/>
            <w:szCs w:val="22"/>
          </w:rPr>
          <w:delText>野生動物取引件数</w:delText>
        </w:r>
      </w:del>
    </w:p>
    <w:tbl>
      <w:tblPr>
        <w:tblW w:w="5402" w:type="dxa"/>
        <w:jc w:val="center"/>
        <w:tblCellMar>
          <w:left w:w="99" w:type="dxa"/>
          <w:right w:w="99" w:type="dxa"/>
        </w:tblCellMar>
        <w:tblLook w:val="04A0" w:firstRow="1" w:lastRow="0" w:firstColumn="1" w:lastColumn="0" w:noHBand="0" w:noVBand="1"/>
      </w:tblPr>
      <w:tblGrid>
        <w:gridCol w:w="3954"/>
        <w:gridCol w:w="1448"/>
      </w:tblGrid>
      <w:tr w:rsidR="00BC0FD0" w:rsidRPr="00627849" w:rsidDel="00C53C08" w14:paraId="426EE7A6" w14:textId="56198BFD" w:rsidTr="00C53C08">
        <w:trPr>
          <w:trHeight w:val="340"/>
          <w:jc w:val="center"/>
          <w:del w:id="486" w:author="正典 松浦" w:date="2023-12-15T16:29:00Z"/>
        </w:trPr>
        <w:tc>
          <w:tcPr>
            <w:tcW w:w="3954" w:type="dxa"/>
            <w:tcBorders>
              <w:top w:val="single" w:sz="4" w:space="0" w:color="auto"/>
              <w:left w:val="nil"/>
              <w:bottom w:val="single" w:sz="4" w:space="0" w:color="auto"/>
              <w:right w:val="nil"/>
            </w:tcBorders>
            <w:shd w:val="clear" w:color="auto" w:fill="auto"/>
            <w:noWrap/>
            <w:vAlign w:val="center"/>
          </w:tcPr>
          <w:tbl>
            <w:tblPr>
              <w:tblW w:w="3756" w:type="dxa"/>
              <w:jc w:val="center"/>
              <w:tblCellMar>
                <w:left w:w="99" w:type="dxa"/>
                <w:right w:w="99" w:type="dxa"/>
              </w:tblCellMar>
              <w:tblLook w:val="04A0" w:firstRow="1" w:lastRow="0" w:firstColumn="1" w:lastColumn="0" w:noHBand="0" w:noVBand="1"/>
            </w:tblPr>
            <w:tblGrid>
              <w:gridCol w:w="2426"/>
              <w:gridCol w:w="1330"/>
            </w:tblGrid>
            <w:tr w:rsidR="00C53C08" w:rsidRPr="00627849" w14:paraId="18DE2134" w14:textId="77777777" w:rsidTr="008E584C">
              <w:trPr>
                <w:trHeight w:val="374"/>
                <w:jc w:val="center"/>
                <w:ins w:id="487" w:author="正典 松浦" w:date="2023-12-15T16:29:00Z"/>
              </w:trPr>
              <w:tc>
                <w:tcPr>
                  <w:tcW w:w="2426" w:type="dxa"/>
                  <w:tcBorders>
                    <w:top w:val="single" w:sz="4" w:space="0" w:color="auto"/>
                    <w:left w:val="nil"/>
                    <w:bottom w:val="single" w:sz="4" w:space="0" w:color="auto"/>
                    <w:right w:val="nil"/>
                  </w:tcBorders>
                  <w:shd w:val="clear" w:color="auto" w:fill="auto"/>
                  <w:noWrap/>
                  <w:vAlign w:val="center"/>
                </w:tcPr>
                <w:p w14:paraId="16F77886" w14:textId="77777777" w:rsidR="00C53C08" w:rsidRPr="00080174" w:rsidRDefault="00C53C08" w:rsidP="00C53C08">
                  <w:pPr>
                    <w:ind w:firstLineChars="0" w:firstLine="0"/>
                    <w:rPr>
                      <w:ins w:id="488" w:author="正典 松浦" w:date="2023-12-15T16:29:00Z"/>
                      <w:rFonts w:ascii="ＭＳ 明朝" w:hAnsi="ＭＳ 明朝"/>
                      <w:color w:val="000000"/>
                      <w:szCs w:val="22"/>
                    </w:rPr>
                  </w:pPr>
                  <w:ins w:id="489" w:author="正典 松浦" w:date="2023-12-15T16:29:00Z">
                    <w:r w:rsidRPr="00080174">
                      <w:rPr>
                        <w:rFonts w:ascii="ＭＳ 明朝" w:hAnsi="ＭＳ 明朝" w:hint="eastAsia"/>
                        <w:color w:val="000000"/>
                        <w:szCs w:val="22"/>
                      </w:rPr>
                      <w:t>目的</w:t>
                    </w:r>
                  </w:ins>
                </w:p>
              </w:tc>
              <w:tc>
                <w:tcPr>
                  <w:tcW w:w="1330" w:type="dxa"/>
                  <w:tcBorders>
                    <w:top w:val="single" w:sz="4" w:space="0" w:color="auto"/>
                    <w:left w:val="nil"/>
                    <w:bottom w:val="single" w:sz="4" w:space="0" w:color="auto"/>
                    <w:right w:val="nil"/>
                  </w:tcBorders>
                  <w:shd w:val="clear" w:color="auto" w:fill="auto"/>
                  <w:noWrap/>
                  <w:vAlign w:val="center"/>
                </w:tcPr>
                <w:p w14:paraId="2ED768D9" w14:textId="77777777" w:rsidR="00C53C08" w:rsidRPr="00080174" w:rsidRDefault="00C53C08" w:rsidP="00C53C08">
                  <w:pPr>
                    <w:ind w:firstLineChars="0" w:firstLine="0"/>
                    <w:jc w:val="right"/>
                    <w:rPr>
                      <w:ins w:id="490" w:author="正典 松浦" w:date="2023-12-15T16:29:00Z"/>
                      <w:rFonts w:ascii="ＭＳ 明朝" w:hAnsi="ＭＳ 明朝"/>
                      <w:color w:val="000000"/>
                      <w:szCs w:val="22"/>
                    </w:rPr>
                  </w:pPr>
                  <w:ins w:id="491" w:author="正典 松浦" w:date="2023-12-15T16:29:00Z">
                    <w:r w:rsidRPr="00080174">
                      <w:rPr>
                        <w:rFonts w:ascii="ＭＳ 明朝" w:hAnsi="ＭＳ 明朝" w:hint="eastAsia"/>
                        <w:color w:val="000000"/>
                        <w:szCs w:val="22"/>
                      </w:rPr>
                      <w:t>取引件数</w:t>
                    </w:r>
                  </w:ins>
                </w:p>
              </w:tc>
            </w:tr>
            <w:tr w:rsidR="00C53C08" w:rsidRPr="00627849" w14:paraId="5FBB7E28" w14:textId="77777777" w:rsidTr="008E584C">
              <w:trPr>
                <w:trHeight w:val="374"/>
                <w:jc w:val="center"/>
                <w:ins w:id="492" w:author="正典 松浦" w:date="2023-12-15T16:29:00Z"/>
              </w:trPr>
              <w:tc>
                <w:tcPr>
                  <w:tcW w:w="2426" w:type="dxa"/>
                  <w:tcBorders>
                    <w:top w:val="single" w:sz="4" w:space="0" w:color="auto"/>
                    <w:left w:val="nil"/>
                    <w:right w:val="nil"/>
                  </w:tcBorders>
                  <w:shd w:val="clear" w:color="auto" w:fill="auto"/>
                  <w:noWrap/>
                  <w:vAlign w:val="center"/>
                  <w:hideMark/>
                </w:tcPr>
                <w:p w14:paraId="1CAC8F99" w14:textId="77777777" w:rsidR="00C53C08" w:rsidRPr="00080174" w:rsidRDefault="00C53C08" w:rsidP="00C53C08">
                  <w:pPr>
                    <w:ind w:firstLineChars="0" w:firstLine="0"/>
                    <w:rPr>
                      <w:ins w:id="493" w:author="正典 松浦" w:date="2023-12-15T16:29:00Z"/>
                      <w:rFonts w:ascii="ＭＳ 明朝" w:hAnsi="ＭＳ 明朝"/>
                      <w:color w:val="000000"/>
                    </w:rPr>
                  </w:pPr>
                  <w:ins w:id="494" w:author="正典 松浦" w:date="2023-12-15T16:29:00Z">
                    <w:r w:rsidRPr="00080174">
                      <w:rPr>
                        <w:rFonts w:ascii="ＭＳ 明朝" w:hAnsi="ＭＳ 明朝" w:hint="eastAsia"/>
                      </w:rPr>
                      <w:t>商業用</w:t>
                    </w:r>
                  </w:ins>
                </w:p>
              </w:tc>
              <w:tc>
                <w:tcPr>
                  <w:tcW w:w="1330" w:type="dxa"/>
                  <w:tcBorders>
                    <w:top w:val="single" w:sz="4" w:space="0" w:color="auto"/>
                    <w:left w:val="nil"/>
                    <w:right w:val="nil"/>
                  </w:tcBorders>
                  <w:shd w:val="clear" w:color="auto" w:fill="auto"/>
                  <w:noWrap/>
                  <w:vAlign w:val="center"/>
                  <w:hideMark/>
                </w:tcPr>
                <w:p w14:paraId="230DB3E8" w14:textId="77777777" w:rsidR="00C53C08" w:rsidRPr="00080174" w:rsidRDefault="00C53C08" w:rsidP="00C53C08">
                  <w:pPr>
                    <w:ind w:firstLineChars="0" w:firstLine="0"/>
                    <w:rPr>
                      <w:ins w:id="495" w:author="正典 松浦" w:date="2023-12-15T16:29:00Z"/>
                      <w:rFonts w:ascii="ＭＳ 明朝" w:hAnsi="ＭＳ 明朝"/>
                      <w:color w:val="000000"/>
                    </w:rPr>
                  </w:pPr>
                  <w:ins w:id="496" w:author="正典 松浦" w:date="2023-12-15T16:29:00Z">
                    <w:r w:rsidRPr="00080174">
                      <w:rPr>
                        <w:rFonts w:ascii="ＭＳ 明朝" w:hAnsi="ＭＳ 明朝"/>
                        <w:color w:val="000000"/>
                        <w:szCs w:val="22"/>
                      </w:rPr>
                      <w:t>1923</w:t>
                    </w:r>
                  </w:ins>
                </w:p>
              </w:tc>
            </w:tr>
            <w:tr w:rsidR="00C53C08" w:rsidRPr="00627849" w14:paraId="2761C3C5" w14:textId="77777777" w:rsidTr="008E584C">
              <w:trPr>
                <w:trHeight w:val="374"/>
                <w:jc w:val="center"/>
                <w:ins w:id="497" w:author="正典 松浦" w:date="2023-12-15T16:29:00Z"/>
              </w:trPr>
              <w:tc>
                <w:tcPr>
                  <w:tcW w:w="2426" w:type="dxa"/>
                  <w:tcBorders>
                    <w:left w:val="nil"/>
                    <w:right w:val="nil"/>
                  </w:tcBorders>
                  <w:shd w:val="clear" w:color="auto" w:fill="auto"/>
                  <w:noWrap/>
                  <w:vAlign w:val="center"/>
                </w:tcPr>
                <w:p w14:paraId="36E3AB2F" w14:textId="77777777" w:rsidR="00C53C08" w:rsidRPr="00080174" w:rsidRDefault="00C53C08" w:rsidP="00C53C08">
                  <w:pPr>
                    <w:ind w:firstLineChars="0" w:firstLine="0"/>
                    <w:rPr>
                      <w:ins w:id="498" w:author="正典 松浦" w:date="2023-12-15T16:29:00Z"/>
                      <w:rFonts w:ascii="ＭＳ 明朝" w:hAnsi="ＭＳ 明朝"/>
                    </w:rPr>
                  </w:pPr>
                  <w:ins w:id="499" w:author="正典 松浦" w:date="2023-12-15T16:29:00Z">
                    <w:r w:rsidRPr="00080174">
                      <w:rPr>
                        <w:rFonts w:ascii="ＭＳ 明朝" w:hAnsi="ＭＳ 明朝" w:hint="eastAsia"/>
                      </w:rPr>
                      <w:t>個人利用</w:t>
                    </w:r>
                  </w:ins>
                </w:p>
              </w:tc>
              <w:tc>
                <w:tcPr>
                  <w:tcW w:w="1330" w:type="dxa"/>
                  <w:tcBorders>
                    <w:left w:val="nil"/>
                    <w:right w:val="nil"/>
                  </w:tcBorders>
                  <w:shd w:val="clear" w:color="auto" w:fill="auto"/>
                  <w:noWrap/>
                  <w:vAlign w:val="center"/>
                </w:tcPr>
                <w:p w14:paraId="572AFE11" w14:textId="77777777" w:rsidR="00C53C08" w:rsidRPr="00080174" w:rsidRDefault="00C53C08" w:rsidP="00C53C08">
                  <w:pPr>
                    <w:ind w:firstLineChars="0" w:firstLine="0"/>
                    <w:rPr>
                      <w:ins w:id="500" w:author="正典 松浦" w:date="2023-12-15T16:29:00Z"/>
                      <w:rFonts w:ascii="ＭＳ 明朝" w:hAnsi="ＭＳ 明朝"/>
                      <w:color w:val="000000"/>
                      <w:szCs w:val="22"/>
                    </w:rPr>
                  </w:pPr>
                  <w:ins w:id="501" w:author="正典 松浦" w:date="2023-12-15T16:29:00Z">
                    <w:r w:rsidRPr="00080174">
                      <w:rPr>
                        <w:rFonts w:ascii="ＭＳ 明朝" w:hAnsi="ＭＳ 明朝" w:hint="eastAsia"/>
                        <w:color w:val="000000"/>
                        <w:szCs w:val="22"/>
                      </w:rPr>
                      <w:t>7</w:t>
                    </w:r>
                  </w:ins>
                </w:p>
              </w:tc>
            </w:tr>
            <w:tr w:rsidR="00C53C08" w:rsidRPr="00627849" w14:paraId="7644081A" w14:textId="77777777" w:rsidTr="008E584C">
              <w:trPr>
                <w:trHeight w:val="374"/>
                <w:jc w:val="center"/>
                <w:ins w:id="502" w:author="正典 松浦" w:date="2023-12-15T16:29:00Z"/>
              </w:trPr>
              <w:tc>
                <w:tcPr>
                  <w:tcW w:w="2426" w:type="dxa"/>
                  <w:tcBorders>
                    <w:top w:val="nil"/>
                    <w:left w:val="nil"/>
                    <w:bottom w:val="single" w:sz="4" w:space="0" w:color="auto"/>
                    <w:right w:val="nil"/>
                  </w:tcBorders>
                  <w:shd w:val="clear" w:color="auto" w:fill="auto"/>
                  <w:noWrap/>
                  <w:vAlign w:val="center"/>
                  <w:hideMark/>
                </w:tcPr>
                <w:p w14:paraId="6CA01E20" w14:textId="77777777" w:rsidR="00C53C08" w:rsidRPr="00080174" w:rsidRDefault="00C53C08" w:rsidP="00C53C08">
                  <w:pPr>
                    <w:ind w:firstLineChars="0" w:firstLine="0"/>
                    <w:rPr>
                      <w:ins w:id="503" w:author="正典 松浦" w:date="2023-12-15T16:29:00Z"/>
                      <w:rFonts w:ascii="ＭＳ 明朝" w:hAnsi="ＭＳ 明朝"/>
                      <w:color w:val="000000"/>
                    </w:rPr>
                  </w:pPr>
                  <w:ins w:id="504" w:author="正典 松浦" w:date="2023-12-15T16:29:00Z">
                    <w:r w:rsidRPr="00080174">
                      <w:rPr>
                        <w:rFonts w:ascii="ＭＳ 明朝" w:hAnsi="ＭＳ 明朝" w:hint="eastAsia"/>
                      </w:rPr>
                      <w:t>科学利用</w:t>
                    </w:r>
                  </w:ins>
                </w:p>
              </w:tc>
              <w:tc>
                <w:tcPr>
                  <w:tcW w:w="1330" w:type="dxa"/>
                  <w:tcBorders>
                    <w:top w:val="nil"/>
                    <w:left w:val="nil"/>
                    <w:bottom w:val="single" w:sz="4" w:space="0" w:color="auto"/>
                    <w:right w:val="nil"/>
                  </w:tcBorders>
                  <w:shd w:val="clear" w:color="auto" w:fill="auto"/>
                  <w:noWrap/>
                  <w:vAlign w:val="center"/>
                  <w:hideMark/>
                </w:tcPr>
                <w:p w14:paraId="55B0AF5B" w14:textId="77777777" w:rsidR="00C53C08" w:rsidRPr="00080174" w:rsidRDefault="00C53C08" w:rsidP="00C53C08">
                  <w:pPr>
                    <w:ind w:firstLineChars="0" w:firstLine="0"/>
                    <w:rPr>
                      <w:ins w:id="505" w:author="正典 松浦" w:date="2023-12-15T16:29:00Z"/>
                      <w:rFonts w:ascii="ＭＳ 明朝" w:hAnsi="ＭＳ 明朝"/>
                      <w:color w:val="000000"/>
                    </w:rPr>
                  </w:pPr>
                  <w:ins w:id="506" w:author="正典 松浦" w:date="2023-12-15T16:29:00Z">
                    <w:r w:rsidRPr="00080174">
                      <w:rPr>
                        <w:rFonts w:ascii="ＭＳ 明朝" w:hAnsi="ＭＳ 明朝"/>
                        <w:color w:val="000000"/>
                        <w:szCs w:val="22"/>
                      </w:rPr>
                      <w:t>3</w:t>
                    </w:r>
                  </w:ins>
                </w:p>
              </w:tc>
            </w:tr>
          </w:tbl>
          <w:p w14:paraId="2C5B2283" w14:textId="0BF003B8" w:rsidR="00BC0FD0" w:rsidRPr="00080174" w:rsidDel="00C53C08" w:rsidRDefault="00BC0FD0" w:rsidP="00BC0FD0">
            <w:pPr>
              <w:ind w:firstLine="220"/>
              <w:rPr>
                <w:del w:id="507" w:author="正典 松浦" w:date="2023-12-15T16:29:00Z"/>
                <w:rFonts w:ascii="ＭＳ 明朝" w:hAnsi="ＭＳ 明朝"/>
                <w:color w:val="000000"/>
                <w:szCs w:val="22"/>
              </w:rPr>
            </w:pPr>
            <w:del w:id="508" w:author="正典 松浦" w:date="2023-12-15T16:29:00Z">
              <w:r w:rsidRPr="00080174" w:rsidDel="00C53C08">
                <w:rPr>
                  <w:rFonts w:ascii="ＭＳ 明朝" w:hAnsi="ＭＳ 明朝" w:hint="eastAsia"/>
                  <w:color w:val="000000"/>
                  <w:szCs w:val="22"/>
                </w:rPr>
                <w:delText>和名</w:delText>
              </w:r>
            </w:del>
          </w:p>
        </w:tc>
        <w:tc>
          <w:tcPr>
            <w:tcW w:w="1448" w:type="dxa"/>
            <w:tcBorders>
              <w:top w:val="single" w:sz="4" w:space="0" w:color="auto"/>
              <w:left w:val="nil"/>
              <w:bottom w:val="single" w:sz="4" w:space="0" w:color="auto"/>
              <w:right w:val="nil"/>
            </w:tcBorders>
            <w:shd w:val="clear" w:color="auto" w:fill="auto"/>
            <w:noWrap/>
            <w:vAlign w:val="center"/>
          </w:tcPr>
          <w:p w14:paraId="3F47D97A" w14:textId="40C80FF9" w:rsidR="00BC0FD0" w:rsidRPr="00080174" w:rsidDel="00C53C08" w:rsidRDefault="00BC0FD0" w:rsidP="00BC0FD0">
            <w:pPr>
              <w:ind w:firstLine="220"/>
              <w:jc w:val="right"/>
              <w:rPr>
                <w:del w:id="509" w:author="正典 松浦" w:date="2023-12-15T16:29:00Z"/>
                <w:rFonts w:ascii="ＭＳ 明朝" w:hAnsi="ＭＳ 明朝"/>
                <w:color w:val="000000"/>
                <w:szCs w:val="22"/>
              </w:rPr>
            </w:pPr>
            <w:del w:id="510" w:author="正典 松浦" w:date="2023-12-15T16:29:00Z">
              <w:r w:rsidRPr="00080174" w:rsidDel="00C53C08">
                <w:rPr>
                  <w:rFonts w:ascii="ＭＳ 明朝" w:hAnsi="ＭＳ 明朝" w:hint="eastAsia"/>
                  <w:color w:val="000000"/>
                  <w:szCs w:val="22"/>
                </w:rPr>
                <w:delText>取引件数</w:delText>
              </w:r>
            </w:del>
          </w:p>
        </w:tc>
      </w:tr>
      <w:tr w:rsidR="008B1DA2" w:rsidRPr="00627849" w:rsidDel="00C53C08" w14:paraId="1184FA04" w14:textId="187775ED" w:rsidTr="00C53C08">
        <w:trPr>
          <w:trHeight w:val="340"/>
          <w:jc w:val="center"/>
          <w:del w:id="511" w:author="正典 松浦" w:date="2023-12-15T16:29:00Z"/>
        </w:trPr>
        <w:tc>
          <w:tcPr>
            <w:tcW w:w="3954" w:type="dxa"/>
            <w:tcBorders>
              <w:top w:val="single" w:sz="4" w:space="0" w:color="auto"/>
              <w:left w:val="nil"/>
              <w:bottom w:val="nil"/>
              <w:right w:val="nil"/>
            </w:tcBorders>
            <w:shd w:val="clear" w:color="auto" w:fill="auto"/>
            <w:noWrap/>
            <w:hideMark/>
          </w:tcPr>
          <w:p w14:paraId="6CAB46A6" w14:textId="43F804FA" w:rsidR="008B1DA2" w:rsidRPr="00080174" w:rsidDel="00C53C08" w:rsidRDefault="001568E8" w:rsidP="008B1DA2">
            <w:pPr>
              <w:ind w:firstLine="220"/>
              <w:rPr>
                <w:del w:id="512" w:author="正典 松浦" w:date="2023-12-15T16:29:00Z"/>
                <w:rFonts w:ascii="ＭＳ 明朝" w:hAnsi="ＭＳ 明朝"/>
                <w:color w:val="000000"/>
                <w:szCs w:val="22"/>
              </w:rPr>
            </w:pPr>
            <w:del w:id="513" w:author="正典 松浦" w:date="2023-12-15T16:29:00Z">
              <w:r w:rsidRPr="00080174" w:rsidDel="00C53C08">
                <w:rPr>
                  <w:rFonts w:ascii="ＭＳ 明朝" w:hAnsi="ＭＳ 明朝" w:hint="eastAsia"/>
                  <w:szCs w:val="22"/>
                </w:rPr>
                <w:delText>オマキザル</w:delText>
              </w:r>
              <w:r w:rsidR="008B1DA2" w:rsidRPr="00080174" w:rsidDel="00C53C08">
                <w:rPr>
                  <w:rFonts w:ascii="ＭＳ 明朝" w:hAnsi="ＭＳ 明朝" w:hint="eastAsia"/>
                  <w:szCs w:val="22"/>
                </w:rPr>
                <w:delText>科</w:delText>
              </w:r>
              <w:r w:rsidR="008B1DA2" w:rsidRPr="00080174" w:rsidDel="00C53C08">
                <w:rPr>
                  <w:rFonts w:ascii="ＭＳ 明朝" w:hAnsi="ＭＳ 明朝"/>
                  <w:szCs w:val="22"/>
                </w:rPr>
                <w:delText xml:space="preserve"> </w:delText>
              </w:r>
            </w:del>
          </w:p>
        </w:tc>
        <w:tc>
          <w:tcPr>
            <w:tcW w:w="1448" w:type="dxa"/>
            <w:tcBorders>
              <w:top w:val="single" w:sz="4" w:space="0" w:color="auto"/>
              <w:left w:val="nil"/>
              <w:bottom w:val="nil"/>
              <w:right w:val="nil"/>
            </w:tcBorders>
            <w:shd w:val="clear" w:color="auto" w:fill="auto"/>
            <w:noWrap/>
            <w:vAlign w:val="center"/>
            <w:hideMark/>
          </w:tcPr>
          <w:p w14:paraId="01C22EAB" w14:textId="686F7F67" w:rsidR="008B1DA2" w:rsidRPr="00080174" w:rsidDel="00C53C08" w:rsidRDefault="008B1DA2" w:rsidP="008B1DA2">
            <w:pPr>
              <w:ind w:firstLine="220"/>
              <w:jc w:val="right"/>
              <w:rPr>
                <w:del w:id="514" w:author="正典 松浦" w:date="2023-12-15T16:29:00Z"/>
                <w:rFonts w:ascii="ＭＳ 明朝" w:hAnsi="ＭＳ 明朝"/>
                <w:color w:val="000000"/>
                <w:szCs w:val="22"/>
              </w:rPr>
            </w:pPr>
            <w:del w:id="515" w:author="正典 松浦" w:date="2023-12-15T16:29:00Z">
              <w:r w:rsidRPr="00080174" w:rsidDel="00C53C08">
                <w:rPr>
                  <w:rFonts w:ascii="ＭＳ 明朝" w:hAnsi="ＭＳ 明朝"/>
                  <w:szCs w:val="22"/>
                </w:rPr>
                <w:delText>123</w:delText>
              </w:r>
            </w:del>
          </w:p>
        </w:tc>
      </w:tr>
      <w:tr w:rsidR="008B1DA2" w:rsidRPr="00627849" w:rsidDel="00C53C08" w14:paraId="07D241B7" w14:textId="3C0A8FE7" w:rsidTr="00C53C08">
        <w:trPr>
          <w:trHeight w:val="340"/>
          <w:jc w:val="center"/>
          <w:del w:id="516" w:author="正典 松浦" w:date="2023-12-15T16:29:00Z"/>
        </w:trPr>
        <w:tc>
          <w:tcPr>
            <w:tcW w:w="3954" w:type="dxa"/>
            <w:tcBorders>
              <w:top w:val="nil"/>
              <w:left w:val="nil"/>
              <w:bottom w:val="nil"/>
              <w:right w:val="nil"/>
            </w:tcBorders>
            <w:shd w:val="clear" w:color="auto" w:fill="auto"/>
            <w:noWrap/>
            <w:hideMark/>
          </w:tcPr>
          <w:p w14:paraId="35781F28" w14:textId="56AEC52E" w:rsidR="008B1DA2" w:rsidRPr="00080174" w:rsidDel="00C53C08" w:rsidRDefault="001568E8" w:rsidP="008B1DA2">
            <w:pPr>
              <w:ind w:firstLine="220"/>
              <w:rPr>
                <w:del w:id="517" w:author="正典 松浦" w:date="2023-12-15T16:29:00Z"/>
                <w:rFonts w:ascii="ＭＳ 明朝" w:hAnsi="ＭＳ 明朝"/>
                <w:color w:val="000000"/>
                <w:szCs w:val="22"/>
              </w:rPr>
            </w:pPr>
            <w:del w:id="518" w:author="正典 松浦" w:date="2023-12-15T16:29:00Z">
              <w:r w:rsidRPr="00080174" w:rsidDel="00C53C08">
                <w:rPr>
                  <w:rFonts w:ascii="ＭＳ 明朝" w:hAnsi="ＭＳ 明朝" w:hint="eastAsia"/>
                  <w:szCs w:val="22"/>
                </w:rPr>
                <w:delText>インコ</w:delText>
              </w:r>
              <w:r w:rsidR="008B1DA2" w:rsidRPr="00080174" w:rsidDel="00C53C08">
                <w:rPr>
                  <w:rFonts w:ascii="ＭＳ 明朝" w:hAnsi="ＭＳ 明朝" w:hint="eastAsia"/>
                  <w:szCs w:val="22"/>
                </w:rPr>
                <w:delText>科</w:delText>
              </w:r>
              <w:r w:rsidR="008B1DA2" w:rsidRPr="00080174" w:rsidDel="00C53C08">
                <w:rPr>
                  <w:rFonts w:ascii="ＭＳ 明朝" w:hAnsi="ＭＳ 明朝"/>
                  <w:szCs w:val="22"/>
                </w:rPr>
                <w:delText xml:space="preserve"> </w:delText>
              </w:r>
            </w:del>
          </w:p>
        </w:tc>
        <w:tc>
          <w:tcPr>
            <w:tcW w:w="1448" w:type="dxa"/>
            <w:tcBorders>
              <w:top w:val="nil"/>
              <w:left w:val="nil"/>
              <w:bottom w:val="nil"/>
              <w:right w:val="nil"/>
            </w:tcBorders>
            <w:shd w:val="clear" w:color="auto" w:fill="auto"/>
            <w:noWrap/>
            <w:vAlign w:val="center"/>
            <w:hideMark/>
          </w:tcPr>
          <w:p w14:paraId="5C5018BF" w14:textId="73310E9D" w:rsidR="008B1DA2" w:rsidRPr="00080174" w:rsidDel="00C53C08" w:rsidRDefault="008B1DA2" w:rsidP="008B1DA2">
            <w:pPr>
              <w:ind w:firstLine="220"/>
              <w:jc w:val="right"/>
              <w:rPr>
                <w:del w:id="519" w:author="正典 松浦" w:date="2023-12-15T16:29:00Z"/>
                <w:rFonts w:ascii="ＭＳ 明朝" w:hAnsi="ＭＳ 明朝"/>
                <w:color w:val="000000"/>
                <w:szCs w:val="22"/>
              </w:rPr>
            </w:pPr>
            <w:del w:id="520" w:author="正典 松浦" w:date="2023-12-15T16:29:00Z">
              <w:r w:rsidRPr="00080174" w:rsidDel="00C53C08">
                <w:rPr>
                  <w:rFonts w:ascii="ＭＳ 明朝" w:hAnsi="ＭＳ 明朝"/>
                  <w:szCs w:val="22"/>
                </w:rPr>
                <w:delText>111</w:delText>
              </w:r>
            </w:del>
          </w:p>
        </w:tc>
      </w:tr>
      <w:tr w:rsidR="008B1DA2" w:rsidRPr="00627849" w:rsidDel="00C53C08" w14:paraId="54206E57" w14:textId="0D1004B3" w:rsidTr="00C53C08">
        <w:trPr>
          <w:trHeight w:val="340"/>
          <w:jc w:val="center"/>
          <w:del w:id="521" w:author="正典 松浦" w:date="2023-12-15T16:29:00Z"/>
        </w:trPr>
        <w:tc>
          <w:tcPr>
            <w:tcW w:w="3954" w:type="dxa"/>
            <w:tcBorders>
              <w:top w:val="nil"/>
              <w:left w:val="nil"/>
              <w:bottom w:val="nil"/>
              <w:right w:val="nil"/>
            </w:tcBorders>
            <w:shd w:val="clear" w:color="auto" w:fill="auto"/>
            <w:noWrap/>
            <w:hideMark/>
          </w:tcPr>
          <w:p w14:paraId="282FB34B" w14:textId="4AA4A480" w:rsidR="008B1DA2" w:rsidRPr="00080174" w:rsidDel="00C53C08" w:rsidRDefault="008B1DA2" w:rsidP="008B1DA2">
            <w:pPr>
              <w:ind w:firstLine="220"/>
              <w:rPr>
                <w:del w:id="522" w:author="正典 松浦" w:date="2023-12-15T16:29:00Z"/>
                <w:rFonts w:ascii="ＭＳ 明朝" w:hAnsi="ＭＳ 明朝"/>
                <w:color w:val="000000"/>
                <w:szCs w:val="22"/>
              </w:rPr>
            </w:pPr>
            <w:del w:id="523" w:author="正典 松浦" w:date="2023-12-15T16:29:00Z">
              <w:r w:rsidRPr="00080174" w:rsidDel="00C53C08">
                <w:rPr>
                  <w:rFonts w:ascii="ＭＳ 明朝" w:hAnsi="ＭＳ 明朝" w:hint="eastAsia"/>
                  <w:szCs w:val="22"/>
                </w:rPr>
                <w:delText>ボ</w:delText>
              </w:r>
              <w:r w:rsidR="00C807F0" w:rsidRPr="00080174" w:rsidDel="00C53C08">
                <w:rPr>
                  <w:rFonts w:ascii="ＭＳ 明朝" w:hAnsi="ＭＳ 明朝" w:hint="eastAsia"/>
                  <w:szCs w:val="22"/>
                </w:rPr>
                <w:delText>ア</w:delText>
              </w:r>
              <w:r w:rsidRPr="00080174" w:rsidDel="00C53C08">
                <w:rPr>
                  <w:rFonts w:ascii="ＭＳ 明朝" w:hAnsi="ＭＳ 明朝" w:hint="eastAsia"/>
                  <w:szCs w:val="22"/>
                </w:rPr>
                <w:delText>科</w:delText>
              </w:r>
              <w:r w:rsidRPr="00080174" w:rsidDel="00C53C08">
                <w:rPr>
                  <w:rFonts w:ascii="ＭＳ 明朝" w:hAnsi="ＭＳ 明朝"/>
                  <w:szCs w:val="22"/>
                </w:rPr>
                <w:delText xml:space="preserve"> </w:delText>
              </w:r>
            </w:del>
          </w:p>
        </w:tc>
        <w:tc>
          <w:tcPr>
            <w:tcW w:w="1448" w:type="dxa"/>
            <w:tcBorders>
              <w:top w:val="nil"/>
              <w:left w:val="nil"/>
              <w:bottom w:val="nil"/>
              <w:right w:val="nil"/>
            </w:tcBorders>
            <w:shd w:val="clear" w:color="auto" w:fill="auto"/>
            <w:noWrap/>
            <w:vAlign w:val="center"/>
            <w:hideMark/>
          </w:tcPr>
          <w:p w14:paraId="48FE055C" w14:textId="3B036A41" w:rsidR="008B1DA2" w:rsidRPr="00080174" w:rsidDel="00C53C08" w:rsidRDefault="008B1DA2" w:rsidP="008B1DA2">
            <w:pPr>
              <w:ind w:firstLine="220"/>
              <w:jc w:val="right"/>
              <w:rPr>
                <w:del w:id="524" w:author="正典 松浦" w:date="2023-12-15T16:29:00Z"/>
                <w:rFonts w:ascii="ＭＳ 明朝" w:hAnsi="ＭＳ 明朝"/>
                <w:color w:val="000000"/>
                <w:szCs w:val="22"/>
              </w:rPr>
            </w:pPr>
            <w:del w:id="525" w:author="正典 松浦" w:date="2023-12-15T16:29:00Z">
              <w:r w:rsidRPr="00080174" w:rsidDel="00C53C08">
                <w:rPr>
                  <w:rFonts w:ascii="ＭＳ 明朝" w:hAnsi="ＭＳ 明朝"/>
                  <w:szCs w:val="22"/>
                </w:rPr>
                <w:delText>56</w:delText>
              </w:r>
            </w:del>
          </w:p>
        </w:tc>
      </w:tr>
      <w:tr w:rsidR="008B1DA2" w:rsidRPr="00627849" w:rsidDel="00C53C08" w14:paraId="4850190A" w14:textId="7A26F438" w:rsidTr="00C53C08">
        <w:trPr>
          <w:trHeight w:val="340"/>
          <w:jc w:val="center"/>
          <w:del w:id="526" w:author="正典 松浦" w:date="2023-12-15T16:29:00Z"/>
        </w:trPr>
        <w:tc>
          <w:tcPr>
            <w:tcW w:w="3954" w:type="dxa"/>
            <w:tcBorders>
              <w:top w:val="nil"/>
              <w:left w:val="nil"/>
              <w:right w:val="nil"/>
            </w:tcBorders>
            <w:shd w:val="clear" w:color="auto" w:fill="auto"/>
            <w:noWrap/>
            <w:hideMark/>
          </w:tcPr>
          <w:p w14:paraId="7B35EA3A" w14:textId="612DB930" w:rsidR="008B1DA2" w:rsidRPr="00080174" w:rsidDel="00C53C08" w:rsidRDefault="001523A8" w:rsidP="008B1DA2">
            <w:pPr>
              <w:ind w:firstLine="220"/>
              <w:rPr>
                <w:del w:id="527" w:author="正典 松浦" w:date="2023-12-15T16:29:00Z"/>
                <w:rFonts w:ascii="ＭＳ 明朝" w:hAnsi="ＭＳ 明朝"/>
                <w:color w:val="000000"/>
                <w:szCs w:val="22"/>
              </w:rPr>
            </w:pPr>
            <w:del w:id="528" w:author="正典 松浦" w:date="2023-12-15T16:29:00Z">
              <w:r w:rsidRPr="00080174" w:rsidDel="00C53C08">
                <w:rPr>
                  <w:rFonts w:ascii="ＭＳ 明朝" w:hAnsi="ＭＳ 明朝" w:hint="eastAsia"/>
                  <w:szCs w:val="22"/>
                </w:rPr>
                <w:delText>オオハシ</w:delText>
              </w:r>
              <w:r w:rsidR="008B1DA2" w:rsidRPr="00080174" w:rsidDel="00C53C08">
                <w:rPr>
                  <w:rFonts w:ascii="ＭＳ 明朝" w:hAnsi="ＭＳ 明朝" w:hint="eastAsia"/>
                  <w:szCs w:val="22"/>
                </w:rPr>
                <w:delText>科</w:delText>
              </w:r>
              <w:r w:rsidR="008B1DA2" w:rsidRPr="00080174" w:rsidDel="00C53C08">
                <w:rPr>
                  <w:rFonts w:ascii="ＭＳ 明朝" w:hAnsi="ＭＳ 明朝"/>
                  <w:szCs w:val="22"/>
                </w:rPr>
                <w:delText xml:space="preserve"> </w:delText>
              </w:r>
            </w:del>
          </w:p>
        </w:tc>
        <w:tc>
          <w:tcPr>
            <w:tcW w:w="1448" w:type="dxa"/>
            <w:tcBorders>
              <w:top w:val="nil"/>
              <w:left w:val="nil"/>
              <w:right w:val="nil"/>
            </w:tcBorders>
            <w:shd w:val="clear" w:color="auto" w:fill="auto"/>
            <w:noWrap/>
            <w:vAlign w:val="center"/>
            <w:hideMark/>
          </w:tcPr>
          <w:p w14:paraId="5E679F1E" w14:textId="02E3D9CB" w:rsidR="008B1DA2" w:rsidRPr="00080174" w:rsidDel="00C53C08" w:rsidRDefault="008B1DA2" w:rsidP="008B1DA2">
            <w:pPr>
              <w:ind w:firstLine="220"/>
              <w:jc w:val="right"/>
              <w:rPr>
                <w:del w:id="529" w:author="正典 松浦" w:date="2023-12-15T16:29:00Z"/>
                <w:rFonts w:ascii="ＭＳ 明朝" w:hAnsi="ＭＳ 明朝"/>
                <w:color w:val="000000"/>
                <w:szCs w:val="22"/>
              </w:rPr>
            </w:pPr>
            <w:del w:id="530" w:author="正典 松浦" w:date="2023-12-15T16:29:00Z">
              <w:r w:rsidRPr="00080174" w:rsidDel="00C53C08">
                <w:rPr>
                  <w:rFonts w:ascii="ＭＳ 明朝" w:hAnsi="ＭＳ 明朝"/>
                  <w:szCs w:val="22"/>
                </w:rPr>
                <w:delText>43</w:delText>
              </w:r>
            </w:del>
          </w:p>
        </w:tc>
      </w:tr>
      <w:tr w:rsidR="008B1DA2" w:rsidRPr="00627849" w:rsidDel="00C53C08" w14:paraId="177526FF" w14:textId="3D084C57" w:rsidTr="00C53C08">
        <w:trPr>
          <w:trHeight w:val="340"/>
          <w:jc w:val="center"/>
          <w:del w:id="531" w:author="正典 松浦" w:date="2023-12-15T16:29:00Z"/>
        </w:trPr>
        <w:tc>
          <w:tcPr>
            <w:tcW w:w="3954" w:type="dxa"/>
            <w:tcBorders>
              <w:top w:val="nil"/>
              <w:left w:val="nil"/>
              <w:bottom w:val="single" w:sz="4" w:space="0" w:color="auto"/>
              <w:right w:val="nil"/>
            </w:tcBorders>
            <w:shd w:val="clear" w:color="auto" w:fill="auto"/>
            <w:noWrap/>
            <w:hideMark/>
          </w:tcPr>
          <w:p w14:paraId="43DD77FD" w14:textId="2EBC068F" w:rsidR="008B1DA2" w:rsidRPr="00080174" w:rsidDel="00C53C08" w:rsidRDefault="00CD3F7D" w:rsidP="008B1DA2">
            <w:pPr>
              <w:ind w:firstLine="220"/>
              <w:rPr>
                <w:del w:id="532" w:author="正典 松浦" w:date="2023-12-15T16:29:00Z"/>
                <w:rFonts w:ascii="ＭＳ 明朝" w:hAnsi="ＭＳ 明朝"/>
                <w:color w:val="000000"/>
                <w:szCs w:val="22"/>
              </w:rPr>
            </w:pPr>
            <w:del w:id="533" w:author="正典 松浦" w:date="2023-12-15T16:29:00Z">
              <w:r w:rsidRPr="00080174" w:rsidDel="00C53C08">
                <w:rPr>
                  <w:rFonts w:ascii="ＭＳ 明朝" w:hAnsi="ＭＳ 明朝" w:hint="eastAsia"/>
                  <w:szCs w:val="22"/>
                </w:rPr>
                <w:delText>アリゲーター</w:delText>
              </w:r>
              <w:r w:rsidR="008B1DA2" w:rsidRPr="00080174" w:rsidDel="00C53C08">
                <w:rPr>
                  <w:rFonts w:ascii="ＭＳ 明朝" w:hAnsi="ＭＳ 明朝" w:hint="eastAsia"/>
                  <w:szCs w:val="22"/>
                </w:rPr>
                <w:delText>科</w:delText>
              </w:r>
              <w:r w:rsidR="008B1DA2" w:rsidRPr="00080174" w:rsidDel="00C53C08">
                <w:rPr>
                  <w:rFonts w:ascii="ＭＳ 明朝" w:hAnsi="ＭＳ 明朝"/>
                  <w:szCs w:val="22"/>
                </w:rPr>
                <w:delText xml:space="preserve"> </w:delText>
              </w:r>
            </w:del>
          </w:p>
        </w:tc>
        <w:tc>
          <w:tcPr>
            <w:tcW w:w="1448" w:type="dxa"/>
            <w:tcBorders>
              <w:top w:val="nil"/>
              <w:left w:val="nil"/>
              <w:bottom w:val="single" w:sz="4" w:space="0" w:color="auto"/>
              <w:right w:val="nil"/>
            </w:tcBorders>
            <w:shd w:val="clear" w:color="auto" w:fill="auto"/>
            <w:noWrap/>
            <w:vAlign w:val="center"/>
            <w:hideMark/>
          </w:tcPr>
          <w:p w14:paraId="2250F935" w14:textId="072F4F77" w:rsidR="008B1DA2" w:rsidRPr="00080174" w:rsidDel="00C53C08" w:rsidRDefault="008B1DA2" w:rsidP="008B1DA2">
            <w:pPr>
              <w:ind w:firstLine="220"/>
              <w:jc w:val="right"/>
              <w:rPr>
                <w:del w:id="534" w:author="正典 松浦" w:date="2023-12-15T16:29:00Z"/>
                <w:rFonts w:ascii="ＭＳ 明朝" w:hAnsi="ＭＳ 明朝"/>
                <w:color w:val="000000"/>
                <w:szCs w:val="22"/>
              </w:rPr>
            </w:pPr>
            <w:del w:id="535" w:author="正典 松浦" w:date="2023-12-15T16:29:00Z">
              <w:r w:rsidRPr="00080174" w:rsidDel="00C53C08">
                <w:rPr>
                  <w:rFonts w:ascii="ＭＳ 明朝" w:hAnsi="ＭＳ 明朝"/>
                  <w:szCs w:val="22"/>
                </w:rPr>
                <w:delText>28</w:delText>
              </w:r>
            </w:del>
          </w:p>
        </w:tc>
      </w:tr>
    </w:tbl>
    <w:p w14:paraId="72637085" w14:textId="3DD9C561" w:rsidR="0058383B" w:rsidRPr="00080174" w:rsidRDefault="0058383B" w:rsidP="0058383B">
      <w:pPr>
        <w:ind w:firstLine="220"/>
        <w:jc w:val="center"/>
        <w:rPr>
          <w:ins w:id="536" w:author="正典 松浦" w:date="2023-12-15T16:46:00Z"/>
          <w:rFonts w:ascii="ＭＳ 明朝" w:hAnsi="ＭＳ 明朝"/>
          <w:szCs w:val="22"/>
        </w:rPr>
      </w:pPr>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ins w:id="537" w:author="正典 松浦" w:date="2023-12-15T16:34:00Z">
        <w:r w:rsidR="000747CF" w:rsidRPr="00080174">
          <w:rPr>
            <w:rFonts w:ascii="ＭＳ 明朝" w:hAnsi="ＭＳ 明朝" w:hint="eastAsia"/>
            <w:szCs w:val="22"/>
          </w:rPr>
          <w:t>。2件は</w:t>
        </w:r>
      </w:ins>
      <w:ins w:id="538" w:author="正典 松浦" w:date="2023-12-15T16:35:00Z">
        <w:r w:rsidR="000747CF" w:rsidRPr="00080174">
          <w:rPr>
            <w:rFonts w:ascii="ＭＳ 明朝" w:hAnsi="ＭＳ 明朝" w:hint="eastAsia"/>
            <w:szCs w:val="22"/>
          </w:rPr>
          <w:t>輸入目的が不明であった。</w:t>
        </w:r>
      </w:ins>
    </w:p>
    <w:p w14:paraId="17179018" w14:textId="43FC19AE" w:rsidR="00BD11EB" w:rsidRPr="00627849" w:rsidRDefault="008352D6" w:rsidP="008352D6">
      <w:pPr>
        <w:ind w:firstLine="220"/>
        <w:rPr>
          <w:ins w:id="539" w:author="正典 松浦" w:date="2023-12-15T16:47:00Z"/>
          <w:rFonts w:ascii="ＭＳ 明朝" w:hAnsi="ＭＳ 明朝"/>
          <w:rPrChange w:id="540" w:author="正典 松浦" w:date="2023-12-19T20:15:00Z">
            <w:rPr>
              <w:ins w:id="541" w:author="正典 松浦" w:date="2023-12-15T16:47:00Z"/>
            </w:rPr>
          </w:rPrChange>
        </w:rPr>
      </w:pPr>
      <w:ins w:id="542" w:author="正典 松浦" w:date="2023-12-15T16:46:00Z">
        <w:r w:rsidRPr="00627849">
          <w:rPr>
            <w:rFonts w:ascii="ＭＳ 明朝" w:hAnsi="ＭＳ 明朝" w:hint="eastAsia"/>
            <w:rPrChange w:id="543" w:author="正典 松浦" w:date="2023-12-19T20:15:00Z">
              <w:rPr>
                <w:rFonts w:hint="eastAsia"/>
              </w:rPr>
            </w:rPrChange>
          </w:rPr>
          <w:t>最後に</w:t>
        </w:r>
      </w:ins>
      <w:ins w:id="544" w:author="正典 松浦" w:date="2023-12-15T16:47:00Z">
        <w:r w:rsidR="002B55B8" w:rsidRPr="00627849">
          <w:rPr>
            <w:rFonts w:ascii="ＭＳ 明朝" w:hAnsi="ＭＳ 明朝" w:hint="eastAsia"/>
            <w:rPrChange w:id="545" w:author="正典 松浦" w:date="2023-12-19T20:15:00Z">
              <w:rPr>
                <w:rFonts w:hint="eastAsia"/>
              </w:rPr>
            </w:rPrChange>
          </w:rPr>
          <w:t>オオトカゲ科の次に取引件数が多かった</w:t>
        </w:r>
        <w:r w:rsidR="00346F2F" w:rsidRPr="00627849">
          <w:rPr>
            <w:rFonts w:ascii="ＭＳ 明朝" w:hAnsi="ＭＳ 明朝" w:hint="eastAsia"/>
            <w:rPrChange w:id="546" w:author="正典 松浦" w:date="2023-12-19T20:15:00Z">
              <w:rPr>
                <w:rFonts w:hint="eastAsia"/>
              </w:rPr>
            </w:rPrChange>
          </w:rPr>
          <w:t>ニシキヘビ科の取引について分析をする。</w:t>
        </w:r>
      </w:ins>
      <w:ins w:id="547" w:author="正典 松浦" w:date="2023-12-18T11:52:00Z">
        <w:r w:rsidR="00C77B2B" w:rsidRPr="00627849">
          <w:rPr>
            <w:rFonts w:ascii="ＭＳ 明朝" w:hAnsi="ＭＳ 明朝" w:hint="eastAsia"/>
            <w:rPrChange w:id="548" w:author="正典 松浦" w:date="2023-12-19T20:15:00Z">
              <w:rPr>
                <w:rFonts w:hint="eastAsia"/>
              </w:rPr>
            </w:rPrChange>
          </w:rPr>
          <w:t>ニシキヘビ科の取引はインドが最も多</w:t>
        </w:r>
        <w:r w:rsidR="00834B4F" w:rsidRPr="00627849">
          <w:rPr>
            <w:rFonts w:ascii="ＭＳ 明朝" w:hAnsi="ＭＳ 明朝" w:hint="eastAsia"/>
            <w:rPrChange w:id="549" w:author="正典 松浦" w:date="2023-12-19T20:15:00Z">
              <w:rPr>
                <w:rFonts w:hint="eastAsia"/>
              </w:rPr>
            </w:rPrChange>
          </w:rPr>
          <w:t>い</w:t>
        </w:r>
        <w:r w:rsidR="00834B4F" w:rsidRPr="00627849">
          <w:rPr>
            <w:rFonts w:ascii="ＭＳ 明朝" w:hAnsi="ＭＳ 明朝" w:hint="eastAsia"/>
            <w:rPrChange w:id="550" w:author="正典 松浦" w:date="2023-12-19T20:15:00Z">
              <w:rPr>
                <w:rFonts w:hint="eastAsia"/>
              </w:rPr>
            </w:rPrChange>
          </w:rPr>
          <w:t>854</w:t>
        </w:r>
        <w:r w:rsidR="00834B4F" w:rsidRPr="00627849">
          <w:rPr>
            <w:rFonts w:ascii="ＭＳ 明朝" w:hAnsi="ＭＳ 明朝" w:hint="eastAsia"/>
            <w:rPrChange w:id="551" w:author="正典 松浦" w:date="2023-12-19T20:15:00Z">
              <w:rPr>
                <w:rFonts w:hint="eastAsia"/>
              </w:rPr>
            </w:rPrChange>
          </w:rPr>
          <w:t>件</w:t>
        </w:r>
      </w:ins>
      <w:ins w:id="552" w:author="正典 松浦" w:date="2023-12-18T13:59:00Z">
        <w:r w:rsidR="002155FF" w:rsidRPr="00627849">
          <w:rPr>
            <w:rFonts w:ascii="ＭＳ 明朝" w:hAnsi="ＭＳ 明朝" w:hint="eastAsia"/>
            <w:rPrChange w:id="553" w:author="正典 松浦" w:date="2023-12-19T20:15:00Z">
              <w:rPr>
                <w:rFonts w:hint="eastAsia"/>
              </w:rPr>
            </w:rPrChange>
          </w:rPr>
          <w:t>であり、アメリカの</w:t>
        </w:r>
        <w:r w:rsidR="002155FF" w:rsidRPr="00627849">
          <w:rPr>
            <w:rFonts w:ascii="ＭＳ 明朝" w:hAnsi="ＭＳ 明朝" w:hint="eastAsia"/>
            <w:rPrChange w:id="554" w:author="正典 松浦" w:date="2023-12-19T20:15:00Z">
              <w:rPr>
                <w:rFonts w:hint="eastAsia"/>
              </w:rPr>
            </w:rPrChange>
          </w:rPr>
          <w:t>80</w:t>
        </w:r>
        <w:r w:rsidR="002155FF" w:rsidRPr="00627849">
          <w:rPr>
            <w:rFonts w:ascii="ＭＳ 明朝" w:hAnsi="ＭＳ 明朝" w:hint="eastAsia"/>
            <w:rPrChange w:id="555" w:author="正典 松浦" w:date="2023-12-19T20:15:00Z">
              <w:rPr>
                <w:rFonts w:hint="eastAsia"/>
              </w:rPr>
            </w:rPrChange>
          </w:rPr>
          <w:t>件、マレーシアの</w:t>
        </w:r>
        <w:r w:rsidR="002155FF" w:rsidRPr="00627849">
          <w:rPr>
            <w:rFonts w:ascii="ＭＳ 明朝" w:hAnsi="ＭＳ 明朝" w:hint="eastAsia"/>
            <w:rPrChange w:id="556" w:author="正典 松浦" w:date="2023-12-19T20:15:00Z">
              <w:rPr>
                <w:rFonts w:hint="eastAsia"/>
              </w:rPr>
            </w:rPrChange>
          </w:rPr>
          <w:t>28</w:t>
        </w:r>
        <w:r w:rsidR="002155FF" w:rsidRPr="00627849">
          <w:rPr>
            <w:rFonts w:ascii="ＭＳ 明朝" w:hAnsi="ＭＳ 明朝" w:hint="eastAsia"/>
            <w:rPrChange w:id="557" w:author="正典 松浦" w:date="2023-12-19T20:15:00Z">
              <w:rPr>
                <w:rFonts w:hint="eastAsia"/>
              </w:rPr>
            </w:rPrChange>
          </w:rPr>
          <w:t>件と続いている。</w:t>
        </w:r>
      </w:ins>
      <w:ins w:id="558" w:author="正典 松浦" w:date="2023-12-18T14:01:00Z">
        <w:r w:rsidR="000457B1" w:rsidRPr="00080174">
          <w:rPr>
            <w:rFonts w:ascii="ＭＳ 明朝" w:hAnsi="ＭＳ 明朝"/>
            <w:szCs w:val="22"/>
          </w:rPr>
          <w:fldChar w:fldCharType="begin"/>
        </w:r>
        <w:r w:rsidR="000457B1" w:rsidRPr="00080174">
          <w:rPr>
            <w:rFonts w:ascii="ＭＳ 明朝" w:hAnsi="ＭＳ 明朝"/>
            <w:szCs w:val="22"/>
          </w:rPr>
          <w:instrText xml:space="preserve"> </w:instrText>
        </w:r>
        <w:r w:rsidR="000457B1" w:rsidRPr="00080174">
          <w:rPr>
            <w:rFonts w:ascii="ＭＳ 明朝" w:hAnsi="ＭＳ 明朝" w:hint="eastAsia"/>
            <w:szCs w:val="22"/>
          </w:rPr>
          <w:instrText>REF _Ref141397919 \h</w:instrText>
        </w:r>
        <w:r w:rsidR="000457B1" w:rsidRPr="00080174">
          <w:rPr>
            <w:rFonts w:ascii="ＭＳ 明朝" w:hAnsi="ＭＳ 明朝"/>
            <w:szCs w:val="22"/>
          </w:rPr>
          <w:instrText xml:space="preserve">  \* MERGEFORMAT </w:instrText>
        </w:r>
      </w:ins>
      <w:r w:rsidR="000457B1" w:rsidRPr="00080174">
        <w:rPr>
          <w:rFonts w:ascii="ＭＳ 明朝" w:hAnsi="ＭＳ 明朝"/>
          <w:szCs w:val="22"/>
        </w:rPr>
      </w:r>
      <w:ins w:id="559" w:author="正典 松浦" w:date="2023-12-18T14:01:00Z">
        <w:r w:rsidR="000457B1" w:rsidRPr="00080174">
          <w:rPr>
            <w:rFonts w:ascii="ＭＳ 明朝" w:hAnsi="ＭＳ 明朝"/>
            <w:szCs w:val="22"/>
          </w:rPr>
          <w:fldChar w:fldCharType="separate"/>
        </w:r>
        <w:r w:rsidR="000457B1" w:rsidRPr="00080174">
          <w:rPr>
            <w:rFonts w:ascii="ＭＳ 明朝" w:hAnsi="ＭＳ 明朝"/>
            <w:szCs w:val="22"/>
          </w:rPr>
          <w:t xml:space="preserve">表 </w:t>
        </w:r>
        <w:r w:rsidR="000457B1" w:rsidRPr="00080174">
          <w:rPr>
            <w:rFonts w:ascii="ＭＳ 明朝" w:hAnsi="ＭＳ 明朝"/>
            <w:noProof/>
            <w:szCs w:val="22"/>
          </w:rPr>
          <w:t>6</w:t>
        </w:r>
        <w:r w:rsidR="000457B1" w:rsidRPr="00080174">
          <w:rPr>
            <w:rFonts w:ascii="ＭＳ 明朝" w:hAnsi="ＭＳ 明朝"/>
            <w:szCs w:val="22"/>
          </w:rPr>
          <w:fldChar w:fldCharType="end"/>
        </w:r>
        <w:r w:rsidR="000457B1" w:rsidRPr="00080174">
          <w:rPr>
            <w:rFonts w:ascii="ＭＳ 明朝" w:hAnsi="ＭＳ 明朝" w:hint="eastAsia"/>
            <w:szCs w:val="22"/>
          </w:rPr>
          <w:t>のオオトカゲ科と</w:t>
        </w:r>
      </w:ins>
      <w:ins w:id="560" w:author="正典 松浦" w:date="2023-12-18T17:28:00Z">
        <w:r w:rsidR="00F54580" w:rsidRPr="00080174">
          <w:rPr>
            <w:rFonts w:ascii="ＭＳ 明朝" w:hAnsi="ＭＳ 明朝" w:hint="eastAsia"/>
            <w:szCs w:val="22"/>
          </w:rPr>
          <w:t>重要取引相手国が酷似</w:t>
        </w:r>
      </w:ins>
      <w:ins w:id="561" w:author="正典 松浦" w:date="2023-12-18T14:01:00Z">
        <w:r w:rsidR="000457B1" w:rsidRPr="00080174">
          <w:rPr>
            <w:rFonts w:ascii="ＭＳ 明朝" w:hAnsi="ＭＳ 明朝" w:hint="eastAsia"/>
            <w:szCs w:val="22"/>
          </w:rPr>
          <w:t>しており、</w:t>
        </w:r>
      </w:ins>
      <w:ins w:id="562" w:author="正典 松浦" w:date="2023-12-18T14:02:00Z">
        <w:r w:rsidR="00AF71AC" w:rsidRPr="00080174">
          <w:rPr>
            <w:rFonts w:ascii="ＭＳ 明朝" w:hAnsi="ＭＳ 明朝" w:hint="eastAsia"/>
            <w:szCs w:val="22"/>
          </w:rPr>
          <w:t>日本</w:t>
        </w:r>
      </w:ins>
      <w:ins w:id="563" w:author="正典 松浦" w:date="2023-12-18T17:28:00Z">
        <w:r w:rsidR="005E7DE0" w:rsidRPr="00080174">
          <w:rPr>
            <w:rFonts w:ascii="ＭＳ 明朝" w:hAnsi="ＭＳ 明朝" w:hint="eastAsia"/>
            <w:szCs w:val="22"/>
          </w:rPr>
          <w:t>は爬虫類をインド、アメリカ、マレーシア、ガーナとアジア・アフリカ各国</w:t>
        </w:r>
      </w:ins>
      <w:ins w:id="564" w:author="正典 松浦" w:date="2023-12-18T17:29:00Z">
        <w:r w:rsidR="005E7DE0" w:rsidRPr="00080174">
          <w:rPr>
            <w:rFonts w:ascii="ＭＳ 明朝" w:hAnsi="ＭＳ 明朝" w:hint="eastAsia"/>
            <w:szCs w:val="22"/>
          </w:rPr>
          <w:t>から</w:t>
        </w:r>
      </w:ins>
      <w:ins w:id="565" w:author="正典 松浦" w:date="2023-12-18T17:28:00Z">
        <w:r w:rsidR="005E7DE0" w:rsidRPr="00080174">
          <w:rPr>
            <w:rFonts w:ascii="ＭＳ 明朝" w:hAnsi="ＭＳ 明朝" w:hint="eastAsia"/>
            <w:szCs w:val="22"/>
          </w:rPr>
          <w:t>幅広く</w:t>
        </w:r>
      </w:ins>
      <w:ins w:id="566" w:author="正典 松浦" w:date="2023-12-18T17:29:00Z">
        <w:r w:rsidR="005E7DE0" w:rsidRPr="00080174">
          <w:rPr>
            <w:rFonts w:ascii="ＭＳ 明朝" w:hAnsi="ＭＳ 明朝" w:hint="eastAsia"/>
            <w:szCs w:val="22"/>
          </w:rPr>
          <w:t>輸入していることがわかる。</w:t>
        </w:r>
      </w:ins>
    </w:p>
    <w:p w14:paraId="0CC96EED" w14:textId="09666525" w:rsidR="00CB762F" w:rsidRPr="00080174" w:rsidRDefault="00CB762F" w:rsidP="00CB762F">
      <w:pPr>
        <w:pStyle w:val="ad"/>
        <w:keepNext/>
        <w:ind w:firstLine="220"/>
        <w:rPr>
          <w:ins w:id="567" w:author="正典 松浦" w:date="2023-12-15T16:47:00Z"/>
          <w:rFonts w:ascii="ＭＳ 明朝" w:hAnsi="ＭＳ 明朝"/>
          <w:szCs w:val="22"/>
        </w:rPr>
      </w:pPr>
      <w:ins w:id="568" w:author="正典 松浦" w:date="2023-12-15T16:47:00Z">
        <w:r w:rsidRPr="00080174">
          <w:rPr>
            <w:rFonts w:ascii="ＭＳ 明朝" w:hAnsi="ＭＳ 明朝" w:hint="eastAsia"/>
            <w:szCs w:val="22"/>
          </w:rPr>
          <w:t xml:space="preserve">　</w:t>
        </w:r>
      </w:ins>
    </w:p>
    <w:p w14:paraId="70C055B1" w14:textId="0244ADC4" w:rsidR="001D0BC5" w:rsidRPr="00627849" w:rsidRDefault="001D0BC5">
      <w:pPr>
        <w:pStyle w:val="ad"/>
        <w:keepNext/>
        <w:ind w:firstLine="220"/>
        <w:rPr>
          <w:ins w:id="569" w:author="正典 松浦" w:date="2023-12-15T16:47:00Z"/>
          <w:rFonts w:ascii="ＭＳ 明朝" w:hAnsi="ＭＳ 明朝"/>
          <w:rPrChange w:id="570" w:author="正典 松浦" w:date="2023-12-19T20:15:00Z">
            <w:rPr>
              <w:ins w:id="571" w:author="正典 松浦" w:date="2023-12-15T16:47:00Z"/>
            </w:rPr>
          </w:rPrChange>
        </w:rPr>
        <w:pPrChange w:id="572" w:author="正典 松浦" w:date="2023-12-15T16:47:00Z">
          <w:pPr>
            <w:ind w:firstLine="220"/>
          </w:pPr>
        </w:pPrChange>
      </w:pPr>
      <w:ins w:id="573" w:author="正典 松浦" w:date="2023-12-15T16:47:00Z">
        <w:r w:rsidRPr="00627849">
          <w:rPr>
            <w:rFonts w:ascii="ＭＳ 明朝" w:hAnsi="ＭＳ 明朝"/>
            <w:rPrChange w:id="574" w:author="正典 松浦" w:date="2023-12-19T20:15:00Z">
              <w:rPr/>
            </w:rPrChange>
          </w:rPr>
          <w:t>表</w:t>
        </w:r>
        <w:r w:rsidRPr="00627849">
          <w:rPr>
            <w:rFonts w:ascii="ＭＳ 明朝" w:hAnsi="ＭＳ 明朝"/>
            <w:rPrChange w:id="575" w:author="正典 松浦" w:date="2023-12-19T20:15:00Z">
              <w:rPr/>
            </w:rPrChange>
          </w:rPr>
          <w:t xml:space="preserve"> </w:t>
        </w:r>
        <w:r w:rsidRPr="00627849">
          <w:rPr>
            <w:rFonts w:ascii="ＭＳ 明朝" w:hAnsi="ＭＳ 明朝"/>
            <w:rPrChange w:id="576" w:author="正典 松浦" w:date="2023-12-19T20:15:00Z">
              <w:rPr/>
            </w:rPrChange>
          </w:rPr>
          <w:fldChar w:fldCharType="begin"/>
        </w:r>
        <w:r w:rsidRPr="00627849">
          <w:rPr>
            <w:rFonts w:ascii="ＭＳ 明朝" w:hAnsi="ＭＳ 明朝"/>
            <w:rPrChange w:id="577" w:author="正典 松浦" w:date="2023-12-19T20:15:00Z">
              <w:rPr/>
            </w:rPrChange>
          </w:rPr>
          <w:instrText xml:space="preserve"> SEQ </w:instrText>
        </w:r>
        <w:r w:rsidRPr="00627849">
          <w:rPr>
            <w:rFonts w:ascii="ＭＳ 明朝" w:hAnsi="ＭＳ 明朝"/>
            <w:rPrChange w:id="578" w:author="正典 松浦" w:date="2023-12-19T20:15:00Z">
              <w:rPr/>
            </w:rPrChange>
          </w:rPr>
          <w:instrText>表</w:instrText>
        </w:r>
        <w:r w:rsidRPr="00627849">
          <w:rPr>
            <w:rFonts w:ascii="ＭＳ 明朝" w:hAnsi="ＭＳ 明朝"/>
            <w:rPrChange w:id="579" w:author="正典 松浦" w:date="2023-12-19T20:15:00Z">
              <w:rPr/>
            </w:rPrChange>
          </w:rPr>
          <w:instrText xml:space="preserve"> \* ARABIC </w:instrText>
        </w:r>
      </w:ins>
      <w:r w:rsidRPr="00627849">
        <w:rPr>
          <w:rFonts w:ascii="ＭＳ 明朝" w:hAnsi="ＭＳ 明朝"/>
          <w:rPrChange w:id="580" w:author="正典 松浦" w:date="2023-12-19T20:15:00Z">
            <w:rPr/>
          </w:rPrChange>
        </w:rPr>
        <w:fldChar w:fldCharType="separate"/>
      </w:r>
      <w:ins w:id="581" w:author="正典 松浦" w:date="2023-12-19T19:23:00Z">
        <w:r w:rsidR="00DB3E08" w:rsidRPr="00080174">
          <w:rPr>
            <w:rFonts w:ascii="ＭＳ 明朝" w:hAnsi="ＭＳ 明朝"/>
            <w:noProof/>
          </w:rPr>
          <w:t>8</w:t>
        </w:r>
      </w:ins>
      <w:ins w:id="582" w:author="正典 松浦" w:date="2023-12-15T16:47:00Z">
        <w:r w:rsidRPr="00627849">
          <w:rPr>
            <w:rFonts w:ascii="ＭＳ 明朝" w:hAnsi="ＭＳ 明朝"/>
            <w:rPrChange w:id="583" w:author="正典 松浦" w:date="2023-12-19T20:15:00Z">
              <w:rPr/>
            </w:rPrChange>
          </w:rPr>
          <w:fldChar w:fldCharType="end"/>
        </w:r>
        <w:r w:rsidRPr="00627849">
          <w:rPr>
            <w:rFonts w:ascii="ＭＳ 明朝" w:hAnsi="ＭＳ 明朝" w:hint="eastAsia"/>
            <w:rPrChange w:id="584" w:author="正典 松浦" w:date="2023-12-19T20:15:00Z">
              <w:rPr>
                <w:rFonts w:hint="eastAsia"/>
              </w:rPr>
            </w:rPrChange>
          </w:rPr>
          <w:t xml:space="preserve">　日本のニシキヘビ科輸入上位</w:t>
        </w:r>
        <w:r w:rsidRPr="00627849">
          <w:rPr>
            <w:rFonts w:ascii="ＭＳ 明朝" w:hAnsi="ＭＳ 明朝"/>
            <w:rPrChange w:id="585" w:author="正典 松浦" w:date="2023-12-19T20:15:00Z">
              <w:rPr/>
            </w:rPrChange>
          </w:rPr>
          <w:t>5</w:t>
        </w:r>
        <w:r w:rsidRPr="00627849">
          <w:rPr>
            <w:rFonts w:ascii="ＭＳ 明朝" w:hAnsi="ＭＳ 明朝"/>
            <w:rPrChange w:id="586" w:author="正典 松浦" w:date="2023-12-19T20:15:00Z">
              <w:rPr/>
            </w:rPrChange>
          </w:rPr>
          <w:t>か国</w:t>
        </w:r>
      </w:ins>
    </w:p>
    <w:tbl>
      <w:tblPr>
        <w:tblW w:w="3342" w:type="dxa"/>
        <w:jc w:val="center"/>
        <w:tblCellMar>
          <w:left w:w="99" w:type="dxa"/>
          <w:right w:w="99" w:type="dxa"/>
        </w:tblCellMar>
        <w:tblLook w:val="04A0" w:firstRow="1" w:lastRow="0" w:firstColumn="1" w:lastColumn="0" w:noHBand="0" w:noVBand="1"/>
      </w:tblPr>
      <w:tblGrid>
        <w:gridCol w:w="1952"/>
        <w:gridCol w:w="1390"/>
      </w:tblGrid>
      <w:tr w:rsidR="00CB762F" w:rsidRPr="00627849" w14:paraId="5B44F38B" w14:textId="77777777" w:rsidTr="008E584C">
        <w:trPr>
          <w:trHeight w:val="386"/>
          <w:jc w:val="center"/>
          <w:ins w:id="587" w:author="正典 松浦" w:date="2023-12-15T16:47:00Z"/>
        </w:trPr>
        <w:tc>
          <w:tcPr>
            <w:tcW w:w="1952" w:type="dxa"/>
            <w:tcBorders>
              <w:top w:val="single" w:sz="4" w:space="0" w:color="auto"/>
              <w:left w:val="nil"/>
              <w:bottom w:val="nil"/>
              <w:right w:val="nil"/>
            </w:tcBorders>
            <w:shd w:val="clear" w:color="auto" w:fill="auto"/>
            <w:noWrap/>
            <w:vAlign w:val="center"/>
          </w:tcPr>
          <w:p w14:paraId="26B13392" w14:textId="77777777" w:rsidR="00CB762F" w:rsidRPr="00080174" w:rsidRDefault="00CB762F" w:rsidP="008E584C">
            <w:pPr>
              <w:ind w:firstLine="220"/>
              <w:rPr>
                <w:ins w:id="588" w:author="正典 松浦" w:date="2023-12-15T16:47:00Z"/>
                <w:rFonts w:ascii="ＭＳ 明朝" w:hAnsi="ＭＳ 明朝"/>
                <w:color w:val="000000"/>
                <w:szCs w:val="22"/>
              </w:rPr>
            </w:pPr>
            <w:ins w:id="589" w:author="正典 松浦" w:date="2023-12-15T16:47:00Z">
              <w:r w:rsidRPr="00080174">
                <w:rPr>
                  <w:rFonts w:ascii="ＭＳ 明朝" w:hAnsi="ＭＳ 明朝" w:hint="eastAsia"/>
                  <w:color w:val="000000"/>
                  <w:szCs w:val="22"/>
                </w:rPr>
                <w:t>和名</w:t>
              </w:r>
            </w:ins>
          </w:p>
        </w:tc>
        <w:tc>
          <w:tcPr>
            <w:tcW w:w="1390" w:type="dxa"/>
            <w:tcBorders>
              <w:top w:val="single" w:sz="4" w:space="0" w:color="auto"/>
              <w:left w:val="nil"/>
              <w:bottom w:val="nil"/>
              <w:right w:val="nil"/>
            </w:tcBorders>
            <w:shd w:val="clear" w:color="auto" w:fill="auto"/>
            <w:noWrap/>
            <w:vAlign w:val="center"/>
          </w:tcPr>
          <w:p w14:paraId="771427BA" w14:textId="77777777" w:rsidR="00CB762F" w:rsidRPr="00080174" w:rsidRDefault="00CB762F" w:rsidP="008E584C">
            <w:pPr>
              <w:ind w:firstLine="220"/>
              <w:jc w:val="right"/>
              <w:rPr>
                <w:ins w:id="590" w:author="正典 松浦" w:date="2023-12-15T16:47:00Z"/>
                <w:rFonts w:ascii="ＭＳ 明朝" w:hAnsi="ＭＳ 明朝"/>
                <w:color w:val="000000"/>
                <w:szCs w:val="22"/>
              </w:rPr>
            </w:pPr>
            <w:ins w:id="591" w:author="正典 松浦" w:date="2023-12-15T16:47:00Z">
              <w:r w:rsidRPr="00080174">
                <w:rPr>
                  <w:rFonts w:ascii="ＭＳ 明朝" w:hAnsi="ＭＳ 明朝" w:hint="eastAsia"/>
                  <w:color w:val="000000"/>
                  <w:szCs w:val="22"/>
                </w:rPr>
                <w:t>取引件数</w:t>
              </w:r>
            </w:ins>
          </w:p>
        </w:tc>
      </w:tr>
      <w:tr w:rsidR="00CB762F" w:rsidRPr="00627849" w14:paraId="28006C81" w14:textId="77777777" w:rsidTr="008E584C">
        <w:trPr>
          <w:trHeight w:val="386"/>
          <w:jc w:val="center"/>
          <w:ins w:id="592" w:author="正典 松浦" w:date="2023-12-15T16:47:00Z"/>
        </w:trPr>
        <w:tc>
          <w:tcPr>
            <w:tcW w:w="1952" w:type="dxa"/>
            <w:tcBorders>
              <w:top w:val="single" w:sz="4" w:space="0" w:color="auto"/>
              <w:left w:val="nil"/>
              <w:bottom w:val="nil"/>
              <w:right w:val="nil"/>
            </w:tcBorders>
            <w:shd w:val="clear" w:color="auto" w:fill="auto"/>
            <w:noWrap/>
            <w:hideMark/>
          </w:tcPr>
          <w:p w14:paraId="7F4007C4" w14:textId="77777777" w:rsidR="00CB762F" w:rsidRPr="00080174" w:rsidRDefault="00CB762F" w:rsidP="008E584C">
            <w:pPr>
              <w:ind w:firstLineChars="0" w:firstLine="0"/>
              <w:rPr>
                <w:ins w:id="593" w:author="正典 松浦" w:date="2023-12-15T16:47:00Z"/>
                <w:rFonts w:ascii="ＭＳ 明朝" w:hAnsi="ＭＳ 明朝"/>
                <w:szCs w:val="22"/>
              </w:rPr>
            </w:pPr>
            <w:ins w:id="594" w:author="正典 松浦" w:date="2023-12-15T16:47:00Z">
              <w:r w:rsidRPr="00080174">
                <w:rPr>
                  <w:rFonts w:ascii="ＭＳ 明朝" w:hAnsi="ＭＳ 明朝" w:hint="eastAsia"/>
                  <w:szCs w:val="22"/>
                </w:rPr>
                <w:t>インド</w:t>
              </w:r>
            </w:ins>
          </w:p>
        </w:tc>
        <w:tc>
          <w:tcPr>
            <w:tcW w:w="1390" w:type="dxa"/>
            <w:tcBorders>
              <w:top w:val="single" w:sz="4" w:space="0" w:color="auto"/>
              <w:left w:val="nil"/>
              <w:bottom w:val="nil"/>
              <w:right w:val="nil"/>
            </w:tcBorders>
            <w:shd w:val="clear" w:color="auto" w:fill="auto"/>
            <w:noWrap/>
            <w:vAlign w:val="center"/>
            <w:hideMark/>
          </w:tcPr>
          <w:p w14:paraId="5676D619" w14:textId="43324153" w:rsidR="00CB762F" w:rsidRPr="00080174" w:rsidRDefault="00D653DC" w:rsidP="008E584C">
            <w:pPr>
              <w:ind w:firstLine="220"/>
              <w:jc w:val="right"/>
              <w:rPr>
                <w:ins w:id="595" w:author="正典 松浦" w:date="2023-12-15T16:47:00Z"/>
                <w:rFonts w:ascii="ＭＳ 明朝" w:hAnsi="ＭＳ 明朝"/>
                <w:color w:val="000000"/>
                <w:szCs w:val="22"/>
              </w:rPr>
            </w:pPr>
            <w:ins w:id="596" w:author="正典 松浦" w:date="2023-12-17T17:44:00Z">
              <w:r w:rsidRPr="00080174">
                <w:rPr>
                  <w:rFonts w:ascii="ＭＳ 明朝" w:hAnsi="ＭＳ 明朝"/>
                  <w:szCs w:val="22"/>
                </w:rPr>
                <w:t>8</w:t>
              </w:r>
            </w:ins>
            <w:ins w:id="597" w:author="正典 松浦" w:date="2023-12-15T16:47:00Z">
              <w:r w:rsidR="00CB762F" w:rsidRPr="00080174">
                <w:rPr>
                  <w:rFonts w:ascii="ＭＳ 明朝" w:hAnsi="ＭＳ 明朝"/>
                  <w:szCs w:val="22"/>
                </w:rPr>
                <w:t>54</w:t>
              </w:r>
            </w:ins>
          </w:p>
        </w:tc>
      </w:tr>
      <w:tr w:rsidR="00CB762F" w:rsidRPr="00627849" w14:paraId="4C75889B" w14:textId="77777777" w:rsidTr="008E584C">
        <w:trPr>
          <w:trHeight w:val="386"/>
          <w:jc w:val="center"/>
          <w:ins w:id="598" w:author="正典 松浦" w:date="2023-12-15T16:47:00Z"/>
        </w:trPr>
        <w:tc>
          <w:tcPr>
            <w:tcW w:w="1952" w:type="dxa"/>
            <w:tcBorders>
              <w:top w:val="nil"/>
              <w:left w:val="nil"/>
              <w:bottom w:val="nil"/>
              <w:right w:val="nil"/>
            </w:tcBorders>
            <w:shd w:val="clear" w:color="auto" w:fill="auto"/>
            <w:noWrap/>
            <w:hideMark/>
          </w:tcPr>
          <w:p w14:paraId="334F4829" w14:textId="166AB773" w:rsidR="00CB762F" w:rsidRPr="00080174" w:rsidRDefault="00D653DC" w:rsidP="008E584C">
            <w:pPr>
              <w:ind w:firstLineChars="0" w:firstLine="0"/>
              <w:rPr>
                <w:ins w:id="599" w:author="正典 松浦" w:date="2023-12-15T16:47:00Z"/>
                <w:rFonts w:ascii="ＭＳ 明朝" w:hAnsi="ＭＳ 明朝"/>
                <w:color w:val="000000"/>
                <w:szCs w:val="22"/>
              </w:rPr>
            </w:pPr>
            <w:ins w:id="600" w:author="正典 松浦" w:date="2023-12-17T17:44:00Z">
              <w:r w:rsidRPr="00080174">
                <w:rPr>
                  <w:rFonts w:ascii="ＭＳ 明朝" w:hAnsi="ＭＳ 明朝" w:hint="eastAsia"/>
                  <w:szCs w:val="22"/>
                </w:rPr>
                <w:t>アメリカ合衆国</w:t>
              </w:r>
            </w:ins>
          </w:p>
        </w:tc>
        <w:tc>
          <w:tcPr>
            <w:tcW w:w="1390" w:type="dxa"/>
            <w:tcBorders>
              <w:top w:val="nil"/>
              <w:left w:val="nil"/>
              <w:bottom w:val="nil"/>
              <w:right w:val="nil"/>
            </w:tcBorders>
            <w:shd w:val="clear" w:color="auto" w:fill="auto"/>
            <w:noWrap/>
            <w:vAlign w:val="center"/>
            <w:hideMark/>
          </w:tcPr>
          <w:p w14:paraId="039028B0" w14:textId="498A18C7" w:rsidR="00CB762F" w:rsidRPr="00080174" w:rsidRDefault="00D653DC" w:rsidP="008E584C">
            <w:pPr>
              <w:ind w:firstLine="220"/>
              <w:jc w:val="right"/>
              <w:rPr>
                <w:ins w:id="601" w:author="正典 松浦" w:date="2023-12-15T16:47:00Z"/>
                <w:rFonts w:ascii="ＭＳ 明朝" w:hAnsi="ＭＳ 明朝"/>
                <w:color w:val="000000"/>
                <w:szCs w:val="22"/>
              </w:rPr>
            </w:pPr>
            <w:ins w:id="602" w:author="正典 松浦" w:date="2023-12-17T17:44:00Z">
              <w:r w:rsidRPr="00080174">
                <w:rPr>
                  <w:rFonts w:ascii="ＭＳ 明朝" w:hAnsi="ＭＳ 明朝" w:hint="eastAsia"/>
                  <w:color w:val="000000"/>
                  <w:szCs w:val="22"/>
                </w:rPr>
                <w:t>8</w:t>
              </w:r>
              <w:r w:rsidRPr="00080174">
                <w:rPr>
                  <w:rFonts w:ascii="ＭＳ 明朝" w:hAnsi="ＭＳ 明朝"/>
                  <w:color w:val="000000"/>
                  <w:szCs w:val="22"/>
                </w:rPr>
                <w:t>0</w:t>
              </w:r>
            </w:ins>
          </w:p>
        </w:tc>
      </w:tr>
      <w:tr w:rsidR="00CB762F" w:rsidRPr="00627849" w14:paraId="0A6F71C8" w14:textId="77777777" w:rsidTr="008E584C">
        <w:trPr>
          <w:trHeight w:val="386"/>
          <w:jc w:val="center"/>
          <w:ins w:id="603" w:author="正典 松浦" w:date="2023-12-15T16:47:00Z"/>
        </w:trPr>
        <w:tc>
          <w:tcPr>
            <w:tcW w:w="1952" w:type="dxa"/>
            <w:tcBorders>
              <w:top w:val="nil"/>
              <w:left w:val="nil"/>
              <w:bottom w:val="nil"/>
              <w:right w:val="nil"/>
            </w:tcBorders>
            <w:shd w:val="clear" w:color="auto" w:fill="auto"/>
            <w:noWrap/>
            <w:hideMark/>
          </w:tcPr>
          <w:p w14:paraId="540683A4" w14:textId="6A57D2A5" w:rsidR="00CB762F" w:rsidRPr="00080174" w:rsidRDefault="00CB0CD6" w:rsidP="008E584C">
            <w:pPr>
              <w:ind w:firstLineChars="0" w:firstLine="0"/>
              <w:rPr>
                <w:ins w:id="604" w:author="正典 松浦" w:date="2023-12-15T16:47:00Z"/>
                <w:rFonts w:ascii="ＭＳ 明朝" w:hAnsi="ＭＳ 明朝"/>
                <w:color w:val="000000"/>
                <w:szCs w:val="22"/>
              </w:rPr>
            </w:pPr>
            <w:ins w:id="605" w:author="正典 松浦" w:date="2023-12-17T17:45:00Z">
              <w:r w:rsidRPr="00080174">
                <w:rPr>
                  <w:rFonts w:ascii="ＭＳ 明朝" w:hAnsi="ＭＳ 明朝" w:hint="eastAsia"/>
                  <w:color w:val="000000"/>
                  <w:szCs w:val="22"/>
                </w:rPr>
                <w:t>マレーシア</w:t>
              </w:r>
            </w:ins>
          </w:p>
        </w:tc>
        <w:tc>
          <w:tcPr>
            <w:tcW w:w="1390" w:type="dxa"/>
            <w:tcBorders>
              <w:top w:val="nil"/>
              <w:left w:val="nil"/>
              <w:bottom w:val="nil"/>
              <w:right w:val="nil"/>
            </w:tcBorders>
            <w:shd w:val="clear" w:color="auto" w:fill="auto"/>
            <w:noWrap/>
            <w:vAlign w:val="center"/>
            <w:hideMark/>
          </w:tcPr>
          <w:p w14:paraId="18F5028C" w14:textId="2A2EF950" w:rsidR="00CB762F" w:rsidRPr="00080174" w:rsidRDefault="00D653DC" w:rsidP="008E584C">
            <w:pPr>
              <w:ind w:firstLineChars="0" w:firstLine="0"/>
              <w:jc w:val="right"/>
              <w:rPr>
                <w:ins w:id="606" w:author="正典 松浦" w:date="2023-12-15T16:47:00Z"/>
                <w:rFonts w:ascii="ＭＳ 明朝" w:hAnsi="ＭＳ 明朝"/>
                <w:color w:val="000000"/>
                <w:szCs w:val="22"/>
              </w:rPr>
            </w:pPr>
            <w:ins w:id="607" w:author="正典 松浦" w:date="2023-12-17T17:44:00Z">
              <w:r w:rsidRPr="00080174">
                <w:rPr>
                  <w:rFonts w:ascii="ＭＳ 明朝" w:hAnsi="ＭＳ 明朝" w:hint="eastAsia"/>
                  <w:color w:val="000000"/>
                  <w:szCs w:val="22"/>
                </w:rPr>
                <w:t>2</w:t>
              </w:r>
              <w:r w:rsidRPr="00080174">
                <w:rPr>
                  <w:rFonts w:ascii="ＭＳ 明朝" w:hAnsi="ＭＳ 明朝"/>
                  <w:color w:val="000000"/>
                  <w:szCs w:val="22"/>
                </w:rPr>
                <w:t>8</w:t>
              </w:r>
            </w:ins>
          </w:p>
        </w:tc>
      </w:tr>
      <w:tr w:rsidR="00CB762F" w:rsidRPr="00627849" w14:paraId="3A4EEEE7" w14:textId="77777777" w:rsidTr="008E584C">
        <w:trPr>
          <w:trHeight w:val="386"/>
          <w:jc w:val="center"/>
          <w:ins w:id="608" w:author="正典 松浦" w:date="2023-12-15T16:47:00Z"/>
        </w:trPr>
        <w:tc>
          <w:tcPr>
            <w:tcW w:w="1952" w:type="dxa"/>
            <w:tcBorders>
              <w:top w:val="nil"/>
              <w:left w:val="nil"/>
              <w:right w:val="nil"/>
            </w:tcBorders>
            <w:shd w:val="clear" w:color="auto" w:fill="auto"/>
            <w:noWrap/>
            <w:hideMark/>
          </w:tcPr>
          <w:p w14:paraId="706CAC9E" w14:textId="7ADC2EA7" w:rsidR="00CB762F" w:rsidRPr="00080174" w:rsidRDefault="006073AE" w:rsidP="008E584C">
            <w:pPr>
              <w:ind w:firstLineChars="0" w:firstLine="0"/>
              <w:rPr>
                <w:ins w:id="609" w:author="正典 松浦" w:date="2023-12-15T16:47:00Z"/>
                <w:rFonts w:ascii="ＭＳ 明朝" w:hAnsi="ＭＳ 明朝"/>
                <w:color w:val="000000"/>
                <w:szCs w:val="22"/>
              </w:rPr>
            </w:pPr>
            <w:ins w:id="610" w:author="正典 松浦" w:date="2023-12-17T17:45:00Z">
              <w:r w:rsidRPr="00080174">
                <w:rPr>
                  <w:rFonts w:ascii="ＭＳ 明朝" w:hAnsi="ＭＳ 明朝" w:hint="eastAsia"/>
                  <w:color w:val="000000"/>
                  <w:szCs w:val="22"/>
                </w:rPr>
                <w:t>ガーナ</w:t>
              </w:r>
            </w:ins>
          </w:p>
        </w:tc>
        <w:tc>
          <w:tcPr>
            <w:tcW w:w="1390" w:type="dxa"/>
            <w:tcBorders>
              <w:top w:val="nil"/>
              <w:left w:val="nil"/>
              <w:right w:val="nil"/>
            </w:tcBorders>
            <w:shd w:val="clear" w:color="auto" w:fill="auto"/>
            <w:noWrap/>
            <w:vAlign w:val="center"/>
            <w:hideMark/>
          </w:tcPr>
          <w:p w14:paraId="142714A0" w14:textId="4CFD2914" w:rsidR="00CB762F" w:rsidRPr="00080174" w:rsidRDefault="00D653DC" w:rsidP="008E584C">
            <w:pPr>
              <w:ind w:firstLine="220"/>
              <w:jc w:val="right"/>
              <w:rPr>
                <w:ins w:id="611" w:author="正典 松浦" w:date="2023-12-15T16:47:00Z"/>
                <w:rFonts w:ascii="ＭＳ 明朝" w:hAnsi="ＭＳ 明朝"/>
                <w:color w:val="000000"/>
                <w:szCs w:val="22"/>
              </w:rPr>
            </w:pPr>
            <w:ins w:id="612" w:author="正典 松浦" w:date="2023-12-17T17:44:00Z">
              <w:r w:rsidRPr="00080174">
                <w:rPr>
                  <w:rFonts w:ascii="ＭＳ 明朝" w:hAnsi="ＭＳ 明朝" w:hint="eastAsia"/>
                  <w:color w:val="000000"/>
                  <w:szCs w:val="22"/>
                </w:rPr>
                <w:t>2</w:t>
              </w:r>
              <w:r w:rsidRPr="00080174">
                <w:rPr>
                  <w:rFonts w:ascii="ＭＳ 明朝" w:hAnsi="ＭＳ 明朝"/>
                  <w:color w:val="000000"/>
                  <w:szCs w:val="22"/>
                </w:rPr>
                <w:t>1</w:t>
              </w:r>
            </w:ins>
          </w:p>
        </w:tc>
      </w:tr>
      <w:tr w:rsidR="00CB762F" w:rsidRPr="00627849" w14:paraId="09AAFC50" w14:textId="77777777" w:rsidTr="008E584C">
        <w:trPr>
          <w:trHeight w:val="386"/>
          <w:jc w:val="center"/>
          <w:ins w:id="613" w:author="正典 松浦" w:date="2023-12-15T16:47:00Z"/>
        </w:trPr>
        <w:tc>
          <w:tcPr>
            <w:tcW w:w="1952" w:type="dxa"/>
            <w:tcBorders>
              <w:top w:val="nil"/>
              <w:left w:val="nil"/>
              <w:bottom w:val="single" w:sz="4" w:space="0" w:color="auto"/>
              <w:right w:val="nil"/>
            </w:tcBorders>
            <w:shd w:val="clear" w:color="auto" w:fill="auto"/>
            <w:noWrap/>
            <w:hideMark/>
          </w:tcPr>
          <w:p w14:paraId="012FF747" w14:textId="138034C7" w:rsidR="00CB762F" w:rsidRPr="00080174" w:rsidRDefault="006073AE" w:rsidP="008E584C">
            <w:pPr>
              <w:ind w:firstLineChars="0" w:firstLine="0"/>
              <w:rPr>
                <w:ins w:id="614" w:author="正典 松浦" w:date="2023-12-15T16:47:00Z"/>
                <w:rFonts w:ascii="ＭＳ 明朝" w:hAnsi="ＭＳ 明朝"/>
                <w:color w:val="000000"/>
                <w:szCs w:val="22"/>
              </w:rPr>
            </w:pPr>
            <w:ins w:id="615" w:author="正典 松浦" w:date="2023-12-17T17:45:00Z">
              <w:r w:rsidRPr="00080174">
                <w:rPr>
                  <w:rFonts w:ascii="ＭＳ 明朝" w:hAnsi="ＭＳ 明朝" w:hint="eastAsia"/>
                  <w:color w:val="000000"/>
                  <w:szCs w:val="22"/>
                </w:rPr>
                <w:t>中国</w:t>
              </w:r>
            </w:ins>
          </w:p>
        </w:tc>
        <w:tc>
          <w:tcPr>
            <w:tcW w:w="1390" w:type="dxa"/>
            <w:tcBorders>
              <w:top w:val="nil"/>
              <w:left w:val="nil"/>
              <w:bottom w:val="single" w:sz="4" w:space="0" w:color="auto"/>
              <w:right w:val="nil"/>
            </w:tcBorders>
            <w:shd w:val="clear" w:color="auto" w:fill="auto"/>
            <w:noWrap/>
            <w:vAlign w:val="center"/>
            <w:hideMark/>
          </w:tcPr>
          <w:p w14:paraId="282E0CBA" w14:textId="331C76C1" w:rsidR="00CB762F" w:rsidRPr="00080174" w:rsidRDefault="00D653DC" w:rsidP="008E584C">
            <w:pPr>
              <w:ind w:firstLine="220"/>
              <w:jc w:val="right"/>
              <w:rPr>
                <w:ins w:id="616" w:author="正典 松浦" w:date="2023-12-15T16:47:00Z"/>
                <w:rFonts w:ascii="ＭＳ 明朝" w:hAnsi="ＭＳ 明朝"/>
                <w:color w:val="000000"/>
                <w:szCs w:val="22"/>
              </w:rPr>
            </w:pPr>
            <w:ins w:id="617" w:author="正典 松浦" w:date="2023-12-17T17:44:00Z">
              <w:r w:rsidRPr="00080174">
                <w:rPr>
                  <w:rFonts w:ascii="ＭＳ 明朝" w:hAnsi="ＭＳ 明朝" w:hint="eastAsia"/>
                  <w:color w:val="000000"/>
                  <w:szCs w:val="22"/>
                </w:rPr>
                <w:t>1</w:t>
              </w:r>
              <w:r w:rsidRPr="00080174">
                <w:rPr>
                  <w:rFonts w:ascii="ＭＳ 明朝" w:hAnsi="ＭＳ 明朝"/>
                  <w:color w:val="000000"/>
                  <w:szCs w:val="22"/>
                </w:rPr>
                <w:t>4</w:t>
              </w:r>
            </w:ins>
          </w:p>
        </w:tc>
      </w:tr>
    </w:tbl>
    <w:p w14:paraId="75E28C17" w14:textId="6162B79A" w:rsidR="00CB762F" w:rsidRPr="00080174" w:rsidDel="00D057CD" w:rsidRDefault="00CB762F">
      <w:pPr>
        <w:ind w:firstLine="220"/>
        <w:jc w:val="center"/>
        <w:rPr>
          <w:ins w:id="618" w:author="正典 松浦" w:date="2023-12-15T16:47:00Z"/>
          <w:rFonts w:ascii="ＭＳ 明朝" w:hAnsi="ＭＳ 明朝"/>
          <w:szCs w:val="22"/>
        </w:rPr>
        <w:pPrChange w:id="619" w:author="正典 松浦" w:date="2023-12-15T16:48:00Z">
          <w:pPr>
            <w:pStyle w:val="ad"/>
            <w:keepNext/>
            <w:ind w:firstLine="220"/>
          </w:pPr>
        </w:pPrChange>
      </w:pPr>
      <w:ins w:id="620" w:author="正典 松浦" w:date="2023-12-15T16:47:00Z">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ins>
    </w:p>
    <w:p w14:paraId="5264C935" w14:textId="192D48DC" w:rsidR="0083761B" w:rsidRPr="00627849" w:rsidRDefault="0083761B">
      <w:pPr>
        <w:pStyle w:val="ad"/>
        <w:keepNext/>
        <w:ind w:firstLine="220"/>
        <w:rPr>
          <w:ins w:id="621" w:author="正典 松浦" w:date="2023-12-15T16:48:00Z"/>
          <w:rFonts w:ascii="ＭＳ 明朝" w:hAnsi="ＭＳ 明朝"/>
          <w:rPrChange w:id="622" w:author="正典 松浦" w:date="2023-12-19T20:15:00Z">
            <w:rPr>
              <w:ins w:id="623" w:author="正典 松浦" w:date="2023-12-15T16:48:00Z"/>
            </w:rPr>
          </w:rPrChange>
        </w:rPr>
        <w:pPrChange w:id="624" w:author="正典 松浦" w:date="2023-12-15T16:48:00Z">
          <w:pPr>
            <w:ind w:firstLine="220"/>
          </w:pPr>
        </w:pPrChange>
      </w:pPr>
      <w:ins w:id="625" w:author="正典 松浦" w:date="2023-12-15T16:48:00Z">
        <w:r w:rsidRPr="00627849">
          <w:rPr>
            <w:rFonts w:ascii="ＭＳ 明朝" w:hAnsi="ＭＳ 明朝"/>
            <w:rPrChange w:id="626" w:author="正典 松浦" w:date="2023-12-19T20:15:00Z">
              <w:rPr/>
            </w:rPrChange>
          </w:rPr>
          <w:t>表</w:t>
        </w:r>
        <w:r w:rsidRPr="00627849">
          <w:rPr>
            <w:rFonts w:ascii="ＭＳ 明朝" w:hAnsi="ＭＳ 明朝"/>
            <w:rPrChange w:id="627" w:author="正典 松浦" w:date="2023-12-19T20:15:00Z">
              <w:rPr/>
            </w:rPrChange>
          </w:rPr>
          <w:t xml:space="preserve"> </w:t>
        </w:r>
        <w:r w:rsidRPr="00627849">
          <w:rPr>
            <w:rFonts w:ascii="ＭＳ 明朝" w:hAnsi="ＭＳ 明朝"/>
            <w:rPrChange w:id="628" w:author="正典 松浦" w:date="2023-12-19T20:15:00Z">
              <w:rPr/>
            </w:rPrChange>
          </w:rPr>
          <w:fldChar w:fldCharType="begin"/>
        </w:r>
        <w:r w:rsidRPr="00627849">
          <w:rPr>
            <w:rFonts w:ascii="ＭＳ 明朝" w:hAnsi="ＭＳ 明朝"/>
            <w:rPrChange w:id="629" w:author="正典 松浦" w:date="2023-12-19T20:15:00Z">
              <w:rPr/>
            </w:rPrChange>
          </w:rPr>
          <w:instrText xml:space="preserve"> SEQ </w:instrText>
        </w:r>
        <w:r w:rsidRPr="00627849">
          <w:rPr>
            <w:rFonts w:ascii="ＭＳ 明朝" w:hAnsi="ＭＳ 明朝"/>
            <w:rPrChange w:id="630" w:author="正典 松浦" w:date="2023-12-19T20:15:00Z">
              <w:rPr/>
            </w:rPrChange>
          </w:rPr>
          <w:instrText>表</w:instrText>
        </w:r>
        <w:r w:rsidRPr="00627849">
          <w:rPr>
            <w:rFonts w:ascii="ＭＳ 明朝" w:hAnsi="ＭＳ 明朝"/>
            <w:rPrChange w:id="631" w:author="正典 松浦" w:date="2023-12-19T20:15:00Z">
              <w:rPr/>
            </w:rPrChange>
          </w:rPr>
          <w:instrText xml:space="preserve"> \* ARABIC </w:instrText>
        </w:r>
      </w:ins>
      <w:r w:rsidRPr="00627849">
        <w:rPr>
          <w:rFonts w:ascii="ＭＳ 明朝" w:hAnsi="ＭＳ 明朝"/>
          <w:rPrChange w:id="632" w:author="正典 松浦" w:date="2023-12-19T20:15:00Z">
            <w:rPr/>
          </w:rPrChange>
        </w:rPr>
        <w:fldChar w:fldCharType="separate"/>
      </w:r>
      <w:ins w:id="633" w:author="正典 松浦" w:date="2023-12-19T19:23:00Z">
        <w:r w:rsidR="00DB3E08" w:rsidRPr="00080174">
          <w:rPr>
            <w:rFonts w:ascii="ＭＳ 明朝" w:hAnsi="ＭＳ 明朝"/>
            <w:noProof/>
          </w:rPr>
          <w:t>9</w:t>
        </w:r>
      </w:ins>
      <w:ins w:id="634" w:author="正典 松浦" w:date="2023-12-15T16:48:00Z">
        <w:r w:rsidRPr="00627849">
          <w:rPr>
            <w:rFonts w:ascii="ＭＳ 明朝" w:hAnsi="ＭＳ 明朝"/>
            <w:rPrChange w:id="635" w:author="正典 松浦" w:date="2023-12-19T20:15:00Z">
              <w:rPr/>
            </w:rPrChange>
          </w:rPr>
          <w:fldChar w:fldCharType="end"/>
        </w:r>
        <w:r w:rsidRPr="00627849">
          <w:rPr>
            <w:rFonts w:ascii="ＭＳ 明朝" w:hAnsi="ＭＳ 明朝" w:hint="eastAsia"/>
            <w:rPrChange w:id="636" w:author="正典 松浦" w:date="2023-12-19T20:15:00Z">
              <w:rPr>
                <w:rFonts w:hint="eastAsia"/>
              </w:rPr>
            </w:rPrChange>
          </w:rPr>
          <w:t>日本のニシキヘビ科輸入目的</w:t>
        </w:r>
      </w:ins>
    </w:p>
    <w:tbl>
      <w:tblPr>
        <w:tblW w:w="3756" w:type="dxa"/>
        <w:jc w:val="center"/>
        <w:tblCellMar>
          <w:left w:w="99" w:type="dxa"/>
          <w:right w:w="99" w:type="dxa"/>
        </w:tblCellMar>
        <w:tblLook w:val="04A0" w:firstRow="1" w:lastRow="0" w:firstColumn="1" w:lastColumn="0" w:noHBand="0" w:noVBand="1"/>
      </w:tblPr>
      <w:tblGrid>
        <w:gridCol w:w="2426"/>
        <w:gridCol w:w="1330"/>
      </w:tblGrid>
      <w:tr w:rsidR="00CB762F" w:rsidRPr="00627849" w14:paraId="1D9B8D83" w14:textId="77777777" w:rsidTr="008E584C">
        <w:trPr>
          <w:trHeight w:val="374"/>
          <w:jc w:val="center"/>
          <w:ins w:id="637" w:author="正典 松浦" w:date="2023-12-15T16:47:00Z"/>
        </w:trPr>
        <w:tc>
          <w:tcPr>
            <w:tcW w:w="2426" w:type="dxa"/>
            <w:tcBorders>
              <w:top w:val="single" w:sz="4" w:space="0" w:color="auto"/>
              <w:left w:val="nil"/>
              <w:bottom w:val="single" w:sz="4" w:space="0" w:color="auto"/>
              <w:right w:val="nil"/>
            </w:tcBorders>
            <w:shd w:val="clear" w:color="auto" w:fill="auto"/>
            <w:noWrap/>
            <w:vAlign w:val="center"/>
          </w:tcPr>
          <w:p w14:paraId="0F2538FB" w14:textId="77777777" w:rsidR="00CB762F" w:rsidRPr="00080174" w:rsidRDefault="00CB762F" w:rsidP="008E584C">
            <w:pPr>
              <w:ind w:firstLineChars="0" w:firstLine="0"/>
              <w:rPr>
                <w:ins w:id="638" w:author="正典 松浦" w:date="2023-12-15T16:47:00Z"/>
                <w:rFonts w:ascii="ＭＳ 明朝" w:hAnsi="ＭＳ 明朝"/>
                <w:color w:val="000000"/>
                <w:szCs w:val="22"/>
              </w:rPr>
            </w:pPr>
            <w:ins w:id="639" w:author="正典 松浦" w:date="2023-12-15T16:47:00Z">
              <w:r w:rsidRPr="00080174">
                <w:rPr>
                  <w:rFonts w:ascii="ＭＳ 明朝" w:hAnsi="ＭＳ 明朝" w:hint="eastAsia"/>
                  <w:color w:val="000000"/>
                  <w:szCs w:val="22"/>
                </w:rPr>
                <w:t>目的</w:t>
              </w:r>
            </w:ins>
          </w:p>
        </w:tc>
        <w:tc>
          <w:tcPr>
            <w:tcW w:w="1330" w:type="dxa"/>
            <w:tcBorders>
              <w:top w:val="single" w:sz="4" w:space="0" w:color="auto"/>
              <w:left w:val="nil"/>
              <w:bottom w:val="single" w:sz="4" w:space="0" w:color="auto"/>
              <w:right w:val="nil"/>
            </w:tcBorders>
            <w:shd w:val="clear" w:color="auto" w:fill="auto"/>
            <w:noWrap/>
            <w:vAlign w:val="center"/>
          </w:tcPr>
          <w:p w14:paraId="2207BAF2" w14:textId="77777777" w:rsidR="00CB762F" w:rsidRPr="00080174" w:rsidRDefault="00CB762F" w:rsidP="008E584C">
            <w:pPr>
              <w:ind w:firstLineChars="0" w:firstLine="0"/>
              <w:jc w:val="right"/>
              <w:rPr>
                <w:ins w:id="640" w:author="正典 松浦" w:date="2023-12-15T16:47:00Z"/>
                <w:rFonts w:ascii="ＭＳ 明朝" w:hAnsi="ＭＳ 明朝"/>
                <w:color w:val="000000"/>
                <w:szCs w:val="22"/>
              </w:rPr>
            </w:pPr>
            <w:ins w:id="641" w:author="正典 松浦" w:date="2023-12-15T16:47:00Z">
              <w:r w:rsidRPr="00080174">
                <w:rPr>
                  <w:rFonts w:ascii="ＭＳ 明朝" w:hAnsi="ＭＳ 明朝" w:hint="eastAsia"/>
                  <w:color w:val="000000"/>
                  <w:szCs w:val="22"/>
                </w:rPr>
                <w:t>取引件数</w:t>
              </w:r>
            </w:ins>
          </w:p>
        </w:tc>
      </w:tr>
      <w:tr w:rsidR="00CB762F" w:rsidRPr="00627849" w14:paraId="105E45B5" w14:textId="77777777" w:rsidTr="008E584C">
        <w:trPr>
          <w:trHeight w:val="374"/>
          <w:jc w:val="center"/>
          <w:ins w:id="642" w:author="正典 松浦" w:date="2023-12-15T16:47:00Z"/>
        </w:trPr>
        <w:tc>
          <w:tcPr>
            <w:tcW w:w="2426" w:type="dxa"/>
            <w:tcBorders>
              <w:top w:val="single" w:sz="4" w:space="0" w:color="auto"/>
              <w:left w:val="nil"/>
              <w:right w:val="nil"/>
            </w:tcBorders>
            <w:shd w:val="clear" w:color="auto" w:fill="auto"/>
            <w:noWrap/>
            <w:vAlign w:val="center"/>
            <w:hideMark/>
          </w:tcPr>
          <w:p w14:paraId="7390ABE2" w14:textId="77777777" w:rsidR="00CB762F" w:rsidRPr="00080174" w:rsidRDefault="00CB762F" w:rsidP="008E584C">
            <w:pPr>
              <w:ind w:firstLineChars="0" w:firstLine="0"/>
              <w:rPr>
                <w:ins w:id="643" w:author="正典 松浦" w:date="2023-12-15T16:47:00Z"/>
                <w:rFonts w:ascii="ＭＳ 明朝" w:hAnsi="ＭＳ 明朝"/>
                <w:color w:val="000000"/>
              </w:rPr>
            </w:pPr>
            <w:ins w:id="644" w:author="正典 松浦" w:date="2023-12-15T16:47:00Z">
              <w:r w:rsidRPr="00080174">
                <w:rPr>
                  <w:rFonts w:ascii="ＭＳ 明朝" w:hAnsi="ＭＳ 明朝" w:hint="eastAsia"/>
                </w:rPr>
                <w:t>商業用</w:t>
              </w:r>
            </w:ins>
          </w:p>
        </w:tc>
        <w:tc>
          <w:tcPr>
            <w:tcW w:w="1330" w:type="dxa"/>
            <w:tcBorders>
              <w:top w:val="single" w:sz="4" w:space="0" w:color="auto"/>
              <w:left w:val="nil"/>
              <w:right w:val="nil"/>
            </w:tcBorders>
            <w:shd w:val="clear" w:color="auto" w:fill="auto"/>
            <w:noWrap/>
            <w:vAlign w:val="center"/>
            <w:hideMark/>
          </w:tcPr>
          <w:p w14:paraId="101F0061" w14:textId="6F8E0FBC" w:rsidR="00CB762F" w:rsidRPr="00080174" w:rsidRDefault="007636B4" w:rsidP="008E584C">
            <w:pPr>
              <w:ind w:firstLineChars="0" w:firstLine="0"/>
              <w:rPr>
                <w:ins w:id="645" w:author="正典 松浦" w:date="2023-12-15T16:47:00Z"/>
                <w:rFonts w:ascii="ＭＳ 明朝" w:hAnsi="ＭＳ 明朝"/>
                <w:color w:val="000000"/>
              </w:rPr>
            </w:pPr>
            <w:ins w:id="646" w:author="正典 松浦" w:date="2023-12-17T17:44:00Z">
              <w:r w:rsidRPr="00080174">
                <w:rPr>
                  <w:rFonts w:ascii="ＭＳ 明朝" w:hAnsi="ＭＳ 明朝" w:hint="eastAsia"/>
                  <w:color w:val="000000"/>
                </w:rPr>
                <w:t>1</w:t>
              </w:r>
              <w:r w:rsidRPr="00080174">
                <w:rPr>
                  <w:rFonts w:ascii="ＭＳ 明朝" w:hAnsi="ＭＳ 明朝"/>
                  <w:color w:val="000000"/>
                </w:rPr>
                <w:t>013</w:t>
              </w:r>
            </w:ins>
          </w:p>
        </w:tc>
      </w:tr>
      <w:tr w:rsidR="00CB762F" w:rsidRPr="00627849" w14:paraId="720DFB81" w14:textId="77777777" w:rsidTr="008E584C">
        <w:trPr>
          <w:trHeight w:val="374"/>
          <w:jc w:val="center"/>
          <w:ins w:id="647" w:author="正典 松浦" w:date="2023-12-15T16:47:00Z"/>
        </w:trPr>
        <w:tc>
          <w:tcPr>
            <w:tcW w:w="2426" w:type="dxa"/>
            <w:tcBorders>
              <w:left w:val="nil"/>
              <w:right w:val="nil"/>
            </w:tcBorders>
            <w:shd w:val="clear" w:color="auto" w:fill="auto"/>
            <w:noWrap/>
            <w:vAlign w:val="center"/>
          </w:tcPr>
          <w:p w14:paraId="0BA4FAA3" w14:textId="77777777" w:rsidR="00CB762F" w:rsidRPr="00080174" w:rsidRDefault="00CB762F" w:rsidP="008E584C">
            <w:pPr>
              <w:ind w:firstLineChars="0" w:firstLine="0"/>
              <w:rPr>
                <w:ins w:id="648" w:author="正典 松浦" w:date="2023-12-15T16:47:00Z"/>
                <w:rFonts w:ascii="ＭＳ 明朝" w:hAnsi="ＭＳ 明朝"/>
              </w:rPr>
            </w:pPr>
            <w:ins w:id="649" w:author="正典 松浦" w:date="2023-12-15T16:47:00Z">
              <w:r w:rsidRPr="00080174">
                <w:rPr>
                  <w:rFonts w:ascii="ＭＳ 明朝" w:hAnsi="ＭＳ 明朝" w:hint="eastAsia"/>
                </w:rPr>
                <w:t>個人利用</w:t>
              </w:r>
            </w:ins>
          </w:p>
        </w:tc>
        <w:tc>
          <w:tcPr>
            <w:tcW w:w="1330" w:type="dxa"/>
            <w:tcBorders>
              <w:left w:val="nil"/>
              <w:right w:val="nil"/>
            </w:tcBorders>
            <w:shd w:val="clear" w:color="auto" w:fill="auto"/>
            <w:noWrap/>
            <w:vAlign w:val="center"/>
          </w:tcPr>
          <w:p w14:paraId="532FF670" w14:textId="6F7CB2A3" w:rsidR="00CB762F" w:rsidRPr="00080174" w:rsidRDefault="007636B4" w:rsidP="008E584C">
            <w:pPr>
              <w:ind w:firstLineChars="0" w:firstLine="0"/>
              <w:rPr>
                <w:ins w:id="650" w:author="正典 松浦" w:date="2023-12-15T16:47:00Z"/>
                <w:rFonts w:ascii="ＭＳ 明朝" w:hAnsi="ＭＳ 明朝"/>
                <w:color w:val="000000"/>
                <w:szCs w:val="22"/>
              </w:rPr>
            </w:pPr>
            <w:ins w:id="651" w:author="正典 松浦" w:date="2023-12-17T17:44:00Z">
              <w:r w:rsidRPr="00080174">
                <w:rPr>
                  <w:rFonts w:ascii="ＭＳ 明朝" w:hAnsi="ＭＳ 明朝" w:hint="eastAsia"/>
                  <w:color w:val="000000"/>
                  <w:szCs w:val="22"/>
                </w:rPr>
                <w:t>1</w:t>
              </w:r>
              <w:r w:rsidRPr="00080174">
                <w:rPr>
                  <w:rFonts w:ascii="ＭＳ 明朝" w:hAnsi="ＭＳ 明朝"/>
                  <w:color w:val="000000"/>
                  <w:szCs w:val="22"/>
                </w:rPr>
                <w:t>2</w:t>
              </w:r>
            </w:ins>
          </w:p>
        </w:tc>
      </w:tr>
      <w:tr w:rsidR="00CB762F" w:rsidRPr="00627849" w14:paraId="672B9885" w14:textId="77777777" w:rsidTr="008E584C">
        <w:trPr>
          <w:trHeight w:val="374"/>
          <w:jc w:val="center"/>
          <w:ins w:id="652" w:author="正典 松浦" w:date="2023-12-15T16:47:00Z"/>
        </w:trPr>
        <w:tc>
          <w:tcPr>
            <w:tcW w:w="2426" w:type="dxa"/>
            <w:tcBorders>
              <w:top w:val="nil"/>
              <w:left w:val="nil"/>
              <w:bottom w:val="single" w:sz="4" w:space="0" w:color="auto"/>
              <w:right w:val="nil"/>
            </w:tcBorders>
            <w:shd w:val="clear" w:color="auto" w:fill="auto"/>
            <w:noWrap/>
            <w:vAlign w:val="center"/>
            <w:hideMark/>
          </w:tcPr>
          <w:p w14:paraId="1D767562" w14:textId="77777777" w:rsidR="00CB762F" w:rsidRPr="00080174" w:rsidRDefault="00CB762F" w:rsidP="008E584C">
            <w:pPr>
              <w:ind w:firstLineChars="0" w:firstLine="0"/>
              <w:rPr>
                <w:ins w:id="653" w:author="正典 松浦" w:date="2023-12-15T16:47:00Z"/>
                <w:rFonts w:ascii="ＭＳ 明朝" w:hAnsi="ＭＳ 明朝"/>
                <w:color w:val="000000"/>
              </w:rPr>
            </w:pPr>
            <w:ins w:id="654" w:author="正典 松浦" w:date="2023-12-15T16:47:00Z">
              <w:r w:rsidRPr="00080174">
                <w:rPr>
                  <w:rFonts w:ascii="ＭＳ 明朝" w:hAnsi="ＭＳ 明朝" w:hint="eastAsia"/>
                </w:rPr>
                <w:t>科学利用</w:t>
              </w:r>
            </w:ins>
          </w:p>
        </w:tc>
        <w:tc>
          <w:tcPr>
            <w:tcW w:w="1330" w:type="dxa"/>
            <w:tcBorders>
              <w:top w:val="nil"/>
              <w:left w:val="nil"/>
              <w:bottom w:val="single" w:sz="4" w:space="0" w:color="auto"/>
              <w:right w:val="nil"/>
            </w:tcBorders>
            <w:shd w:val="clear" w:color="auto" w:fill="auto"/>
            <w:noWrap/>
            <w:vAlign w:val="center"/>
            <w:hideMark/>
          </w:tcPr>
          <w:p w14:paraId="6481EB45" w14:textId="419A3A12" w:rsidR="00CB762F" w:rsidRPr="00080174" w:rsidRDefault="007636B4" w:rsidP="008E584C">
            <w:pPr>
              <w:ind w:firstLineChars="0" w:firstLine="0"/>
              <w:rPr>
                <w:ins w:id="655" w:author="正典 松浦" w:date="2023-12-15T16:47:00Z"/>
                <w:rFonts w:ascii="ＭＳ 明朝" w:hAnsi="ＭＳ 明朝"/>
                <w:color w:val="000000"/>
              </w:rPr>
            </w:pPr>
            <w:ins w:id="656" w:author="正典 松浦" w:date="2023-12-17T17:44:00Z">
              <w:r w:rsidRPr="00080174">
                <w:rPr>
                  <w:rFonts w:ascii="ＭＳ 明朝" w:hAnsi="ＭＳ 明朝" w:hint="eastAsia"/>
                  <w:color w:val="000000"/>
                </w:rPr>
                <w:t>2</w:t>
              </w:r>
            </w:ins>
          </w:p>
        </w:tc>
      </w:tr>
    </w:tbl>
    <w:p w14:paraId="03F47110" w14:textId="3698FFC5" w:rsidR="009E3757" w:rsidRPr="00080174" w:rsidRDefault="009E3757" w:rsidP="009E3757">
      <w:pPr>
        <w:ind w:firstLine="220"/>
        <w:jc w:val="center"/>
        <w:rPr>
          <w:ins w:id="657" w:author="正典 松浦" w:date="2023-12-17T17:19:00Z"/>
          <w:rFonts w:ascii="ＭＳ 明朝" w:hAnsi="ＭＳ 明朝"/>
          <w:szCs w:val="22"/>
        </w:rPr>
      </w:pPr>
      <w:ins w:id="658" w:author="正典 松浦" w:date="2023-12-17T17:19:00Z">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ins>
      <w:ins w:id="659" w:author="正典 松浦" w:date="2023-12-17T17:44:00Z">
        <w:r w:rsidR="007636B4" w:rsidRPr="00080174">
          <w:rPr>
            <w:rFonts w:ascii="ＭＳ 明朝" w:hAnsi="ＭＳ 明朝" w:hint="eastAsia"/>
            <w:szCs w:val="22"/>
          </w:rPr>
          <w:t>7</w:t>
        </w:r>
      </w:ins>
      <w:ins w:id="660" w:author="正典 松浦" w:date="2023-12-17T17:19:00Z">
        <w:r w:rsidRPr="00080174">
          <w:rPr>
            <w:rFonts w:ascii="ＭＳ 明朝" w:hAnsi="ＭＳ 明朝" w:hint="eastAsia"/>
            <w:szCs w:val="22"/>
          </w:rPr>
          <w:t>件は輸入目的が不明であった。</w:t>
        </w:r>
      </w:ins>
    </w:p>
    <w:p w14:paraId="21D051EB" w14:textId="77777777" w:rsidR="00CB762F" w:rsidRPr="00627849" w:rsidRDefault="00CB762F">
      <w:pPr>
        <w:ind w:firstLine="220"/>
        <w:rPr>
          <w:rFonts w:ascii="ＭＳ 明朝" w:hAnsi="ＭＳ 明朝"/>
          <w:rPrChange w:id="661" w:author="正典 松浦" w:date="2023-12-19T20:15:00Z">
            <w:rPr/>
          </w:rPrChange>
        </w:rPr>
        <w:pPrChange w:id="662" w:author="正典 松浦" w:date="2023-12-15T16:46:00Z">
          <w:pPr>
            <w:ind w:firstLine="220"/>
            <w:jc w:val="center"/>
          </w:pPr>
        </w:pPrChange>
      </w:pPr>
    </w:p>
    <w:p w14:paraId="1BE98357" w14:textId="608E0264" w:rsidR="006504FC" w:rsidRPr="00080174" w:rsidRDefault="007D305B" w:rsidP="00317B18">
      <w:pPr>
        <w:pStyle w:val="2"/>
        <w:numPr>
          <w:ilvl w:val="0"/>
          <w:numId w:val="4"/>
        </w:numPr>
        <w:ind w:firstLine="220"/>
        <w:rPr>
          <w:rFonts w:ascii="ＭＳ 明朝" w:eastAsia="ＭＳ 明朝" w:hAnsi="ＭＳ 明朝"/>
          <w:szCs w:val="22"/>
        </w:rPr>
      </w:pPr>
      <w:r w:rsidRPr="00080174">
        <w:rPr>
          <w:rFonts w:ascii="ＭＳ 明朝" w:eastAsia="ＭＳ 明朝" w:hAnsi="ＭＳ 明朝" w:hint="eastAsia"/>
          <w:szCs w:val="22"/>
        </w:rPr>
        <w:t>中国の取引実態</w:t>
      </w:r>
    </w:p>
    <w:p w14:paraId="5FAC7830" w14:textId="40E314A7" w:rsidR="00FE3AA0" w:rsidRPr="00627849" w:rsidRDefault="00FE3AA0">
      <w:pPr>
        <w:ind w:firstLine="220"/>
        <w:rPr>
          <w:ins w:id="663" w:author="正典 松浦" w:date="2023-12-18T17:39:00Z"/>
          <w:rFonts w:ascii="ＭＳ 明朝" w:hAnsi="ＭＳ 明朝"/>
          <w:rPrChange w:id="664" w:author="正典 松浦" w:date="2023-12-19T20:15:00Z">
            <w:rPr>
              <w:ins w:id="665" w:author="正典 松浦" w:date="2023-12-18T17:39:00Z"/>
            </w:rPr>
          </w:rPrChange>
        </w:rPr>
        <w:pPrChange w:id="666" w:author="正典 松浦" w:date="2023-12-18T17:39:00Z">
          <w:pPr>
            <w:pStyle w:val="af4"/>
            <w:numPr>
              <w:numId w:val="4"/>
            </w:numPr>
            <w:ind w:leftChars="0" w:left="440" w:firstLineChars="0" w:hanging="440"/>
          </w:pPr>
        </w:pPrChange>
      </w:pPr>
      <w:ins w:id="667" w:author="正典 松浦" w:date="2023-12-18T17:39:00Z">
        <w:r w:rsidRPr="00627849">
          <w:rPr>
            <w:rFonts w:ascii="ＭＳ 明朝" w:hAnsi="ＭＳ 明朝" w:hint="eastAsia"/>
            <w:rPrChange w:id="668" w:author="正典 松浦" w:date="2023-12-19T20:15:00Z">
              <w:rPr>
                <w:rFonts w:hint="eastAsia"/>
              </w:rPr>
            </w:rPrChange>
          </w:rPr>
          <w:t>本節では、</w:t>
        </w:r>
        <w:r w:rsidR="00B4376D" w:rsidRPr="00627849">
          <w:rPr>
            <w:rFonts w:ascii="ＭＳ 明朝" w:hAnsi="ＭＳ 明朝" w:hint="eastAsia"/>
            <w:rPrChange w:id="669" w:author="正典 松浦" w:date="2023-12-19T20:15:00Z">
              <w:rPr>
                <w:rFonts w:hint="eastAsia"/>
              </w:rPr>
            </w:rPrChange>
          </w:rPr>
          <w:t>中国</w:t>
        </w:r>
        <w:r w:rsidRPr="00627849">
          <w:rPr>
            <w:rFonts w:ascii="ＭＳ 明朝" w:hAnsi="ＭＳ 明朝" w:hint="eastAsia"/>
            <w:rPrChange w:id="670" w:author="正典 松浦" w:date="2023-12-19T20:15:00Z">
              <w:rPr>
                <w:rFonts w:hint="eastAsia"/>
              </w:rPr>
            </w:rPrChange>
          </w:rPr>
          <w:t>がどの野生動物を輸入しているか明らかにし、これらの野生動物がどの国からどのような目的で主に輸入されているのかを明らかにする。そうすることで、</w:t>
        </w:r>
      </w:ins>
      <w:ins w:id="671" w:author="正典 松浦" w:date="2023-12-19T16:48:00Z">
        <w:r w:rsidR="00CF094F" w:rsidRPr="00080174">
          <w:rPr>
            <w:rFonts w:ascii="ＭＳ 明朝" w:hAnsi="ＭＳ 明朝" w:hint="eastAsia"/>
          </w:rPr>
          <w:t>中国</w:t>
        </w:r>
      </w:ins>
      <w:ins w:id="672" w:author="正典 松浦" w:date="2023-12-18T17:39:00Z">
        <w:r w:rsidRPr="00627849">
          <w:rPr>
            <w:rFonts w:ascii="ＭＳ 明朝" w:hAnsi="ＭＳ 明朝" w:hint="eastAsia"/>
            <w:rPrChange w:id="673" w:author="正典 松浦" w:date="2023-12-19T20:15:00Z">
              <w:rPr>
                <w:rFonts w:hint="eastAsia"/>
              </w:rPr>
            </w:rPrChange>
          </w:rPr>
          <w:t>がワシントン条約に登録されている野生動物を取引する際に、どのような人獣共通感染症リスクがあり、リスク低減のために注意すべき具体的な輸入経路と輸入動物が扱われる場所への考察を行うことができる。</w:t>
        </w:r>
      </w:ins>
    </w:p>
    <w:p w14:paraId="7771CA01" w14:textId="10ABAA44" w:rsidR="009B70B0" w:rsidRPr="00080174" w:rsidRDefault="009B70B0" w:rsidP="002B4F16">
      <w:pPr>
        <w:keepNext/>
        <w:ind w:firstLine="220"/>
        <w:rPr>
          <w:rFonts w:ascii="ＭＳ 明朝" w:hAnsi="ＭＳ 明朝"/>
          <w:szCs w:val="22"/>
        </w:rPr>
      </w:pPr>
      <w:r w:rsidRPr="00080174">
        <w:rPr>
          <w:rFonts w:ascii="ＭＳ 明朝" w:hAnsi="ＭＳ 明朝"/>
          <w:szCs w:val="22"/>
        </w:rPr>
        <w:fldChar w:fldCharType="begin"/>
      </w:r>
      <w:r w:rsidRPr="00080174">
        <w:rPr>
          <w:rFonts w:ascii="ＭＳ 明朝" w:hAnsi="ＭＳ 明朝"/>
          <w:szCs w:val="22"/>
        </w:rPr>
        <w:instrText xml:space="preserve"> REF _Ref149224922 \h </w:instrText>
      </w:r>
      <w:r w:rsidR="003402B5" w:rsidRPr="00080174">
        <w:rPr>
          <w:rFonts w:ascii="ＭＳ 明朝" w:hAnsi="ＭＳ 明朝"/>
          <w:szCs w:val="22"/>
        </w:rPr>
        <w:instrText xml:space="preserve"> \* MERGEFORMAT </w:instrText>
      </w:r>
      <w:r w:rsidRPr="00080174">
        <w:rPr>
          <w:rFonts w:ascii="ＭＳ 明朝" w:hAnsi="ＭＳ 明朝"/>
          <w:szCs w:val="22"/>
        </w:rPr>
      </w:r>
      <w:r w:rsidRPr="00080174">
        <w:rPr>
          <w:rFonts w:ascii="ＭＳ 明朝" w:hAnsi="ＭＳ 明朝"/>
          <w:szCs w:val="22"/>
        </w:rPr>
        <w:fldChar w:fldCharType="separate"/>
      </w:r>
      <w:r w:rsidR="00DA1F26" w:rsidRPr="00080174">
        <w:rPr>
          <w:rFonts w:ascii="ＭＳ 明朝" w:hAnsi="ＭＳ 明朝"/>
          <w:szCs w:val="22"/>
        </w:rPr>
        <w:t xml:space="preserve">図 </w:t>
      </w:r>
      <w:r w:rsidR="00DA1F26" w:rsidRPr="00080174">
        <w:rPr>
          <w:rFonts w:ascii="ＭＳ 明朝" w:hAnsi="ＭＳ 明朝"/>
          <w:noProof/>
          <w:szCs w:val="22"/>
        </w:rPr>
        <w:t>2</w:t>
      </w:r>
      <w:r w:rsidRPr="00080174">
        <w:rPr>
          <w:rFonts w:ascii="ＭＳ 明朝" w:hAnsi="ＭＳ 明朝"/>
          <w:szCs w:val="22"/>
        </w:rPr>
        <w:fldChar w:fldCharType="end"/>
      </w:r>
      <w:r w:rsidRPr="00080174">
        <w:rPr>
          <w:rFonts w:ascii="ＭＳ 明朝" w:hAnsi="ＭＳ 明朝" w:hint="eastAsia"/>
          <w:szCs w:val="22"/>
        </w:rPr>
        <w:t>は中国のワシントン条約登録野生動物の輸入件数である。</w:t>
      </w:r>
      <w:r w:rsidR="00253155" w:rsidRPr="00080174">
        <w:rPr>
          <w:rFonts w:ascii="ＭＳ 明朝" w:hAnsi="ＭＳ 明朝" w:hint="eastAsia"/>
          <w:szCs w:val="22"/>
        </w:rPr>
        <w:t>中国は1981年にCITESに批准した。</w:t>
      </w:r>
      <w:r w:rsidR="00DD4AE9" w:rsidRPr="00080174">
        <w:rPr>
          <w:rFonts w:ascii="ＭＳ 明朝" w:hAnsi="ＭＳ 明朝" w:hint="eastAsia"/>
          <w:szCs w:val="22"/>
        </w:rPr>
        <w:t>新型コロナウイルス流行</w:t>
      </w:r>
      <w:r w:rsidR="007C0BF7" w:rsidRPr="00080174">
        <w:rPr>
          <w:rFonts w:ascii="ＭＳ 明朝" w:hAnsi="ＭＳ 明朝" w:hint="eastAsia"/>
          <w:szCs w:val="22"/>
        </w:rPr>
        <w:t>前の2018年が最も取引が多く、中国経済の成長とともに</w:t>
      </w:r>
      <w:r w:rsidR="00E52E8B" w:rsidRPr="00080174">
        <w:rPr>
          <w:rFonts w:ascii="ＭＳ 明朝" w:hAnsi="ＭＳ 明朝" w:hint="eastAsia"/>
          <w:szCs w:val="22"/>
        </w:rPr>
        <w:lastRenderedPageBreak/>
        <w:t>取引件数が増加していると考えられる。</w:t>
      </w:r>
      <w:r w:rsidR="00DD4AE9" w:rsidRPr="00080174">
        <w:rPr>
          <w:rFonts w:ascii="ＭＳ 明朝" w:hAnsi="ＭＳ 明朝" w:hint="eastAsia"/>
          <w:szCs w:val="22"/>
        </w:rPr>
        <w:t>また、新型コロナ</w:t>
      </w:r>
      <w:r w:rsidR="00CB7AA2" w:rsidRPr="00080174">
        <w:rPr>
          <w:rFonts w:ascii="ＭＳ 明朝" w:hAnsi="ＭＳ 明朝" w:hint="eastAsia"/>
          <w:szCs w:val="22"/>
        </w:rPr>
        <w:t>ウイルスの流行により</w:t>
      </w:r>
      <w:r w:rsidR="00B80D69" w:rsidRPr="00080174">
        <w:rPr>
          <w:rFonts w:ascii="ＭＳ 明朝" w:hAnsi="ＭＳ 明朝" w:hint="eastAsia"/>
          <w:szCs w:val="22"/>
        </w:rPr>
        <w:t>一気に落ち込んでいる。</w:t>
      </w:r>
    </w:p>
    <w:p w14:paraId="07AB70FF" w14:textId="5D3C901E" w:rsidR="002B4F16" w:rsidRPr="00080174" w:rsidRDefault="00680D64" w:rsidP="00E11E4F">
      <w:pPr>
        <w:keepNext/>
        <w:ind w:firstLine="220"/>
        <w:jc w:val="center"/>
        <w:rPr>
          <w:rFonts w:ascii="ＭＳ 明朝" w:hAnsi="ＭＳ 明朝"/>
          <w:szCs w:val="22"/>
        </w:rPr>
      </w:pPr>
      <w:r w:rsidRPr="00080174">
        <w:rPr>
          <w:rFonts w:ascii="ＭＳ 明朝" w:hAnsi="ＭＳ 明朝" w:hint="eastAsia"/>
          <w:noProof/>
          <w:szCs w:val="22"/>
        </w:rPr>
        <w:drawing>
          <wp:inline distT="0" distB="0" distL="0" distR="0" wp14:anchorId="1029D824" wp14:editId="1EA59501">
            <wp:extent cx="5613991" cy="2907573"/>
            <wp:effectExtent l="0" t="0" r="6350" b="7620"/>
            <wp:docPr id="2043802613"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802613" name="図 1"/>
                    <pic:cNvPicPr/>
                  </pic:nvPicPr>
                  <pic:blipFill>
                    <a:blip r:embed="rId13">
                      <a:extLst>
                        <a:ext uri="{28A0092B-C50C-407E-A947-70E740481C1C}">
                          <a14:useLocalDpi xmlns:a14="http://schemas.microsoft.com/office/drawing/2010/main" val="0"/>
                        </a:ext>
                      </a:extLst>
                    </a:blip>
                    <a:stretch>
                      <a:fillRect/>
                    </a:stretch>
                  </pic:blipFill>
                  <pic:spPr>
                    <a:xfrm>
                      <a:off x="0" y="0"/>
                      <a:ext cx="5629664" cy="2915691"/>
                    </a:xfrm>
                    <a:prstGeom prst="rect">
                      <a:avLst/>
                    </a:prstGeom>
                  </pic:spPr>
                </pic:pic>
              </a:graphicData>
            </a:graphic>
          </wp:inline>
        </w:drawing>
      </w:r>
    </w:p>
    <w:p w14:paraId="400C5852" w14:textId="7E9D1C17" w:rsidR="00317B18" w:rsidRPr="00080174" w:rsidRDefault="002B4F16" w:rsidP="00CC0E7B">
      <w:pPr>
        <w:pStyle w:val="ad"/>
        <w:ind w:firstLine="220"/>
        <w:rPr>
          <w:rFonts w:ascii="ＭＳ 明朝" w:hAnsi="ＭＳ 明朝"/>
          <w:szCs w:val="22"/>
        </w:rPr>
      </w:pPr>
      <w:bookmarkStart w:id="674" w:name="_Ref149224922"/>
      <w:r w:rsidRPr="00080174">
        <w:rPr>
          <w:rFonts w:ascii="ＭＳ 明朝" w:hAnsi="ＭＳ 明朝"/>
          <w:szCs w:val="22"/>
        </w:rPr>
        <w:t xml:space="preserve">図 </w:t>
      </w:r>
      <w:r w:rsidRPr="00080174">
        <w:rPr>
          <w:rFonts w:ascii="ＭＳ 明朝" w:hAnsi="ＭＳ 明朝"/>
          <w:szCs w:val="22"/>
        </w:rPr>
        <w:fldChar w:fldCharType="begin"/>
      </w:r>
      <w:r w:rsidRPr="00080174">
        <w:rPr>
          <w:rFonts w:ascii="ＭＳ 明朝" w:hAnsi="ＭＳ 明朝"/>
          <w:szCs w:val="22"/>
        </w:rPr>
        <w:instrText xml:space="preserve"> SEQ 図 \* ARABIC </w:instrText>
      </w:r>
      <w:r w:rsidRPr="00080174">
        <w:rPr>
          <w:rFonts w:ascii="ＭＳ 明朝" w:hAnsi="ＭＳ 明朝"/>
          <w:szCs w:val="22"/>
        </w:rPr>
        <w:fldChar w:fldCharType="separate"/>
      </w:r>
      <w:r w:rsidR="00DA1F26" w:rsidRPr="00080174">
        <w:rPr>
          <w:rFonts w:ascii="ＭＳ 明朝" w:hAnsi="ＭＳ 明朝"/>
          <w:noProof/>
          <w:szCs w:val="22"/>
        </w:rPr>
        <w:t>2</w:t>
      </w:r>
      <w:r w:rsidRPr="00080174">
        <w:rPr>
          <w:rFonts w:ascii="ＭＳ 明朝" w:hAnsi="ＭＳ 明朝"/>
          <w:szCs w:val="22"/>
        </w:rPr>
        <w:fldChar w:fldCharType="end"/>
      </w:r>
      <w:bookmarkEnd w:id="674"/>
      <w:r w:rsidRPr="00080174">
        <w:rPr>
          <w:rFonts w:ascii="ＭＳ 明朝" w:hAnsi="ＭＳ 明朝" w:hint="eastAsia"/>
          <w:szCs w:val="22"/>
        </w:rPr>
        <w:t xml:space="preserve">　中国によるワシントン条約登録野生動物の輸入件数</w:t>
      </w:r>
      <w:r w:rsidR="002533E4" w:rsidRPr="00080174">
        <w:rPr>
          <w:rFonts w:ascii="ＭＳ 明朝" w:hAnsi="ＭＳ 明朝" w:hint="eastAsia"/>
          <w:szCs w:val="22"/>
        </w:rPr>
        <w:t>及び実質GDPの変遷</w:t>
      </w:r>
      <w:r w:rsidRPr="00080174">
        <w:rPr>
          <w:rFonts w:ascii="ＭＳ 明朝" w:hAnsi="ＭＳ 明朝"/>
          <w:szCs w:val="22"/>
        </w:rPr>
        <w:t>(1990-2021年)</w:t>
      </w:r>
    </w:p>
    <w:p w14:paraId="3BDFA70D" w14:textId="303A3979" w:rsidR="006048F3" w:rsidRPr="00080174" w:rsidRDefault="00845666" w:rsidP="006048F3">
      <w:pPr>
        <w:ind w:firstLine="220"/>
        <w:rPr>
          <w:rFonts w:ascii="ＭＳ 明朝" w:hAnsi="ＭＳ 明朝"/>
          <w:szCs w:val="22"/>
        </w:rPr>
      </w:pPr>
      <w:r w:rsidRPr="00080174">
        <w:rPr>
          <w:rFonts w:ascii="ＭＳ 明朝" w:hAnsi="ＭＳ 明朝" w:hint="eastAsia"/>
          <w:szCs w:val="22"/>
        </w:rPr>
        <w:t>出所</w:t>
      </w:r>
      <w:ins w:id="675" w:author="正典 松浦" w:date="2023-12-17T17:20:00Z">
        <w:r w:rsidR="006048F3" w:rsidRPr="00080174">
          <w:rPr>
            <w:rFonts w:ascii="ＭＳ 明朝" w:hAnsi="ＭＳ 明朝" w:hint="eastAsia"/>
            <w:szCs w:val="22"/>
          </w:rPr>
          <w:t xml:space="preserve"> 世界銀行(</w:t>
        </w:r>
        <w:r w:rsidR="006048F3" w:rsidRPr="00080174">
          <w:rPr>
            <w:rFonts w:ascii="ＭＳ 明朝" w:hAnsi="ＭＳ 明朝"/>
            <w:szCs w:val="22"/>
          </w:rPr>
          <w:t>2023)</w:t>
        </w:r>
      </w:ins>
    </w:p>
    <w:p w14:paraId="61E87667" w14:textId="030BE9C4" w:rsidR="00A8499B" w:rsidRPr="00080174" w:rsidRDefault="00CC57D8" w:rsidP="00A8499B">
      <w:pPr>
        <w:ind w:firstLine="220"/>
        <w:rPr>
          <w:ins w:id="676" w:author="正典 松浦" w:date="2023-12-19T15:44:00Z"/>
          <w:rFonts w:ascii="ＭＳ 明朝" w:hAnsi="ＭＳ 明朝"/>
          <w:szCs w:val="22"/>
        </w:rPr>
      </w:pPr>
      <w:ins w:id="677" w:author="正典 松浦" w:date="2023-12-19T15:44:00Z">
        <w:r w:rsidRPr="00080174">
          <w:rPr>
            <w:rFonts w:ascii="ＭＳ 明朝" w:hAnsi="ＭＳ 明朝" w:hint="eastAsia"/>
            <w:szCs w:val="22"/>
          </w:rPr>
          <w:t>表10</w:t>
        </w:r>
        <w:r w:rsidR="00A8499B" w:rsidRPr="00080174">
          <w:rPr>
            <w:rFonts w:ascii="ＭＳ 明朝" w:hAnsi="ＭＳ 明朝" w:hint="eastAsia"/>
            <w:szCs w:val="22"/>
          </w:rPr>
          <w:t>は</w:t>
        </w:r>
      </w:ins>
      <w:ins w:id="678" w:author="正典 松浦" w:date="2023-12-19T15:49:00Z">
        <w:r w:rsidR="00844950" w:rsidRPr="00080174">
          <w:rPr>
            <w:rFonts w:ascii="ＭＳ 明朝" w:hAnsi="ＭＳ 明朝" w:hint="eastAsia"/>
            <w:szCs w:val="22"/>
          </w:rPr>
          <w:t>中国</w:t>
        </w:r>
      </w:ins>
      <w:ins w:id="679" w:author="正典 松浦" w:date="2023-12-19T15:44:00Z">
        <w:r w:rsidR="00A8499B" w:rsidRPr="00080174">
          <w:rPr>
            <w:rFonts w:ascii="ＭＳ 明朝" w:hAnsi="ＭＳ 明朝" w:hint="eastAsia"/>
            <w:szCs w:val="22"/>
          </w:rPr>
          <w:t>が輸入する野生動物上位5位を示しており、1位から5位までの取引件数は爬虫類が占めていることがわかる。爬虫類は、原生動物・蠕虫・舌形動物を含む多様な病原体の宿主となり、ヒトにサルモネラ病などの寄生虫由来の病気を移す可能性が高い</w:t>
        </w:r>
        <w:r w:rsidR="00A8499B" w:rsidRPr="00080174">
          <w:rPr>
            <w:rFonts w:ascii="ＭＳ 明朝" w:hAnsi="ＭＳ 明朝"/>
            <w:szCs w:val="22"/>
          </w:rPr>
          <w:fldChar w:fldCharType="begin"/>
        </w:r>
      </w:ins>
      <w:r w:rsidR="00390558" w:rsidRPr="00080174">
        <w:rPr>
          <w:rFonts w:ascii="ＭＳ 明朝" w:hAnsi="ＭＳ 明朝"/>
          <w:szCs w:val="22"/>
        </w:rPr>
        <w:instrText xml:space="preserve"> ADDIN ZOTERO_ITEM CSL_CITATION {"citationID":"8Yq431pc","properties":{"formattedCitation":"(Mendoza-Roldan\\uc0\\u12411{}\\uc0\\u12363{}, 2020; \\uc0\\u26441{}\\uc0\\u23665{}, 2018)","plainCitation":"(Mendoza-Roldanほか, 2020; 杉山, 2018)","noteIndex":0},"citationItems":[{"id":799,"uris":["http://zotero.org/users/local/U3219zZl/items/WGF9K8ZB"],"itemData":{"id":799,"type":"article-journal","container-title":"Trends in Parasitology","DOI":"10.1016/j.pt.2020.04.014","ISSN":"1471-4922, 1471-5007","issue":"8","journalAbbreviation":"Trends in Parasitology","language":"English","note":"publisher: Elsevier\nPMID: 32448703","page":"677-687","source":"www.cell.com","title":"Zoonotic Parasites of Reptiles: A Crawling Threat","title-short":"Zoonotic Parasites of Reptiles","volume":"36","author":[{"family":"Mendoza-Roldan","given":"Jairo A."},{"family":"Modry","given":"David"},{"family":"Otranto","given":"Domenico"}],"issued":{"date-parts":[["2020",8,1]]}},"label":"page"},{"id":804,"uris":["http://zotero.org/users/local/U3219zZl/items/47HD5DQT"],"itemData":{"id":804,"type":"article-journal","container-title":"動物臨床医学","DOI":"10.11252/dobutsurinshoigaku.27.1","issue":"1","page":"1-3","source":"J-Stage","title":"獣医領域からの人獣共通感染症2017","volume":"27","author":[{"family":"杉山","given":"和寿"}],"issued":{"date-parts":[["2018"]]}},"label":"page"}],"schema":"https://github.com/citation-style-language/schema/raw/master/csl-citation.json"} </w:instrText>
      </w:r>
      <w:ins w:id="680" w:author="正典 松浦" w:date="2023-12-19T15:44:00Z">
        <w:r w:rsidR="00A8499B" w:rsidRPr="00080174">
          <w:rPr>
            <w:rFonts w:ascii="ＭＳ 明朝" w:hAnsi="ＭＳ 明朝"/>
            <w:szCs w:val="22"/>
          </w:rPr>
          <w:fldChar w:fldCharType="separate"/>
        </w:r>
        <w:r w:rsidR="00A8499B" w:rsidRPr="00080174">
          <w:rPr>
            <w:rFonts w:ascii="ＭＳ 明朝" w:hAnsi="ＭＳ 明朝" w:cs="Times New Roman"/>
          </w:rPr>
          <w:t>(Mendoza-Roldanほか, 2020; 杉山, 2018)</w:t>
        </w:r>
        <w:r w:rsidR="00A8499B" w:rsidRPr="00080174">
          <w:rPr>
            <w:rFonts w:ascii="ＭＳ 明朝" w:hAnsi="ＭＳ 明朝"/>
            <w:szCs w:val="22"/>
          </w:rPr>
          <w:fldChar w:fldCharType="end"/>
        </w:r>
        <w:r w:rsidR="00A8499B" w:rsidRPr="00080174">
          <w:rPr>
            <w:rFonts w:ascii="ＭＳ 明朝" w:hAnsi="ＭＳ 明朝" w:hint="eastAsia"/>
            <w:szCs w:val="22"/>
          </w:rPr>
          <w:t>。これらの感染症のリスクがどの経路で高いと考えられるか表4</w:t>
        </w:r>
        <w:r w:rsidR="00A8499B" w:rsidRPr="00080174">
          <w:rPr>
            <w:rFonts w:ascii="ＭＳ 明朝" w:hAnsi="ＭＳ 明朝"/>
            <w:szCs w:val="22"/>
          </w:rPr>
          <w:fldChar w:fldCharType="begin"/>
        </w:r>
        <w:r w:rsidR="00A8499B" w:rsidRPr="00080174">
          <w:rPr>
            <w:rFonts w:ascii="ＭＳ 明朝" w:hAnsi="ＭＳ 明朝"/>
            <w:szCs w:val="22"/>
          </w:rPr>
          <w:instrText xml:space="preserve"> </w:instrText>
        </w:r>
        <w:r w:rsidR="00A8499B" w:rsidRPr="00080174">
          <w:rPr>
            <w:rFonts w:ascii="ＭＳ 明朝" w:hAnsi="ＭＳ 明朝" w:hint="eastAsia"/>
            <w:szCs w:val="22"/>
          </w:rPr>
          <w:instrText>REF _Ref141397509 \h</w:instrText>
        </w:r>
        <w:r w:rsidR="00A8499B" w:rsidRPr="00080174">
          <w:rPr>
            <w:rFonts w:ascii="ＭＳ 明朝" w:hAnsi="ＭＳ 明朝"/>
            <w:szCs w:val="22"/>
          </w:rPr>
          <w:instrText xml:space="preserve"> </w:instrText>
        </w:r>
        <w:r w:rsidR="00A8499B" w:rsidRPr="00080174">
          <w:rPr>
            <w:rFonts w:ascii="ＭＳ 明朝" w:hAnsi="ＭＳ 明朝"/>
            <w:szCs w:val="22"/>
          </w:rPr>
        </w:r>
        <w:r w:rsidR="00A8499B" w:rsidRPr="00080174">
          <w:rPr>
            <w:rFonts w:ascii="ＭＳ 明朝" w:hAnsi="ＭＳ 明朝"/>
            <w:szCs w:val="22"/>
          </w:rPr>
          <w:instrText xml:space="preserve"> \* MERGEFORMAT </w:instrText>
        </w:r>
        <w:r w:rsidR="00A8499B" w:rsidRPr="00080174">
          <w:rPr>
            <w:rFonts w:ascii="ＭＳ 明朝" w:hAnsi="ＭＳ 明朝"/>
            <w:szCs w:val="22"/>
          </w:rPr>
          <w:fldChar w:fldCharType="separate"/>
        </w:r>
        <w:r w:rsidR="00A8499B" w:rsidRPr="00080174">
          <w:rPr>
            <w:rFonts w:ascii="ＭＳ 明朝" w:hAnsi="ＭＳ 明朝"/>
            <w:szCs w:val="22"/>
          </w:rPr>
          <w:fldChar w:fldCharType="end"/>
        </w:r>
        <w:r w:rsidR="00A8499B" w:rsidRPr="00080174">
          <w:rPr>
            <w:rFonts w:ascii="ＭＳ 明朝" w:hAnsi="ＭＳ 明朝" w:hint="eastAsia"/>
            <w:szCs w:val="22"/>
          </w:rPr>
          <w:t>から表9を元に議論する。</w:t>
        </w:r>
      </w:ins>
    </w:p>
    <w:p w14:paraId="6358F2F4" w14:textId="07ABB918" w:rsidR="00A26103" w:rsidRPr="00080174" w:rsidDel="00A8499B" w:rsidRDefault="008820E3" w:rsidP="00A26103">
      <w:pPr>
        <w:ind w:firstLine="220"/>
        <w:rPr>
          <w:del w:id="681" w:author="正典 松浦" w:date="2023-12-19T15:44:00Z"/>
          <w:rFonts w:ascii="ＭＳ 明朝" w:hAnsi="ＭＳ 明朝"/>
          <w:szCs w:val="22"/>
        </w:rPr>
      </w:pPr>
      <w:del w:id="682" w:author="正典 松浦" w:date="2023-12-18T18:00:00Z">
        <w:r w:rsidRPr="00080174" w:rsidDel="006A5688">
          <w:rPr>
            <w:rFonts w:ascii="ＭＳ 明朝" w:hAnsi="ＭＳ 明朝" w:hint="eastAsia"/>
            <w:szCs w:val="22"/>
          </w:rPr>
          <w:fldChar w:fldCharType="begin"/>
        </w:r>
        <w:r w:rsidRPr="00080174" w:rsidDel="006A5688">
          <w:rPr>
            <w:rFonts w:ascii="ＭＳ 明朝" w:hAnsi="ＭＳ 明朝" w:hint="eastAsia"/>
            <w:szCs w:val="22"/>
          </w:rPr>
          <w:delInstrText xml:space="preserve"> REF _Ref151454201 \h </w:delInstrText>
        </w:r>
        <w:r w:rsidR="003402B5" w:rsidRPr="00080174" w:rsidDel="006A5688">
          <w:rPr>
            <w:rFonts w:ascii="ＭＳ 明朝" w:hAnsi="ＭＳ 明朝" w:hint="eastAsia"/>
            <w:szCs w:val="22"/>
          </w:rPr>
          <w:delInstrText xml:space="preserve"> \* MERGEFORMAT </w:delInstrText>
        </w:r>
        <w:r w:rsidRPr="00080174" w:rsidDel="006A5688">
          <w:rPr>
            <w:rFonts w:ascii="ＭＳ 明朝" w:hAnsi="ＭＳ 明朝" w:hint="eastAsia"/>
            <w:szCs w:val="22"/>
          </w:rPr>
        </w:r>
        <w:r w:rsidRPr="00080174" w:rsidDel="006A5688">
          <w:rPr>
            <w:rFonts w:ascii="ＭＳ 明朝" w:hAnsi="ＭＳ 明朝" w:hint="eastAsia"/>
            <w:szCs w:val="22"/>
          </w:rPr>
          <w:fldChar w:fldCharType="separate"/>
        </w:r>
        <w:r w:rsidRPr="00080174" w:rsidDel="006A5688">
          <w:rPr>
            <w:rFonts w:ascii="ＭＳ 明朝" w:hAnsi="ＭＳ 明朝" w:hint="eastAsia"/>
            <w:szCs w:val="22"/>
          </w:rPr>
          <w:delText xml:space="preserve">表 </w:delText>
        </w:r>
        <w:r w:rsidRPr="00080174" w:rsidDel="006A5688">
          <w:rPr>
            <w:rFonts w:ascii="ＭＳ 明朝" w:hAnsi="ＭＳ 明朝" w:hint="eastAsia"/>
            <w:noProof/>
            <w:szCs w:val="22"/>
          </w:rPr>
          <w:delText>9</w:delText>
        </w:r>
        <w:r w:rsidRPr="00080174" w:rsidDel="006A5688">
          <w:rPr>
            <w:rFonts w:ascii="ＭＳ 明朝" w:hAnsi="ＭＳ 明朝" w:hint="eastAsia"/>
            <w:szCs w:val="22"/>
          </w:rPr>
          <w:fldChar w:fldCharType="end"/>
        </w:r>
      </w:del>
      <w:del w:id="683" w:author="正典 松浦" w:date="2023-12-19T15:44:00Z">
        <w:r w:rsidRPr="00080174" w:rsidDel="00A8499B">
          <w:rPr>
            <w:rFonts w:ascii="ＭＳ 明朝" w:hAnsi="ＭＳ 明朝" w:hint="eastAsia"/>
            <w:szCs w:val="22"/>
          </w:rPr>
          <w:delText>は中国の野生動物取引件数の上位10か国を示している。</w:delText>
        </w:r>
        <w:r w:rsidR="006F786A" w:rsidRPr="00080174" w:rsidDel="00A8499B">
          <w:rPr>
            <w:rFonts w:ascii="ＭＳ 明朝" w:hAnsi="ＭＳ 明朝" w:hint="eastAsia"/>
            <w:szCs w:val="22"/>
          </w:rPr>
          <w:delText>インド、マレーシア、日本、ベトナムなど、前述した日本の取引国と比べてアジアの国々が上位にランクインしている。</w:delText>
        </w:r>
        <w:r w:rsidR="00751FA9" w:rsidRPr="00080174" w:rsidDel="00A8499B">
          <w:rPr>
            <w:rFonts w:ascii="ＭＳ 明朝" w:hAnsi="ＭＳ 明朝" w:hint="eastAsia"/>
            <w:szCs w:val="22"/>
          </w:rPr>
          <w:delText>また、ロシアが上位にランクインしている点も興味深い。</w:delText>
        </w:r>
      </w:del>
    </w:p>
    <w:p w14:paraId="15EED52C" w14:textId="04F7EDE3" w:rsidR="00524C57" w:rsidRPr="00080174" w:rsidRDefault="00524C57" w:rsidP="00524C57">
      <w:pPr>
        <w:pStyle w:val="ad"/>
        <w:keepNext/>
        <w:ind w:firstLine="220"/>
        <w:rPr>
          <w:rFonts w:ascii="ＭＳ 明朝" w:hAnsi="ＭＳ 明朝"/>
          <w:szCs w:val="22"/>
        </w:rPr>
      </w:pPr>
      <w:bookmarkStart w:id="684" w:name="_Ref151454201"/>
      <w:r w:rsidRPr="00080174">
        <w:rPr>
          <w:rFonts w:ascii="ＭＳ 明朝" w:hAnsi="ＭＳ 明朝"/>
          <w:szCs w:val="22"/>
        </w:rPr>
        <w:t xml:space="preserve">表 </w:t>
      </w:r>
      <w:r w:rsidRPr="00080174">
        <w:rPr>
          <w:rFonts w:ascii="ＭＳ 明朝" w:hAnsi="ＭＳ 明朝"/>
          <w:szCs w:val="22"/>
        </w:rPr>
        <w:fldChar w:fldCharType="begin"/>
      </w:r>
      <w:r w:rsidRPr="00080174">
        <w:rPr>
          <w:rFonts w:ascii="ＭＳ 明朝" w:hAnsi="ＭＳ 明朝"/>
          <w:szCs w:val="22"/>
        </w:rPr>
        <w:instrText xml:space="preserve"> SEQ 表 \* ARABIC </w:instrText>
      </w:r>
      <w:r w:rsidRPr="00080174">
        <w:rPr>
          <w:rFonts w:ascii="ＭＳ 明朝" w:hAnsi="ＭＳ 明朝"/>
          <w:szCs w:val="22"/>
        </w:rPr>
        <w:fldChar w:fldCharType="separate"/>
      </w:r>
      <w:ins w:id="685" w:author="正典 松浦" w:date="2023-12-19T19:23:00Z">
        <w:r w:rsidR="00DB3E08" w:rsidRPr="00080174">
          <w:rPr>
            <w:rFonts w:ascii="ＭＳ 明朝" w:hAnsi="ＭＳ 明朝"/>
            <w:noProof/>
            <w:szCs w:val="22"/>
          </w:rPr>
          <w:t>10</w:t>
        </w:r>
      </w:ins>
      <w:del w:id="686" w:author="正典 松浦" w:date="2023-12-15T16:47:00Z">
        <w:r w:rsidR="00D15B63" w:rsidRPr="00080174" w:rsidDel="001D0BC5">
          <w:rPr>
            <w:rFonts w:ascii="ＭＳ 明朝" w:hAnsi="ＭＳ 明朝"/>
            <w:noProof/>
            <w:szCs w:val="22"/>
          </w:rPr>
          <w:delText>9</w:delText>
        </w:r>
      </w:del>
      <w:r w:rsidRPr="00080174">
        <w:rPr>
          <w:rFonts w:ascii="ＭＳ 明朝" w:hAnsi="ＭＳ 明朝"/>
          <w:szCs w:val="22"/>
        </w:rPr>
        <w:fldChar w:fldCharType="end"/>
      </w:r>
      <w:bookmarkEnd w:id="684"/>
      <w:r w:rsidRPr="00080174">
        <w:rPr>
          <w:rFonts w:ascii="ＭＳ 明朝" w:hAnsi="ＭＳ 明朝" w:hint="eastAsia"/>
          <w:szCs w:val="22"/>
        </w:rPr>
        <w:t>中国の</w:t>
      </w:r>
      <w:r w:rsidR="009D0BC1" w:rsidRPr="00080174">
        <w:rPr>
          <w:rFonts w:ascii="ＭＳ 明朝" w:hAnsi="ＭＳ 明朝" w:hint="eastAsia"/>
          <w:szCs w:val="22"/>
        </w:rPr>
        <w:t>野生動物取引件数上位</w:t>
      </w:r>
      <w:del w:id="687" w:author="正典 松浦" w:date="2023-12-19T15:43:00Z">
        <w:r w:rsidR="009D0BC1" w:rsidRPr="00080174" w:rsidDel="00095F96">
          <w:rPr>
            <w:rFonts w:ascii="ＭＳ 明朝" w:hAnsi="ＭＳ 明朝" w:hint="eastAsia"/>
            <w:szCs w:val="22"/>
          </w:rPr>
          <w:delText>10カ国</w:delText>
        </w:r>
      </w:del>
      <w:ins w:id="688" w:author="正典 松浦" w:date="2023-12-19T15:43:00Z">
        <w:r w:rsidR="00095F96" w:rsidRPr="00080174">
          <w:rPr>
            <w:rFonts w:ascii="ＭＳ 明朝" w:hAnsi="ＭＳ 明朝" w:hint="eastAsia"/>
            <w:szCs w:val="22"/>
          </w:rPr>
          <w:t>5種類</w:t>
        </w:r>
      </w:ins>
      <w:r w:rsidR="009D0BC1" w:rsidRPr="00080174">
        <w:rPr>
          <w:rFonts w:ascii="ＭＳ 明朝" w:hAnsi="ＭＳ 明朝" w:hint="eastAsia"/>
          <w:szCs w:val="22"/>
        </w:rPr>
        <w:t>(</w:t>
      </w:r>
      <w:r w:rsidR="009D0BC1" w:rsidRPr="00080174">
        <w:rPr>
          <w:rFonts w:ascii="ＭＳ 明朝" w:hAnsi="ＭＳ 明朝"/>
          <w:szCs w:val="22"/>
        </w:rPr>
        <w:t>1990-2021</w:t>
      </w:r>
      <w:r w:rsidR="009D0BC1" w:rsidRPr="00080174">
        <w:rPr>
          <w:rFonts w:ascii="ＭＳ 明朝" w:hAnsi="ＭＳ 明朝" w:hint="eastAsia"/>
          <w:szCs w:val="22"/>
        </w:rPr>
        <w:t>年)</w:t>
      </w:r>
    </w:p>
    <w:tbl>
      <w:tblPr>
        <w:tblW w:w="4749" w:type="dxa"/>
        <w:jc w:val="center"/>
        <w:tblCellMar>
          <w:left w:w="99" w:type="dxa"/>
          <w:right w:w="99" w:type="dxa"/>
        </w:tblCellMar>
        <w:tblLook w:val="04A0" w:firstRow="1" w:lastRow="0" w:firstColumn="1" w:lastColumn="0" w:noHBand="0" w:noVBand="1"/>
        <w:tblPrChange w:id="689" w:author="正典 松浦" w:date="2023-12-18T13:58:00Z">
          <w:tblPr>
            <w:tblW w:w="4666" w:type="dxa"/>
            <w:jc w:val="center"/>
            <w:tblCellMar>
              <w:left w:w="99" w:type="dxa"/>
              <w:right w:w="99" w:type="dxa"/>
            </w:tblCellMar>
            <w:tblLook w:val="04A0" w:firstRow="1" w:lastRow="0" w:firstColumn="1" w:lastColumn="0" w:noHBand="0" w:noVBand="1"/>
          </w:tblPr>
        </w:tblPrChange>
      </w:tblPr>
      <w:tblGrid>
        <w:gridCol w:w="2068"/>
        <w:gridCol w:w="2681"/>
        <w:tblGridChange w:id="690">
          <w:tblGrid>
            <w:gridCol w:w="2065"/>
            <w:gridCol w:w="2681"/>
          </w:tblGrid>
        </w:tblGridChange>
      </w:tblGrid>
      <w:tr w:rsidR="00A26103" w:rsidRPr="00627849" w14:paraId="533426BC" w14:textId="77777777" w:rsidTr="0051140C">
        <w:trPr>
          <w:trHeight w:val="20"/>
          <w:jc w:val="center"/>
          <w:trPrChange w:id="691" w:author="正典 松浦" w:date="2023-12-18T13:58:00Z">
            <w:trPr>
              <w:trHeight w:val="20"/>
              <w:jc w:val="center"/>
            </w:trPr>
          </w:trPrChange>
        </w:trPr>
        <w:tc>
          <w:tcPr>
            <w:tcW w:w="2068" w:type="dxa"/>
            <w:tcBorders>
              <w:top w:val="single" w:sz="4" w:space="0" w:color="auto"/>
              <w:left w:val="nil"/>
              <w:bottom w:val="nil"/>
              <w:right w:val="nil"/>
            </w:tcBorders>
            <w:shd w:val="clear" w:color="auto" w:fill="auto"/>
            <w:noWrap/>
            <w:vAlign w:val="center"/>
            <w:tcPrChange w:id="692" w:author="正典 松浦" w:date="2023-12-18T13:58:00Z">
              <w:tcPr>
                <w:tcW w:w="1985" w:type="dxa"/>
                <w:tcBorders>
                  <w:top w:val="single" w:sz="4" w:space="0" w:color="auto"/>
                  <w:left w:val="nil"/>
                  <w:bottom w:val="nil"/>
                  <w:right w:val="nil"/>
                </w:tcBorders>
                <w:shd w:val="clear" w:color="auto" w:fill="auto"/>
                <w:noWrap/>
                <w:vAlign w:val="center"/>
              </w:tcPr>
            </w:tcPrChange>
          </w:tcPr>
          <w:p w14:paraId="0424F1FD" w14:textId="77777777" w:rsidR="00A26103" w:rsidRPr="00080174" w:rsidRDefault="00A26103" w:rsidP="00C15D55">
            <w:pPr>
              <w:ind w:firstLine="220"/>
              <w:rPr>
                <w:rFonts w:ascii="ＭＳ 明朝" w:hAnsi="ＭＳ 明朝"/>
                <w:szCs w:val="22"/>
              </w:rPr>
            </w:pPr>
            <w:r w:rsidRPr="00080174">
              <w:rPr>
                <w:rFonts w:ascii="ＭＳ 明朝" w:hAnsi="ＭＳ 明朝"/>
                <w:szCs w:val="22"/>
              </w:rPr>
              <w:t>国名</w:t>
            </w:r>
          </w:p>
        </w:tc>
        <w:tc>
          <w:tcPr>
            <w:tcW w:w="2681" w:type="dxa"/>
            <w:tcBorders>
              <w:top w:val="single" w:sz="4" w:space="0" w:color="auto"/>
              <w:left w:val="nil"/>
              <w:bottom w:val="nil"/>
              <w:right w:val="nil"/>
            </w:tcBorders>
            <w:shd w:val="clear" w:color="auto" w:fill="auto"/>
            <w:noWrap/>
            <w:vAlign w:val="center"/>
            <w:tcPrChange w:id="693" w:author="正典 松浦" w:date="2023-12-18T13:58:00Z">
              <w:tcPr>
                <w:tcW w:w="2681" w:type="dxa"/>
                <w:tcBorders>
                  <w:top w:val="single" w:sz="4" w:space="0" w:color="auto"/>
                  <w:left w:val="nil"/>
                  <w:bottom w:val="nil"/>
                  <w:right w:val="nil"/>
                </w:tcBorders>
                <w:shd w:val="clear" w:color="auto" w:fill="auto"/>
                <w:noWrap/>
                <w:vAlign w:val="center"/>
              </w:tcPr>
            </w:tcPrChange>
          </w:tcPr>
          <w:p w14:paraId="18641988" w14:textId="77777777" w:rsidR="00A26103" w:rsidRPr="00080174" w:rsidRDefault="00A26103" w:rsidP="00C15D55">
            <w:pPr>
              <w:ind w:firstLine="220"/>
              <w:jc w:val="right"/>
              <w:rPr>
                <w:rFonts w:ascii="ＭＳ 明朝" w:hAnsi="ＭＳ 明朝"/>
                <w:szCs w:val="22"/>
              </w:rPr>
            </w:pPr>
            <w:r w:rsidRPr="00080174">
              <w:rPr>
                <w:rFonts w:ascii="ＭＳ 明朝" w:hAnsi="ＭＳ 明朝"/>
                <w:szCs w:val="22"/>
              </w:rPr>
              <w:t>取引件数</w:t>
            </w:r>
          </w:p>
        </w:tc>
      </w:tr>
      <w:tr w:rsidR="00521638" w:rsidRPr="00627849" w14:paraId="49AB747F" w14:textId="77777777" w:rsidTr="0051140C">
        <w:trPr>
          <w:trHeight w:val="20"/>
          <w:jc w:val="center"/>
          <w:trPrChange w:id="694" w:author="正典 松浦" w:date="2023-12-18T13:58:00Z">
            <w:trPr>
              <w:trHeight w:val="20"/>
              <w:jc w:val="center"/>
            </w:trPr>
          </w:trPrChange>
        </w:trPr>
        <w:tc>
          <w:tcPr>
            <w:tcW w:w="2068" w:type="dxa"/>
            <w:tcBorders>
              <w:top w:val="single" w:sz="4" w:space="0" w:color="auto"/>
              <w:left w:val="nil"/>
              <w:bottom w:val="nil"/>
              <w:right w:val="nil"/>
            </w:tcBorders>
            <w:shd w:val="clear" w:color="auto" w:fill="auto"/>
            <w:noWrap/>
            <w:vAlign w:val="center"/>
            <w:hideMark/>
            <w:tcPrChange w:id="695" w:author="正典 松浦" w:date="2023-12-18T13:58:00Z">
              <w:tcPr>
                <w:tcW w:w="1985" w:type="dxa"/>
                <w:tcBorders>
                  <w:top w:val="single" w:sz="4" w:space="0" w:color="auto"/>
                  <w:left w:val="nil"/>
                  <w:bottom w:val="nil"/>
                  <w:right w:val="nil"/>
                </w:tcBorders>
                <w:shd w:val="clear" w:color="auto" w:fill="auto"/>
                <w:noWrap/>
                <w:vAlign w:val="center"/>
                <w:hideMark/>
              </w:tcPr>
            </w:tcPrChange>
          </w:tcPr>
          <w:p w14:paraId="12BEDA35" w14:textId="44E2D7E2" w:rsidR="00521638" w:rsidRPr="00080174" w:rsidRDefault="00835253" w:rsidP="00201722">
            <w:pPr>
              <w:ind w:firstLineChars="0" w:firstLine="0"/>
              <w:rPr>
                <w:rFonts w:ascii="ＭＳ 明朝" w:hAnsi="ＭＳ 明朝"/>
                <w:szCs w:val="22"/>
              </w:rPr>
              <w:pPrChange w:id="696" w:author="正典 松浦" w:date="2023-12-19T15:46:00Z">
                <w:pPr>
                  <w:ind w:firstLine="220"/>
                </w:pPr>
              </w:pPrChange>
            </w:pPr>
            <w:ins w:id="697" w:author="正典 松浦" w:date="2023-12-18T13:59:00Z">
              <w:r w:rsidRPr="00080174">
                <w:rPr>
                  <w:rFonts w:ascii="ＭＳ 明朝" w:hAnsi="ＭＳ 明朝" w:hint="eastAsia"/>
                  <w:szCs w:val="22"/>
                </w:rPr>
                <w:t>イシガメ科</w:t>
              </w:r>
            </w:ins>
            <w:del w:id="698" w:author="正典 松浦" w:date="2023-12-18T13:58:00Z">
              <w:r w:rsidR="00521638" w:rsidRPr="00080174" w:rsidDel="00D82C34">
                <w:rPr>
                  <w:rFonts w:ascii="ＭＳ 明朝" w:hAnsi="ＭＳ 明朝" w:hint="eastAsia"/>
                  <w:szCs w:val="22"/>
                </w:rPr>
                <w:delText>インド</w:delText>
              </w:r>
            </w:del>
          </w:p>
        </w:tc>
        <w:tc>
          <w:tcPr>
            <w:tcW w:w="2681" w:type="dxa"/>
            <w:tcBorders>
              <w:top w:val="single" w:sz="4" w:space="0" w:color="auto"/>
              <w:left w:val="nil"/>
              <w:bottom w:val="nil"/>
              <w:right w:val="nil"/>
            </w:tcBorders>
            <w:shd w:val="clear" w:color="auto" w:fill="auto"/>
            <w:noWrap/>
            <w:vAlign w:val="center"/>
            <w:hideMark/>
            <w:tcPrChange w:id="699" w:author="正典 松浦" w:date="2023-12-18T13:58:00Z">
              <w:tcPr>
                <w:tcW w:w="2681" w:type="dxa"/>
                <w:tcBorders>
                  <w:top w:val="single" w:sz="4" w:space="0" w:color="auto"/>
                  <w:left w:val="nil"/>
                  <w:bottom w:val="nil"/>
                  <w:right w:val="nil"/>
                </w:tcBorders>
                <w:shd w:val="clear" w:color="auto" w:fill="auto"/>
                <w:noWrap/>
                <w:vAlign w:val="center"/>
                <w:hideMark/>
              </w:tcPr>
            </w:tcPrChange>
          </w:tcPr>
          <w:p w14:paraId="3EC5E9E9" w14:textId="18EA6ABB" w:rsidR="00521638" w:rsidRPr="00080174" w:rsidRDefault="00521638" w:rsidP="00521638">
            <w:pPr>
              <w:ind w:firstLine="220"/>
              <w:jc w:val="right"/>
              <w:rPr>
                <w:rFonts w:ascii="ＭＳ 明朝" w:hAnsi="ＭＳ 明朝"/>
                <w:szCs w:val="22"/>
              </w:rPr>
            </w:pPr>
            <w:ins w:id="700" w:author="正典 松浦" w:date="2023-12-18T13:58:00Z">
              <w:r w:rsidRPr="00627849">
                <w:rPr>
                  <w:rFonts w:ascii="ＭＳ 明朝" w:hAnsi="ＭＳ 明朝"/>
                  <w:color w:val="000000"/>
                  <w:szCs w:val="22"/>
                  <w:rPrChange w:id="701" w:author="正典 松浦" w:date="2023-12-19T20:15:00Z">
                    <w:rPr>
                      <w:rFonts w:ascii="游ゴシック" w:eastAsia="游ゴシック" w:hAnsi="游ゴシック"/>
                      <w:color w:val="000000"/>
                      <w:szCs w:val="22"/>
                    </w:rPr>
                  </w:rPrChange>
                </w:rPr>
                <w:t>1090</w:t>
              </w:r>
            </w:ins>
            <w:del w:id="702" w:author="正典 松浦" w:date="2023-12-18T13:58:00Z">
              <w:r w:rsidRPr="00080174" w:rsidDel="00D82C34">
                <w:rPr>
                  <w:rFonts w:ascii="ＭＳ 明朝" w:hAnsi="ＭＳ 明朝"/>
                  <w:szCs w:val="22"/>
                </w:rPr>
                <w:delText>1397</w:delText>
              </w:r>
            </w:del>
          </w:p>
        </w:tc>
      </w:tr>
      <w:tr w:rsidR="00521638" w:rsidRPr="00627849" w14:paraId="56F538D4" w14:textId="77777777" w:rsidTr="0051140C">
        <w:trPr>
          <w:trHeight w:val="20"/>
          <w:jc w:val="center"/>
          <w:trPrChange w:id="703" w:author="正典 松浦" w:date="2023-12-18T13:58:00Z">
            <w:trPr>
              <w:trHeight w:val="20"/>
              <w:jc w:val="center"/>
            </w:trPr>
          </w:trPrChange>
        </w:trPr>
        <w:tc>
          <w:tcPr>
            <w:tcW w:w="2068" w:type="dxa"/>
            <w:tcBorders>
              <w:top w:val="nil"/>
              <w:left w:val="nil"/>
              <w:bottom w:val="nil"/>
              <w:right w:val="nil"/>
            </w:tcBorders>
            <w:shd w:val="clear" w:color="auto" w:fill="auto"/>
            <w:noWrap/>
            <w:vAlign w:val="center"/>
            <w:hideMark/>
            <w:tcPrChange w:id="704" w:author="正典 松浦" w:date="2023-12-18T13:58:00Z">
              <w:tcPr>
                <w:tcW w:w="1985" w:type="dxa"/>
                <w:tcBorders>
                  <w:top w:val="nil"/>
                  <w:left w:val="nil"/>
                  <w:bottom w:val="nil"/>
                  <w:right w:val="nil"/>
                </w:tcBorders>
                <w:shd w:val="clear" w:color="auto" w:fill="auto"/>
                <w:noWrap/>
                <w:vAlign w:val="center"/>
                <w:hideMark/>
              </w:tcPr>
            </w:tcPrChange>
          </w:tcPr>
          <w:p w14:paraId="51A118B5" w14:textId="511C5CFA" w:rsidR="00521638" w:rsidRPr="00080174" w:rsidRDefault="00521638" w:rsidP="00201722">
            <w:pPr>
              <w:ind w:firstLineChars="0" w:firstLine="0"/>
              <w:rPr>
                <w:rFonts w:ascii="ＭＳ 明朝" w:hAnsi="ＭＳ 明朝"/>
                <w:szCs w:val="22"/>
              </w:rPr>
              <w:pPrChange w:id="705" w:author="正典 松浦" w:date="2023-12-19T15:46:00Z">
                <w:pPr>
                  <w:ind w:firstLine="220"/>
                </w:pPr>
              </w:pPrChange>
            </w:pPr>
            <w:del w:id="706" w:author="正典 松浦" w:date="2023-12-18T13:58:00Z">
              <w:r w:rsidRPr="00080174" w:rsidDel="00D82C34">
                <w:rPr>
                  <w:rFonts w:ascii="ＭＳ 明朝" w:hAnsi="ＭＳ 明朝" w:hint="eastAsia"/>
                  <w:szCs w:val="22"/>
                </w:rPr>
                <w:delText>マレーシア</w:delText>
              </w:r>
            </w:del>
            <w:ins w:id="707" w:author="正典 松浦" w:date="2023-12-18T14:17:00Z">
              <w:r w:rsidR="007B049D" w:rsidRPr="00080174">
                <w:rPr>
                  <w:rFonts w:ascii="ＭＳ 明朝" w:hAnsi="ＭＳ 明朝" w:hint="eastAsia"/>
                  <w:color w:val="000000"/>
                  <w:szCs w:val="22"/>
                </w:rPr>
                <w:t>スッポン科</w:t>
              </w:r>
            </w:ins>
          </w:p>
        </w:tc>
        <w:tc>
          <w:tcPr>
            <w:tcW w:w="2681" w:type="dxa"/>
            <w:tcBorders>
              <w:top w:val="nil"/>
              <w:left w:val="nil"/>
              <w:bottom w:val="nil"/>
              <w:right w:val="nil"/>
            </w:tcBorders>
            <w:shd w:val="clear" w:color="auto" w:fill="auto"/>
            <w:noWrap/>
            <w:vAlign w:val="center"/>
            <w:hideMark/>
            <w:tcPrChange w:id="708" w:author="正典 松浦" w:date="2023-12-18T13:58:00Z">
              <w:tcPr>
                <w:tcW w:w="2681" w:type="dxa"/>
                <w:tcBorders>
                  <w:top w:val="nil"/>
                  <w:left w:val="nil"/>
                  <w:bottom w:val="nil"/>
                  <w:right w:val="nil"/>
                </w:tcBorders>
                <w:shd w:val="clear" w:color="auto" w:fill="auto"/>
                <w:noWrap/>
                <w:vAlign w:val="center"/>
                <w:hideMark/>
              </w:tcPr>
            </w:tcPrChange>
          </w:tcPr>
          <w:p w14:paraId="2C3DB92A" w14:textId="5F8CACF2" w:rsidR="00521638" w:rsidRPr="00080174" w:rsidRDefault="00521638" w:rsidP="00521638">
            <w:pPr>
              <w:ind w:firstLine="220"/>
              <w:jc w:val="right"/>
              <w:rPr>
                <w:rFonts w:ascii="ＭＳ 明朝" w:hAnsi="ＭＳ 明朝"/>
                <w:szCs w:val="22"/>
              </w:rPr>
            </w:pPr>
            <w:ins w:id="709" w:author="正典 松浦" w:date="2023-12-18T13:58:00Z">
              <w:r w:rsidRPr="00627849">
                <w:rPr>
                  <w:rFonts w:ascii="ＭＳ 明朝" w:hAnsi="ＭＳ 明朝"/>
                  <w:color w:val="000000"/>
                  <w:szCs w:val="22"/>
                  <w:rPrChange w:id="710" w:author="正典 松浦" w:date="2023-12-19T20:15:00Z">
                    <w:rPr>
                      <w:rFonts w:ascii="游ゴシック" w:eastAsia="游ゴシック" w:hAnsi="游ゴシック"/>
                      <w:color w:val="000000"/>
                      <w:szCs w:val="22"/>
                    </w:rPr>
                  </w:rPrChange>
                </w:rPr>
                <w:t>505</w:t>
              </w:r>
            </w:ins>
            <w:del w:id="711" w:author="正典 松浦" w:date="2023-12-18T13:58:00Z">
              <w:r w:rsidRPr="00080174" w:rsidDel="00D82C34">
                <w:rPr>
                  <w:rFonts w:ascii="ＭＳ 明朝" w:hAnsi="ＭＳ 明朝"/>
                  <w:szCs w:val="22"/>
                </w:rPr>
                <w:delText>459</w:delText>
              </w:r>
            </w:del>
          </w:p>
        </w:tc>
      </w:tr>
      <w:tr w:rsidR="00521638" w:rsidRPr="00627849" w14:paraId="6D9B6C0F" w14:textId="77777777" w:rsidTr="0051140C">
        <w:trPr>
          <w:trHeight w:val="20"/>
          <w:jc w:val="center"/>
          <w:trPrChange w:id="712" w:author="正典 松浦" w:date="2023-12-18T13:58:00Z">
            <w:trPr>
              <w:trHeight w:val="20"/>
              <w:jc w:val="center"/>
            </w:trPr>
          </w:trPrChange>
        </w:trPr>
        <w:tc>
          <w:tcPr>
            <w:tcW w:w="2068" w:type="dxa"/>
            <w:tcBorders>
              <w:top w:val="nil"/>
              <w:left w:val="nil"/>
              <w:bottom w:val="nil"/>
              <w:right w:val="nil"/>
            </w:tcBorders>
            <w:shd w:val="clear" w:color="auto" w:fill="auto"/>
            <w:noWrap/>
            <w:vAlign w:val="center"/>
            <w:hideMark/>
            <w:tcPrChange w:id="713" w:author="正典 松浦" w:date="2023-12-18T13:58:00Z">
              <w:tcPr>
                <w:tcW w:w="1985" w:type="dxa"/>
                <w:tcBorders>
                  <w:top w:val="nil"/>
                  <w:left w:val="nil"/>
                  <w:bottom w:val="nil"/>
                  <w:right w:val="nil"/>
                </w:tcBorders>
                <w:shd w:val="clear" w:color="auto" w:fill="auto"/>
                <w:noWrap/>
                <w:vAlign w:val="center"/>
                <w:hideMark/>
              </w:tcPr>
            </w:tcPrChange>
          </w:tcPr>
          <w:p w14:paraId="1891FC2D" w14:textId="1450135D" w:rsidR="00521638" w:rsidRPr="00080174" w:rsidRDefault="003F5252" w:rsidP="00201722">
            <w:pPr>
              <w:ind w:firstLineChars="0" w:firstLine="0"/>
              <w:rPr>
                <w:rFonts w:ascii="ＭＳ 明朝" w:hAnsi="ＭＳ 明朝"/>
                <w:szCs w:val="22"/>
              </w:rPr>
              <w:pPrChange w:id="714" w:author="正典 松浦" w:date="2023-12-19T15:46:00Z">
                <w:pPr>
                  <w:ind w:firstLine="220"/>
                </w:pPr>
              </w:pPrChange>
            </w:pPr>
            <w:ins w:id="715" w:author="正典 松浦" w:date="2023-12-18T14:17:00Z">
              <w:r w:rsidRPr="00080174">
                <w:rPr>
                  <w:rFonts w:ascii="ＭＳ 明朝" w:hAnsi="ＭＳ 明朝" w:hint="eastAsia"/>
                  <w:color w:val="000000"/>
                  <w:szCs w:val="22"/>
                </w:rPr>
                <w:t>インコ科</w:t>
              </w:r>
            </w:ins>
            <w:del w:id="716" w:author="正典 松浦" w:date="2023-12-18T13:58:00Z">
              <w:r w:rsidR="00521638" w:rsidRPr="00080174" w:rsidDel="00D82C34">
                <w:rPr>
                  <w:rFonts w:ascii="ＭＳ 明朝" w:hAnsi="ＭＳ 明朝" w:hint="eastAsia"/>
                  <w:szCs w:val="22"/>
                </w:rPr>
                <w:delText>ガイアナ</w:delText>
              </w:r>
            </w:del>
          </w:p>
        </w:tc>
        <w:tc>
          <w:tcPr>
            <w:tcW w:w="2681" w:type="dxa"/>
            <w:tcBorders>
              <w:top w:val="nil"/>
              <w:left w:val="nil"/>
              <w:bottom w:val="nil"/>
              <w:right w:val="nil"/>
            </w:tcBorders>
            <w:shd w:val="clear" w:color="auto" w:fill="auto"/>
            <w:noWrap/>
            <w:vAlign w:val="center"/>
            <w:hideMark/>
            <w:tcPrChange w:id="717" w:author="正典 松浦" w:date="2023-12-18T13:58:00Z">
              <w:tcPr>
                <w:tcW w:w="2681" w:type="dxa"/>
                <w:tcBorders>
                  <w:top w:val="nil"/>
                  <w:left w:val="nil"/>
                  <w:bottom w:val="nil"/>
                  <w:right w:val="nil"/>
                </w:tcBorders>
                <w:shd w:val="clear" w:color="auto" w:fill="auto"/>
                <w:noWrap/>
                <w:vAlign w:val="center"/>
                <w:hideMark/>
              </w:tcPr>
            </w:tcPrChange>
          </w:tcPr>
          <w:p w14:paraId="3384180D" w14:textId="08D00E2E" w:rsidR="00521638" w:rsidRPr="00080174" w:rsidRDefault="00521638" w:rsidP="00521638">
            <w:pPr>
              <w:ind w:firstLine="220"/>
              <w:jc w:val="right"/>
              <w:rPr>
                <w:rFonts w:ascii="ＭＳ 明朝" w:hAnsi="ＭＳ 明朝"/>
                <w:szCs w:val="22"/>
              </w:rPr>
            </w:pPr>
            <w:ins w:id="718" w:author="正典 松浦" w:date="2023-12-18T13:58:00Z">
              <w:r w:rsidRPr="00627849">
                <w:rPr>
                  <w:rFonts w:ascii="ＭＳ 明朝" w:hAnsi="ＭＳ 明朝"/>
                  <w:color w:val="000000"/>
                  <w:szCs w:val="22"/>
                  <w:rPrChange w:id="719" w:author="正典 松浦" w:date="2023-12-19T20:15:00Z">
                    <w:rPr>
                      <w:rFonts w:ascii="游ゴシック" w:eastAsia="游ゴシック" w:hAnsi="游ゴシック"/>
                      <w:color w:val="000000"/>
                      <w:szCs w:val="22"/>
                    </w:rPr>
                  </w:rPrChange>
                </w:rPr>
                <w:t>352</w:t>
              </w:r>
            </w:ins>
            <w:del w:id="720" w:author="正典 松浦" w:date="2023-12-18T13:58:00Z">
              <w:r w:rsidRPr="00080174" w:rsidDel="00D82C34">
                <w:rPr>
                  <w:rFonts w:ascii="ＭＳ 明朝" w:hAnsi="ＭＳ 明朝"/>
                  <w:szCs w:val="22"/>
                </w:rPr>
                <w:delText>409</w:delText>
              </w:r>
            </w:del>
          </w:p>
        </w:tc>
      </w:tr>
      <w:tr w:rsidR="00521638" w:rsidRPr="00627849" w14:paraId="45FFC00E" w14:textId="77777777" w:rsidTr="0051140C">
        <w:trPr>
          <w:trHeight w:val="20"/>
          <w:jc w:val="center"/>
          <w:trPrChange w:id="721" w:author="正典 松浦" w:date="2023-12-18T13:58:00Z">
            <w:trPr>
              <w:trHeight w:val="20"/>
              <w:jc w:val="center"/>
            </w:trPr>
          </w:trPrChange>
        </w:trPr>
        <w:tc>
          <w:tcPr>
            <w:tcW w:w="2068" w:type="dxa"/>
            <w:tcBorders>
              <w:top w:val="nil"/>
              <w:left w:val="nil"/>
              <w:right w:val="nil"/>
            </w:tcBorders>
            <w:shd w:val="clear" w:color="auto" w:fill="auto"/>
            <w:noWrap/>
            <w:vAlign w:val="center"/>
            <w:hideMark/>
            <w:tcPrChange w:id="722" w:author="正典 松浦" w:date="2023-12-18T13:58:00Z">
              <w:tcPr>
                <w:tcW w:w="1985" w:type="dxa"/>
                <w:tcBorders>
                  <w:top w:val="nil"/>
                  <w:left w:val="nil"/>
                  <w:bottom w:val="nil"/>
                  <w:right w:val="nil"/>
                </w:tcBorders>
                <w:shd w:val="clear" w:color="auto" w:fill="auto"/>
                <w:noWrap/>
                <w:vAlign w:val="center"/>
                <w:hideMark/>
              </w:tcPr>
            </w:tcPrChange>
          </w:tcPr>
          <w:p w14:paraId="7E8D6445" w14:textId="19EA9980" w:rsidR="00521638" w:rsidRPr="00080174" w:rsidRDefault="005A131B" w:rsidP="00201722">
            <w:pPr>
              <w:ind w:firstLineChars="0" w:firstLine="0"/>
              <w:rPr>
                <w:rFonts w:ascii="ＭＳ 明朝" w:hAnsi="ＭＳ 明朝"/>
                <w:szCs w:val="22"/>
              </w:rPr>
              <w:pPrChange w:id="723" w:author="正典 松浦" w:date="2023-12-19T15:46:00Z">
                <w:pPr>
                  <w:ind w:firstLine="220"/>
                </w:pPr>
              </w:pPrChange>
            </w:pPr>
            <w:ins w:id="724" w:author="正典 松浦" w:date="2023-12-18T14:17:00Z">
              <w:r w:rsidRPr="00080174">
                <w:rPr>
                  <w:rFonts w:ascii="ＭＳ 明朝" w:hAnsi="ＭＳ 明朝" w:hint="eastAsia"/>
                  <w:color w:val="000000"/>
                  <w:szCs w:val="22"/>
                </w:rPr>
                <w:t>オナガザル</w:t>
              </w:r>
            </w:ins>
            <w:ins w:id="725" w:author="正典 松浦" w:date="2023-12-18T14:18:00Z">
              <w:r w:rsidRPr="00080174">
                <w:rPr>
                  <w:rFonts w:ascii="ＭＳ 明朝" w:hAnsi="ＭＳ 明朝" w:hint="eastAsia"/>
                  <w:color w:val="000000"/>
                  <w:szCs w:val="22"/>
                </w:rPr>
                <w:t>科</w:t>
              </w:r>
            </w:ins>
            <w:del w:id="726" w:author="正典 松浦" w:date="2023-12-18T13:58:00Z">
              <w:r w:rsidR="00521638" w:rsidRPr="00080174" w:rsidDel="00D82C34">
                <w:rPr>
                  <w:rFonts w:ascii="ＭＳ 明朝" w:hAnsi="ＭＳ 明朝" w:hint="eastAsia"/>
                  <w:szCs w:val="22"/>
                </w:rPr>
                <w:delText>日本</w:delText>
              </w:r>
            </w:del>
          </w:p>
        </w:tc>
        <w:tc>
          <w:tcPr>
            <w:tcW w:w="2681" w:type="dxa"/>
            <w:tcBorders>
              <w:top w:val="nil"/>
              <w:left w:val="nil"/>
              <w:right w:val="nil"/>
            </w:tcBorders>
            <w:shd w:val="clear" w:color="auto" w:fill="auto"/>
            <w:noWrap/>
            <w:vAlign w:val="center"/>
            <w:hideMark/>
            <w:tcPrChange w:id="727" w:author="正典 松浦" w:date="2023-12-18T13:58:00Z">
              <w:tcPr>
                <w:tcW w:w="2681" w:type="dxa"/>
                <w:tcBorders>
                  <w:top w:val="nil"/>
                  <w:left w:val="nil"/>
                  <w:bottom w:val="nil"/>
                  <w:right w:val="nil"/>
                </w:tcBorders>
                <w:shd w:val="clear" w:color="auto" w:fill="auto"/>
                <w:noWrap/>
                <w:vAlign w:val="center"/>
                <w:hideMark/>
              </w:tcPr>
            </w:tcPrChange>
          </w:tcPr>
          <w:p w14:paraId="114CAFC5" w14:textId="34CF9CEB" w:rsidR="00521638" w:rsidRPr="00080174" w:rsidRDefault="00521638" w:rsidP="00521638">
            <w:pPr>
              <w:ind w:firstLine="220"/>
              <w:jc w:val="right"/>
              <w:rPr>
                <w:rFonts w:ascii="ＭＳ 明朝" w:hAnsi="ＭＳ 明朝"/>
                <w:szCs w:val="22"/>
              </w:rPr>
            </w:pPr>
            <w:ins w:id="728" w:author="正典 松浦" w:date="2023-12-18T13:58:00Z">
              <w:r w:rsidRPr="00627849">
                <w:rPr>
                  <w:rFonts w:ascii="ＭＳ 明朝" w:hAnsi="ＭＳ 明朝"/>
                  <w:color w:val="000000"/>
                  <w:szCs w:val="22"/>
                  <w:rPrChange w:id="729" w:author="正典 松浦" w:date="2023-12-19T20:15:00Z">
                    <w:rPr>
                      <w:rFonts w:ascii="游ゴシック" w:eastAsia="游ゴシック" w:hAnsi="游ゴシック"/>
                      <w:color w:val="000000"/>
                      <w:szCs w:val="22"/>
                    </w:rPr>
                  </w:rPrChange>
                </w:rPr>
                <w:t>134</w:t>
              </w:r>
            </w:ins>
            <w:del w:id="730" w:author="正典 松浦" w:date="2023-12-18T13:58:00Z">
              <w:r w:rsidRPr="00080174" w:rsidDel="00D82C34">
                <w:rPr>
                  <w:rFonts w:ascii="ＭＳ 明朝" w:hAnsi="ＭＳ 明朝"/>
                  <w:szCs w:val="22"/>
                </w:rPr>
                <w:delText>128</w:delText>
              </w:r>
            </w:del>
          </w:p>
        </w:tc>
      </w:tr>
      <w:tr w:rsidR="00521638" w:rsidRPr="00627849" w14:paraId="2CF3AF73" w14:textId="77777777" w:rsidTr="0051140C">
        <w:trPr>
          <w:trHeight w:val="20"/>
          <w:jc w:val="center"/>
          <w:trPrChange w:id="731" w:author="正典 松浦" w:date="2023-12-18T13:58:00Z">
            <w:trPr>
              <w:trHeight w:val="20"/>
              <w:jc w:val="center"/>
            </w:trPr>
          </w:trPrChange>
        </w:trPr>
        <w:tc>
          <w:tcPr>
            <w:tcW w:w="2068" w:type="dxa"/>
            <w:tcBorders>
              <w:top w:val="nil"/>
              <w:left w:val="nil"/>
              <w:bottom w:val="single" w:sz="4" w:space="0" w:color="auto"/>
              <w:right w:val="nil"/>
            </w:tcBorders>
            <w:shd w:val="clear" w:color="auto" w:fill="auto"/>
            <w:noWrap/>
            <w:vAlign w:val="center"/>
            <w:hideMark/>
            <w:tcPrChange w:id="732" w:author="正典 松浦" w:date="2023-12-18T13:58:00Z">
              <w:tcPr>
                <w:tcW w:w="1985" w:type="dxa"/>
                <w:tcBorders>
                  <w:top w:val="nil"/>
                  <w:left w:val="nil"/>
                  <w:bottom w:val="nil"/>
                  <w:right w:val="nil"/>
                </w:tcBorders>
                <w:shd w:val="clear" w:color="auto" w:fill="auto"/>
                <w:noWrap/>
                <w:vAlign w:val="center"/>
                <w:hideMark/>
              </w:tcPr>
            </w:tcPrChange>
          </w:tcPr>
          <w:p w14:paraId="7F77A85B" w14:textId="4B9C26CC" w:rsidR="00521638" w:rsidRPr="00080174" w:rsidRDefault="005A131B" w:rsidP="00201722">
            <w:pPr>
              <w:ind w:firstLineChars="0" w:firstLine="0"/>
              <w:rPr>
                <w:rFonts w:ascii="ＭＳ 明朝" w:hAnsi="ＭＳ 明朝"/>
                <w:szCs w:val="22"/>
              </w:rPr>
              <w:pPrChange w:id="733" w:author="正典 松浦" w:date="2023-12-19T15:46:00Z">
                <w:pPr>
                  <w:ind w:firstLine="220"/>
                </w:pPr>
              </w:pPrChange>
            </w:pPr>
            <w:ins w:id="734" w:author="正典 松浦" w:date="2023-12-18T14:18:00Z">
              <w:r w:rsidRPr="00080174">
                <w:rPr>
                  <w:rFonts w:ascii="ＭＳ 明朝" w:hAnsi="ＭＳ 明朝" w:hint="eastAsia"/>
                  <w:szCs w:val="22"/>
                </w:rPr>
                <w:t>ナミヘビ科</w:t>
              </w:r>
            </w:ins>
            <w:del w:id="735" w:author="正典 松浦" w:date="2023-12-18T13:58:00Z">
              <w:r w:rsidR="00521638" w:rsidRPr="00080174" w:rsidDel="00D82C34">
                <w:rPr>
                  <w:rFonts w:ascii="ＭＳ 明朝" w:hAnsi="ＭＳ 明朝" w:hint="eastAsia"/>
                  <w:szCs w:val="22"/>
                </w:rPr>
                <w:delText>スリナム</w:delText>
              </w:r>
            </w:del>
          </w:p>
        </w:tc>
        <w:tc>
          <w:tcPr>
            <w:tcW w:w="2681" w:type="dxa"/>
            <w:tcBorders>
              <w:top w:val="nil"/>
              <w:left w:val="nil"/>
              <w:bottom w:val="single" w:sz="4" w:space="0" w:color="auto"/>
              <w:right w:val="nil"/>
            </w:tcBorders>
            <w:shd w:val="clear" w:color="auto" w:fill="auto"/>
            <w:noWrap/>
            <w:vAlign w:val="center"/>
            <w:hideMark/>
            <w:tcPrChange w:id="736" w:author="正典 松浦" w:date="2023-12-18T13:58:00Z">
              <w:tcPr>
                <w:tcW w:w="2681" w:type="dxa"/>
                <w:tcBorders>
                  <w:top w:val="nil"/>
                  <w:left w:val="nil"/>
                  <w:bottom w:val="nil"/>
                  <w:right w:val="nil"/>
                </w:tcBorders>
                <w:shd w:val="clear" w:color="auto" w:fill="auto"/>
                <w:noWrap/>
                <w:vAlign w:val="center"/>
                <w:hideMark/>
              </w:tcPr>
            </w:tcPrChange>
          </w:tcPr>
          <w:p w14:paraId="2C82B202" w14:textId="22F77446" w:rsidR="00521638" w:rsidRPr="00080174" w:rsidRDefault="00521638" w:rsidP="00521638">
            <w:pPr>
              <w:ind w:firstLine="220"/>
              <w:jc w:val="right"/>
              <w:rPr>
                <w:rFonts w:ascii="ＭＳ 明朝" w:hAnsi="ＭＳ 明朝"/>
                <w:szCs w:val="22"/>
              </w:rPr>
            </w:pPr>
            <w:ins w:id="737" w:author="正典 松浦" w:date="2023-12-18T13:58:00Z">
              <w:r w:rsidRPr="00627849">
                <w:rPr>
                  <w:rFonts w:ascii="ＭＳ 明朝" w:hAnsi="ＭＳ 明朝"/>
                  <w:color w:val="000000"/>
                  <w:szCs w:val="22"/>
                  <w:rPrChange w:id="738" w:author="正典 松浦" w:date="2023-12-19T20:15:00Z">
                    <w:rPr>
                      <w:rFonts w:ascii="游ゴシック" w:eastAsia="游ゴシック" w:hAnsi="游ゴシック"/>
                      <w:color w:val="000000"/>
                      <w:szCs w:val="22"/>
                    </w:rPr>
                  </w:rPrChange>
                </w:rPr>
                <w:t>130</w:t>
              </w:r>
            </w:ins>
            <w:del w:id="739" w:author="正典 松浦" w:date="2023-12-18T13:58:00Z">
              <w:r w:rsidRPr="00080174" w:rsidDel="00D82C34">
                <w:rPr>
                  <w:rFonts w:ascii="ＭＳ 明朝" w:hAnsi="ＭＳ 明朝"/>
                  <w:szCs w:val="22"/>
                </w:rPr>
                <w:delText>120</w:delText>
              </w:r>
            </w:del>
          </w:p>
        </w:tc>
      </w:tr>
      <w:tr w:rsidR="00521638" w:rsidRPr="00627849" w:rsidDel="0003200D" w14:paraId="33A21CCF" w14:textId="514511BD" w:rsidTr="0051140C">
        <w:trPr>
          <w:trHeight w:val="20"/>
          <w:jc w:val="center"/>
          <w:del w:id="740" w:author="正典 松浦" w:date="2023-12-18T13:58:00Z"/>
          <w:trPrChange w:id="741" w:author="正典 松浦" w:date="2023-12-18T13:58:00Z">
            <w:trPr>
              <w:trHeight w:val="20"/>
              <w:jc w:val="center"/>
            </w:trPr>
          </w:trPrChange>
        </w:trPr>
        <w:tc>
          <w:tcPr>
            <w:tcW w:w="2068" w:type="dxa"/>
            <w:tcBorders>
              <w:top w:val="single" w:sz="4" w:space="0" w:color="auto"/>
              <w:left w:val="nil"/>
              <w:bottom w:val="nil"/>
              <w:right w:val="nil"/>
            </w:tcBorders>
            <w:shd w:val="clear" w:color="auto" w:fill="auto"/>
            <w:noWrap/>
            <w:vAlign w:val="center"/>
            <w:hideMark/>
            <w:tcPrChange w:id="742" w:author="正典 松浦" w:date="2023-12-18T13:58:00Z">
              <w:tcPr>
                <w:tcW w:w="1985" w:type="dxa"/>
                <w:tcBorders>
                  <w:top w:val="nil"/>
                  <w:left w:val="nil"/>
                  <w:bottom w:val="nil"/>
                  <w:right w:val="nil"/>
                </w:tcBorders>
                <w:shd w:val="clear" w:color="auto" w:fill="auto"/>
                <w:noWrap/>
                <w:vAlign w:val="center"/>
                <w:hideMark/>
              </w:tcPr>
            </w:tcPrChange>
          </w:tcPr>
          <w:p w14:paraId="1B9E9583" w14:textId="5A4A6BF8" w:rsidR="00521638" w:rsidRPr="00080174" w:rsidDel="0003200D" w:rsidRDefault="00521638" w:rsidP="00521638">
            <w:pPr>
              <w:ind w:firstLine="220"/>
              <w:rPr>
                <w:del w:id="743" w:author="正典 松浦" w:date="2023-12-18T13:58:00Z"/>
                <w:rFonts w:ascii="ＭＳ 明朝" w:hAnsi="ＭＳ 明朝"/>
                <w:szCs w:val="22"/>
              </w:rPr>
            </w:pPr>
            <w:del w:id="744" w:author="正典 松浦" w:date="2023-12-18T13:58:00Z">
              <w:r w:rsidRPr="00080174" w:rsidDel="00D82C34">
                <w:rPr>
                  <w:rFonts w:ascii="ＭＳ 明朝" w:hAnsi="ＭＳ 明朝" w:hint="eastAsia"/>
                  <w:szCs w:val="22"/>
                </w:rPr>
                <w:delText>ロシア</w:delText>
              </w:r>
            </w:del>
          </w:p>
        </w:tc>
        <w:tc>
          <w:tcPr>
            <w:tcW w:w="2681" w:type="dxa"/>
            <w:tcBorders>
              <w:top w:val="single" w:sz="4" w:space="0" w:color="auto"/>
              <w:left w:val="nil"/>
              <w:bottom w:val="nil"/>
              <w:right w:val="nil"/>
            </w:tcBorders>
            <w:shd w:val="clear" w:color="auto" w:fill="auto"/>
            <w:noWrap/>
            <w:vAlign w:val="center"/>
            <w:hideMark/>
            <w:tcPrChange w:id="745" w:author="正典 松浦" w:date="2023-12-18T13:58:00Z">
              <w:tcPr>
                <w:tcW w:w="2681" w:type="dxa"/>
                <w:tcBorders>
                  <w:top w:val="nil"/>
                  <w:left w:val="nil"/>
                  <w:bottom w:val="nil"/>
                  <w:right w:val="nil"/>
                </w:tcBorders>
                <w:shd w:val="clear" w:color="auto" w:fill="auto"/>
                <w:noWrap/>
                <w:vAlign w:val="center"/>
                <w:hideMark/>
              </w:tcPr>
            </w:tcPrChange>
          </w:tcPr>
          <w:p w14:paraId="2DDA880D" w14:textId="13A237D8" w:rsidR="00521638" w:rsidRPr="00080174" w:rsidDel="0003200D" w:rsidRDefault="00521638" w:rsidP="00521638">
            <w:pPr>
              <w:ind w:firstLine="220"/>
              <w:jc w:val="right"/>
              <w:rPr>
                <w:del w:id="746" w:author="正典 松浦" w:date="2023-12-18T13:58:00Z"/>
                <w:rFonts w:ascii="ＭＳ 明朝" w:hAnsi="ＭＳ 明朝"/>
                <w:szCs w:val="22"/>
              </w:rPr>
            </w:pPr>
            <w:del w:id="747" w:author="正典 松浦" w:date="2023-12-18T13:58:00Z">
              <w:r w:rsidRPr="00080174" w:rsidDel="00D82C34">
                <w:rPr>
                  <w:rFonts w:ascii="ＭＳ 明朝" w:hAnsi="ＭＳ 明朝"/>
                  <w:szCs w:val="22"/>
                </w:rPr>
                <w:delText>67</w:delText>
              </w:r>
            </w:del>
          </w:p>
        </w:tc>
      </w:tr>
      <w:tr w:rsidR="00A27ED0" w:rsidRPr="00627849" w:rsidDel="0003200D" w14:paraId="0E997224" w14:textId="27D7630F" w:rsidTr="0051140C">
        <w:trPr>
          <w:trHeight w:val="20"/>
          <w:jc w:val="center"/>
          <w:del w:id="748" w:author="正典 松浦" w:date="2023-12-18T13:58:00Z"/>
          <w:trPrChange w:id="749" w:author="正典 松浦" w:date="2023-12-18T13:58:00Z">
            <w:trPr>
              <w:trHeight w:val="20"/>
              <w:jc w:val="center"/>
            </w:trPr>
          </w:trPrChange>
        </w:trPr>
        <w:tc>
          <w:tcPr>
            <w:tcW w:w="2068" w:type="dxa"/>
            <w:tcBorders>
              <w:top w:val="nil"/>
              <w:left w:val="nil"/>
              <w:bottom w:val="nil"/>
              <w:right w:val="nil"/>
            </w:tcBorders>
            <w:shd w:val="clear" w:color="auto" w:fill="auto"/>
            <w:noWrap/>
            <w:vAlign w:val="center"/>
            <w:hideMark/>
            <w:tcPrChange w:id="750" w:author="正典 松浦" w:date="2023-12-18T13:58:00Z">
              <w:tcPr>
                <w:tcW w:w="1985" w:type="dxa"/>
                <w:tcBorders>
                  <w:top w:val="nil"/>
                  <w:left w:val="nil"/>
                  <w:bottom w:val="nil"/>
                  <w:right w:val="nil"/>
                </w:tcBorders>
                <w:shd w:val="clear" w:color="auto" w:fill="auto"/>
                <w:noWrap/>
                <w:vAlign w:val="center"/>
                <w:hideMark/>
              </w:tcPr>
            </w:tcPrChange>
          </w:tcPr>
          <w:p w14:paraId="6D3812FA" w14:textId="13C2D9E3" w:rsidR="00A27ED0" w:rsidRPr="00080174" w:rsidDel="0003200D" w:rsidRDefault="0069638C" w:rsidP="00C15D55">
            <w:pPr>
              <w:ind w:firstLine="220"/>
              <w:rPr>
                <w:del w:id="751" w:author="正典 松浦" w:date="2023-12-18T13:58:00Z"/>
                <w:rFonts w:ascii="ＭＳ 明朝" w:hAnsi="ＭＳ 明朝"/>
                <w:szCs w:val="22"/>
              </w:rPr>
            </w:pPr>
            <w:del w:id="752" w:author="正典 松浦" w:date="2023-12-18T13:58:00Z">
              <w:r w:rsidRPr="00080174" w:rsidDel="0003200D">
                <w:rPr>
                  <w:rFonts w:ascii="ＭＳ 明朝" w:hAnsi="ＭＳ 明朝" w:hint="eastAsia"/>
                  <w:szCs w:val="22"/>
                </w:rPr>
                <w:delText>ベトナム</w:delText>
              </w:r>
            </w:del>
          </w:p>
        </w:tc>
        <w:tc>
          <w:tcPr>
            <w:tcW w:w="2681" w:type="dxa"/>
            <w:tcBorders>
              <w:top w:val="nil"/>
              <w:left w:val="nil"/>
              <w:bottom w:val="nil"/>
              <w:right w:val="nil"/>
            </w:tcBorders>
            <w:shd w:val="clear" w:color="auto" w:fill="auto"/>
            <w:noWrap/>
            <w:vAlign w:val="center"/>
            <w:hideMark/>
            <w:tcPrChange w:id="753" w:author="正典 松浦" w:date="2023-12-18T13:58:00Z">
              <w:tcPr>
                <w:tcW w:w="2681" w:type="dxa"/>
                <w:tcBorders>
                  <w:top w:val="nil"/>
                  <w:left w:val="nil"/>
                  <w:bottom w:val="nil"/>
                  <w:right w:val="nil"/>
                </w:tcBorders>
                <w:shd w:val="clear" w:color="auto" w:fill="auto"/>
                <w:noWrap/>
                <w:vAlign w:val="center"/>
                <w:hideMark/>
              </w:tcPr>
            </w:tcPrChange>
          </w:tcPr>
          <w:p w14:paraId="1B3D0299" w14:textId="315F15E3" w:rsidR="00A27ED0" w:rsidRPr="00080174" w:rsidDel="0003200D" w:rsidRDefault="00A27ED0" w:rsidP="00C15D55">
            <w:pPr>
              <w:ind w:firstLine="220"/>
              <w:jc w:val="right"/>
              <w:rPr>
                <w:del w:id="754" w:author="正典 松浦" w:date="2023-12-18T13:58:00Z"/>
                <w:rFonts w:ascii="ＭＳ 明朝" w:hAnsi="ＭＳ 明朝"/>
                <w:szCs w:val="22"/>
              </w:rPr>
            </w:pPr>
            <w:del w:id="755" w:author="正典 松浦" w:date="2023-12-18T13:58:00Z">
              <w:r w:rsidRPr="00080174" w:rsidDel="0003200D">
                <w:rPr>
                  <w:rFonts w:ascii="ＭＳ 明朝" w:hAnsi="ＭＳ 明朝"/>
                  <w:szCs w:val="22"/>
                </w:rPr>
                <w:delText>64</w:delText>
              </w:r>
            </w:del>
          </w:p>
        </w:tc>
      </w:tr>
      <w:tr w:rsidR="00A27ED0" w:rsidRPr="00627849" w:rsidDel="0003200D" w14:paraId="277D3959" w14:textId="37C5907D" w:rsidTr="0051140C">
        <w:trPr>
          <w:trHeight w:val="20"/>
          <w:jc w:val="center"/>
          <w:del w:id="756" w:author="正典 松浦" w:date="2023-12-18T13:58:00Z"/>
          <w:trPrChange w:id="757" w:author="正典 松浦" w:date="2023-12-18T13:58:00Z">
            <w:trPr>
              <w:trHeight w:val="20"/>
              <w:jc w:val="center"/>
            </w:trPr>
          </w:trPrChange>
        </w:trPr>
        <w:tc>
          <w:tcPr>
            <w:tcW w:w="2068" w:type="dxa"/>
            <w:tcBorders>
              <w:top w:val="nil"/>
              <w:left w:val="nil"/>
              <w:bottom w:val="nil"/>
              <w:right w:val="nil"/>
            </w:tcBorders>
            <w:shd w:val="clear" w:color="auto" w:fill="auto"/>
            <w:noWrap/>
            <w:vAlign w:val="center"/>
            <w:hideMark/>
            <w:tcPrChange w:id="758" w:author="正典 松浦" w:date="2023-12-18T13:58:00Z">
              <w:tcPr>
                <w:tcW w:w="1985" w:type="dxa"/>
                <w:tcBorders>
                  <w:top w:val="nil"/>
                  <w:left w:val="nil"/>
                  <w:bottom w:val="nil"/>
                  <w:right w:val="nil"/>
                </w:tcBorders>
                <w:shd w:val="clear" w:color="auto" w:fill="auto"/>
                <w:noWrap/>
                <w:vAlign w:val="center"/>
                <w:hideMark/>
              </w:tcPr>
            </w:tcPrChange>
          </w:tcPr>
          <w:p w14:paraId="2FBC784A" w14:textId="52842656" w:rsidR="00A27ED0" w:rsidRPr="00080174" w:rsidDel="0003200D" w:rsidRDefault="00416DA9" w:rsidP="00C15D55">
            <w:pPr>
              <w:ind w:firstLine="220"/>
              <w:rPr>
                <w:del w:id="759" w:author="正典 松浦" w:date="2023-12-18T13:58:00Z"/>
                <w:rFonts w:ascii="ＭＳ 明朝" w:hAnsi="ＭＳ 明朝"/>
                <w:szCs w:val="22"/>
              </w:rPr>
            </w:pPr>
            <w:del w:id="760" w:author="正典 松浦" w:date="2023-12-18T13:58:00Z">
              <w:r w:rsidRPr="00080174" w:rsidDel="0003200D">
                <w:rPr>
                  <w:rFonts w:ascii="ＭＳ 明朝" w:hAnsi="ＭＳ 明朝" w:hint="eastAsia"/>
                  <w:szCs w:val="22"/>
                </w:rPr>
                <w:delText>南アフリカ</w:delText>
              </w:r>
            </w:del>
          </w:p>
        </w:tc>
        <w:tc>
          <w:tcPr>
            <w:tcW w:w="2681" w:type="dxa"/>
            <w:tcBorders>
              <w:top w:val="nil"/>
              <w:left w:val="nil"/>
              <w:bottom w:val="nil"/>
              <w:right w:val="nil"/>
            </w:tcBorders>
            <w:shd w:val="clear" w:color="auto" w:fill="auto"/>
            <w:noWrap/>
            <w:vAlign w:val="center"/>
            <w:hideMark/>
            <w:tcPrChange w:id="761" w:author="正典 松浦" w:date="2023-12-18T13:58:00Z">
              <w:tcPr>
                <w:tcW w:w="2681" w:type="dxa"/>
                <w:tcBorders>
                  <w:top w:val="nil"/>
                  <w:left w:val="nil"/>
                  <w:bottom w:val="nil"/>
                  <w:right w:val="nil"/>
                </w:tcBorders>
                <w:shd w:val="clear" w:color="auto" w:fill="auto"/>
                <w:noWrap/>
                <w:vAlign w:val="center"/>
                <w:hideMark/>
              </w:tcPr>
            </w:tcPrChange>
          </w:tcPr>
          <w:p w14:paraId="6C5F84F9" w14:textId="795E7543" w:rsidR="00A27ED0" w:rsidRPr="00080174" w:rsidDel="0003200D" w:rsidRDefault="00A27ED0" w:rsidP="00C15D55">
            <w:pPr>
              <w:ind w:firstLine="220"/>
              <w:jc w:val="right"/>
              <w:rPr>
                <w:del w:id="762" w:author="正典 松浦" w:date="2023-12-18T13:58:00Z"/>
                <w:rFonts w:ascii="ＭＳ 明朝" w:hAnsi="ＭＳ 明朝"/>
                <w:szCs w:val="22"/>
              </w:rPr>
            </w:pPr>
            <w:del w:id="763" w:author="正典 松浦" w:date="2023-12-18T13:58:00Z">
              <w:r w:rsidRPr="00080174" w:rsidDel="0003200D">
                <w:rPr>
                  <w:rFonts w:ascii="ＭＳ 明朝" w:hAnsi="ＭＳ 明朝"/>
                  <w:szCs w:val="22"/>
                </w:rPr>
                <w:delText>54</w:delText>
              </w:r>
            </w:del>
          </w:p>
        </w:tc>
      </w:tr>
      <w:tr w:rsidR="00A27ED0" w:rsidRPr="00627849" w:rsidDel="0003200D" w14:paraId="0A8B4C49" w14:textId="66304FE1" w:rsidTr="0051140C">
        <w:trPr>
          <w:trHeight w:val="20"/>
          <w:jc w:val="center"/>
          <w:del w:id="764" w:author="正典 松浦" w:date="2023-12-18T13:58:00Z"/>
          <w:trPrChange w:id="765" w:author="正典 松浦" w:date="2023-12-18T13:58:00Z">
            <w:trPr>
              <w:trHeight w:val="20"/>
              <w:jc w:val="center"/>
            </w:trPr>
          </w:trPrChange>
        </w:trPr>
        <w:tc>
          <w:tcPr>
            <w:tcW w:w="2068" w:type="dxa"/>
            <w:tcBorders>
              <w:top w:val="nil"/>
              <w:left w:val="nil"/>
              <w:right w:val="nil"/>
            </w:tcBorders>
            <w:shd w:val="clear" w:color="auto" w:fill="auto"/>
            <w:noWrap/>
            <w:vAlign w:val="center"/>
            <w:hideMark/>
            <w:tcPrChange w:id="766" w:author="正典 松浦" w:date="2023-12-18T13:58:00Z">
              <w:tcPr>
                <w:tcW w:w="1985" w:type="dxa"/>
                <w:tcBorders>
                  <w:top w:val="nil"/>
                  <w:left w:val="nil"/>
                  <w:right w:val="nil"/>
                </w:tcBorders>
                <w:shd w:val="clear" w:color="auto" w:fill="auto"/>
                <w:noWrap/>
                <w:vAlign w:val="center"/>
                <w:hideMark/>
              </w:tcPr>
            </w:tcPrChange>
          </w:tcPr>
          <w:p w14:paraId="0A0DCC99" w14:textId="39D3E8AA" w:rsidR="00A27ED0" w:rsidRPr="00080174" w:rsidDel="0003200D" w:rsidRDefault="000B12C9" w:rsidP="00C15D55">
            <w:pPr>
              <w:ind w:firstLine="220"/>
              <w:rPr>
                <w:del w:id="767" w:author="正典 松浦" w:date="2023-12-18T13:58:00Z"/>
                <w:rFonts w:ascii="ＭＳ 明朝" w:hAnsi="ＭＳ 明朝"/>
                <w:szCs w:val="22"/>
              </w:rPr>
            </w:pPr>
            <w:del w:id="768" w:author="正典 松浦" w:date="2023-12-18T13:58:00Z">
              <w:r w:rsidRPr="00080174" w:rsidDel="0003200D">
                <w:rPr>
                  <w:rFonts w:ascii="ＭＳ 明朝" w:hAnsi="ＭＳ 明朝" w:hint="eastAsia"/>
                  <w:szCs w:val="22"/>
                </w:rPr>
                <w:delText>ウルグアイ</w:delText>
              </w:r>
            </w:del>
          </w:p>
        </w:tc>
        <w:tc>
          <w:tcPr>
            <w:tcW w:w="2681" w:type="dxa"/>
            <w:tcBorders>
              <w:top w:val="nil"/>
              <w:left w:val="nil"/>
              <w:right w:val="nil"/>
            </w:tcBorders>
            <w:shd w:val="clear" w:color="auto" w:fill="auto"/>
            <w:noWrap/>
            <w:vAlign w:val="center"/>
            <w:hideMark/>
            <w:tcPrChange w:id="769" w:author="正典 松浦" w:date="2023-12-18T13:58:00Z">
              <w:tcPr>
                <w:tcW w:w="2681" w:type="dxa"/>
                <w:tcBorders>
                  <w:top w:val="nil"/>
                  <w:left w:val="nil"/>
                  <w:right w:val="nil"/>
                </w:tcBorders>
                <w:shd w:val="clear" w:color="auto" w:fill="auto"/>
                <w:noWrap/>
                <w:vAlign w:val="center"/>
                <w:hideMark/>
              </w:tcPr>
            </w:tcPrChange>
          </w:tcPr>
          <w:p w14:paraId="4E6EC513" w14:textId="1B63FEBD" w:rsidR="00A27ED0" w:rsidRPr="00080174" w:rsidDel="0003200D" w:rsidRDefault="00A27ED0" w:rsidP="00046724">
            <w:pPr>
              <w:ind w:firstLine="220"/>
              <w:jc w:val="right"/>
              <w:rPr>
                <w:del w:id="770" w:author="正典 松浦" w:date="2023-12-18T13:58:00Z"/>
                <w:rFonts w:ascii="ＭＳ 明朝" w:hAnsi="ＭＳ 明朝"/>
                <w:szCs w:val="22"/>
              </w:rPr>
            </w:pPr>
            <w:del w:id="771" w:author="正典 松浦" w:date="2023-12-18T13:58:00Z">
              <w:r w:rsidRPr="00080174" w:rsidDel="0003200D">
                <w:rPr>
                  <w:rFonts w:ascii="ＭＳ 明朝" w:hAnsi="ＭＳ 明朝"/>
                  <w:szCs w:val="22"/>
                </w:rPr>
                <w:delText>43</w:delText>
              </w:r>
            </w:del>
          </w:p>
        </w:tc>
      </w:tr>
      <w:tr w:rsidR="00A27ED0" w:rsidRPr="00627849" w:rsidDel="0003200D" w14:paraId="0D67B56E" w14:textId="36BF36BB" w:rsidTr="0051140C">
        <w:trPr>
          <w:trHeight w:val="20"/>
          <w:jc w:val="center"/>
          <w:del w:id="772" w:author="正典 松浦" w:date="2023-12-18T13:58:00Z"/>
          <w:trPrChange w:id="773" w:author="正典 松浦" w:date="2023-12-18T13:58:00Z">
            <w:trPr>
              <w:trHeight w:val="20"/>
              <w:jc w:val="center"/>
            </w:trPr>
          </w:trPrChange>
        </w:trPr>
        <w:tc>
          <w:tcPr>
            <w:tcW w:w="2068" w:type="dxa"/>
            <w:tcBorders>
              <w:top w:val="nil"/>
              <w:left w:val="nil"/>
              <w:bottom w:val="single" w:sz="4" w:space="0" w:color="auto"/>
              <w:right w:val="nil"/>
            </w:tcBorders>
            <w:shd w:val="clear" w:color="auto" w:fill="auto"/>
            <w:noWrap/>
            <w:vAlign w:val="center"/>
            <w:hideMark/>
            <w:tcPrChange w:id="774" w:author="正典 松浦" w:date="2023-12-18T13:58:00Z">
              <w:tcPr>
                <w:tcW w:w="1985" w:type="dxa"/>
                <w:tcBorders>
                  <w:top w:val="nil"/>
                  <w:left w:val="nil"/>
                  <w:bottom w:val="single" w:sz="4" w:space="0" w:color="auto"/>
                  <w:right w:val="nil"/>
                </w:tcBorders>
                <w:shd w:val="clear" w:color="auto" w:fill="auto"/>
                <w:noWrap/>
                <w:vAlign w:val="center"/>
                <w:hideMark/>
              </w:tcPr>
            </w:tcPrChange>
          </w:tcPr>
          <w:p w14:paraId="1CFA52F4" w14:textId="40D3D9E3" w:rsidR="00A27ED0" w:rsidRPr="00080174" w:rsidDel="0003200D" w:rsidRDefault="000B12C9" w:rsidP="00C15D55">
            <w:pPr>
              <w:ind w:firstLine="220"/>
              <w:rPr>
                <w:del w:id="775" w:author="正典 松浦" w:date="2023-12-18T13:58:00Z"/>
                <w:rFonts w:ascii="ＭＳ 明朝" w:hAnsi="ＭＳ 明朝"/>
                <w:szCs w:val="22"/>
              </w:rPr>
            </w:pPr>
            <w:del w:id="776" w:author="正典 松浦" w:date="2023-12-18T13:58:00Z">
              <w:r w:rsidRPr="00080174" w:rsidDel="0003200D">
                <w:rPr>
                  <w:rFonts w:ascii="ＭＳ 明朝" w:hAnsi="ＭＳ 明朝" w:hint="eastAsia"/>
                  <w:szCs w:val="22"/>
                </w:rPr>
                <w:delText>アメリカ合衆国</w:delText>
              </w:r>
            </w:del>
          </w:p>
        </w:tc>
        <w:tc>
          <w:tcPr>
            <w:tcW w:w="2681" w:type="dxa"/>
            <w:tcBorders>
              <w:top w:val="nil"/>
              <w:left w:val="nil"/>
              <w:bottom w:val="single" w:sz="4" w:space="0" w:color="auto"/>
              <w:right w:val="nil"/>
            </w:tcBorders>
            <w:shd w:val="clear" w:color="auto" w:fill="auto"/>
            <w:noWrap/>
            <w:vAlign w:val="center"/>
            <w:hideMark/>
            <w:tcPrChange w:id="777" w:author="正典 松浦" w:date="2023-12-18T13:58:00Z">
              <w:tcPr>
                <w:tcW w:w="2681" w:type="dxa"/>
                <w:tcBorders>
                  <w:top w:val="nil"/>
                  <w:left w:val="nil"/>
                  <w:bottom w:val="single" w:sz="4" w:space="0" w:color="auto"/>
                  <w:right w:val="nil"/>
                </w:tcBorders>
                <w:shd w:val="clear" w:color="auto" w:fill="auto"/>
                <w:noWrap/>
                <w:vAlign w:val="center"/>
                <w:hideMark/>
              </w:tcPr>
            </w:tcPrChange>
          </w:tcPr>
          <w:p w14:paraId="4A4D2A97" w14:textId="25AE9CB9" w:rsidR="00A27ED0" w:rsidRPr="00080174" w:rsidDel="0003200D" w:rsidRDefault="00A27ED0" w:rsidP="00046724">
            <w:pPr>
              <w:ind w:firstLine="220"/>
              <w:jc w:val="right"/>
              <w:rPr>
                <w:del w:id="778" w:author="正典 松浦" w:date="2023-12-18T13:58:00Z"/>
                <w:rFonts w:ascii="ＭＳ 明朝" w:hAnsi="ＭＳ 明朝"/>
                <w:szCs w:val="22"/>
              </w:rPr>
            </w:pPr>
            <w:del w:id="779" w:author="正典 松浦" w:date="2023-12-18T13:58:00Z">
              <w:r w:rsidRPr="00080174" w:rsidDel="0003200D">
                <w:rPr>
                  <w:rFonts w:ascii="ＭＳ 明朝" w:hAnsi="ＭＳ 明朝"/>
                  <w:szCs w:val="22"/>
                </w:rPr>
                <w:delText>39</w:delText>
              </w:r>
            </w:del>
          </w:p>
        </w:tc>
      </w:tr>
    </w:tbl>
    <w:p w14:paraId="329BDF0E" w14:textId="77777777" w:rsidR="0051140C" w:rsidRPr="00080174" w:rsidRDefault="0051140C" w:rsidP="0051140C">
      <w:pPr>
        <w:ind w:firstLine="220"/>
        <w:jc w:val="center"/>
        <w:rPr>
          <w:ins w:id="780" w:author="正典 松浦" w:date="2023-12-18T17:40:00Z"/>
          <w:rFonts w:ascii="ＭＳ 明朝" w:hAnsi="ＭＳ 明朝"/>
          <w:szCs w:val="22"/>
        </w:rPr>
      </w:pPr>
      <w:ins w:id="781" w:author="正典 松浦" w:date="2023-12-18T13:58:00Z">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ins>
    </w:p>
    <w:p w14:paraId="707B233D" w14:textId="73CEC1C2" w:rsidR="00E22F82" w:rsidRPr="00080174" w:rsidRDefault="00E22F82" w:rsidP="00E22F82">
      <w:pPr>
        <w:ind w:firstLine="220"/>
        <w:rPr>
          <w:ins w:id="782" w:author="正典 松浦" w:date="2023-12-18T17:40:00Z"/>
          <w:rFonts w:ascii="ＭＳ 明朝" w:hAnsi="ＭＳ 明朝"/>
          <w:szCs w:val="22"/>
        </w:rPr>
      </w:pPr>
      <w:ins w:id="783" w:author="正典 松浦" w:date="2023-12-18T17:40:00Z">
        <w:r w:rsidRPr="00080174">
          <w:rPr>
            <w:rFonts w:ascii="ＭＳ 明朝" w:hAnsi="ＭＳ 明朝"/>
            <w:szCs w:val="22"/>
          </w:rPr>
          <w:fldChar w:fldCharType="begin"/>
        </w:r>
        <w:r w:rsidRPr="00080174">
          <w:rPr>
            <w:rFonts w:ascii="ＭＳ 明朝" w:hAnsi="ＭＳ 明朝"/>
            <w:szCs w:val="22"/>
          </w:rPr>
          <w:instrText xml:space="preserve"> REF _Ref141397509 \h  \* MERGEFORMAT </w:instrText>
        </w:r>
      </w:ins>
      <w:r w:rsidRPr="00080174">
        <w:rPr>
          <w:rFonts w:ascii="ＭＳ 明朝" w:hAnsi="ＭＳ 明朝"/>
          <w:szCs w:val="22"/>
        </w:rPr>
      </w:r>
      <w:ins w:id="784" w:author="正典 松浦" w:date="2023-12-18T17:40:00Z">
        <w:r w:rsidRPr="00080174">
          <w:rPr>
            <w:rFonts w:ascii="ＭＳ 明朝" w:hAnsi="ＭＳ 明朝"/>
            <w:szCs w:val="22"/>
          </w:rPr>
          <w:fldChar w:fldCharType="separate"/>
        </w:r>
        <w:r w:rsidRPr="00080174">
          <w:rPr>
            <w:rFonts w:ascii="ＭＳ 明朝" w:hAnsi="ＭＳ 明朝"/>
            <w:szCs w:val="22"/>
          </w:rPr>
          <w:t xml:space="preserve">表 </w:t>
        </w:r>
        <w:r w:rsidRPr="00080174">
          <w:rPr>
            <w:rFonts w:ascii="ＭＳ 明朝" w:hAnsi="ＭＳ 明朝"/>
            <w:szCs w:val="22"/>
          </w:rPr>
          <w:fldChar w:fldCharType="end"/>
        </w:r>
      </w:ins>
      <w:ins w:id="785" w:author="正典 松浦" w:date="2023-12-18T18:19:00Z">
        <w:r w:rsidR="00A418D6" w:rsidRPr="00080174">
          <w:rPr>
            <w:rFonts w:ascii="ＭＳ 明朝" w:hAnsi="ＭＳ 明朝" w:hint="eastAsia"/>
            <w:szCs w:val="22"/>
          </w:rPr>
          <w:t>11</w:t>
        </w:r>
      </w:ins>
      <w:ins w:id="786" w:author="正典 松浦" w:date="2023-12-18T17:40:00Z">
        <w:r w:rsidRPr="00080174">
          <w:rPr>
            <w:rFonts w:ascii="ＭＳ 明朝" w:hAnsi="ＭＳ 明朝" w:hint="eastAsia"/>
            <w:szCs w:val="22"/>
          </w:rPr>
          <w:t>では</w:t>
        </w:r>
      </w:ins>
      <w:ins w:id="787" w:author="正典 松浦" w:date="2023-12-18T18:19:00Z">
        <w:r w:rsidR="00A418D6" w:rsidRPr="00080174">
          <w:rPr>
            <w:rFonts w:ascii="ＭＳ 明朝" w:hAnsi="ＭＳ 明朝" w:hint="eastAsia"/>
            <w:szCs w:val="22"/>
          </w:rPr>
          <w:t>中国</w:t>
        </w:r>
      </w:ins>
      <w:ins w:id="788" w:author="正典 松浦" w:date="2023-12-18T17:40:00Z">
        <w:r w:rsidRPr="00080174">
          <w:rPr>
            <w:rFonts w:ascii="ＭＳ 明朝" w:hAnsi="ＭＳ 明朝" w:hint="eastAsia"/>
            <w:szCs w:val="22"/>
          </w:rPr>
          <w:t>が</w:t>
        </w:r>
      </w:ins>
      <w:ins w:id="789" w:author="正典 松浦" w:date="2023-12-19T16:49:00Z">
        <w:r w:rsidR="00B55036" w:rsidRPr="00080174">
          <w:rPr>
            <w:rFonts w:ascii="ＭＳ 明朝" w:hAnsi="ＭＳ 明朝" w:hint="eastAsia"/>
            <w:szCs w:val="22"/>
          </w:rPr>
          <w:t>イシガメ</w:t>
        </w:r>
      </w:ins>
      <w:ins w:id="790" w:author="正典 松浦" w:date="2023-12-18T17:40:00Z">
        <w:r w:rsidRPr="00080174">
          <w:rPr>
            <w:rFonts w:ascii="ＭＳ 明朝" w:hAnsi="ＭＳ 明朝" w:hint="eastAsia"/>
            <w:szCs w:val="22"/>
          </w:rPr>
          <w:t>科の野生動物を取引している上位</w:t>
        </w:r>
      </w:ins>
      <w:ins w:id="791" w:author="正典 松浦" w:date="2023-12-19T16:49:00Z">
        <w:r w:rsidR="009470C5" w:rsidRPr="00080174">
          <w:rPr>
            <w:rFonts w:ascii="ＭＳ 明朝" w:hAnsi="ＭＳ 明朝" w:hint="eastAsia"/>
            <w:szCs w:val="22"/>
          </w:rPr>
          <w:t>4</w:t>
        </w:r>
      </w:ins>
      <w:ins w:id="792" w:author="正典 松浦" w:date="2023-12-18T17:40:00Z">
        <w:r w:rsidRPr="00080174">
          <w:rPr>
            <w:rFonts w:ascii="ＭＳ 明朝" w:hAnsi="ＭＳ 明朝" w:hint="eastAsia"/>
            <w:szCs w:val="22"/>
          </w:rPr>
          <w:t>か国を明らかにしている。ここから、</w:t>
        </w:r>
      </w:ins>
      <w:ins w:id="793" w:author="正典 松浦" w:date="2023-12-19T16:49:00Z">
        <w:r w:rsidR="00CD19EB" w:rsidRPr="00080174">
          <w:rPr>
            <w:rFonts w:ascii="ＭＳ 明朝" w:hAnsi="ＭＳ 明朝" w:hint="eastAsia"/>
            <w:szCs w:val="22"/>
          </w:rPr>
          <w:t>イシガメ</w:t>
        </w:r>
      </w:ins>
      <w:ins w:id="794" w:author="正典 松浦" w:date="2023-12-18T17:40:00Z">
        <w:r w:rsidRPr="00080174">
          <w:rPr>
            <w:rFonts w:ascii="ＭＳ 明朝" w:hAnsi="ＭＳ 明朝" w:hint="eastAsia"/>
            <w:szCs w:val="22"/>
          </w:rPr>
          <w:t>科の野生動物は主に</w:t>
        </w:r>
      </w:ins>
      <w:ins w:id="795" w:author="正典 松浦" w:date="2023-12-19T16:49:00Z">
        <w:r w:rsidR="005615EE" w:rsidRPr="00080174">
          <w:rPr>
            <w:rFonts w:ascii="ＭＳ 明朝" w:hAnsi="ＭＳ 明朝" w:hint="eastAsia"/>
            <w:szCs w:val="22"/>
          </w:rPr>
          <w:t>インドとマレーシア</w:t>
        </w:r>
      </w:ins>
      <w:ins w:id="796" w:author="正典 松浦" w:date="2023-12-18T17:40:00Z">
        <w:r w:rsidRPr="00080174">
          <w:rPr>
            <w:rFonts w:ascii="ＭＳ 明朝" w:hAnsi="ＭＳ 明朝" w:hint="eastAsia"/>
            <w:szCs w:val="22"/>
          </w:rPr>
          <w:t>から輸入していることがわかる。</w:t>
        </w:r>
        <w:r w:rsidRPr="00627849">
          <w:rPr>
            <w:rFonts w:ascii="ＭＳ 明朝" w:hAnsi="ＭＳ 明朝" w:hint="eastAsia"/>
            <w:rPrChange w:id="797" w:author="正典 松浦" w:date="2023-12-19T20:15:00Z">
              <w:rPr>
                <w:rFonts w:hint="eastAsia"/>
              </w:rPr>
            </w:rPrChange>
          </w:rPr>
          <w:t>さらに、</w:t>
        </w:r>
      </w:ins>
      <w:ins w:id="798" w:author="正典 松浦" w:date="2023-12-18T18:20:00Z">
        <w:r w:rsidR="00451F30" w:rsidRPr="00627849">
          <w:rPr>
            <w:rFonts w:ascii="ＭＳ 明朝" w:hAnsi="ＭＳ 明朝" w:hint="eastAsia"/>
            <w:rPrChange w:id="799" w:author="正典 松浦" w:date="2023-12-19T20:15:00Z">
              <w:rPr>
                <w:rFonts w:hint="eastAsia"/>
              </w:rPr>
            </w:rPrChange>
          </w:rPr>
          <w:t>表</w:t>
        </w:r>
        <w:r w:rsidR="00451F30" w:rsidRPr="00627849">
          <w:rPr>
            <w:rFonts w:ascii="ＭＳ 明朝" w:hAnsi="ＭＳ 明朝" w:hint="eastAsia"/>
            <w:rPrChange w:id="800" w:author="正典 松浦" w:date="2023-12-19T20:15:00Z">
              <w:rPr>
                <w:rFonts w:hint="eastAsia"/>
              </w:rPr>
            </w:rPrChange>
          </w:rPr>
          <w:t>12</w:t>
        </w:r>
      </w:ins>
      <w:ins w:id="801" w:author="正典 松浦" w:date="2023-12-18T17:40:00Z">
        <w:r w:rsidRPr="00627849">
          <w:rPr>
            <w:rFonts w:ascii="ＭＳ 明朝" w:hAnsi="ＭＳ 明朝" w:hint="eastAsia"/>
            <w:rPrChange w:id="802" w:author="正典 松浦" w:date="2023-12-19T20:15:00Z">
              <w:rPr>
                <w:rFonts w:hint="eastAsia"/>
              </w:rPr>
            </w:rPrChange>
          </w:rPr>
          <w:t>は</w:t>
        </w:r>
      </w:ins>
      <w:ins w:id="803" w:author="正典 松浦" w:date="2023-12-19T15:41:00Z">
        <w:r w:rsidR="00D70B28" w:rsidRPr="00627849">
          <w:rPr>
            <w:rFonts w:ascii="ＭＳ 明朝" w:hAnsi="ＭＳ 明朝" w:hint="eastAsia"/>
            <w:rPrChange w:id="804" w:author="正典 松浦" w:date="2023-12-19T20:15:00Z">
              <w:rPr>
                <w:rFonts w:hint="eastAsia"/>
              </w:rPr>
            </w:rPrChange>
          </w:rPr>
          <w:t>中国</w:t>
        </w:r>
      </w:ins>
      <w:ins w:id="805" w:author="正典 松浦" w:date="2023-12-18T17:40:00Z">
        <w:r w:rsidRPr="00627849">
          <w:rPr>
            <w:rFonts w:ascii="ＭＳ 明朝" w:hAnsi="ＭＳ 明朝" w:hint="eastAsia"/>
            <w:rPrChange w:id="806" w:author="正典 松浦" w:date="2023-12-19T20:15:00Z">
              <w:rPr>
                <w:rFonts w:hint="eastAsia"/>
              </w:rPr>
            </w:rPrChange>
          </w:rPr>
          <w:t>が何の目的で生体の野生</w:t>
        </w:r>
      </w:ins>
      <w:ins w:id="807" w:author="正典 松浦" w:date="2023-12-19T16:49:00Z">
        <w:r w:rsidR="00876015" w:rsidRPr="00080174">
          <w:rPr>
            <w:rFonts w:ascii="ＭＳ 明朝" w:hAnsi="ＭＳ 明朝" w:hint="eastAsia"/>
          </w:rPr>
          <w:t>イシガメ</w:t>
        </w:r>
      </w:ins>
      <w:ins w:id="808" w:author="正典 松浦" w:date="2023-12-18T17:40:00Z">
        <w:r w:rsidRPr="00627849">
          <w:rPr>
            <w:rFonts w:ascii="ＭＳ 明朝" w:hAnsi="ＭＳ 明朝" w:hint="eastAsia"/>
            <w:rPrChange w:id="809" w:author="正典 松浦" w:date="2023-12-19T20:15:00Z">
              <w:rPr>
                <w:rFonts w:hint="eastAsia"/>
              </w:rPr>
            </w:rPrChange>
          </w:rPr>
          <w:t>を輸入しているか示している。</w:t>
        </w:r>
      </w:ins>
      <w:ins w:id="810" w:author="正典 松浦" w:date="2023-12-18T18:20:00Z">
        <w:r w:rsidR="002E6FC7" w:rsidRPr="00627849">
          <w:rPr>
            <w:rFonts w:ascii="ＭＳ 明朝" w:hAnsi="ＭＳ 明朝" w:hint="eastAsia"/>
            <w:rPrChange w:id="811" w:author="正典 松浦" w:date="2023-12-19T20:15:00Z">
              <w:rPr>
                <w:rFonts w:hint="eastAsia"/>
              </w:rPr>
            </w:rPrChange>
          </w:rPr>
          <w:t>表</w:t>
        </w:r>
        <w:r w:rsidR="002E6FC7" w:rsidRPr="00627849">
          <w:rPr>
            <w:rFonts w:ascii="ＭＳ 明朝" w:hAnsi="ＭＳ 明朝" w:hint="eastAsia"/>
            <w:rPrChange w:id="812" w:author="正典 松浦" w:date="2023-12-19T20:15:00Z">
              <w:rPr>
                <w:rFonts w:hint="eastAsia"/>
              </w:rPr>
            </w:rPrChange>
          </w:rPr>
          <w:t>12</w:t>
        </w:r>
      </w:ins>
      <w:ins w:id="813" w:author="正典 松浦" w:date="2023-12-18T17:40:00Z">
        <w:r w:rsidRPr="00627849">
          <w:rPr>
            <w:rFonts w:ascii="ＭＳ 明朝" w:hAnsi="ＭＳ 明朝" w:hint="eastAsia"/>
            <w:rPrChange w:id="814" w:author="正典 松浦" w:date="2023-12-19T20:15:00Z">
              <w:rPr>
                <w:rFonts w:hint="eastAsia"/>
              </w:rPr>
            </w:rPrChange>
          </w:rPr>
          <w:t>から野生</w:t>
        </w:r>
      </w:ins>
      <w:ins w:id="815" w:author="正典 松浦" w:date="2023-12-18T18:20:00Z">
        <w:r w:rsidR="005856C0" w:rsidRPr="00627849">
          <w:rPr>
            <w:rFonts w:ascii="ＭＳ 明朝" w:hAnsi="ＭＳ 明朝" w:hint="eastAsia"/>
            <w:rPrChange w:id="816" w:author="正典 松浦" w:date="2023-12-19T20:15:00Z">
              <w:rPr>
                <w:rFonts w:hint="eastAsia"/>
              </w:rPr>
            </w:rPrChange>
          </w:rPr>
          <w:t>イシガメ</w:t>
        </w:r>
      </w:ins>
      <w:ins w:id="817" w:author="正典 松浦" w:date="2023-12-18T17:40:00Z">
        <w:r w:rsidRPr="00627849">
          <w:rPr>
            <w:rFonts w:ascii="ＭＳ 明朝" w:hAnsi="ＭＳ 明朝" w:hint="eastAsia"/>
            <w:rPrChange w:id="818" w:author="正典 松浦" w:date="2023-12-19T20:15:00Z">
              <w:rPr>
                <w:rFonts w:hint="eastAsia"/>
              </w:rPr>
            </w:rPrChange>
          </w:rPr>
          <w:t>の大多数が商業目的で輸入されていることがわかる。商業目的の</w:t>
        </w:r>
      </w:ins>
      <w:ins w:id="819" w:author="正典 松浦" w:date="2023-12-18T18:20:00Z">
        <w:r w:rsidR="00805EC4" w:rsidRPr="00627849">
          <w:rPr>
            <w:rFonts w:ascii="ＭＳ 明朝" w:hAnsi="ＭＳ 明朝" w:hint="eastAsia"/>
            <w:rPrChange w:id="820" w:author="正典 松浦" w:date="2023-12-19T20:15:00Z">
              <w:rPr>
                <w:rFonts w:hint="eastAsia"/>
              </w:rPr>
            </w:rPrChange>
          </w:rPr>
          <w:t>イシガメ</w:t>
        </w:r>
      </w:ins>
      <w:ins w:id="821" w:author="正典 松浦" w:date="2023-12-18T17:40:00Z">
        <w:r w:rsidRPr="00627849">
          <w:rPr>
            <w:rFonts w:ascii="ＭＳ 明朝" w:hAnsi="ＭＳ 明朝" w:hint="eastAsia"/>
            <w:rPrChange w:id="822" w:author="正典 松浦" w:date="2023-12-19T20:15:00Z">
              <w:rPr>
                <w:rFonts w:hint="eastAsia"/>
              </w:rPr>
            </w:rPrChange>
          </w:rPr>
          <w:t>ンは、ペットショップで売られていると考えるのが自然であることから、動物園のような厳格な管理下ではなく一般市民の手元にわたっていると考えられる。</w:t>
        </w:r>
      </w:ins>
    </w:p>
    <w:p w14:paraId="3F03DD29" w14:textId="1FF8AB34" w:rsidR="00E22F82" w:rsidRPr="00080174" w:rsidRDefault="00E22F82" w:rsidP="00E22F82">
      <w:pPr>
        <w:ind w:firstLine="220"/>
        <w:rPr>
          <w:ins w:id="823" w:author="正典 松浦" w:date="2023-12-18T17:40:00Z"/>
          <w:rFonts w:ascii="ＭＳ 明朝" w:hAnsi="ＭＳ 明朝"/>
          <w:szCs w:val="22"/>
        </w:rPr>
      </w:pPr>
      <w:ins w:id="824" w:author="正典 松浦" w:date="2023-12-18T17:40:00Z">
        <w:r w:rsidRPr="00080174">
          <w:rPr>
            <w:rFonts w:ascii="ＭＳ 明朝" w:hAnsi="ＭＳ 明朝" w:hint="eastAsia"/>
            <w:szCs w:val="22"/>
          </w:rPr>
          <w:lastRenderedPageBreak/>
          <w:t>これらの分析結果から、</w:t>
        </w:r>
      </w:ins>
      <w:ins w:id="825" w:author="正典 松浦" w:date="2023-12-19T15:27:00Z">
        <w:r w:rsidR="00736639" w:rsidRPr="00080174">
          <w:rPr>
            <w:rFonts w:ascii="ＭＳ 明朝" w:hAnsi="ＭＳ 明朝" w:hint="eastAsia"/>
            <w:szCs w:val="22"/>
          </w:rPr>
          <w:t>中国の</w:t>
        </w:r>
      </w:ins>
      <w:ins w:id="826" w:author="正典 松浦" w:date="2023-12-18T17:40:00Z">
        <w:r w:rsidRPr="00080174">
          <w:rPr>
            <w:rFonts w:ascii="ＭＳ 明朝" w:hAnsi="ＭＳ 明朝" w:hint="eastAsia"/>
            <w:szCs w:val="22"/>
          </w:rPr>
          <w:t>取引市場において、感染症のリスクに特に直面しているのは</w:t>
        </w:r>
      </w:ins>
      <w:ins w:id="827" w:author="正典 松浦" w:date="2023-12-19T15:37:00Z">
        <w:r w:rsidR="00A210BB" w:rsidRPr="00080174">
          <w:rPr>
            <w:rFonts w:ascii="ＭＳ 明朝" w:hAnsi="ＭＳ 明朝" w:hint="eastAsia"/>
            <w:szCs w:val="22"/>
          </w:rPr>
          <w:t>中国</w:t>
        </w:r>
      </w:ins>
      <w:ins w:id="828" w:author="正典 松浦" w:date="2023-12-18T17:40:00Z">
        <w:r w:rsidRPr="00080174">
          <w:rPr>
            <w:rFonts w:ascii="ＭＳ 明朝" w:hAnsi="ＭＳ 明朝" w:hint="eastAsia"/>
            <w:szCs w:val="22"/>
          </w:rPr>
          <w:t>国内の一般市民であり、</w:t>
        </w:r>
      </w:ins>
      <w:ins w:id="829" w:author="正典 松浦" w:date="2023-12-19T15:38:00Z">
        <w:r w:rsidR="00D70B28" w:rsidRPr="00080174">
          <w:rPr>
            <w:rFonts w:ascii="ＭＳ 明朝" w:hAnsi="ＭＳ 明朝" w:hint="eastAsia"/>
            <w:szCs w:val="22"/>
          </w:rPr>
          <w:t>彼らが人獣共通感染症への意識を高めることが野生動物取引</w:t>
        </w:r>
      </w:ins>
      <w:ins w:id="830" w:author="正典 松浦" w:date="2023-12-19T16:50:00Z">
        <w:r w:rsidR="00E026EA" w:rsidRPr="00080174">
          <w:rPr>
            <w:rFonts w:ascii="ＭＳ 明朝" w:hAnsi="ＭＳ 明朝" w:hint="eastAsia"/>
            <w:szCs w:val="22"/>
          </w:rPr>
          <w:t>におけるワンヘルスの実践になると言える。</w:t>
        </w:r>
      </w:ins>
    </w:p>
    <w:p w14:paraId="12484D6E" w14:textId="77777777" w:rsidR="00E22F82" w:rsidRPr="00080174" w:rsidRDefault="00E22F82" w:rsidP="00E22F82">
      <w:pPr>
        <w:ind w:firstLine="220"/>
        <w:rPr>
          <w:ins w:id="831" w:author="正典 松浦" w:date="2023-12-18T17:40:00Z"/>
          <w:rFonts w:ascii="ＭＳ 明朝" w:hAnsi="ＭＳ 明朝"/>
          <w:szCs w:val="22"/>
        </w:rPr>
      </w:pPr>
    </w:p>
    <w:p w14:paraId="6B248136" w14:textId="31858003" w:rsidR="00B0613A" w:rsidRPr="00627849" w:rsidRDefault="00B0613A">
      <w:pPr>
        <w:pStyle w:val="ad"/>
        <w:keepNext/>
        <w:ind w:firstLine="220"/>
        <w:rPr>
          <w:ins w:id="832" w:author="正典 松浦" w:date="2023-12-18T18:19:00Z"/>
          <w:rFonts w:ascii="ＭＳ 明朝" w:hAnsi="ＭＳ 明朝"/>
          <w:rPrChange w:id="833" w:author="正典 松浦" w:date="2023-12-19T20:15:00Z">
            <w:rPr>
              <w:ins w:id="834" w:author="正典 松浦" w:date="2023-12-18T18:19:00Z"/>
            </w:rPr>
          </w:rPrChange>
        </w:rPr>
        <w:pPrChange w:id="835" w:author="正典 松浦" w:date="2023-12-18T18:19:00Z">
          <w:pPr>
            <w:ind w:firstLine="220"/>
          </w:pPr>
        </w:pPrChange>
      </w:pPr>
      <w:ins w:id="836" w:author="正典 松浦" w:date="2023-12-18T18:19:00Z">
        <w:r w:rsidRPr="00627849">
          <w:rPr>
            <w:rFonts w:ascii="ＭＳ 明朝" w:hAnsi="ＭＳ 明朝"/>
            <w:rPrChange w:id="837" w:author="正典 松浦" w:date="2023-12-19T20:15:00Z">
              <w:rPr/>
            </w:rPrChange>
          </w:rPr>
          <w:t>表</w:t>
        </w:r>
        <w:r w:rsidRPr="00627849">
          <w:rPr>
            <w:rFonts w:ascii="ＭＳ 明朝" w:hAnsi="ＭＳ 明朝"/>
            <w:rPrChange w:id="838" w:author="正典 松浦" w:date="2023-12-19T20:15:00Z">
              <w:rPr/>
            </w:rPrChange>
          </w:rPr>
          <w:t xml:space="preserve"> </w:t>
        </w:r>
        <w:r w:rsidRPr="00627849">
          <w:rPr>
            <w:rFonts w:ascii="ＭＳ 明朝" w:hAnsi="ＭＳ 明朝"/>
            <w:rPrChange w:id="839" w:author="正典 松浦" w:date="2023-12-19T20:15:00Z">
              <w:rPr/>
            </w:rPrChange>
          </w:rPr>
          <w:fldChar w:fldCharType="begin"/>
        </w:r>
        <w:r w:rsidRPr="00627849">
          <w:rPr>
            <w:rFonts w:ascii="ＭＳ 明朝" w:hAnsi="ＭＳ 明朝"/>
            <w:rPrChange w:id="840" w:author="正典 松浦" w:date="2023-12-19T20:15:00Z">
              <w:rPr/>
            </w:rPrChange>
          </w:rPr>
          <w:instrText xml:space="preserve"> SEQ </w:instrText>
        </w:r>
        <w:r w:rsidRPr="00627849">
          <w:rPr>
            <w:rFonts w:ascii="ＭＳ 明朝" w:hAnsi="ＭＳ 明朝"/>
            <w:rPrChange w:id="841" w:author="正典 松浦" w:date="2023-12-19T20:15:00Z">
              <w:rPr/>
            </w:rPrChange>
          </w:rPr>
          <w:instrText>表</w:instrText>
        </w:r>
        <w:r w:rsidRPr="00627849">
          <w:rPr>
            <w:rFonts w:ascii="ＭＳ 明朝" w:hAnsi="ＭＳ 明朝"/>
            <w:rPrChange w:id="842" w:author="正典 松浦" w:date="2023-12-19T20:15:00Z">
              <w:rPr/>
            </w:rPrChange>
          </w:rPr>
          <w:instrText xml:space="preserve"> \* ARABIC </w:instrText>
        </w:r>
      </w:ins>
      <w:r w:rsidRPr="00627849">
        <w:rPr>
          <w:rFonts w:ascii="ＭＳ 明朝" w:hAnsi="ＭＳ 明朝"/>
          <w:rPrChange w:id="843" w:author="正典 松浦" w:date="2023-12-19T20:15:00Z">
            <w:rPr/>
          </w:rPrChange>
        </w:rPr>
        <w:fldChar w:fldCharType="separate"/>
      </w:r>
      <w:ins w:id="844" w:author="正典 松浦" w:date="2023-12-19T19:23:00Z">
        <w:r w:rsidR="00DB3E08" w:rsidRPr="00080174">
          <w:rPr>
            <w:rFonts w:ascii="ＭＳ 明朝" w:hAnsi="ＭＳ 明朝"/>
            <w:noProof/>
          </w:rPr>
          <w:t>11</w:t>
        </w:r>
      </w:ins>
      <w:ins w:id="845" w:author="正典 松浦" w:date="2023-12-18T18:19:00Z">
        <w:r w:rsidRPr="00627849">
          <w:rPr>
            <w:rFonts w:ascii="ＭＳ 明朝" w:hAnsi="ＭＳ 明朝"/>
            <w:rPrChange w:id="846" w:author="正典 松浦" w:date="2023-12-19T20:15:00Z">
              <w:rPr/>
            </w:rPrChange>
          </w:rPr>
          <w:fldChar w:fldCharType="end"/>
        </w:r>
        <w:r w:rsidRPr="00627849">
          <w:rPr>
            <w:rFonts w:ascii="ＭＳ 明朝" w:hAnsi="ＭＳ 明朝" w:hint="eastAsia"/>
            <w:rPrChange w:id="847" w:author="正典 松浦" w:date="2023-12-19T20:15:00Z">
              <w:rPr>
                <w:rFonts w:hint="eastAsia"/>
              </w:rPr>
            </w:rPrChange>
          </w:rPr>
          <w:t xml:space="preserve">　中国のイシガメ科輸入上位</w:t>
        </w:r>
        <w:r w:rsidRPr="00627849">
          <w:rPr>
            <w:rFonts w:ascii="ＭＳ 明朝" w:hAnsi="ＭＳ 明朝"/>
            <w:rPrChange w:id="848" w:author="正典 松浦" w:date="2023-12-19T20:15:00Z">
              <w:rPr/>
            </w:rPrChange>
          </w:rPr>
          <w:t>5</w:t>
        </w:r>
        <w:r w:rsidRPr="00627849">
          <w:rPr>
            <w:rFonts w:ascii="ＭＳ 明朝" w:hAnsi="ＭＳ 明朝"/>
            <w:rPrChange w:id="849" w:author="正典 松浦" w:date="2023-12-19T20:15:00Z">
              <w:rPr/>
            </w:rPrChange>
          </w:rPr>
          <w:t>か国</w:t>
        </w:r>
      </w:ins>
    </w:p>
    <w:tbl>
      <w:tblPr>
        <w:tblW w:w="4171" w:type="dxa"/>
        <w:jc w:val="center"/>
        <w:tblCellMar>
          <w:left w:w="99" w:type="dxa"/>
          <w:right w:w="99" w:type="dxa"/>
        </w:tblCellMar>
        <w:tblLook w:val="04A0" w:firstRow="1" w:lastRow="0" w:firstColumn="1" w:lastColumn="0" w:noHBand="0" w:noVBand="1"/>
        <w:tblPrChange w:id="850" w:author="正典 松浦" w:date="2023-12-18T18:19:00Z">
          <w:tblPr>
            <w:tblW w:w="4171" w:type="dxa"/>
            <w:jc w:val="center"/>
            <w:tblCellMar>
              <w:left w:w="99" w:type="dxa"/>
              <w:right w:w="99" w:type="dxa"/>
            </w:tblCellMar>
            <w:tblLook w:val="04A0" w:firstRow="1" w:lastRow="0" w:firstColumn="1" w:lastColumn="0" w:noHBand="0" w:noVBand="1"/>
          </w:tblPr>
        </w:tblPrChange>
      </w:tblPr>
      <w:tblGrid>
        <w:gridCol w:w="2654"/>
        <w:gridCol w:w="1517"/>
        <w:tblGridChange w:id="851">
          <w:tblGrid>
            <w:gridCol w:w="2654"/>
            <w:gridCol w:w="1517"/>
          </w:tblGrid>
        </w:tblGridChange>
      </w:tblGrid>
      <w:tr w:rsidR="00E22F82" w:rsidRPr="00627849" w14:paraId="6002DC90" w14:textId="77777777" w:rsidTr="00C2104E">
        <w:trPr>
          <w:trHeight w:val="20"/>
          <w:jc w:val="center"/>
          <w:ins w:id="852" w:author="正典 松浦" w:date="2023-12-18T17:40:00Z"/>
          <w:trPrChange w:id="853" w:author="正典 松浦" w:date="2023-12-18T18:19:00Z">
            <w:trPr>
              <w:trHeight w:val="420"/>
              <w:jc w:val="center"/>
            </w:trPr>
          </w:trPrChange>
        </w:trPr>
        <w:tc>
          <w:tcPr>
            <w:tcW w:w="2654" w:type="dxa"/>
            <w:tcBorders>
              <w:top w:val="single" w:sz="4" w:space="0" w:color="auto"/>
              <w:left w:val="nil"/>
              <w:bottom w:val="single" w:sz="4" w:space="0" w:color="auto"/>
              <w:right w:val="nil"/>
            </w:tcBorders>
            <w:shd w:val="clear" w:color="auto" w:fill="auto"/>
            <w:noWrap/>
            <w:vAlign w:val="center"/>
            <w:tcPrChange w:id="854" w:author="正典 松浦" w:date="2023-12-18T18:19:00Z">
              <w:tcPr>
                <w:tcW w:w="2654" w:type="dxa"/>
                <w:tcBorders>
                  <w:top w:val="single" w:sz="4" w:space="0" w:color="auto"/>
                  <w:left w:val="nil"/>
                  <w:bottom w:val="single" w:sz="4" w:space="0" w:color="auto"/>
                  <w:right w:val="nil"/>
                </w:tcBorders>
                <w:shd w:val="clear" w:color="auto" w:fill="auto"/>
                <w:noWrap/>
                <w:vAlign w:val="center"/>
              </w:tcPr>
            </w:tcPrChange>
          </w:tcPr>
          <w:p w14:paraId="041C8823" w14:textId="77777777" w:rsidR="00E22F82" w:rsidRPr="00080174" w:rsidRDefault="00E22F82" w:rsidP="007A4F96">
            <w:pPr>
              <w:ind w:firstLineChars="0" w:firstLine="0"/>
              <w:rPr>
                <w:ins w:id="855" w:author="正典 松浦" w:date="2023-12-18T17:40:00Z"/>
                <w:rFonts w:ascii="ＭＳ 明朝" w:hAnsi="ＭＳ 明朝"/>
              </w:rPr>
            </w:pPr>
            <w:ins w:id="856" w:author="正典 松浦" w:date="2023-12-18T17:40:00Z">
              <w:r w:rsidRPr="00080174">
                <w:rPr>
                  <w:rFonts w:ascii="ＭＳ 明朝" w:hAnsi="ＭＳ 明朝" w:hint="eastAsia"/>
                </w:rPr>
                <w:t>国</w:t>
              </w:r>
            </w:ins>
          </w:p>
        </w:tc>
        <w:tc>
          <w:tcPr>
            <w:tcW w:w="1517" w:type="dxa"/>
            <w:tcBorders>
              <w:top w:val="single" w:sz="4" w:space="0" w:color="auto"/>
              <w:left w:val="nil"/>
              <w:bottom w:val="single" w:sz="4" w:space="0" w:color="auto"/>
              <w:right w:val="nil"/>
            </w:tcBorders>
            <w:shd w:val="clear" w:color="auto" w:fill="auto"/>
            <w:noWrap/>
            <w:vAlign w:val="center"/>
            <w:tcPrChange w:id="857" w:author="正典 松浦" w:date="2023-12-18T18:19:00Z">
              <w:tcPr>
                <w:tcW w:w="1517" w:type="dxa"/>
                <w:tcBorders>
                  <w:top w:val="single" w:sz="4" w:space="0" w:color="auto"/>
                  <w:left w:val="nil"/>
                  <w:bottom w:val="single" w:sz="4" w:space="0" w:color="auto"/>
                  <w:right w:val="nil"/>
                </w:tcBorders>
                <w:shd w:val="clear" w:color="auto" w:fill="auto"/>
                <w:noWrap/>
                <w:vAlign w:val="center"/>
              </w:tcPr>
            </w:tcPrChange>
          </w:tcPr>
          <w:p w14:paraId="559F6C19" w14:textId="77777777" w:rsidR="00E22F82" w:rsidRPr="00080174" w:rsidRDefault="00E22F82">
            <w:pPr>
              <w:ind w:firstLineChars="0" w:firstLine="0"/>
              <w:jc w:val="right"/>
              <w:rPr>
                <w:ins w:id="858" w:author="正典 松浦" w:date="2023-12-18T17:40:00Z"/>
                <w:rFonts w:ascii="ＭＳ 明朝" w:hAnsi="ＭＳ 明朝"/>
              </w:rPr>
              <w:pPrChange w:id="859" w:author="正典 松浦" w:date="2023-12-18T18:19:00Z">
                <w:pPr>
                  <w:ind w:firstLineChars="0" w:firstLine="0"/>
                </w:pPr>
              </w:pPrChange>
            </w:pPr>
            <w:ins w:id="860" w:author="正典 松浦" w:date="2023-12-18T17:40:00Z">
              <w:r w:rsidRPr="00080174">
                <w:rPr>
                  <w:rFonts w:ascii="ＭＳ 明朝" w:hAnsi="ＭＳ 明朝" w:hint="eastAsia"/>
                </w:rPr>
                <w:t>取引件数</w:t>
              </w:r>
            </w:ins>
          </w:p>
        </w:tc>
      </w:tr>
      <w:tr w:rsidR="00E22F82" w:rsidRPr="00627849" w14:paraId="4B7FB8E4" w14:textId="77777777" w:rsidTr="00C2104E">
        <w:trPr>
          <w:trHeight w:val="20"/>
          <w:jc w:val="center"/>
          <w:ins w:id="861" w:author="正典 松浦" w:date="2023-12-18T17:40:00Z"/>
          <w:trPrChange w:id="862" w:author="正典 松浦" w:date="2023-12-18T18:19:00Z">
            <w:trPr>
              <w:trHeight w:val="283"/>
              <w:jc w:val="center"/>
            </w:trPr>
          </w:trPrChange>
        </w:trPr>
        <w:tc>
          <w:tcPr>
            <w:tcW w:w="2654" w:type="dxa"/>
            <w:tcBorders>
              <w:top w:val="single" w:sz="4" w:space="0" w:color="auto"/>
              <w:left w:val="nil"/>
              <w:bottom w:val="nil"/>
              <w:right w:val="nil"/>
            </w:tcBorders>
            <w:shd w:val="clear" w:color="auto" w:fill="auto"/>
            <w:noWrap/>
            <w:vAlign w:val="center"/>
            <w:hideMark/>
            <w:tcPrChange w:id="863" w:author="正典 松浦" w:date="2023-12-18T18:19:00Z">
              <w:tcPr>
                <w:tcW w:w="2654" w:type="dxa"/>
                <w:tcBorders>
                  <w:top w:val="single" w:sz="4" w:space="0" w:color="auto"/>
                  <w:left w:val="nil"/>
                  <w:bottom w:val="nil"/>
                  <w:right w:val="nil"/>
                </w:tcBorders>
                <w:shd w:val="clear" w:color="auto" w:fill="auto"/>
                <w:noWrap/>
                <w:vAlign w:val="center"/>
                <w:hideMark/>
              </w:tcPr>
            </w:tcPrChange>
          </w:tcPr>
          <w:p w14:paraId="68D46636" w14:textId="06F010F6" w:rsidR="00E22F82" w:rsidRPr="00080174" w:rsidRDefault="007E6C5A" w:rsidP="007A4F96">
            <w:pPr>
              <w:ind w:firstLineChars="0" w:firstLine="0"/>
              <w:rPr>
                <w:ins w:id="864" w:author="正典 松浦" w:date="2023-12-18T17:40:00Z"/>
                <w:rFonts w:ascii="ＭＳ 明朝" w:hAnsi="ＭＳ 明朝"/>
              </w:rPr>
            </w:pPr>
            <w:ins w:id="865" w:author="正典 松浦" w:date="2023-12-18T18:09:00Z">
              <w:r w:rsidRPr="00080174">
                <w:rPr>
                  <w:rFonts w:ascii="ＭＳ 明朝" w:hAnsi="ＭＳ 明朝" w:hint="eastAsia"/>
                </w:rPr>
                <w:t>インド</w:t>
              </w:r>
            </w:ins>
          </w:p>
        </w:tc>
        <w:tc>
          <w:tcPr>
            <w:tcW w:w="1517" w:type="dxa"/>
            <w:tcBorders>
              <w:top w:val="single" w:sz="4" w:space="0" w:color="auto"/>
              <w:left w:val="nil"/>
              <w:bottom w:val="nil"/>
              <w:right w:val="nil"/>
            </w:tcBorders>
            <w:shd w:val="clear" w:color="auto" w:fill="auto"/>
            <w:noWrap/>
            <w:vAlign w:val="center"/>
            <w:hideMark/>
            <w:tcPrChange w:id="866" w:author="正典 松浦" w:date="2023-12-18T18:19:00Z">
              <w:tcPr>
                <w:tcW w:w="1517" w:type="dxa"/>
                <w:tcBorders>
                  <w:top w:val="single" w:sz="4" w:space="0" w:color="auto"/>
                  <w:left w:val="nil"/>
                  <w:bottom w:val="nil"/>
                  <w:right w:val="nil"/>
                </w:tcBorders>
                <w:shd w:val="clear" w:color="auto" w:fill="auto"/>
                <w:noWrap/>
                <w:vAlign w:val="center"/>
                <w:hideMark/>
              </w:tcPr>
            </w:tcPrChange>
          </w:tcPr>
          <w:p w14:paraId="37622705" w14:textId="5B1C2D92" w:rsidR="00E22F82" w:rsidRPr="00080174" w:rsidRDefault="00A05C75">
            <w:pPr>
              <w:ind w:firstLineChars="0" w:firstLine="0"/>
              <w:jc w:val="right"/>
              <w:rPr>
                <w:ins w:id="867" w:author="正典 松浦" w:date="2023-12-18T17:40:00Z"/>
                <w:rFonts w:ascii="ＭＳ 明朝" w:hAnsi="ＭＳ 明朝"/>
              </w:rPr>
              <w:pPrChange w:id="868" w:author="正典 松浦" w:date="2023-12-18T18:19:00Z">
                <w:pPr>
                  <w:ind w:firstLineChars="0" w:firstLine="0"/>
                </w:pPr>
              </w:pPrChange>
            </w:pPr>
            <w:ins w:id="869" w:author="正典 松浦" w:date="2023-12-18T18:09:00Z">
              <w:r w:rsidRPr="00080174">
                <w:rPr>
                  <w:rFonts w:ascii="ＭＳ 明朝" w:hAnsi="ＭＳ 明朝" w:hint="eastAsia"/>
                </w:rPr>
                <w:t>7</w:t>
              </w:r>
              <w:r w:rsidRPr="00080174">
                <w:rPr>
                  <w:rFonts w:ascii="ＭＳ 明朝" w:hAnsi="ＭＳ 明朝"/>
                </w:rPr>
                <w:t>27</w:t>
              </w:r>
            </w:ins>
          </w:p>
        </w:tc>
      </w:tr>
      <w:tr w:rsidR="00E22F82" w:rsidRPr="00627849" w14:paraId="11FA230D" w14:textId="77777777" w:rsidTr="00C2104E">
        <w:trPr>
          <w:trHeight w:val="20"/>
          <w:jc w:val="center"/>
          <w:ins w:id="870" w:author="正典 松浦" w:date="2023-12-18T17:40:00Z"/>
          <w:trPrChange w:id="871" w:author="正典 松浦" w:date="2023-12-18T18:19:00Z">
            <w:trPr>
              <w:trHeight w:val="283"/>
              <w:jc w:val="center"/>
            </w:trPr>
          </w:trPrChange>
        </w:trPr>
        <w:tc>
          <w:tcPr>
            <w:tcW w:w="2654" w:type="dxa"/>
            <w:tcBorders>
              <w:top w:val="nil"/>
              <w:left w:val="nil"/>
              <w:bottom w:val="nil"/>
              <w:right w:val="nil"/>
            </w:tcBorders>
            <w:shd w:val="clear" w:color="auto" w:fill="auto"/>
            <w:noWrap/>
            <w:vAlign w:val="center"/>
            <w:hideMark/>
            <w:tcPrChange w:id="872" w:author="正典 松浦" w:date="2023-12-18T18:19:00Z">
              <w:tcPr>
                <w:tcW w:w="2654" w:type="dxa"/>
                <w:tcBorders>
                  <w:top w:val="nil"/>
                  <w:left w:val="nil"/>
                  <w:bottom w:val="nil"/>
                  <w:right w:val="nil"/>
                </w:tcBorders>
                <w:shd w:val="clear" w:color="auto" w:fill="auto"/>
                <w:noWrap/>
                <w:vAlign w:val="center"/>
                <w:hideMark/>
              </w:tcPr>
            </w:tcPrChange>
          </w:tcPr>
          <w:p w14:paraId="7DE4E701" w14:textId="4180AD15" w:rsidR="00E22F82" w:rsidRPr="00080174" w:rsidRDefault="007E6C5A" w:rsidP="007A4F96">
            <w:pPr>
              <w:ind w:firstLineChars="0" w:firstLine="0"/>
              <w:rPr>
                <w:ins w:id="873" w:author="正典 松浦" w:date="2023-12-18T17:40:00Z"/>
                <w:rFonts w:ascii="ＭＳ 明朝" w:hAnsi="ＭＳ 明朝"/>
              </w:rPr>
            </w:pPr>
            <w:ins w:id="874" w:author="正典 松浦" w:date="2023-12-18T18:09:00Z">
              <w:r w:rsidRPr="00080174">
                <w:rPr>
                  <w:rFonts w:ascii="ＭＳ 明朝" w:hAnsi="ＭＳ 明朝" w:hint="eastAsia"/>
                </w:rPr>
                <w:t>マレーシア</w:t>
              </w:r>
            </w:ins>
          </w:p>
        </w:tc>
        <w:tc>
          <w:tcPr>
            <w:tcW w:w="1517" w:type="dxa"/>
            <w:tcBorders>
              <w:top w:val="nil"/>
              <w:left w:val="nil"/>
              <w:bottom w:val="nil"/>
              <w:right w:val="nil"/>
            </w:tcBorders>
            <w:shd w:val="clear" w:color="auto" w:fill="auto"/>
            <w:noWrap/>
            <w:vAlign w:val="center"/>
            <w:hideMark/>
            <w:tcPrChange w:id="875" w:author="正典 松浦" w:date="2023-12-18T18:19:00Z">
              <w:tcPr>
                <w:tcW w:w="1517" w:type="dxa"/>
                <w:tcBorders>
                  <w:top w:val="nil"/>
                  <w:left w:val="nil"/>
                  <w:bottom w:val="nil"/>
                  <w:right w:val="nil"/>
                </w:tcBorders>
                <w:shd w:val="clear" w:color="auto" w:fill="auto"/>
                <w:noWrap/>
                <w:vAlign w:val="center"/>
                <w:hideMark/>
              </w:tcPr>
            </w:tcPrChange>
          </w:tcPr>
          <w:p w14:paraId="517F0BF2" w14:textId="03085AAF" w:rsidR="00E22F82" w:rsidRPr="00080174" w:rsidRDefault="00A05C75">
            <w:pPr>
              <w:ind w:firstLineChars="0" w:firstLine="0"/>
              <w:jc w:val="right"/>
              <w:rPr>
                <w:ins w:id="876" w:author="正典 松浦" w:date="2023-12-18T17:40:00Z"/>
                <w:rFonts w:ascii="ＭＳ 明朝" w:hAnsi="ＭＳ 明朝"/>
              </w:rPr>
              <w:pPrChange w:id="877" w:author="正典 松浦" w:date="2023-12-18T18:19:00Z">
                <w:pPr>
                  <w:ind w:firstLineChars="0" w:firstLine="0"/>
                </w:pPr>
              </w:pPrChange>
            </w:pPr>
            <w:ins w:id="878" w:author="正典 松浦" w:date="2023-12-18T18:09:00Z">
              <w:r w:rsidRPr="00080174">
                <w:rPr>
                  <w:rFonts w:ascii="ＭＳ 明朝" w:hAnsi="ＭＳ 明朝" w:hint="eastAsia"/>
                </w:rPr>
                <w:t>3</w:t>
              </w:r>
              <w:r w:rsidRPr="00080174">
                <w:rPr>
                  <w:rFonts w:ascii="ＭＳ 明朝" w:hAnsi="ＭＳ 明朝"/>
                </w:rPr>
                <w:t>29</w:t>
              </w:r>
            </w:ins>
          </w:p>
        </w:tc>
      </w:tr>
      <w:tr w:rsidR="00E22F82" w:rsidRPr="00627849" w14:paraId="6AA3E466" w14:textId="77777777" w:rsidTr="00C2104E">
        <w:trPr>
          <w:trHeight w:val="20"/>
          <w:jc w:val="center"/>
          <w:ins w:id="879" w:author="正典 松浦" w:date="2023-12-18T17:40:00Z"/>
          <w:trPrChange w:id="880" w:author="正典 松浦" w:date="2023-12-18T18:19:00Z">
            <w:trPr>
              <w:trHeight w:val="283"/>
              <w:jc w:val="center"/>
            </w:trPr>
          </w:trPrChange>
        </w:trPr>
        <w:tc>
          <w:tcPr>
            <w:tcW w:w="2654" w:type="dxa"/>
            <w:tcBorders>
              <w:top w:val="nil"/>
              <w:left w:val="nil"/>
              <w:right w:val="nil"/>
            </w:tcBorders>
            <w:shd w:val="clear" w:color="auto" w:fill="auto"/>
            <w:noWrap/>
            <w:vAlign w:val="center"/>
            <w:hideMark/>
            <w:tcPrChange w:id="881" w:author="正典 松浦" w:date="2023-12-18T18:19:00Z">
              <w:tcPr>
                <w:tcW w:w="2654" w:type="dxa"/>
                <w:tcBorders>
                  <w:top w:val="nil"/>
                  <w:left w:val="nil"/>
                  <w:bottom w:val="nil"/>
                  <w:right w:val="nil"/>
                </w:tcBorders>
                <w:shd w:val="clear" w:color="auto" w:fill="auto"/>
                <w:noWrap/>
                <w:vAlign w:val="center"/>
                <w:hideMark/>
              </w:tcPr>
            </w:tcPrChange>
          </w:tcPr>
          <w:p w14:paraId="441F5EEC" w14:textId="0542A4B0" w:rsidR="00E22F82" w:rsidRPr="00080174" w:rsidRDefault="007E6C5A" w:rsidP="007A4F96">
            <w:pPr>
              <w:ind w:firstLineChars="0" w:firstLine="0"/>
              <w:rPr>
                <w:ins w:id="882" w:author="正典 松浦" w:date="2023-12-18T17:40:00Z"/>
                <w:rFonts w:ascii="ＭＳ 明朝" w:hAnsi="ＭＳ 明朝"/>
              </w:rPr>
            </w:pPr>
            <w:ins w:id="883" w:author="正典 松浦" w:date="2023-12-18T18:09:00Z">
              <w:r w:rsidRPr="00080174">
                <w:rPr>
                  <w:rFonts w:ascii="ＭＳ 明朝" w:hAnsi="ＭＳ 明朝" w:hint="eastAsia"/>
                </w:rPr>
                <w:t>ベトナム</w:t>
              </w:r>
            </w:ins>
          </w:p>
        </w:tc>
        <w:tc>
          <w:tcPr>
            <w:tcW w:w="1517" w:type="dxa"/>
            <w:tcBorders>
              <w:top w:val="nil"/>
              <w:left w:val="nil"/>
              <w:right w:val="nil"/>
            </w:tcBorders>
            <w:shd w:val="clear" w:color="auto" w:fill="auto"/>
            <w:noWrap/>
            <w:vAlign w:val="center"/>
            <w:hideMark/>
            <w:tcPrChange w:id="884" w:author="正典 松浦" w:date="2023-12-18T18:19:00Z">
              <w:tcPr>
                <w:tcW w:w="1517" w:type="dxa"/>
                <w:tcBorders>
                  <w:top w:val="nil"/>
                  <w:left w:val="nil"/>
                  <w:bottom w:val="nil"/>
                  <w:right w:val="nil"/>
                </w:tcBorders>
                <w:shd w:val="clear" w:color="auto" w:fill="auto"/>
                <w:noWrap/>
                <w:vAlign w:val="center"/>
                <w:hideMark/>
              </w:tcPr>
            </w:tcPrChange>
          </w:tcPr>
          <w:p w14:paraId="02895C3B" w14:textId="1DDA5351" w:rsidR="00E22F82" w:rsidRPr="00080174" w:rsidRDefault="00A05C75">
            <w:pPr>
              <w:ind w:firstLineChars="0" w:firstLine="0"/>
              <w:jc w:val="right"/>
              <w:rPr>
                <w:ins w:id="885" w:author="正典 松浦" w:date="2023-12-18T17:40:00Z"/>
                <w:rFonts w:ascii="ＭＳ 明朝" w:hAnsi="ＭＳ 明朝"/>
              </w:rPr>
              <w:pPrChange w:id="886" w:author="正典 松浦" w:date="2023-12-18T18:19:00Z">
                <w:pPr>
                  <w:ind w:firstLineChars="0" w:firstLine="0"/>
                </w:pPr>
              </w:pPrChange>
            </w:pPr>
            <w:ins w:id="887" w:author="正典 松浦" w:date="2023-12-18T18:09:00Z">
              <w:r w:rsidRPr="00080174">
                <w:rPr>
                  <w:rFonts w:ascii="ＭＳ 明朝" w:hAnsi="ＭＳ 明朝" w:hint="eastAsia"/>
                </w:rPr>
                <w:t>2</w:t>
              </w:r>
              <w:r w:rsidRPr="00080174">
                <w:rPr>
                  <w:rFonts w:ascii="ＭＳ 明朝" w:hAnsi="ＭＳ 明朝"/>
                </w:rPr>
                <w:t>5</w:t>
              </w:r>
            </w:ins>
          </w:p>
        </w:tc>
      </w:tr>
      <w:tr w:rsidR="00E22F82" w:rsidRPr="00627849" w14:paraId="47232C5D" w14:textId="77777777" w:rsidTr="00C2104E">
        <w:trPr>
          <w:trHeight w:val="20"/>
          <w:jc w:val="center"/>
          <w:ins w:id="888" w:author="正典 松浦" w:date="2023-12-18T17:40:00Z"/>
          <w:trPrChange w:id="889" w:author="正典 松浦" w:date="2023-12-18T18:19:00Z">
            <w:trPr>
              <w:trHeight w:val="283"/>
              <w:jc w:val="center"/>
            </w:trPr>
          </w:trPrChange>
        </w:trPr>
        <w:tc>
          <w:tcPr>
            <w:tcW w:w="2654" w:type="dxa"/>
            <w:tcBorders>
              <w:top w:val="nil"/>
              <w:left w:val="nil"/>
              <w:bottom w:val="single" w:sz="4" w:space="0" w:color="auto"/>
              <w:right w:val="nil"/>
            </w:tcBorders>
            <w:shd w:val="clear" w:color="auto" w:fill="auto"/>
            <w:noWrap/>
            <w:vAlign w:val="center"/>
            <w:hideMark/>
            <w:tcPrChange w:id="890" w:author="正典 松浦" w:date="2023-12-18T18:19:00Z">
              <w:tcPr>
                <w:tcW w:w="2654" w:type="dxa"/>
                <w:tcBorders>
                  <w:top w:val="nil"/>
                  <w:left w:val="nil"/>
                  <w:right w:val="nil"/>
                </w:tcBorders>
                <w:shd w:val="clear" w:color="auto" w:fill="auto"/>
                <w:noWrap/>
                <w:vAlign w:val="center"/>
                <w:hideMark/>
              </w:tcPr>
            </w:tcPrChange>
          </w:tcPr>
          <w:p w14:paraId="2C7E1A44" w14:textId="67409E57" w:rsidR="00E22F82" w:rsidRPr="00080174" w:rsidRDefault="007E6C5A" w:rsidP="007A4F96">
            <w:pPr>
              <w:ind w:firstLineChars="0" w:firstLine="0"/>
              <w:rPr>
                <w:ins w:id="891" w:author="正典 松浦" w:date="2023-12-18T17:40:00Z"/>
                <w:rFonts w:ascii="ＭＳ 明朝" w:hAnsi="ＭＳ 明朝"/>
              </w:rPr>
            </w:pPr>
            <w:ins w:id="892" w:author="正典 松浦" w:date="2023-12-18T18:09:00Z">
              <w:r w:rsidRPr="00080174">
                <w:rPr>
                  <w:rFonts w:ascii="ＭＳ 明朝" w:hAnsi="ＭＳ 明朝" w:hint="eastAsia"/>
                </w:rPr>
                <w:t>日本</w:t>
              </w:r>
            </w:ins>
          </w:p>
        </w:tc>
        <w:tc>
          <w:tcPr>
            <w:tcW w:w="1517" w:type="dxa"/>
            <w:tcBorders>
              <w:top w:val="nil"/>
              <w:left w:val="nil"/>
              <w:bottom w:val="single" w:sz="4" w:space="0" w:color="auto"/>
              <w:right w:val="nil"/>
            </w:tcBorders>
            <w:shd w:val="clear" w:color="auto" w:fill="auto"/>
            <w:noWrap/>
            <w:vAlign w:val="center"/>
            <w:hideMark/>
            <w:tcPrChange w:id="893" w:author="正典 松浦" w:date="2023-12-18T18:19:00Z">
              <w:tcPr>
                <w:tcW w:w="1517" w:type="dxa"/>
                <w:tcBorders>
                  <w:top w:val="nil"/>
                  <w:left w:val="nil"/>
                  <w:right w:val="nil"/>
                </w:tcBorders>
                <w:shd w:val="clear" w:color="auto" w:fill="auto"/>
                <w:noWrap/>
                <w:vAlign w:val="center"/>
                <w:hideMark/>
              </w:tcPr>
            </w:tcPrChange>
          </w:tcPr>
          <w:p w14:paraId="7CC25AD2" w14:textId="1A82DE06" w:rsidR="00E22F82" w:rsidRPr="00080174" w:rsidRDefault="00A05C75">
            <w:pPr>
              <w:ind w:firstLineChars="0" w:firstLine="0"/>
              <w:jc w:val="right"/>
              <w:rPr>
                <w:ins w:id="894" w:author="正典 松浦" w:date="2023-12-18T17:40:00Z"/>
                <w:rFonts w:ascii="ＭＳ 明朝" w:hAnsi="ＭＳ 明朝"/>
              </w:rPr>
              <w:pPrChange w:id="895" w:author="正典 松浦" w:date="2023-12-18T18:19:00Z">
                <w:pPr>
                  <w:ind w:firstLineChars="0" w:firstLine="0"/>
                </w:pPr>
              </w:pPrChange>
            </w:pPr>
            <w:ins w:id="896" w:author="正典 松浦" w:date="2023-12-18T18:09:00Z">
              <w:r w:rsidRPr="00080174">
                <w:rPr>
                  <w:rFonts w:ascii="ＭＳ 明朝" w:hAnsi="ＭＳ 明朝" w:hint="eastAsia"/>
                </w:rPr>
                <w:t>9</w:t>
              </w:r>
            </w:ins>
          </w:p>
        </w:tc>
      </w:tr>
    </w:tbl>
    <w:p w14:paraId="5E97B9CA" w14:textId="77777777" w:rsidR="00E22F82" w:rsidRPr="00080174" w:rsidRDefault="00E22F82" w:rsidP="00E22F82">
      <w:pPr>
        <w:ind w:firstLine="220"/>
        <w:jc w:val="center"/>
        <w:rPr>
          <w:ins w:id="897" w:author="正典 松浦" w:date="2023-12-18T17:40:00Z"/>
          <w:rFonts w:ascii="ＭＳ 明朝" w:hAnsi="ＭＳ 明朝"/>
          <w:szCs w:val="22"/>
        </w:rPr>
      </w:pPr>
      <w:ins w:id="898" w:author="正典 松浦" w:date="2023-12-18T17:40:00Z">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ins>
    </w:p>
    <w:p w14:paraId="7DE37294" w14:textId="6A405B40" w:rsidR="001F2EB2" w:rsidRPr="00627849" w:rsidRDefault="001F2EB2">
      <w:pPr>
        <w:pStyle w:val="ad"/>
        <w:keepNext/>
        <w:ind w:firstLine="220"/>
        <w:rPr>
          <w:ins w:id="899" w:author="正典 松浦" w:date="2023-12-18T18:19:00Z"/>
          <w:rFonts w:ascii="ＭＳ 明朝" w:hAnsi="ＭＳ 明朝"/>
          <w:rPrChange w:id="900" w:author="正典 松浦" w:date="2023-12-19T20:15:00Z">
            <w:rPr>
              <w:ins w:id="901" w:author="正典 松浦" w:date="2023-12-18T18:19:00Z"/>
            </w:rPr>
          </w:rPrChange>
        </w:rPr>
        <w:pPrChange w:id="902" w:author="正典 松浦" w:date="2023-12-18T18:19:00Z">
          <w:pPr>
            <w:ind w:firstLine="220"/>
          </w:pPr>
        </w:pPrChange>
      </w:pPr>
      <w:ins w:id="903" w:author="正典 松浦" w:date="2023-12-18T18:19:00Z">
        <w:r w:rsidRPr="00080174">
          <w:rPr>
            <w:rFonts w:ascii="ＭＳ 明朝" w:hAnsi="ＭＳ 明朝"/>
            <w:szCs w:val="22"/>
          </w:rPr>
          <w:t xml:space="preserve"> </w:t>
        </w:r>
        <w:r w:rsidRPr="00627849">
          <w:rPr>
            <w:rFonts w:ascii="ＭＳ 明朝" w:hAnsi="ＭＳ 明朝"/>
            <w:rPrChange w:id="904" w:author="正典 松浦" w:date="2023-12-19T20:15:00Z">
              <w:rPr/>
            </w:rPrChange>
          </w:rPr>
          <w:t>表</w:t>
        </w:r>
        <w:r w:rsidRPr="00627849">
          <w:rPr>
            <w:rFonts w:ascii="ＭＳ 明朝" w:hAnsi="ＭＳ 明朝"/>
            <w:rPrChange w:id="905" w:author="正典 松浦" w:date="2023-12-19T20:15:00Z">
              <w:rPr/>
            </w:rPrChange>
          </w:rPr>
          <w:t xml:space="preserve"> </w:t>
        </w:r>
        <w:r w:rsidRPr="00627849">
          <w:rPr>
            <w:rFonts w:ascii="ＭＳ 明朝" w:hAnsi="ＭＳ 明朝"/>
            <w:rPrChange w:id="906" w:author="正典 松浦" w:date="2023-12-19T20:15:00Z">
              <w:rPr/>
            </w:rPrChange>
          </w:rPr>
          <w:fldChar w:fldCharType="begin"/>
        </w:r>
        <w:r w:rsidRPr="00627849">
          <w:rPr>
            <w:rFonts w:ascii="ＭＳ 明朝" w:hAnsi="ＭＳ 明朝"/>
            <w:rPrChange w:id="907" w:author="正典 松浦" w:date="2023-12-19T20:15:00Z">
              <w:rPr/>
            </w:rPrChange>
          </w:rPr>
          <w:instrText xml:space="preserve"> SEQ </w:instrText>
        </w:r>
        <w:r w:rsidRPr="00627849">
          <w:rPr>
            <w:rFonts w:ascii="ＭＳ 明朝" w:hAnsi="ＭＳ 明朝"/>
            <w:rPrChange w:id="908" w:author="正典 松浦" w:date="2023-12-19T20:15:00Z">
              <w:rPr/>
            </w:rPrChange>
          </w:rPr>
          <w:instrText>表</w:instrText>
        </w:r>
        <w:r w:rsidRPr="00627849">
          <w:rPr>
            <w:rFonts w:ascii="ＭＳ 明朝" w:hAnsi="ＭＳ 明朝"/>
            <w:rPrChange w:id="909" w:author="正典 松浦" w:date="2023-12-19T20:15:00Z">
              <w:rPr/>
            </w:rPrChange>
          </w:rPr>
          <w:instrText xml:space="preserve"> \* ARABIC </w:instrText>
        </w:r>
      </w:ins>
      <w:r w:rsidRPr="00627849">
        <w:rPr>
          <w:rFonts w:ascii="ＭＳ 明朝" w:hAnsi="ＭＳ 明朝"/>
          <w:rPrChange w:id="910" w:author="正典 松浦" w:date="2023-12-19T20:15:00Z">
            <w:rPr/>
          </w:rPrChange>
        </w:rPr>
        <w:fldChar w:fldCharType="separate"/>
      </w:r>
      <w:ins w:id="911" w:author="正典 松浦" w:date="2023-12-19T19:23:00Z">
        <w:r w:rsidR="00DB3E08" w:rsidRPr="00080174">
          <w:rPr>
            <w:rFonts w:ascii="ＭＳ 明朝" w:hAnsi="ＭＳ 明朝"/>
            <w:noProof/>
          </w:rPr>
          <w:t>12</w:t>
        </w:r>
      </w:ins>
      <w:ins w:id="912" w:author="正典 松浦" w:date="2023-12-18T18:19:00Z">
        <w:r w:rsidRPr="00627849">
          <w:rPr>
            <w:rFonts w:ascii="ＭＳ 明朝" w:hAnsi="ＭＳ 明朝"/>
            <w:rPrChange w:id="913" w:author="正典 松浦" w:date="2023-12-19T20:15:00Z">
              <w:rPr/>
            </w:rPrChange>
          </w:rPr>
          <w:fldChar w:fldCharType="end"/>
        </w:r>
        <w:r w:rsidRPr="00627849">
          <w:rPr>
            <w:rFonts w:ascii="ＭＳ 明朝" w:hAnsi="ＭＳ 明朝" w:hint="eastAsia"/>
            <w:rPrChange w:id="914" w:author="正典 松浦" w:date="2023-12-19T20:15:00Z">
              <w:rPr>
                <w:rFonts w:hint="eastAsia"/>
              </w:rPr>
            </w:rPrChange>
          </w:rPr>
          <w:t xml:space="preserve">　中国のイシガメ科輸入目的</w:t>
        </w:r>
      </w:ins>
    </w:p>
    <w:tbl>
      <w:tblPr>
        <w:tblW w:w="3756" w:type="dxa"/>
        <w:jc w:val="center"/>
        <w:tblCellMar>
          <w:left w:w="99" w:type="dxa"/>
          <w:right w:w="99" w:type="dxa"/>
        </w:tblCellMar>
        <w:tblLook w:val="04A0" w:firstRow="1" w:lastRow="0" w:firstColumn="1" w:lastColumn="0" w:noHBand="0" w:noVBand="1"/>
        <w:tblPrChange w:id="915" w:author="正典 松浦" w:date="2023-12-18T18:19:00Z">
          <w:tblPr>
            <w:tblW w:w="3756" w:type="dxa"/>
            <w:jc w:val="center"/>
            <w:tblCellMar>
              <w:left w:w="99" w:type="dxa"/>
              <w:right w:w="99" w:type="dxa"/>
            </w:tblCellMar>
            <w:tblLook w:val="04A0" w:firstRow="1" w:lastRow="0" w:firstColumn="1" w:lastColumn="0" w:noHBand="0" w:noVBand="1"/>
          </w:tblPr>
        </w:tblPrChange>
      </w:tblPr>
      <w:tblGrid>
        <w:gridCol w:w="2426"/>
        <w:gridCol w:w="1330"/>
        <w:tblGridChange w:id="916">
          <w:tblGrid>
            <w:gridCol w:w="2426"/>
            <w:gridCol w:w="1330"/>
          </w:tblGrid>
        </w:tblGridChange>
      </w:tblGrid>
      <w:tr w:rsidR="00E22F82" w:rsidRPr="00627849" w14:paraId="3FE8FE5B" w14:textId="77777777" w:rsidTr="00C2104E">
        <w:trPr>
          <w:trHeight w:val="340"/>
          <w:jc w:val="center"/>
          <w:ins w:id="917" w:author="正典 松浦" w:date="2023-12-18T17:40:00Z"/>
          <w:trPrChange w:id="918" w:author="正典 松浦" w:date="2023-12-18T18:19:00Z">
            <w:trPr>
              <w:trHeight w:val="374"/>
              <w:jc w:val="center"/>
            </w:trPr>
          </w:trPrChange>
        </w:trPr>
        <w:tc>
          <w:tcPr>
            <w:tcW w:w="2426" w:type="dxa"/>
            <w:tcBorders>
              <w:top w:val="single" w:sz="4" w:space="0" w:color="auto"/>
              <w:left w:val="nil"/>
              <w:bottom w:val="single" w:sz="4" w:space="0" w:color="auto"/>
              <w:right w:val="nil"/>
            </w:tcBorders>
            <w:shd w:val="clear" w:color="auto" w:fill="auto"/>
            <w:noWrap/>
            <w:vAlign w:val="center"/>
            <w:tcPrChange w:id="919" w:author="正典 松浦" w:date="2023-12-18T18:19:00Z">
              <w:tcPr>
                <w:tcW w:w="2426" w:type="dxa"/>
                <w:tcBorders>
                  <w:top w:val="single" w:sz="4" w:space="0" w:color="auto"/>
                  <w:left w:val="nil"/>
                  <w:bottom w:val="single" w:sz="4" w:space="0" w:color="auto"/>
                  <w:right w:val="nil"/>
                </w:tcBorders>
                <w:shd w:val="clear" w:color="auto" w:fill="auto"/>
                <w:noWrap/>
                <w:vAlign w:val="center"/>
              </w:tcPr>
            </w:tcPrChange>
          </w:tcPr>
          <w:p w14:paraId="3145526A" w14:textId="77777777" w:rsidR="00E22F82" w:rsidRPr="00080174" w:rsidRDefault="00E22F82" w:rsidP="007A4F96">
            <w:pPr>
              <w:ind w:firstLineChars="0" w:firstLine="0"/>
              <w:rPr>
                <w:ins w:id="920" w:author="正典 松浦" w:date="2023-12-18T17:40:00Z"/>
                <w:rFonts w:ascii="ＭＳ 明朝" w:hAnsi="ＭＳ 明朝"/>
                <w:color w:val="000000"/>
                <w:szCs w:val="22"/>
              </w:rPr>
            </w:pPr>
            <w:ins w:id="921" w:author="正典 松浦" w:date="2023-12-18T17:40:00Z">
              <w:r w:rsidRPr="00080174">
                <w:rPr>
                  <w:rFonts w:ascii="ＭＳ 明朝" w:hAnsi="ＭＳ 明朝" w:hint="eastAsia"/>
                  <w:color w:val="000000"/>
                  <w:szCs w:val="22"/>
                </w:rPr>
                <w:t>目的</w:t>
              </w:r>
            </w:ins>
          </w:p>
        </w:tc>
        <w:tc>
          <w:tcPr>
            <w:tcW w:w="1330" w:type="dxa"/>
            <w:tcBorders>
              <w:top w:val="single" w:sz="4" w:space="0" w:color="auto"/>
              <w:left w:val="nil"/>
              <w:bottom w:val="single" w:sz="4" w:space="0" w:color="auto"/>
              <w:right w:val="nil"/>
            </w:tcBorders>
            <w:shd w:val="clear" w:color="auto" w:fill="auto"/>
            <w:noWrap/>
            <w:vAlign w:val="center"/>
            <w:tcPrChange w:id="922" w:author="正典 松浦" w:date="2023-12-18T18:19:00Z">
              <w:tcPr>
                <w:tcW w:w="1330" w:type="dxa"/>
                <w:tcBorders>
                  <w:top w:val="single" w:sz="4" w:space="0" w:color="auto"/>
                  <w:left w:val="nil"/>
                  <w:bottom w:val="single" w:sz="4" w:space="0" w:color="auto"/>
                  <w:right w:val="nil"/>
                </w:tcBorders>
                <w:shd w:val="clear" w:color="auto" w:fill="auto"/>
                <w:noWrap/>
                <w:vAlign w:val="center"/>
              </w:tcPr>
            </w:tcPrChange>
          </w:tcPr>
          <w:p w14:paraId="4B776EF8" w14:textId="77777777" w:rsidR="00E22F82" w:rsidRPr="00080174" w:rsidRDefault="00E22F82" w:rsidP="00C2104E">
            <w:pPr>
              <w:ind w:firstLineChars="0" w:firstLine="0"/>
              <w:jc w:val="right"/>
              <w:rPr>
                <w:ins w:id="923" w:author="正典 松浦" w:date="2023-12-18T17:40:00Z"/>
                <w:rFonts w:ascii="ＭＳ 明朝" w:hAnsi="ＭＳ 明朝"/>
                <w:color w:val="000000"/>
                <w:szCs w:val="22"/>
              </w:rPr>
            </w:pPr>
            <w:ins w:id="924" w:author="正典 松浦" w:date="2023-12-18T17:40:00Z">
              <w:r w:rsidRPr="00080174">
                <w:rPr>
                  <w:rFonts w:ascii="ＭＳ 明朝" w:hAnsi="ＭＳ 明朝" w:hint="eastAsia"/>
                  <w:color w:val="000000"/>
                  <w:szCs w:val="22"/>
                </w:rPr>
                <w:t>取引件数</w:t>
              </w:r>
            </w:ins>
          </w:p>
        </w:tc>
      </w:tr>
      <w:tr w:rsidR="00E22F82" w:rsidRPr="00627849" w14:paraId="0F90513C" w14:textId="77777777" w:rsidTr="00C2104E">
        <w:trPr>
          <w:trHeight w:val="340"/>
          <w:jc w:val="center"/>
          <w:ins w:id="925" w:author="正典 松浦" w:date="2023-12-18T17:40:00Z"/>
          <w:trPrChange w:id="926" w:author="正典 松浦" w:date="2023-12-18T18:19:00Z">
            <w:trPr>
              <w:trHeight w:val="374"/>
              <w:jc w:val="center"/>
            </w:trPr>
          </w:trPrChange>
        </w:trPr>
        <w:tc>
          <w:tcPr>
            <w:tcW w:w="2426" w:type="dxa"/>
            <w:tcBorders>
              <w:top w:val="single" w:sz="4" w:space="0" w:color="auto"/>
              <w:left w:val="nil"/>
              <w:right w:val="nil"/>
            </w:tcBorders>
            <w:shd w:val="clear" w:color="auto" w:fill="auto"/>
            <w:noWrap/>
            <w:vAlign w:val="center"/>
            <w:hideMark/>
            <w:tcPrChange w:id="927" w:author="正典 松浦" w:date="2023-12-18T18:19:00Z">
              <w:tcPr>
                <w:tcW w:w="2426" w:type="dxa"/>
                <w:tcBorders>
                  <w:top w:val="single" w:sz="4" w:space="0" w:color="auto"/>
                  <w:left w:val="nil"/>
                  <w:right w:val="nil"/>
                </w:tcBorders>
                <w:shd w:val="clear" w:color="auto" w:fill="auto"/>
                <w:noWrap/>
                <w:vAlign w:val="center"/>
                <w:hideMark/>
              </w:tcPr>
            </w:tcPrChange>
          </w:tcPr>
          <w:p w14:paraId="6872AFDD" w14:textId="77777777" w:rsidR="00E22F82" w:rsidRPr="00080174" w:rsidRDefault="00E22F82" w:rsidP="007A4F96">
            <w:pPr>
              <w:ind w:firstLineChars="0" w:firstLine="0"/>
              <w:rPr>
                <w:ins w:id="928" w:author="正典 松浦" w:date="2023-12-18T17:40:00Z"/>
                <w:rFonts w:ascii="ＭＳ 明朝" w:hAnsi="ＭＳ 明朝"/>
                <w:color w:val="000000"/>
              </w:rPr>
            </w:pPr>
            <w:ins w:id="929" w:author="正典 松浦" w:date="2023-12-18T17:40:00Z">
              <w:r w:rsidRPr="00080174">
                <w:rPr>
                  <w:rFonts w:ascii="ＭＳ 明朝" w:hAnsi="ＭＳ 明朝" w:hint="eastAsia"/>
                </w:rPr>
                <w:t>商業用</w:t>
              </w:r>
            </w:ins>
          </w:p>
        </w:tc>
        <w:tc>
          <w:tcPr>
            <w:tcW w:w="1330" w:type="dxa"/>
            <w:tcBorders>
              <w:top w:val="single" w:sz="4" w:space="0" w:color="auto"/>
              <w:left w:val="nil"/>
              <w:right w:val="nil"/>
            </w:tcBorders>
            <w:shd w:val="clear" w:color="auto" w:fill="auto"/>
            <w:noWrap/>
            <w:vAlign w:val="center"/>
            <w:hideMark/>
            <w:tcPrChange w:id="930" w:author="正典 松浦" w:date="2023-12-18T18:19:00Z">
              <w:tcPr>
                <w:tcW w:w="1330" w:type="dxa"/>
                <w:tcBorders>
                  <w:top w:val="single" w:sz="4" w:space="0" w:color="auto"/>
                  <w:left w:val="nil"/>
                  <w:right w:val="nil"/>
                </w:tcBorders>
                <w:shd w:val="clear" w:color="auto" w:fill="auto"/>
                <w:noWrap/>
                <w:vAlign w:val="center"/>
                <w:hideMark/>
              </w:tcPr>
            </w:tcPrChange>
          </w:tcPr>
          <w:p w14:paraId="12D1A414" w14:textId="4D331BF5" w:rsidR="00E22F82" w:rsidRPr="00080174" w:rsidRDefault="00567738">
            <w:pPr>
              <w:ind w:firstLineChars="0" w:firstLine="0"/>
              <w:jc w:val="right"/>
              <w:rPr>
                <w:ins w:id="931" w:author="正典 松浦" w:date="2023-12-18T17:40:00Z"/>
                <w:rFonts w:ascii="ＭＳ 明朝" w:hAnsi="ＭＳ 明朝"/>
                <w:color w:val="000000"/>
              </w:rPr>
              <w:pPrChange w:id="932" w:author="正典 松浦" w:date="2023-12-18T18:19:00Z">
                <w:pPr>
                  <w:ind w:firstLineChars="0" w:firstLine="0"/>
                </w:pPr>
              </w:pPrChange>
            </w:pPr>
            <w:ins w:id="933" w:author="正典 松浦" w:date="2023-12-18T18:17:00Z">
              <w:r w:rsidRPr="00080174">
                <w:rPr>
                  <w:rFonts w:ascii="ＭＳ 明朝" w:hAnsi="ＭＳ 明朝" w:hint="eastAsia"/>
                  <w:color w:val="000000"/>
                </w:rPr>
                <w:t>1</w:t>
              </w:r>
              <w:r w:rsidRPr="00080174">
                <w:rPr>
                  <w:rFonts w:ascii="ＭＳ 明朝" w:hAnsi="ＭＳ 明朝"/>
                  <w:color w:val="000000"/>
                </w:rPr>
                <w:t>087</w:t>
              </w:r>
            </w:ins>
          </w:p>
        </w:tc>
      </w:tr>
      <w:tr w:rsidR="00E22F82" w:rsidRPr="00627849" w14:paraId="5F98E9B2" w14:textId="77777777" w:rsidTr="00C2104E">
        <w:trPr>
          <w:trHeight w:val="340"/>
          <w:jc w:val="center"/>
          <w:ins w:id="934" w:author="正典 松浦" w:date="2023-12-18T17:40:00Z"/>
          <w:trPrChange w:id="935" w:author="正典 松浦" w:date="2023-12-18T18:19:00Z">
            <w:trPr>
              <w:trHeight w:val="374"/>
              <w:jc w:val="center"/>
            </w:trPr>
          </w:trPrChange>
        </w:trPr>
        <w:tc>
          <w:tcPr>
            <w:tcW w:w="2426" w:type="dxa"/>
            <w:tcBorders>
              <w:left w:val="nil"/>
              <w:right w:val="nil"/>
            </w:tcBorders>
            <w:shd w:val="clear" w:color="auto" w:fill="auto"/>
            <w:noWrap/>
            <w:vAlign w:val="center"/>
            <w:tcPrChange w:id="936" w:author="正典 松浦" w:date="2023-12-18T18:19:00Z">
              <w:tcPr>
                <w:tcW w:w="2426" w:type="dxa"/>
                <w:tcBorders>
                  <w:left w:val="nil"/>
                  <w:right w:val="nil"/>
                </w:tcBorders>
                <w:shd w:val="clear" w:color="auto" w:fill="auto"/>
                <w:noWrap/>
                <w:vAlign w:val="center"/>
              </w:tcPr>
            </w:tcPrChange>
          </w:tcPr>
          <w:p w14:paraId="2E892697" w14:textId="37AF1E60" w:rsidR="00E22F82" w:rsidRPr="00080174" w:rsidRDefault="00567738" w:rsidP="007A4F96">
            <w:pPr>
              <w:ind w:firstLineChars="0" w:firstLine="0"/>
              <w:rPr>
                <w:ins w:id="937" w:author="正典 松浦" w:date="2023-12-18T17:40:00Z"/>
                <w:rFonts w:ascii="ＭＳ 明朝" w:hAnsi="ＭＳ 明朝"/>
              </w:rPr>
            </w:pPr>
            <w:ins w:id="938" w:author="正典 松浦" w:date="2023-12-18T18:17:00Z">
              <w:r w:rsidRPr="00080174">
                <w:rPr>
                  <w:rFonts w:ascii="ＭＳ 明朝" w:hAnsi="ＭＳ 明朝" w:hint="eastAsia"/>
                </w:rPr>
                <w:t>動物園用</w:t>
              </w:r>
            </w:ins>
          </w:p>
        </w:tc>
        <w:tc>
          <w:tcPr>
            <w:tcW w:w="1330" w:type="dxa"/>
            <w:tcBorders>
              <w:left w:val="nil"/>
              <w:right w:val="nil"/>
            </w:tcBorders>
            <w:shd w:val="clear" w:color="auto" w:fill="auto"/>
            <w:noWrap/>
            <w:vAlign w:val="center"/>
            <w:tcPrChange w:id="939" w:author="正典 松浦" w:date="2023-12-18T18:19:00Z">
              <w:tcPr>
                <w:tcW w:w="1330" w:type="dxa"/>
                <w:tcBorders>
                  <w:left w:val="nil"/>
                  <w:right w:val="nil"/>
                </w:tcBorders>
                <w:shd w:val="clear" w:color="auto" w:fill="auto"/>
                <w:noWrap/>
                <w:vAlign w:val="center"/>
              </w:tcPr>
            </w:tcPrChange>
          </w:tcPr>
          <w:p w14:paraId="5E9A46BF" w14:textId="7C9022C2" w:rsidR="00E22F82" w:rsidRPr="00080174" w:rsidRDefault="00567738">
            <w:pPr>
              <w:ind w:firstLineChars="0" w:firstLine="0"/>
              <w:jc w:val="right"/>
              <w:rPr>
                <w:ins w:id="940" w:author="正典 松浦" w:date="2023-12-18T17:40:00Z"/>
                <w:rFonts w:ascii="ＭＳ 明朝" w:hAnsi="ＭＳ 明朝"/>
                <w:color w:val="000000"/>
                <w:szCs w:val="22"/>
              </w:rPr>
              <w:pPrChange w:id="941" w:author="正典 松浦" w:date="2023-12-18T18:19:00Z">
                <w:pPr>
                  <w:ind w:firstLineChars="0" w:firstLine="0"/>
                </w:pPr>
              </w:pPrChange>
            </w:pPr>
            <w:ins w:id="942" w:author="正典 松浦" w:date="2023-12-18T18:18:00Z">
              <w:r w:rsidRPr="00080174">
                <w:rPr>
                  <w:rFonts w:ascii="ＭＳ 明朝" w:hAnsi="ＭＳ 明朝" w:hint="eastAsia"/>
                  <w:color w:val="000000"/>
                  <w:szCs w:val="22"/>
                </w:rPr>
                <w:t>2</w:t>
              </w:r>
            </w:ins>
          </w:p>
        </w:tc>
      </w:tr>
      <w:tr w:rsidR="00E22F82" w:rsidRPr="00627849" w14:paraId="6273666C" w14:textId="77777777" w:rsidTr="00C2104E">
        <w:trPr>
          <w:trHeight w:val="340"/>
          <w:jc w:val="center"/>
          <w:ins w:id="943" w:author="正典 松浦" w:date="2023-12-18T17:40:00Z"/>
          <w:trPrChange w:id="944" w:author="正典 松浦" w:date="2023-12-18T18:19:00Z">
            <w:trPr>
              <w:trHeight w:val="374"/>
              <w:jc w:val="center"/>
            </w:trPr>
          </w:trPrChange>
        </w:trPr>
        <w:tc>
          <w:tcPr>
            <w:tcW w:w="2426" w:type="dxa"/>
            <w:tcBorders>
              <w:top w:val="nil"/>
              <w:left w:val="nil"/>
              <w:bottom w:val="single" w:sz="4" w:space="0" w:color="auto"/>
              <w:right w:val="nil"/>
            </w:tcBorders>
            <w:shd w:val="clear" w:color="auto" w:fill="auto"/>
            <w:noWrap/>
            <w:vAlign w:val="center"/>
            <w:hideMark/>
            <w:tcPrChange w:id="945" w:author="正典 松浦" w:date="2023-12-18T18:19:00Z">
              <w:tcPr>
                <w:tcW w:w="2426" w:type="dxa"/>
                <w:tcBorders>
                  <w:top w:val="nil"/>
                  <w:left w:val="nil"/>
                  <w:bottom w:val="single" w:sz="4" w:space="0" w:color="auto"/>
                  <w:right w:val="nil"/>
                </w:tcBorders>
                <w:shd w:val="clear" w:color="auto" w:fill="auto"/>
                <w:noWrap/>
                <w:vAlign w:val="center"/>
                <w:hideMark/>
              </w:tcPr>
            </w:tcPrChange>
          </w:tcPr>
          <w:p w14:paraId="084A497A" w14:textId="4B79BEFD" w:rsidR="00E22F82" w:rsidRPr="00080174" w:rsidRDefault="00567738" w:rsidP="007A4F96">
            <w:pPr>
              <w:ind w:firstLineChars="0" w:firstLine="0"/>
              <w:rPr>
                <w:ins w:id="946" w:author="正典 松浦" w:date="2023-12-18T17:40:00Z"/>
                <w:rFonts w:ascii="ＭＳ 明朝" w:hAnsi="ＭＳ 明朝"/>
                <w:color w:val="000000"/>
              </w:rPr>
            </w:pPr>
            <w:ins w:id="947" w:author="正典 松浦" w:date="2023-12-18T18:18:00Z">
              <w:r w:rsidRPr="00080174">
                <w:rPr>
                  <w:rFonts w:ascii="ＭＳ 明朝" w:hAnsi="ＭＳ 明朝" w:hint="eastAsia"/>
                  <w:color w:val="000000"/>
                </w:rPr>
                <w:t>サーカス</w:t>
              </w:r>
              <w:r w:rsidR="007F091E" w:rsidRPr="00080174">
                <w:rPr>
                  <w:rFonts w:ascii="ＭＳ 明朝" w:hAnsi="ＭＳ 明朝" w:hint="eastAsia"/>
                  <w:color w:val="000000"/>
                </w:rPr>
                <w:t>・</w:t>
              </w:r>
              <w:r w:rsidR="00E87349" w:rsidRPr="00080174">
                <w:rPr>
                  <w:rFonts w:ascii="ＭＳ 明朝" w:hAnsi="ＭＳ 明朝" w:hint="eastAsia"/>
                  <w:color w:val="000000"/>
                </w:rPr>
                <w:t>巡回展</w:t>
              </w:r>
              <w:r w:rsidR="0085427A" w:rsidRPr="00080174">
                <w:rPr>
                  <w:rFonts w:ascii="ＭＳ 明朝" w:hAnsi="ＭＳ 明朝" w:hint="eastAsia"/>
                  <w:color w:val="000000"/>
                </w:rPr>
                <w:t>用</w:t>
              </w:r>
            </w:ins>
          </w:p>
        </w:tc>
        <w:tc>
          <w:tcPr>
            <w:tcW w:w="1330" w:type="dxa"/>
            <w:tcBorders>
              <w:top w:val="nil"/>
              <w:left w:val="nil"/>
              <w:bottom w:val="single" w:sz="4" w:space="0" w:color="auto"/>
              <w:right w:val="nil"/>
            </w:tcBorders>
            <w:shd w:val="clear" w:color="auto" w:fill="auto"/>
            <w:noWrap/>
            <w:vAlign w:val="center"/>
            <w:hideMark/>
            <w:tcPrChange w:id="948" w:author="正典 松浦" w:date="2023-12-18T18:19:00Z">
              <w:tcPr>
                <w:tcW w:w="1330" w:type="dxa"/>
                <w:tcBorders>
                  <w:top w:val="nil"/>
                  <w:left w:val="nil"/>
                  <w:bottom w:val="single" w:sz="4" w:space="0" w:color="auto"/>
                  <w:right w:val="nil"/>
                </w:tcBorders>
                <w:shd w:val="clear" w:color="auto" w:fill="auto"/>
                <w:noWrap/>
                <w:vAlign w:val="center"/>
                <w:hideMark/>
              </w:tcPr>
            </w:tcPrChange>
          </w:tcPr>
          <w:p w14:paraId="24F191CF" w14:textId="1DBDFD9E" w:rsidR="00E22F82" w:rsidRPr="00080174" w:rsidRDefault="00567738">
            <w:pPr>
              <w:ind w:firstLineChars="0" w:firstLine="0"/>
              <w:jc w:val="right"/>
              <w:rPr>
                <w:ins w:id="949" w:author="正典 松浦" w:date="2023-12-18T17:40:00Z"/>
                <w:rFonts w:ascii="ＭＳ 明朝" w:hAnsi="ＭＳ 明朝"/>
                <w:color w:val="000000"/>
              </w:rPr>
              <w:pPrChange w:id="950" w:author="正典 松浦" w:date="2023-12-18T18:19:00Z">
                <w:pPr>
                  <w:ind w:firstLineChars="0" w:firstLine="0"/>
                </w:pPr>
              </w:pPrChange>
            </w:pPr>
            <w:ins w:id="951" w:author="正典 松浦" w:date="2023-12-18T18:18:00Z">
              <w:r w:rsidRPr="00080174">
                <w:rPr>
                  <w:rFonts w:ascii="ＭＳ 明朝" w:hAnsi="ＭＳ 明朝" w:hint="eastAsia"/>
                  <w:color w:val="000000"/>
                </w:rPr>
                <w:t>1</w:t>
              </w:r>
            </w:ins>
          </w:p>
        </w:tc>
      </w:tr>
    </w:tbl>
    <w:p w14:paraId="002D2E3B" w14:textId="6266E74F" w:rsidR="00E22F82" w:rsidRPr="00080174" w:rsidRDefault="00E22F82" w:rsidP="00E22F82">
      <w:pPr>
        <w:ind w:firstLineChars="0" w:firstLine="0"/>
        <w:jc w:val="center"/>
        <w:rPr>
          <w:ins w:id="952" w:author="正典 松浦" w:date="2023-12-18T17:40:00Z"/>
          <w:rFonts w:ascii="ＭＳ 明朝" w:hAnsi="ＭＳ 明朝"/>
          <w:szCs w:val="22"/>
        </w:rPr>
      </w:pPr>
      <w:ins w:id="953" w:author="正典 松浦" w:date="2023-12-18T17:40:00Z">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ins>
    </w:p>
    <w:p w14:paraId="60533D9C" w14:textId="23E1442D" w:rsidR="00E22F82" w:rsidRPr="00080174" w:rsidRDefault="00E22F82" w:rsidP="0025049C">
      <w:pPr>
        <w:ind w:firstLine="220"/>
        <w:rPr>
          <w:ins w:id="954" w:author="正典 松浦" w:date="2023-12-18T17:40:00Z"/>
          <w:rFonts w:ascii="ＭＳ 明朝" w:hAnsi="ＭＳ 明朝"/>
          <w:szCs w:val="22"/>
        </w:rPr>
      </w:pPr>
      <w:ins w:id="955" w:author="正典 松浦" w:date="2023-12-18T17:40:00Z">
        <w:r w:rsidRPr="00080174">
          <w:rPr>
            <w:rFonts w:ascii="ＭＳ 明朝" w:hAnsi="ＭＳ 明朝" w:hint="eastAsia"/>
            <w:szCs w:val="22"/>
          </w:rPr>
          <w:t>次に、</w:t>
        </w:r>
      </w:ins>
      <w:ins w:id="956" w:author="正典 松浦" w:date="2023-12-19T13:00:00Z">
        <w:r w:rsidR="003F26D7" w:rsidRPr="00080174">
          <w:rPr>
            <w:rFonts w:ascii="ＭＳ 明朝" w:hAnsi="ＭＳ 明朝" w:hint="eastAsia"/>
            <w:szCs w:val="22"/>
          </w:rPr>
          <w:t>表</w:t>
        </w:r>
        <w:r w:rsidR="00772B3B" w:rsidRPr="00080174">
          <w:rPr>
            <w:rFonts w:ascii="ＭＳ 明朝" w:hAnsi="ＭＳ 明朝"/>
            <w:szCs w:val="22"/>
          </w:rPr>
          <w:t>1</w:t>
        </w:r>
        <w:r w:rsidR="00F55413" w:rsidRPr="00080174">
          <w:rPr>
            <w:rFonts w:ascii="ＭＳ 明朝" w:hAnsi="ＭＳ 明朝"/>
            <w:szCs w:val="22"/>
          </w:rPr>
          <w:t>0</w:t>
        </w:r>
      </w:ins>
      <w:ins w:id="957" w:author="正典 松浦" w:date="2023-12-18T17:40:00Z">
        <w:r w:rsidRPr="00080174">
          <w:rPr>
            <w:rFonts w:ascii="ＭＳ 明朝" w:hAnsi="ＭＳ 明朝" w:hint="eastAsia"/>
            <w:szCs w:val="22"/>
          </w:rPr>
          <w:t>で</w:t>
        </w:r>
      </w:ins>
      <w:ins w:id="958" w:author="正典 松浦" w:date="2023-12-19T16:50:00Z">
        <w:r w:rsidR="00C5442B" w:rsidRPr="00080174">
          <w:rPr>
            <w:rFonts w:ascii="ＭＳ 明朝" w:hAnsi="ＭＳ 明朝" w:hint="eastAsia"/>
            <w:szCs w:val="22"/>
          </w:rPr>
          <w:t>イシガメ</w:t>
        </w:r>
      </w:ins>
      <w:ins w:id="959" w:author="正典 松浦" w:date="2023-12-18T17:40:00Z">
        <w:r w:rsidRPr="00080174">
          <w:rPr>
            <w:rFonts w:ascii="ＭＳ 明朝" w:hAnsi="ＭＳ 明朝" w:hint="eastAsia"/>
            <w:szCs w:val="22"/>
          </w:rPr>
          <w:t>科の次に輸入件数が多い</w:t>
        </w:r>
      </w:ins>
      <w:ins w:id="960" w:author="正典 松浦" w:date="2023-12-19T16:50:00Z">
        <w:r w:rsidR="00C5442B" w:rsidRPr="00080174">
          <w:rPr>
            <w:rFonts w:ascii="ＭＳ 明朝" w:hAnsi="ＭＳ 明朝" w:hint="eastAsia"/>
            <w:szCs w:val="22"/>
          </w:rPr>
          <w:t>スッポン</w:t>
        </w:r>
      </w:ins>
      <w:ins w:id="961" w:author="正典 松浦" w:date="2023-12-18T17:40:00Z">
        <w:r w:rsidRPr="00080174">
          <w:rPr>
            <w:rFonts w:ascii="ＭＳ 明朝" w:hAnsi="ＭＳ 明朝" w:hint="eastAsia"/>
            <w:szCs w:val="22"/>
          </w:rPr>
          <w:t>科の野生動物取引について考察を行う。</w:t>
        </w:r>
        <w:r w:rsidRPr="00080174">
          <w:rPr>
            <w:rFonts w:ascii="ＭＳ 明朝" w:hAnsi="ＭＳ 明朝"/>
            <w:szCs w:val="22"/>
          </w:rPr>
          <w:fldChar w:fldCharType="begin"/>
        </w:r>
        <w:r w:rsidRPr="00080174">
          <w:rPr>
            <w:rFonts w:ascii="ＭＳ 明朝" w:hAnsi="ＭＳ 明朝"/>
            <w:szCs w:val="22"/>
          </w:rPr>
          <w:instrText xml:space="preserve"> </w:instrText>
        </w:r>
        <w:r w:rsidRPr="00080174">
          <w:rPr>
            <w:rFonts w:ascii="ＭＳ 明朝" w:hAnsi="ＭＳ 明朝" w:hint="eastAsia"/>
            <w:szCs w:val="22"/>
          </w:rPr>
          <w:instrText>REF _Ref141397919 \h</w:instrText>
        </w:r>
        <w:r w:rsidRPr="00080174">
          <w:rPr>
            <w:rFonts w:ascii="ＭＳ 明朝" w:hAnsi="ＭＳ 明朝"/>
            <w:szCs w:val="22"/>
          </w:rPr>
          <w:instrText xml:space="preserve">  \* MERGEFORMAT </w:instrText>
        </w:r>
      </w:ins>
      <w:r w:rsidRPr="00080174">
        <w:rPr>
          <w:rFonts w:ascii="ＭＳ 明朝" w:hAnsi="ＭＳ 明朝"/>
          <w:szCs w:val="22"/>
        </w:rPr>
      </w:r>
      <w:ins w:id="962" w:author="正典 松浦" w:date="2023-12-18T17:40:00Z">
        <w:r w:rsidRPr="00080174">
          <w:rPr>
            <w:rFonts w:ascii="ＭＳ 明朝" w:hAnsi="ＭＳ 明朝"/>
            <w:szCs w:val="22"/>
          </w:rPr>
          <w:fldChar w:fldCharType="separate"/>
        </w:r>
        <w:r w:rsidRPr="00080174">
          <w:rPr>
            <w:rFonts w:ascii="ＭＳ 明朝" w:hAnsi="ＭＳ 明朝"/>
            <w:szCs w:val="22"/>
          </w:rPr>
          <w:t>表</w:t>
        </w:r>
        <w:r w:rsidRPr="00080174">
          <w:rPr>
            <w:rFonts w:ascii="ＭＳ 明朝" w:hAnsi="ＭＳ 明朝"/>
            <w:szCs w:val="22"/>
          </w:rPr>
          <w:fldChar w:fldCharType="end"/>
        </w:r>
      </w:ins>
      <w:ins w:id="963" w:author="正典 松浦" w:date="2023-12-19T13:00:00Z">
        <w:r w:rsidR="00CC1A04" w:rsidRPr="00080174">
          <w:rPr>
            <w:rFonts w:ascii="ＭＳ 明朝" w:hAnsi="ＭＳ 明朝"/>
            <w:szCs w:val="22"/>
          </w:rPr>
          <w:t>14</w:t>
        </w:r>
      </w:ins>
      <w:ins w:id="964" w:author="正典 松浦" w:date="2023-12-18T17:40:00Z">
        <w:r w:rsidRPr="00080174">
          <w:rPr>
            <w:rFonts w:ascii="ＭＳ 明朝" w:hAnsi="ＭＳ 明朝" w:hint="eastAsia"/>
            <w:szCs w:val="22"/>
          </w:rPr>
          <w:t>は</w:t>
        </w:r>
      </w:ins>
      <w:ins w:id="965" w:author="正典 松浦" w:date="2023-12-19T15:41:00Z">
        <w:r w:rsidR="00727773" w:rsidRPr="00080174">
          <w:rPr>
            <w:rFonts w:ascii="ＭＳ 明朝" w:hAnsi="ＭＳ 明朝" w:hint="eastAsia"/>
            <w:szCs w:val="22"/>
          </w:rPr>
          <w:t>中国</w:t>
        </w:r>
      </w:ins>
      <w:ins w:id="966" w:author="正典 松浦" w:date="2023-12-18T17:40:00Z">
        <w:r w:rsidRPr="00080174">
          <w:rPr>
            <w:rFonts w:ascii="ＭＳ 明朝" w:hAnsi="ＭＳ 明朝" w:hint="eastAsia"/>
            <w:szCs w:val="22"/>
          </w:rPr>
          <w:t>の</w:t>
        </w:r>
      </w:ins>
      <w:ins w:id="967" w:author="正典 松浦" w:date="2023-12-19T17:03:00Z">
        <w:r w:rsidR="004A3D35" w:rsidRPr="00080174">
          <w:rPr>
            <w:rFonts w:ascii="ＭＳ 明朝" w:hAnsi="ＭＳ 明朝" w:hint="eastAsia"/>
            <w:szCs w:val="22"/>
          </w:rPr>
          <w:t>スッポン</w:t>
        </w:r>
      </w:ins>
      <w:ins w:id="968" w:author="正典 松浦" w:date="2023-12-18T17:40:00Z">
        <w:r w:rsidRPr="00080174">
          <w:rPr>
            <w:rFonts w:ascii="ＭＳ 明朝" w:hAnsi="ＭＳ 明朝" w:hint="eastAsia"/>
            <w:szCs w:val="22"/>
          </w:rPr>
          <w:t>科の輸入相手国上位</w:t>
        </w:r>
      </w:ins>
      <w:ins w:id="969" w:author="正典 松浦" w:date="2023-12-19T17:03:00Z">
        <w:r w:rsidR="0018484E" w:rsidRPr="00080174">
          <w:rPr>
            <w:rFonts w:ascii="ＭＳ 明朝" w:hAnsi="ＭＳ 明朝" w:hint="eastAsia"/>
            <w:szCs w:val="22"/>
          </w:rPr>
          <w:t>3</w:t>
        </w:r>
      </w:ins>
      <w:ins w:id="970" w:author="正典 松浦" w:date="2023-12-18T17:40:00Z">
        <w:r w:rsidRPr="00080174">
          <w:rPr>
            <w:rFonts w:ascii="ＭＳ 明朝" w:hAnsi="ＭＳ 明朝" w:hint="eastAsia"/>
            <w:szCs w:val="22"/>
          </w:rPr>
          <w:t>か国を示しており、インドが輸入件数の大部分を占めていることがわかる。また、</w:t>
        </w:r>
      </w:ins>
      <w:ins w:id="971" w:author="正典 松浦" w:date="2023-12-19T17:03:00Z">
        <w:r w:rsidR="00C26261" w:rsidRPr="00080174">
          <w:rPr>
            <w:rFonts w:ascii="ＭＳ 明朝" w:hAnsi="ＭＳ 明朝" w:hint="eastAsia"/>
            <w:szCs w:val="22"/>
          </w:rPr>
          <w:t>マレーシア</w:t>
        </w:r>
      </w:ins>
      <w:ins w:id="972" w:author="正典 松浦" w:date="2023-12-18T17:40:00Z">
        <w:r w:rsidRPr="00080174">
          <w:rPr>
            <w:rFonts w:ascii="ＭＳ 明朝" w:hAnsi="ＭＳ 明朝" w:hint="eastAsia"/>
            <w:szCs w:val="22"/>
          </w:rPr>
          <w:t>もランクインしており、</w:t>
        </w:r>
      </w:ins>
      <w:ins w:id="973" w:author="正典 松浦" w:date="2023-12-19T17:03:00Z">
        <w:r w:rsidR="00710F83" w:rsidRPr="00080174">
          <w:rPr>
            <w:rFonts w:ascii="ＭＳ 明朝" w:hAnsi="ＭＳ 明朝" w:hint="eastAsia"/>
            <w:szCs w:val="22"/>
          </w:rPr>
          <w:t>中国はアジア圏での</w:t>
        </w:r>
      </w:ins>
      <w:ins w:id="974" w:author="正典 松浦" w:date="2023-12-19T17:04:00Z">
        <w:r w:rsidR="00710F83" w:rsidRPr="00080174">
          <w:rPr>
            <w:rFonts w:ascii="ＭＳ 明朝" w:hAnsi="ＭＳ 明朝" w:hint="eastAsia"/>
            <w:szCs w:val="22"/>
          </w:rPr>
          <w:t>スッポン</w:t>
        </w:r>
      </w:ins>
      <w:ins w:id="975" w:author="正典 松浦" w:date="2023-12-18T17:40:00Z">
        <w:r w:rsidRPr="00080174">
          <w:rPr>
            <w:rFonts w:ascii="ＭＳ 明朝" w:hAnsi="ＭＳ 明朝" w:hint="eastAsia"/>
            <w:szCs w:val="22"/>
          </w:rPr>
          <w:t>取引が盛んであると言える。</w:t>
        </w:r>
      </w:ins>
      <w:ins w:id="976" w:author="正典 松浦" w:date="2023-12-19T17:04:00Z">
        <w:r w:rsidR="0057222C" w:rsidRPr="00080174">
          <w:rPr>
            <w:rFonts w:ascii="ＭＳ 明朝" w:hAnsi="ＭＳ 明朝" w:hint="eastAsia"/>
            <w:szCs w:val="22"/>
          </w:rPr>
          <w:t>表14</w:t>
        </w:r>
      </w:ins>
      <w:ins w:id="977" w:author="正典 松浦" w:date="2023-12-18T17:40:00Z">
        <w:r w:rsidRPr="00080174">
          <w:rPr>
            <w:rFonts w:ascii="ＭＳ 明朝" w:hAnsi="ＭＳ 明朝" w:hint="eastAsia"/>
            <w:szCs w:val="22"/>
          </w:rPr>
          <w:t>は</w:t>
        </w:r>
      </w:ins>
      <w:ins w:id="978" w:author="正典 松浦" w:date="2023-12-19T18:17:00Z">
        <w:r w:rsidR="00C03661" w:rsidRPr="00080174">
          <w:rPr>
            <w:rFonts w:ascii="ＭＳ 明朝" w:hAnsi="ＭＳ 明朝" w:hint="eastAsia"/>
            <w:szCs w:val="22"/>
          </w:rPr>
          <w:t>中国のスッポン</w:t>
        </w:r>
        <w:r w:rsidR="00DE4EA2" w:rsidRPr="00080174">
          <w:rPr>
            <w:rFonts w:ascii="ＭＳ 明朝" w:hAnsi="ＭＳ 明朝" w:hint="eastAsia"/>
            <w:szCs w:val="22"/>
          </w:rPr>
          <w:t>科</w:t>
        </w:r>
        <w:r w:rsidR="00AB73FF" w:rsidRPr="00080174">
          <w:rPr>
            <w:rFonts w:ascii="ＭＳ 明朝" w:hAnsi="ＭＳ 明朝" w:hint="eastAsia"/>
            <w:szCs w:val="22"/>
          </w:rPr>
          <w:t>の</w:t>
        </w:r>
      </w:ins>
      <w:ins w:id="979" w:author="正典 松浦" w:date="2023-12-18T17:40:00Z">
        <w:r w:rsidRPr="00080174">
          <w:rPr>
            <w:rFonts w:ascii="ＭＳ 明朝" w:hAnsi="ＭＳ 明朝" w:hint="eastAsia"/>
            <w:szCs w:val="22"/>
          </w:rPr>
          <w:t>輸入目的上位</w:t>
        </w:r>
      </w:ins>
      <w:ins w:id="980" w:author="正典 松浦" w:date="2023-12-19T17:04:00Z">
        <w:r w:rsidR="00447BCE" w:rsidRPr="00080174">
          <w:rPr>
            <w:rFonts w:ascii="ＭＳ 明朝" w:hAnsi="ＭＳ 明朝" w:hint="eastAsia"/>
            <w:szCs w:val="22"/>
          </w:rPr>
          <w:t>2</w:t>
        </w:r>
      </w:ins>
      <w:ins w:id="981" w:author="正典 松浦" w:date="2023-12-18T17:40:00Z">
        <w:r w:rsidRPr="00080174">
          <w:rPr>
            <w:rFonts w:ascii="ＭＳ 明朝" w:hAnsi="ＭＳ 明朝" w:hint="eastAsia"/>
            <w:szCs w:val="22"/>
          </w:rPr>
          <w:t>件である。</w:t>
        </w:r>
      </w:ins>
      <w:ins w:id="982" w:author="正典 松浦" w:date="2023-12-19T18:18:00Z">
        <w:r w:rsidR="000766B4" w:rsidRPr="00080174">
          <w:rPr>
            <w:rFonts w:ascii="ＭＳ 明朝" w:hAnsi="ＭＳ 明朝" w:hint="eastAsia"/>
            <w:szCs w:val="22"/>
          </w:rPr>
          <w:t>ほぼすべてが商業用として輸入されており</w:t>
        </w:r>
      </w:ins>
      <w:ins w:id="983" w:author="正典 松浦" w:date="2023-12-19T18:57:00Z">
        <w:r w:rsidR="00E93647" w:rsidRPr="00080174">
          <w:rPr>
            <w:rFonts w:ascii="ＭＳ 明朝" w:hAnsi="ＭＳ 明朝" w:hint="eastAsia"/>
            <w:szCs w:val="22"/>
          </w:rPr>
          <w:t>輸入業者やブリーダーを通じて一般市民の手にわたっていると</w:t>
        </w:r>
        <w:r w:rsidR="008C4695" w:rsidRPr="00080174">
          <w:rPr>
            <w:rFonts w:ascii="ＭＳ 明朝" w:hAnsi="ＭＳ 明朝" w:hint="eastAsia"/>
            <w:szCs w:val="22"/>
          </w:rPr>
          <w:t>考えられる。</w:t>
        </w:r>
        <w:r w:rsidR="00DD4FA5" w:rsidRPr="00080174">
          <w:rPr>
            <w:rFonts w:ascii="ＭＳ 明朝" w:hAnsi="ＭＳ 明朝" w:hint="eastAsia"/>
            <w:szCs w:val="22"/>
          </w:rPr>
          <w:t>中国のカメ等の需要は非常に高く</w:t>
        </w:r>
      </w:ins>
      <w:ins w:id="984" w:author="正典 松浦" w:date="2023-12-19T19:09:00Z">
        <w:r w:rsidR="00CF1CC5" w:rsidRPr="00080174">
          <w:rPr>
            <w:rFonts w:ascii="ＭＳ 明朝" w:hAnsi="ＭＳ 明朝" w:hint="eastAsia"/>
            <w:szCs w:val="22"/>
          </w:rPr>
          <w:t>、</w:t>
        </w:r>
      </w:ins>
      <w:ins w:id="985" w:author="正典 松浦" w:date="2023-12-19T19:11:00Z">
        <w:r w:rsidR="00FA5DAE" w:rsidRPr="00080174">
          <w:rPr>
            <w:rFonts w:ascii="ＭＳ 明朝" w:hAnsi="ＭＳ 明朝" w:hint="eastAsia"/>
            <w:szCs w:val="22"/>
          </w:rPr>
          <w:t>カメやスッポンをから移る</w:t>
        </w:r>
      </w:ins>
      <w:ins w:id="986" w:author="正典 松浦" w:date="2023-12-19T19:14:00Z">
        <w:r w:rsidR="00C621A0" w:rsidRPr="00080174">
          <w:rPr>
            <w:rFonts w:ascii="ＭＳ 明朝" w:hAnsi="ＭＳ 明朝" w:hint="eastAsia"/>
            <w:szCs w:val="22"/>
          </w:rPr>
          <w:t>サルモネラ病などの</w:t>
        </w:r>
      </w:ins>
      <w:ins w:id="987" w:author="正典 松浦" w:date="2023-12-19T19:11:00Z">
        <w:r w:rsidR="00FA5DAE" w:rsidRPr="00080174">
          <w:rPr>
            <w:rFonts w:ascii="ＭＳ 明朝" w:hAnsi="ＭＳ 明朝" w:hint="eastAsia"/>
            <w:szCs w:val="22"/>
          </w:rPr>
          <w:t>感染症のリスクだけではなく、</w:t>
        </w:r>
        <w:r w:rsidR="00A322D7" w:rsidRPr="00080174">
          <w:rPr>
            <w:rFonts w:ascii="ＭＳ 明朝" w:hAnsi="ＭＳ 明朝" w:hint="eastAsia"/>
            <w:szCs w:val="22"/>
          </w:rPr>
          <w:t>絶滅の危機に瀕した</w:t>
        </w:r>
      </w:ins>
      <w:ins w:id="988" w:author="正典 松浦" w:date="2023-12-19T19:12:00Z">
        <w:r w:rsidR="00A322D7" w:rsidRPr="00080174">
          <w:rPr>
            <w:rFonts w:ascii="ＭＳ 明朝" w:hAnsi="ＭＳ 明朝" w:hint="eastAsia"/>
            <w:szCs w:val="22"/>
          </w:rPr>
          <w:t>多くの</w:t>
        </w:r>
      </w:ins>
      <w:ins w:id="989" w:author="正典 松浦" w:date="2023-12-19T19:11:00Z">
        <w:r w:rsidR="00A322D7" w:rsidRPr="00080174">
          <w:rPr>
            <w:rFonts w:ascii="ＭＳ 明朝" w:hAnsi="ＭＳ 明朝" w:hint="eastAsia"/>
            <w:szCs w:val="22"/>
          </w:rPr>
          <w:t>カメ</w:t>
        </w:r>
      </w:ins>
      <w:ins w:id="990" w:author="正典 松浦" w:date="2023-12-19T19:12:00Z">
        <w:r w:rsidR="00A322D7" w:rsidRPr="00080174">
          <w:rPr>
            <w:rFonts w:ascii="ＭＳ 明朝" w:hAnsi="ＭＳ 明朝" w:hint="eastAsia"/>
            <w:szCs w:val="22"/>
          </w:rPr>
          <w:t>が多大な影響を受けていることが考えられる</w:t>
        </w:r>
      </w:ins>
      <w:r w:rsidR="00390558" w:rsidRPr="00080174">
        <w:rPr>
          <w:rFonts w:ascii="ＭＳ 明朝" w:hAnsi="ＭＳ 明朝"/>
          <w:szCs w:val="22"/>
        </w:rPr>
        <w:fldChar w:fldCharType="begin"/>
      </w:r>
      <w:r w:rsidR="00390558" w:rsidRPr="00080174">
        <w:rPr>
          <w:rFonts w:ascii="ＭＳ 明朝" w:hAnsi="ＭＳ 明朝"/>
          <w:szCs w:val="22"/>
        </w:rPr>
        <w:instrText xml:space="preserve"> ADDIN ZOTERO_ITEM CSL_CITATION {"citationID":"uIXmfECx","properties":{"formattedCitation":"(Haitao\\uc0\\u12411{}\\uc0\\u12363{}, 2008)","plainCitation":"(Haitaoほか, 2008)","noteIndex":0},"citationItems":[{"id":816,"uris":["http://zotero.org/users/local/U3219zZl/items/8Z7HHFWI"],"itemData":{"id":816,"type":"article-journal","abstract":"One of the main threats to the survival of Asian turtles is the demand in China for turtles for use as food and medicine products. As the demand for turtle products escalated over the past 20 years entrepreneurs initiated commercial breeding facilities for profit. To gain a better understanding of the scale of the captive turtle trade we conducted a survey of the 1,499 large turtle farms known by branch offices of the Endangered Species Import and Export Management Office and the Provincial Forestry Bureaus. The results from the 684 respondent farms (46%) indicated that a total of &gt;300 million turtles are sold per year and are worth c. USD 750 million. Although the bulk of these figures comprise the common Chinese softshell turtle Pelodiscus sinensis many other species are also farmed, including Critically Endangered species and even species native to North America. As 54% of known farms did not respond to our survey we suggest that the trade in captive turtles is probably a multi-billion dollar industry. This is likely considering that many Chinese turtle farms operate covertly and are thus impossible to survey. The large scale of turtle farming in China raises questions about the impact of so many threatened turtles being bred and sold for profit. Because the commercial breeding of these species is so well developed and large in scale, the deleterious impact is serious and difficult to control.","container-title":"Oryx","DOI":"10.1017/S0030605308000562","ISSN":"1365-3008, 0030-6053","issue":"1","language":"en","note":"publisher: Cambridge University Press","page":"147-150","source":"Cambridge University Press","title":"Evidence for the massive scale of turtle farming in China","volume":"42","author":[{"family":"Haitao","given":"Shi"},{"family":"Parham","given":"James F."},{"family":"Zhiyong","given":"Fan"},{"family":"Meiling","given":"Hong"},{"family":"Feng","given":"Yin"}],"issued":{"date-parts":[["2008",1]]}}}],"schema":"https://github.com/citation-style-language/schema/raw/master/csl-citation.json"} </w:instrText>
      </w:r>
      <w:r w:rsidR="00390558" w:rsidRPr="00080174">
        <w:rPr>
          <w:rFonts w:ascii="ＭＳ 明朝" w:hAnsi="ＭＳ 明朝"/>
          <w:szCs w:val="22"/>
        </w:rPr>
        <w:fldChar w:fldCharType="separate"/>
      </w:r>
      <w:r w:rsidR="00390558" w:rsidRPr="00080174">
        <w:rPr>
          <w:rFonts w:ascii="ＭＳ 明朝" w:hAnsi="ＭＳ 明朝" w:cs="Times New Roman"/>
        </w:rPr>
        <w:t>(</w:t>
      </w:r>
      <w:proofErr w:type="spellStart"/>
      <w:r w:rsidR="00390558" w:rsidRPr="00080174">
        <w:rPr>
          <w:rFonts w:ascii="ＭＳ 明朝" w:hAnsi="ＭＳ 明朝" w:cs="Times New Roman"/>
        </w:rPr>
        <w:t>Haitao</w:t>
      </w:r>
      <w:proofErr w:type="spellEnd"/>
      <w:r w:rsidR="00390558" w:rsidRPr="00080174">
        <w:rPr>
          <w:rFonts w:ascii="ＭＳ 明朝" w:hAnsi="ＭＳ 明朝" w:cs="Times New Roman"/>
        </w:rPr>
        <w:t>ほか, 2008)</w:t>
      </w:r>
      <w:r w:rsidR="00390558" w:rsidRPr="00080174">
        <w:rPr>
          <w:rFonts w:ascii="ＭＳ 明朝" w:hAnsi="ＭＳ 明朝"/>
          <w:szCs w:val="22"/>
        </w:rPr>
        <w:fldChar w:fldCharType="end"/>
      </w:r>
      <w:ins w:id="991" w:author="正典 松浦" w:date="2023-12-19T19:12:00Z">
        <w:r w:rsidR="00A322D7" w:rsidRPr="00080174">
          <w:rPr>
            <w:rFonts w:ascii="ＭＳ 明朝" w:hAnsi="ＭＳ 明朝" w:hint="eastAsia"/>
            <w:szCs w:val="22"/>
          </w:rPr>
          <w:t>。</w:t>
        </w:r>
      </w:ins>
    </w:p>
    <w:p w14:paraId="746F8201" w14:textId="3D426B3D" w:rsidR="00E22F82" w:rsidRPr="00080174" w:rsidRDefault="00E22F82" w:rsidP="00E22F82">
      <w:pPr>
        <w:pStyle w:val="ad"/>
        <w:keepNext/>
        <w:ind w:firstLine="220"/>
        <w:rPr>
          <w:ins w:id="992" w:author="正典 松浦" w:date="2023-12-18T17:40:00Z"/>
          <w:rFonts w:ascii="ＭＳ 明朝" w:hAnsi="ＭＳ 明朝"/>
          <w:szCs w:val="22"/>
        </w:rPr>
      </w:pPr>
      <w:ins w:id="993" w:author="正典 松浦" w:date="2023-12-18T17:40:00Z">
        <w:r w:rsidRPr="00080174">
          <w:rPr>
            <w:rFonts w:ascii="ＭＳ 明朝" w:hAnsi="ＭＳ 明朝"/>
            <w:szCs w:val="22"/>
          </w:rPr>
          <w:t xml:space="preserve">表 </w:t>
        </w:r>
        <w:r w:rsidRPr="00080174">
          <w:rPr>
            <w:rFonts w:ascii="ＭＳ 明朝" w:hAnsi="ＭＳ 明朝"/>
            <w:szCs w:val="22"/>
          </w:rPr>
          <w:fldChar w:fldCharType="begin"/>
        </w:r>
        <w:r w:rsidRPr="00080174">
          <w:rPr>
            <w:rFonts w:ascii="ＭＳ 明朝" w:hAnsi="ＭＳ 明朝"/>
            <w:szCs w:val="22"/>
          </w:rPr>
          <w:instrText xml:space="preserve"> SEQ 表 \* ARABIC </w:instrText>
        </w:r>
        <w:r w:rsidRPr="00080174">
          <w:rPr>
            <w:rFonts w:ascii="ＭＳ 明朝" w:hAnsi="ＭＳ 明朝"/>
            <w:szCs w:val="22"/>
          </w:rPr>
          <w:fldChar w:fldCharType="separate"/>
        </w:r>
      </w:ins>
      <w:ins w:id="994" w:author="正典 松浦" w:date="2023-12-19T19:23:00Z">
        <w:r w:rsidR="00DB3E08" w:rsidRPr="00080174">
          <w:rPr>
            <w:rFonts w:ascii="ＭＳ 明朝" w:hAnsi="ＭＳ 明朝"/>
            <w:noProof/>
            <w:szCs w:val="22"/>
          </w:rPr>
          <w:t>13</w:t>
        </w:r>
      </w:ins>
      <w:ins w:id="995" w:author="正典 松浦" w:date="2023-12-18T17:40:00Z">
        <w:r w:rsidRPr="00080174">
          <w:rPr>
            <w:rFonts w:ascii="ＭＳ 明朝" w:hAnsi="ＭＳ 明朝"/>
            <w:szCs w:val="22"/>
          </w:rPr>
          <w:fldChar w:fldCharType="end"/>
        </w:r>
        <w:r w:rsidRPr="00080174">
          <w:rPr>
            <w:rFonts w:ascii="ＭＳ 明朝" w:hAnsi="ＭＳ 明朝" w:hint="eastAsia"/>
            <w:szCs w:val="22"/>
          </w:rPr>
          <w:t xml:space="preserve">　</w:t>
        </w:r>
      </w:ins>
      <w:ins w:id="996" w:author="正典 松浦" w:date="2023-12-19T08:49:00Z">
        <w:r w:rsidR="002244CC" w:rsidRPr="00080174">
          <w:rPr>
            <w:rFonts w:ascii="ＭＳ 明朝" w:hAnsi="ＭＳ 明朝" w:hint="eastAsia"/>
            <w:szCs w:val="22"/>
          </w:rPr>
          <w:t>中国のスッポン</w:t>
        </w:r>
      </w:ins>
      <w:ins w:id="997" w:author="正典 松浦" w:date="2023-12-18T17:40:00Z">
        <w:r w:rsidRPr="00080174">
          <w:rPr>
            <w:rFonts w:ascii="ＭＳ 明朝" w:hAnsi="ＭＳ 明朝" w:hint="eastAsia"/>
            <w:szCs w:val="22"/>
          </w:rPr>
          <w:t>科輸入上位5か国</w:t>
        </w:r>
      </w:ins>
    </w:p>
    <w:tbl>
      <w:tblPr>
        <w:tblW w:w="3342" w:type="dxa"/>
        <w:jc w:val="center"/>
        <w:tblCellMar>
          <w:left w:w="99" w:type="dxa"/>
          <w:right w:w="99" w:type="dxa"/>
        </w:tblCellMar>
        <w:tblLook w:val="04A0" w:firstRow="1" w:lastRow="0" w:firstColumn="1" w:lastColumn="0" w:noHBand="0" w:noVBand="1"/>
        <w:tblPrChange w:id="998" w:author="正典 松浦" w:date="2023-12-19T12:02:00Z">
          <w:tblPr>
            <w:tblW w:w="3342" w:type="dxa"/>
            <w:jc w:val="center"/>
            <w:tblCellMar>
              <w:left w:w="99" w:type="dxa"/>
              <w:right w:w="99" w:type="dxa"/>
            </w:tblCellMar>
            <w:tblLook w:val="04A0" w:firstRow="1" w:lastRow="0" w:firstColumn="1" w:lastColumn="0" w:noHBand="0" w:noVBand="1"/>
          </w:tblPr>
        </w:tblPrChange>
      </w:tblPr>
      <w:tblGrid>
        <w:gridCol w:w="1952"/>
        <w:gridCol w:w="1390"/>
        <w:tblGridChange w:id="999">
          <w:tblGrid>
            <w:gridCol w:w="1952"/>
            <w:gridCol w:w="1390"/>
          </w:tblGrid>
        </w:tblGridChange>
      </w:tblGrid>
      <w:tr w:rsidR="00E22F82" w:rsidRPr="00627849" w14:paraId="3E3752A3" w14:textId="77777777" w:rsidTr="00C54288">
        <w:trPr>
          <w:trHeight w:val="340"/>
          <w:jc w:val="center"/>
          <w:ins w:id="1000" w:author="正典 松浦" w:date="2023-12-18T17:40:00Z"/>
          <w:trPrChange w:id="1001" w:author="正典 松浦" w:date="2023-12-19T12:02:00Z">
            <w:trPr>
              <w:trHeight w:val="386"/>
              <w:jc w:val="center"/>
            </w:trPr>
          </w:trPrChange>
        </w:trPr>
        <w:tc>
          <w:tcPr>
            <w:tcW w:w="1952" w:type="dxa"/>
            <w:tcBorders>
              <w:top w:val="single" w:sz="4" w:space="0" w:color="auto"/>
              <w:left w:val="nil"/>
              <w:bottom w:val="nil"/>
              <w:right w:val="nil"/>
            </w:tcBorders>
            <w:shd w:val="clear" w:color="auto" w:fill="auto"/>
            <w:noWrap/>
            <w:vAlign w:val="center"/>
            <w:tcPrChange w:id="1002" w:author="正典 松浦" w:date="2023-12-19T12:02:00Z">
              <w:tcPr>
                <w:tcW w:w="1952" w:type="dxa"/>
                <w:tcBorders>
                  <w:top w:val="single" w:sz="4" w:space="0" w:color="auto"/>
                  <w:left w:val="nil"/>
                  <w:bottom w:val="nil"/>
                  <w:right w:val="nil"/>
                </w:tcBorders>
                <w:shd w:val="clear" w:color="auto" w:fill="auto"/>
                <w:noWrap/>
                <w:vAlign w:val="center"/>
              </w:tcPr>
            </w:tcPrChange>
          </w:tcPr>
          <w:p w14:paraId="74DB6402" w14:textId="77777777" w:rsidR="00E22F82" w:rsidRPr="00080174" w:rsidRDefault="00E22F82" w:rsidP="007A4F96">
            <w:pPr>
              <w:ind w:firstLine="220"/>
              <w:rPr>
                <w:ins w:id="1003" w:author="正典 松浦" w:date="2023-12-18T17:40:00Z"/>
                <w:rFonts w:ascii="ＭＳ 明朝" w:hAnsi="ＭＳ 明朝"/>
                <w:color w:val="000000"/>
                <w:szCs w:val="22"/>
              </w:rPr>
            </w:pPr>
            <w:ins w:id="1004" w:author="正典 松浦" w:date="2023-12-18T17:40:00Z">
              <w:r w:rsidRPr="00080174">
                <w:rPr>
                  <w:rFonts w:ascii="ＭＳ 明朝" w:hAnsi="ＭＳ 明朝" w:hint="eastAsia"/>
                  <w:color w:val="000000"/>
                  <w:szCs w:val="22"/>
                </w:rPr>
                <w:t>和名</w:t>
              </w:r>
            </w:ins>
          </w:p>
        </w:tc>
        <w:tc>
          <w:tcPr>
            <w:tcW w:w="1390" w:type="dxa"/>
            <w:tcBorders>
              <w:top w:val="single" w:sz="4" w:space="0" w:color="auto"/>
              <w:left w:val="nil"/>
              <w:bottom w:val="nil"/>
              <w:right w:val="nil"/>
            </w:tcBorders>
            <w:shd w:val="clear" w:color="auto" w:fill="auto"/>
            <w:noWrap/>
            <w:vAlign w:val="center"/>
            <w:tcPrChange w:id="1005" w:author="正典 松浦" w:date="2023-12-19T12:02:00Z">
              <w:tcPr>
                <w:tcW w:w="1390" w:type="dxa"/>
                <w:tcBorders>
                  <w:top w:val="single" w:sz="4" w:space="0" w:color="auto"/>
                  <w:left w:val="nil"/>
                  <w:bottom w:val="nil"/>
                  <w:right w:val="nil"/>
                </w:tcBorders>
                <w:shd w:val="clear" w:color="auto" w:fill="auto"/>
                <w:noWrap/>
                <w:vAlign w:val="center"/>
              </w:tcPr>
            </w:tcPrChange>
          </w:tcPr>
          <w:p w14:paraId="1F98A67A" w14:textId="77777777" w:rsidR="00E22F82" w:rsidRPr="00080174" w:rsidRDefault="00E22F82" w:rsidP="007A4F96">
            <w:pPr>
              <w:ind w:firstLine="220"/>
              <w:jc w:val="right"/>
              <w:rPr>
                <w:ins w:id="1006" w:author="正典 松浦" w:date="2023-12-18T17:40:00Z"/>
                <w:rFonts w:ascii="ＭＳ 明朝" w:hAnsi="ＭＳ 明朝"/>
                <w:color w:val="000000"/>
                <w:szCs w:val="22"/>
              </w:rPr>
            </w:pPr>
            <w:ins w:id="1007" w:author="正典 松浦" w:date="2023-12-18T17:40:00Z">
              <w:r w:rsidRPr="00080174">
                <w:rPr>
                  <w:rFonts w:ascii="ＭＳ 明朝" w:hAnsi="ＭＳ 明朝" w:hint="eastAsia"/>
                  <w:color w:val="000000"/>
                  <w:szCs w:val="22"/>
                </w:rPr>
                <w:t>取引件数</w:t>
              </w:r>
            </w:ins>
          </w:p>
        </w:tc>
      </w:tr>
      <w:tr w:rsidR="00E22F82" w:rsidRPr="00627849" w14:paraId="273A0496" w14:textId="77777777" w:rsidTr="00C54288">
        <w:trPr>
          <w:trHeight w:val="340"/>
          <w:jc w:val="center"/>
          <w:ins w:id="1008" w:author="正典 松浦" w:date="2023-12-18T17:40:00Z"/>
          <w:trPrChange w:id="1009" w:author="正典 松浦" w:date="2023-12-19T12:02:00Z">
            <w:trPr>
              <w:trHeight w:val="386"/>
              <w:jc w:val="center"/>
            </w:trPr>
          </w:trPrChange>
        </w:trPr>
        <w:tc>
          <w:tcPr>
            <w:tcW w:w="1952" w:type="dxa"/>
            <w:tcBorders>
              <w:top w:val="single" w:sz="4" w:space="0" w:color="auto"/>
              <w:left w:val="nil"/>
              <w:bottom w:val="nil"/>
              <w:right w:val="nil"/>
            </w:tcBorders>
            <w:shd w:val="clear" w:color="auto" w:fill="auto"/>
            <w:noWrap/>
            <w:hideMark/>
            <w:tcPrChange w:id="1010" w:author="正典 松浦" w:date="2023-12-19T12:02:00Z">
              <w:tcPr>
                <w:tcW w:w="1952" w:type="dxa"/>
                <w:tcBorders>
                  <w:top w:val="single" w:sz="4" w:space="0" w:color="auto"/>
                  <w:left w:val="nil"/>
                  <w:bottom w:val="nil"/>
                  <w:right w:val="nil"/>
                </w:tcBorders>
                <w:shd w:val="clear" w:color="auto" w:fill="auto"/>
                <w:noWrap/>
                <w:hideMark/>
              </w:tcPr>
            </w:tcPrChange>
          </w:tcPr>
          <w:p w14:paraId="6B6A1985" w14:textId="77777777" w:rsidR="00E22F82" w:rsidRPr="00080174" w:rsidRDefault="00E22F82" w:rsidP="007A4F96">
            <w:pPr>
              <w:ind w:firstLineChars="0" w:firstLine="0"/>
              <w:rPr>
                <w:ins w:id="1011" w:author="正典 松浦" w:date="2023-12-18T17:40:00Z"/>
                <w:rFonts w:ascii="ＭＳ 明朝" w:hAnsi="ＭＳ 明朝"/>
                <w:szCs w:val="22"/>
              </w:rPr>
            </w:pPr>
            <w:ins w:id="1012" w:author="正典 松浦" w:date="2023-12-18T17:40:00Z">
              <w:r w:rsidRPr="00080174">
                <w:rPr>
                  <w:rFonts w:ascii="ＭＳ 明朝" w:hAnsi="ＭＳ 明朝" w:hint="eastAsia"/>
                  <w:szCs w:val="22"/>
                </w:rPr>
                <w:t>インド</w:t>
              </w:r>
            </w:ins>
          </w:p>
        </w:tc>
        <w:tc>
          <w:tcPr>
            <w:tcW w:w="1390" w:type="dxa"/>
            <w:tcBorders>
              <w:top w:val="single" w:sz="4" w:space="0" w:color="auto"/>
              <w:left w:val="nil"/>
              <w:bottom w:val="nil"/>
              <w:right w:val="nil"/>
            </w:tcBorders>
            <w:shd w:val="clear" w:color="auto" w:fill="auto"/>
            <w:noWrap/>
            <w:vAlign w:val="center"/>
            <w:hideMark/>
            <w:tcPrChange w:id="1013" w:author="正典 松浦" w:date="2023-12-19T12:02:00Z">
              <w:tcPr>
                <w:tcW w:w="1390" w:type="dxa"/>
                <w:tcBorders>
                  <w:top w:val="single" w:sz="4" w:space="0" w:color="auto"/>
                  <w:left w:val="nil"/>
                  <w:bottom w:val="nil"/>
                  <w:right w:val="nil"/>
                </w:tcBorders>
                <w:shd w:val="clear" w:color="auto" w:fill="auto"/>
                <w:noWrap/>
                <w:vAlign w:val="center"/>
                <w:hideMark/>
              </w:tcPr>
            </w:tcPrChange>
          </w:tcPr>
          <w:p w14:paraId="6061E924" w14:textId="7D6F0DD9" w:rsidR="00E22F82" w:rsidRPr="00080174" w:rsidRDefault="00CA6360" w:rsidP="007A4F96">
            <w:pPr>
              <w:ind w:firstLine="220"/>
              <w:jc w:val="right"/>
              <w:rPr>
                <w:ins w:id="1014" w:author="正典 松浦" w:date="2023-12-18T17:40:00Z"/>
                <w:rFonts w:ascii="ＭＳ 明朝" w:hAnsi="ＭＳ 明朝"/>
                <w:color w:val="000000"/>
                <w:szCs w:val="22"/>
              </w:rPr>
            </w:pPr>
            <w:ins w:id="1015" w:author="正典 松浦" w:date="2023-12-19T12:01:00Z">
              <w:r w:rsidRPr="00080174">
                <w:rPr>
                  <w:rFonts w:ascii="ＭＳ 明朝" w:hAnsi="ＭＳ 明朝" w:hint="eastAsia"/>
                  <w:szCs w:val="22"/>
                </w:rPr>
                <w:t>496</w:t>
              </w:r>
            </w:ins>
          </w:p>
        </w:tc>
      </w:tr>
      <w:tr w:rsidR="00E22F82" w:rsidRPr="00627849" w14:paraId="5107DFAC" w14:textId="77777777" w:rsidTr="00C54288">
        <w:trPr>
          <w:trHeight w:val="340"/>
          <w:jc w:val="center"/>
          <w:ins w:id="1016" w:author="正典 松浦" w:date="2023-12-18T17:40:00Z"/>
          <w:trPrChange w:id="1017" w:author="正典 松浦" w:date="2023-12-19T12:02:00Z">
            <w:trPr>
              <w:trHeight w:val="386"/>
              <w:jc w:val="center"/>
            </w:trPr>
          </w:trPrChange>
        </w:trPr>
        <w:tc>
          <w:tcPr>
            <w:tcW w:w="1952" w:type="dxa"/>
            <w:tcBorders>
              <w:top w:val="nil"/>
              <w:left w:val="nil"/>
              <w:right w:val="nil"/>
            </w:tcBorders>
            <w:shd w:val="clear" w:color="auto" w:fill="auto"/>
            <w:noWrap/>
            <w:hideMark/>
            <w:tcPrChange w:id="1018" w:author="正典 松浦" w:date="2023-12-19T12:02:00Z">
              <w:tcPr>
                <w:tcW w:w="1952" w:type="dxa"/>
                <w:tcBorders>
                  <w:top w:val="nil"/>
                  <w:left w:val="nil"/>
                  <w:bottom w:val="nil"/>
                  <w:right w:val="nil"/>
                </w:tcBorders>
                <w:shd w:val="clear" w:color="auto" w:fill="auto"/>
                <w:noWrap/>
                <w:hideMark/>
              </w:tcPr>
            </w:tcPrChange>
          </w:tcPr>
          <w:p w14:paraId="77CEC7A7" w14:textId="4149641E" w:rsidR="00E22F82" w:rsidRPr="00080174" w:rsidRDefault="00C54288" w:rsidP="007A4F96">
            <w:pPr>
              <w:ind w:firstLineChars="0" w:firstLine="0"/>
              <w:rPr>
                <w:ins w:id="1019" w:author="正典 松浦" w:date="2023-12-18T17:40:00Z"/>
                <w:rFonts w:ascii="ＭＳ 明朝" w:hAnsi="ＭＳ 明朝"/>
                <w:color w:val="000000"/>
                <w:szCs w:val="22"/>
              </w:rPr>
            </w:pPr>
            <w:ins w:id="1020" w:author="正典 松浦" w:date="2023-12-19T12:02:00Z">
              <w:r w:rsidRPr="00080174">
                <w:rPr>
                  <w:rFonts w:ascii="ＭＳ 明朝" w:hAnsi="ＭＳ 明朝" w:hint="eastAsia"/>
                  <w:color w:val="000000"/>
                  <w:szCs w:val="22"/>
                </w:rPr>
                <w:t>マレーシア</w:t>
              </w:r>
            </w:ins>
          </w:p>
        </w:tc>
        <w:tc>
          <w:tcPr>
            <w:tcW w:w="1390" w:type="dxa"/>
            <w:tcBorders>
              <w:top w:val="nil"/>
              <w:left w:val="nil"/>
              <w:right w:val="nil"/>
            </w:tcBorders>
            <w:shd w:val="clear" w:color="auto" w:fill="auto"/>
            <w:noWrap/>
            <w:vAlign w:val="center"/>
            <w:hideMark/>
            <w:tcPrChange w:id="1021" w:author="正典 松浦" w:date="2023-12-19T12:02:00Z">
              <w:tcPr>
                <w:tcW w:w="1390" w:type="dxa"/>
                <w:tcBorders>
                  <w:top w:val="nil"/>
                  <w:left w:val="nil"/>
                  <w:bottom w:val="nil"/>
                  <w:right w:val="nil"/>
                </w:tcBorders>
                <w:shd w:val="clear" w:color="auto" w:fill="auto"/>
                <w:noWrap/>
                <w:vAlign w:val="center"/>
                <w:hideMark/>
              </w:tcPr>
            </w:tcPrChange>
          </w:tcPr>
          <w:p w14:paraId="52CE57B7" w14:textId="1D41C79A" w:rsidR="00E22F82" w:rsidRPr="00080174" w:rsidRDefault="00CA6360" w:rsidP="007A4F96">
            <w:pPr>
              <w:ind w:firstLine="220"/>
              <w:jc w:val="right"/>
              <w:rPr>
                <w:ins w:id="1022" w:author="正典 松浦" w:date="2023-12-18T17:40:00Z"/>
                <w:rFonts w:ascii="ＭＳ 明朝" w:hAnsi="ＭＳ 明朝"/>
                <w:color w:val="000000"/>
                <w:szCs w:val="22"/>
              </w:rPr>
            </w:pPr>
            <w:ins w:id="1023" w:author="正典 松浦" w:date="2023-12-19T12:01:00Z">
              <w:r w:rsidRPr="00080174">
                <w:rPr>
                  <w:rFonts w:ascii="ＭＳ 明朝" w:hAnsi="ＭＳ 明朝" w:hint="eastAsia"/>
                  <w:color w:val="000000"/>
                  <w:szCs w:val="22"/>
                </w:rPr>
                <w:t>8</w:t>
              </w:r>
            </w:ins>
          </w:p>
        </w:tc>
      </w:tr>
      <w:tr w:rsidR="00E22F82" w:rsidRPr="00627849" w14:paraId="5963CDBD" w14:textId="77777777" w:rsidTr="00C54288">
        <w:trPr>
          <w:trHeight w:val="340"/>
          <w:jc w:val="center"/>
          <w:ins w:id="1024" w:author="正典 松浦" w:date="2023-12-18T17:40:00Z"/>
          <w:trPrChange w:id="1025" w:author="正典 松浦" w:date="2023-12-19T12:02:00Z">
            <w:trPr>
              <w:trHeight w:val="386"/>
              <w:jc w:val="center"/>
            </w:trPr>
          </w:trPrChange>
        </w:trPr>
        <w:tc>
          <w:tcPr>
            <w:tcW w:w="1952" w:type="dxa"/>
            <w:tcBorders>
              <w:top w:val="nil"/>
              <w:left w:val="nil"/>
              <w:bottom w:val="single" w:sz="4" w:space="0" w:color="auto"/>
              <w:right w:val="nil"/>
            </w:tcBorders>
            <w:shd w:val="clear" w:color="auto" w:fill="auto"/>
            <w:noWrap/>
            <w:hideMark/>
            <w:tcPrChange w:id="1026" w:author="正典 松浦" w:date="2023-12-19T12:02:00Z">
              <w:tcPr>
                <w:tcW w:w="1952" w:type="dxa"/>
                <w:tcBorders>
                  <w:top w:val="nil"/>
                  <w:left w:val="nil"/>
                  <w:bottom w:val="nil"/>
                  <w:right w:val="nil"/>
                </w:tcBorders>
                <w:shd w:val="clear" w:color="auto" w:fill="auto"/>
                <w:noWrap/>
                <w:hideMark/>
              </w:tcPr>
            </w:tcPrChange>
          </w:tcPr>
          <w:p w14:paraId="361C9B4F" w14:textId="2512EE1F" w:rsidR="00E22F82" w:rsidRPr="00080174" w:rsidRDefault="00966492" w:rsidP="007A4F96">
            <w:pPr>
              <w:ind w:firstLineChars="0" w:firstLine="0"/>
              <w:rPr>
                <w:ins w:id="1027" w:author="正典 松浦" w:date="2023-12-18T17:40:00Z"/>
                <w:rFonts w:ascii="ＭＳ 明朝" w:hAnsi="ＭＳ 明朝"/>
                <w:color w:val="000000"/>
                <w:szCs w:val="22"/>
              </w:rPr>
            </w:pPr>
            <w:ins w:id="1028" w:author="正典 松浦" w:date="2023-12-19T12:02:00Z">
              <w:r w:rsidRPr="00080174">
                <w:rPr>
                  <w:rFonts w:ascii="ＭＳ 明朝" w:hAnsi="ＭＳ 明朝" w:hint="eastAsia"/>
                  <w:color w:val="000000"/>
                  <w:szCs w:val="22"/>
                </w:rPr>
                <w:t>フランス</w:t>
              </w:r>
            </w:ins>
          </w:p>
        </w:tc>
        <w:tc>
          <w:tcPr>
            <w:tcW w:w="1390" w:type="dxa"/>
            <w:tcBorders>
              <w:top w:val="nil"/>
              <w:left w:val="nil"/>
              <w:bottom w:val="single" w:sz="4" w:space="0" w:color="auto"/>
              <w:right w:val="nil"/>
            </w:tcBorders>
            <w:shd w:val="clear" w:color="auto" w:fill="auto"/>
            <w:noWrap/>
            <w:vAlign w:val="center"/>
            <w:hideMark/>
            <w:tcPrChange w:id="1029" w:author="正典 松浦" w:date="2023-12-19T12:02:00Z">
              <w:tcPr>
                <w:tcW w:w="1390" w:type="dxa"/>
                <w:tcBorders>
                  <w:top w:val="nil"/>
                  <w:left w:val="nil"/>
                  <w:bottom w:val="nil"/>
                  <w:right w:val="nil"/>
                </w:tcBorders>
                <w:shd w:val="clear" w:color="auto" w:fill="auto"/>
                <w:noWrap/>
                <w:vAlign w:val="center"/>
                <w:hideMark/>
              </w:tcPr>
            </w:tcPrChange>
          </w:tcPr>
          <w:p w14:paraId="027EE6AB" w14:textId="570A8528" w:rsidR="00E22F82" w:rsidRPr="00080174" w:rsidRDefault="00CA6360" w:rsidP="007A4F96">
            <w:pPr>
              <w:ind w:firstLineChars="0" w:firstLine="0"/>
              <w:jc w:val="right"/>
              <w:rPr>
                <w:ins w:id="1030" w:author="正典 松浦" w:date="2023-12-18T17:40:00Z"/>
                <w:rFonts w:ascii="ＭＳ 明朝" w:hAnsi="ＭＳ 明朝"/>
                <w:color w:val="000000"/>
                <w:szCs w:val="22"/>
              </w:rPr>
            </w:pPr>
            <w:ins w:id="1031" w:author="正典 松浦" w:date="2023-12-19T12:02:00Z">
              <w:r w:rsidRPr="00080174">
                <w:rPr>
                  <w:rFonts w:ascii="ＭＳ 明朝" w:hAnsi="ＭＳ 明朝" w:hint="eastAsia"/>
                  <w:color w:val="000000"/>
                  <w:szCs w:val="22"/>
                </w:rPr>
                <w:t>1</w:t>
              </w:r>
            </w:ins>
          </w:p>
        </w:tc>
      </w:tr>
    </w:tbl>
    <w:p w14:paraId="6EA8219C" w14:textId="77777777" w:rsidR="00E22F82" w:rsidRPr="00080174" w:rsidRDefault="00E22F82" w:rsidP="00E22F82">
      <w:pPr>
        <w:ind w:firstLine="220"/>
        <w:jc w:val="center"/>
        <w:rPr>
          <w:ins w:id="1032" w:author="正典 松浦" w:date="2023-12-18T17:40:00Z"/>
          <w:rFonts w:ascii="ＭＳ 明朝" w:hAnsi="ＭＳ 明朝"/>
          <w:szCs w:val="22"/>
        </w:rPr>
      </w:pPr>
      <w:ins w:id="1033" w:author="正典 松浦" w:date="2023-12-18T17:40:00Z">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ins>
    </w:p>
    <w:p w14:paraId="431E4CA4" w14:textId="10C33D3B" w:rsidR="00E22F82" w:rsidRPr="00080174" w:rsidDel="00D057CD" w:rsidRDefault="00E22F82" w:rsidP="00E22F82">
      <w:pPr>
        <w:pStyle w:val="ad"/>
        <w:keepNext/>
        <w:ind w:firstLine="220"/>
        <w:rPr>
          <w:ins w:id="1034" w:author="正典 松浦" w:date="2023-12-18T17:40:00Z"/>
          <w:rFonts w:ascii="ＭＳ 明朝" w:hAnsi="ＭＳ 明朝"/>
          <w:szCs w:val="22"/>
        </w:rPr>
      </w:pPr>
      <w:ins w:id="1035" w:author="正典 松浦" w:date="2023-12-18T17:40:00Z">
        <w:r w:rsidRPr="00080174">
          <w:rPr>
            <w:rFonts w:ascii="ＭＳ 明朝" w:hAnsi="ＭＳ 明朝"/>
            <w:szCs w:val="22"/>
          </w:rPr>
          <w:t xml:space="preserve">表 </w:t>
        </w:r>
        <w:r w:rsidRPr="00080174">
          <w:rPr>
            <w:rFonts w:ascii="ＭＳ 明朝" w:hAnsi="ＭＳ 明朝"/>
            <w:szCs w:val="22"/>
          </w:rPr>
          <w:fldChar w:fldCharType="begin"/>
        </w:r>
        <w:r w:rsidRPr="00080174">
          <w:rPr>
            <w:rFonts w:ascii="ＭＳ 明朝" w:hAnsi="ＭＳ 明朝"/>
            <w:szCs w:val="22"/>
          </w:rPr>
          <w:instrText xml:space="preserve"> SEQ 表 \* ARABIC </w:instrText>
        </w:r>
        <w:r w:rsidRPr="00080174">
          <w:rPr>
            <w:rFonts w:ascii="ＭＳ 明朝" w:hAnsi="ＭＳ 明朝"/>
            <w:szCs w:val="22"/>
          </w:rPr>
          <w:fldChar w:fldCharType="separate"/>
        </w:r>
      </w:ins>
      <w:ins w:id="1036" w:author="正典 松浦" w:date="2023-12-19T19:23:00Z">
        <w:r w:rsidR="00DB3E08" w:rsidRPr="00080174">
          <w:rPr>
            <w:rFonts w:ascii="ＭＳ 明朝" w:hAnsi="ＭＳ 明朝"/>
            <w:noProof/>
            <w:szCs w:val="22"/>
          </w:rPr>
          <w:t>14</w:t>
        </w:r>
      </w:ins>
      <w:ins w:id="1037" w:author="正典 松浦" w:date="2023-12-18T17:40:00Z">
        <w:r w:rsidRPr="00080174">
          <w:rPr>
            <w:rFonts w:ascii="ＭＳ 明朝" w:hAnsi="ＭＳ 明朝"/>
            <w:szCs w:val="22"/>
          </w:rPr>
          <w:fldChar w:fldCharType="end"/>
        </w:r>
        <w:r w:rsidRPr="00080174">
          <w:rPr>
            <w:rFonts w:ascii="ＭＳ 明朝" w:hAnsi="ＭＳ 明朝"/>
            <w:szCs w:val="22"/>
          </w:rPr>
          <w:t xml:space="preserve"> </w:t>
        </w:r>
      </w:ins>
      <w:ins w:id="1038" w:author="正典 松浦" w:date="2023-12-19T08:49:00Z">
        <w:r w:rsidR="002244CC" w:rsidRPr="00080174">
          <w:rPr>
            <w:rFonts w:ascii="ＭＳ 明朝" w:hAnsi="ＭＳ 明朝" w:hint="eastAsia"/>
            <w:szCs w:val="22"/>
          </w:rPr>
          <w:t>中国のスッポン</w:t>
        </w:r>
      </w:ins>
      <w:ins w:id="1039" w:author="正典 松浦" w:date="2023-12-18T17:40:00Z">
        <w:r w:rsidRPr="00080174">
          <w:rPr>
            <w:rFonts w:ascii="ＭＳ 明朝" w:hAnsi="ＭＳ 明朝" w:hint="eastAsia"/>
            <w:szCs w:val="22"/>
          </w:rPr>
          <w:t>科輸入目的</w:t>
        </w:r>
      </w:ins>
    </w:p>
    <w:tbl>
      <w:tblPr>
        <w:tblW w:w="3756" w:type="dxa"/>
        <w:jc w:val="center"/>
        <w:tblCellMar>
          <w:left w:w="99" w:type="dxa"/>
          <w:right w:w="99" w:type="dxa"/>
        </w:tblCellMar>
        <w:tblLook w:val="04A0" w:firstRow="1" w:lastRow="0" w:firstColumn="1" w:lastColumn="0" w:noHBand="0" w:noVBand="1"/>
      </w:tblPr>
      <w:tblGrid>
        <w:gridCol w:w="2426"/>
        <w:gridCol w:w="1330"/>
        <w:tblGridChange w:id="1040">
          <w:tblGrid>
            <w:gridCol w:w="2426"/>
            <w:gridCol w:w="1330"/>
          </w:tblGrid>
        </w:tblGridChange>
      </w:tblGrid>
      <w:tr w:rsidR="00E22F82" w:rsidRPr="00627849" w14:paraId="36726C3B" w14:textId="77777777" w:rsidTr="007A4F96">
        <w:trPr>
          <w:trHeight w:val="374"/>
          <w:jc w:val="center"/>
          <w:ins w:id="1041" w:author="正典 松浦" w:date="2023-12-18T17:40:00Z"/>
        </w:trPr>
        <w:tc>
          <w:tcPr>
            <w:tcW w:w="2426" w:type="dxa"/>
            <w:tcBorders>
              <w:top w:val="single" w:sz="4" w:space="0" w:color="auto"/>
              <w:left w:val="nil"/>
              <w:bottom w:val="single" w:sz="4" w:space="0" w:color="auto"/>
              <w:right w:val="nil"/>
            </w:tcBorders>
            <w:shd w:val="clear" w:color="auto" w:fill="auto"/>
            <w:noWrap/>
            <w:vAlign w:val="center"/>
          </w:tcPr>
          <w:p w14:paraId="7C6F09DD" w14:textId="77777777" w:rsidR="00E22F82" w:rsidRPr="00080174" w:rsidRDefault="00E22F82" w:rsidP="007A4F96">
            <w:pPr>
              <w:ind w:firstLineChars="0" w:firstLine="0"/>
              <w:rPr>
                <w:ins w:id="1042" w:author="正典 松浦" w:date="2023-12-18T17:40:00Z"/>
                <w:rFonts w:ascii="ＭＳ 明朝" w:hAnsi="ＭＳ 明朝"/>
                <w:color w:val="000000"/>
                <w:szCs w:val="22"/>
              </w:rPr>
            </w:pPr>
            <w:ins w:id="1043" w:author="正典 松浦" w:date="2023-12-18T17:40:00Z">
              <w:r w:rsidRPr="00080174">
                <w:rPr>
                  <w:rFonts w:ascii="ＭＳ 明朝" w:hAnsi="ＭＳ 明朝" w:hint="eastAsia"/>
                  <w:color w:val="000000"/>
                  <w:szCs w:val="22"/>
                </w:rPr>
                <w:t>目的</w:t>
              </w:r>
            </w:ins>
          </w:p>
        </w:tc>
        <w:tc>
          <w:tcPr>
            <w:tcW w:w="1330" w:type="dxa"/>
            <w:tcBorders>
              <w:top w:val="single" w:sz="4" w:space="0" w:color="auto"/>
              <w:left w:val="nil"/>
              <w:bottom w:val="single" w:sz="4" w:space="0" w:color="auto"/>
              <w:right w:val="nil"/>
            </w:tcBorders>
            <w:shd w:val="clear" w:color="auto" w:fill="auto"/>
            <w:noWrap/>
            <w:vAlign w:val="center"/>
          </w:tcPr>
          <w:p w14:paraId="4ADA5EC4" w14:textId="77777777" w:rsidR="00E22F82" w:rsidRPr="00080174" w:rsidRDefault="00E22F82" w:rsidP="007A4F96">
            <w:pPr>
              <w:ind w:firstLineChars="0" w:firstLine="0"/>
              <w:jc w:val="right"/>
              <w:rPr>
                <w:ins w:id="1044" w:author="正典 松浦" w:date="2023-12-18T17:40:00Z"/>
                <w:rFonts w:ascii="ＭＳ 明朝" w:hAnsi="ＭＳ 明朝"/>
                <w:color w:val="000000"/>
                <w:szCs w:val="22"/>
              </w:rPr>
            </w:pPr>
            <w:ins w:id="1045" w:author="正典 松浦" w:date="2023-12-18T17:40:00Z">
              <w:r w:rsidRPr="00080174">
                <w:rPr>
                  <w:rFonts w:ascii="ＭＳ 明朝" w:hAnsi="ＭＳ 明朝" w:hint="eastAsia"/>
                  <w:color w:val="000000"/>
                  <w:szCs w:val="22"/>
                </w:rPr>
                <w:t>取引件数</w:t>
              </w:r>
            </w:ins>
          </w:p>
        </w:tc>
      </w:tr>
      <w:tr w:rsidR="00E22F82" w:rsidRPr="00627849" w14:paraId="5F31D280" w14:textId="77777777" w:rsidTr="00946D35">
        <w:tblPrEx>
          <w:tblW w:w="3756" w:type="dxa"/>
          <w:jc w:val="center"/>
          <w:tblCellMar>
            <w:left w:w="99" w:type="dxa"/>
            <w:right w:w="99" w:type="dxa"/>
          </w:tblCellMar>
          <w:tblPrExChange w:id="1046" w:author="正典 松浦" w:date="2023-12-19T12:59:00Z">
            <w:tblPrEx>
              <w:tblW w:w="3756" w:type="dxa"/>
              <w:jc w:val="center"/>
              <w:tblCellMar>
                <w:left w:w="99" w:type="dxa"/>
                <w:right w:w="99" w:type="dxa"/>
              </w:tblCellMar>
            </w:tblPrEx>
          </w:tblPrExChange>
        </w:tblPrEx>
        <w:trPr>
          <w:trHeight w:val="374"/>
          <w:jc w:val="center"/>
          <w:ins w:id="1047" w:author="正典 松浦" w:date="2023-12-18T17:40:00Z"/>
          <w:trPrChange w:id="1048" w:author="正典 松浦" w:date="2023-12-19T12:59:00Z">
            <w:trPr>
              <w:trHeight w:val="374"/>
              <w:jc w:val="center"/>
            </w:trPr>
          </w:trPrChange>
        </w:trPr>
        <w:tc>
          <w:tcPr>
            <w:tcW w:w="2426" w:type="dxa"/>
            <w:tcBorders>
              <w:top w:val="single" w:sz="4" w:space="0" w:color="auto"/>
              <w:left w:val="nil"/>
              <w:right w:val="nil"/>
            </w:tcBorders>
            <w:shd w:val="clear" w:color="auto" w:fill="auto"/>
            <w:noWrap/>
            <w:vAlign w:val="center"/>
            <w:hideMark/>
            <w:tcPrChange w:id="1049" w:author="正典 松浦" w:date="2023-12-19T12:59:00Z">
              <w:tcPr>
                <w:tcW w:w="2426" w:type="dxa"/>
                <w:tcBorders>
                  <w:top w:val="single" w:sz="4" w:space="0" w:color="auto"/>
                  <w:left w:val="nil"/>
                  <w:right w:val="nil"/>
                </w:tcBorders>
                <w:shd w:val="clear" w:color="auto" w:fill="auto"/>
                <w:noWrap/>
                <w:vAlign w:val="center"/>
                <w:hideMark/>
              </w:tcPr>
            </w:tcPrChange>
          </w:tcPr>
          <w:p w14:paraId="5EAEE3E8" w14:textId="77777777" w:rsidR="00E22F82" w:rsidRPr="00080174" w:rsidRDefault="00E22F82" w:rsidP="007A4F96">
            <w:pPr>
              <w:ind w:firstLineChars="0" w:firstLine="0"/>
              <w:rPr>
                <w:ins w:id="1050" w:author="正典 松浦" w:date="2023-12-18T17:40:00Z"/>
                <w:rFonts w:ascii="ＭＳ 明朝" w:hAnsi="ＭＳ 明朝"/>
                <w:color w:val="000000"/>
              </w:rPr>
            </w:pPr>
            <w:ins w:id="1051" w:author="正典 松浦" w:date="2023-12-18T17:40:00Z">
              <w:r w:rsidRPr="00080174">
                <w:rPr>
                  <w:rFonts w:ascii="ＭＳ 明朝" w:hAnsi="ＭＳ 明朝" w:hint="eastAsia"/>
                </w:rPr>
                <w:t>商業用</w:t>
              </w:r>
            </w:ins>
          </w:p>
        </w:tc>
        <w:tc>
          <w:tcPr>
            <w:tcW w:w="1330" w:type="dxa"/>
            <w:tcBorders>
              <w:top w:val="single" w:sz="4" w:space="0" w:color="auto"/>
              <w:left w:val="nil"/>
              <w:right w:val="nil"/>
            </w:tcBorders>
            <w:shd w:val="clear" w:color="auto" w:fill="auto"/>
            <w:noWrap/>
            <w:vAlign w:val="center"/>
            <w:hideMark/>
            <w:tcPrChange w:id="1052" w:author="正典 松浦" w:date="2023-12-19T12:59:00Z">
              <w:tcPr>
                <w:tcW w:w="1330" w:type="dxa"/>
                <w:tcBorders>
                  <w:top w:val="single" w:sz="4" w:space="0" w:color="auto"/>
                  <w:left w:val="nil"/>
                  <w:right w:val="nil"/>
                </w:tcBorders>
                <w:shd w:val="clear" w:color="auto" w:fill="auto"/>
                <w:noWrap/>
                <w:vAlign w:val="center"/>
                <w:hideMark/>
              </w:tcPr>
            </w:tcPrChange>
          </w:tcPr>
          <w:p w14:paraId="766A1844" w14:textId="796361F6" w:rsidR="00E22F82" w:rsidRPr="00080174" w:rsidRDefault="00402332">
            <w:pPr>
              <w:ind w:firstLineChars="0" w:firstLine="0"/>
              <w:jc w:val="right"/>
              <w:rPr>
                <w:ins w:id="1053" w:author="正典 松浦" w:date="2023-12-18T17:40:00Z"/>
                <w:rFonts w:ascii="ＭＳ 明朝" w:hAnsi="ＭＳ 明朝"/>
                <w:color w:val="000000"/>
              </w:rPr>
              <w:pPrChange w:id="1054" w:author="正典 松浦" w:date="2023-12-19T12:59:00Z">
                <w:pPr>
                  <w:ind w:firstLineChars="0" w:firstLine="0"/>
                </w:pPr>
              </w:pPrChange>
            </w:pPr>
            <w:ins w:id="1055" w:author="正典 松浦" w:date="2023-12-19T12:01:00Z">
              <w:r w:rsidRPr="00080174">
                <w:rPr>
                  <w:rFonts w:ascii="ＭＳ 明朝" w:hAnsi="ＭＳ 明朝" w:hint="eastAsia"/>
                  <w:color w:val="000000"/>
                  <w:szCs w:val="22"/>
                </w:rPr>
                <w:t>504</w:t>
              </w:r>
            </w:ins>
          </w:p>
        </w:tc>
      </w:tr>
      <w:tr w:rsidR="00E22F82" w:rsidRPr="00627849" w14:paraId="2D325B81" w14:textId="77777777" w:rsidTr="00946D35">
        <w:tblPrEx>
          <w:tblW w:w="3756" w:type="dxa"/>
          <w:jc w:val="center"/>
          <w:tblCellMar>
            <w:left w:w="99" w:type="dxa"/>
            <w:right w:w="99" w:type="dxa"/>
          </w:tblCellMar>
          <w:tblPrExChange w:id="1056" w:author="正典 松浦" w:date="2023-12-19T12:59:00Z">
            <w:tblPrEx>
              <w:tblW w:w="3756" w:type="dxa"/>
              <w:jc w:val="center"/>
              <w:tblCellMar>
                <w:left w:w="99" w:type="dxa"/>
                <w:right w:w="99" w:type="dxa"/>
              </w:tblCellMar>
            </w:tblPrEx>
          </w:tblPrExChange>
        </w:tblPrEx>
        <w:trPr>
          <w:trHeight w:val="374"/>
          <w:jc w:val="center"/>
          <w:ins w:id="1057" w:author="正典 松浦" w:date="2023-12-18T17:40:00Z"/>
          <w:trPrChange w:id="1058" w:author="正典 松浦" w:date="2023-12-19T12:59:00Z">
            <w:trPr>
              <w:trHeight w:val="374"/>
              <w:jc w:val="center"/>
            </w:trPr>
          </w:trPrChange>
        </w:trPr>
        <w:tc>
          <w:tcPr>
            <w:tcW w:w="2426" w:type="dxa"/>
            <w:tcBorders>
              <w:left w:val="nil"/>
              <w:bottom w:val="single" w:sz="4" w:space="0" w:color="auto"/>
              <w:right w:val="nil"/>
            </w:tcBorders>
            <w:shd w:val="clear" w:color="auto" w:fill="auto"/>
            <w:noWrap/>
            <w:vAlign w:val="center"/>
            <w:tcPrChange w:id="1059" w:author="正典 松浦" w:date="2023-12-19T12:59:00Z">
              <w:tcPr>
                <w:tcW w:w="2426" w:type="dxa"/>
                <w:tcBorders>
                  <w:left w:val="nil"/>
                  <w:right w:val="nil"/>
                </w:tcBorders>
                <w:shd w:val="clear" w:color="auto" w:fill="auto"/>
                <w:noWrap/>
                <w:vAlign w:val="center"/>
              </w:tcPr>
            </w:tcPrChange>
          </w:tcPr>
          <w:p w14:paraId="156564A0" w14:textId="71CC771D" w:rsidR="00E22F82" w:rsidRPr="00080174" w:rsidRDefault="00402332" w:rsidP="007A4F96">
            <w:pPr>
              <w:ind w:firstLineChars="0" w:firstLine="0"/>
              <w:rPr>
                <w:ins w:id="1060" w:author="正典 松浦" w:date="2023-12-18T17:40:00Z"/>
                <w:rFonts w:ascii="ＭＳ 明朝" w:hAnsi="ＭＳ 明朝"/>
              </w:rPr>
            </w:pPr>
            <w:ins w:id="1061" w:author="正典 松浦" w:date="2023-12-19T12:01:00Z">
              <w:r w:rsidRPr="00080174">
                <w:rPr>
                  <w:rFonts w:ascii="ＭＳ 明朝" w:hAnsi="ＭＳ 明朝" w:hint="eastAsia"/>
                </w:rPr>
                <w:t>動物園</w:t>
              </w:r>
            </w:ins>
            <w:ins w:id="1062" w:author="正典 松浦" w:date="2023-12-18T17:40:00Z">
              <w:r w:rsidR="00E22F82" w:rsidRPr="00080174">
                <w:rPr>
                  <w:rFonts w:ascii="ＭＳ 明朝" w:hAnsi="ＭＳ 明朝" w:hint="eastAsia"/>
                </w:rPr>
                <w:t>利用</w:t>
              </w:r>
            </w:ins>
          </w:p>
        </w:tc>
        <w:tc>
          <w:tcPr>
            <w:tcW w:w="1330" w:type="dxa"/>
            <w:tcBorders>
              <w:left w:val="nil"/>
              <w:bottom w:val="single" w:sz="4" w:space="0" w:color="auto"/>
              <w:right w:val="nil"/>
            </w:tcBorders>
            <w:shd w:val="clear" w:color="auto" w:fill="auto"/>
            <w:noWrap/>
            <w:vAlign w:val="center"/>
            <w:tcPrChange w:id="1063" w:author="正典 松浦" w:date="2023-12-19T12:59:00Z">
              <w:tcPr>
                <w:tcW w:w="1330" w:type="dxa"/>
                <w:tcBorders>
                  <w:left w:val="nil"/>
                  <w:right w:val="nil"/>
                </w:tcBorders>
                <w:shd w:val="clear" w:color="auto" w:fill="auto"/>
                <w:noWrap/>
                <w:vAlign w:val="center"/>
              </w:tcPr>
            </w:tcPrChange>
          </w:tcPr>
          <w:p w14:paraId="6DD205B8" w14:textId="4B0FC876" w:rsidR="00E22F82" w:rsidRPr="00080174" w:rsidRDefault="00402332">
            <w:pPr>
              <w:ind w:firstLineChars="0" w:firstLine="0"/>
              <w:jc w:val="right"/>
              <w:rPr>
                <w:ins w:id="1064" w:author="正典 松浦" w:date="2023-12-18T17:40:00Z"/>
                <w:rFonts w:ascii="ＭＳ 明朝" w:hAnsi="ＭＳ 明朝"/>
                <w:color w:val="000000"/>
                <w:szCs w:val="22"/>
              </w:rPr>
              <w:pPrChange w:id="1065" w:author="正典 松浦" w:date="2023-12-19T12:59:00Z">
                <w:pPr>
                  <w:ind w:firstLineChars="0" w:firstLine="0"/>
                </w:pPr>
              </w:pPrChange>
            </w:pPr>
            <w:ins w:id="1066" w:author="正典 松浦" w:date="2023-12-19T12:01:00Z">
              <w:r w:rsidRPr="00080174">
                <w:rPr>
                  <w:rFonts w:ascii="ＭＳ 明朝" w:hAnsi="ＭＳ 明朝" w:hint="eastAsia"/>
                  <w:color w:val="000000"/>
                  <w:szCs w:val="22"/>
                </w:rPr>
                <w:t>1</w:t>
              </w:r>
            </w:ins>
          </w:p>
        </w:tc>
      </w:tr>
    </w:tbl>
    <w:p w14:paraId="773FA1C3" w14:textId="77777777" w:rsidR="00E22F82" w:rsidRPr="00080174" w:rsidRDefault="00E22F82" w:rsidP="00E22F82">
      <w:pPr>
        <w:ind w:firstLine="220"/>
        <w:jc w:val="center"/>
        <w:rPr>
          <w:ins w:id="1067" w:author="正典 松浦" w:date="2023-12-18T17:40:00Z"/>
          <w:rFonts w:ascii="ＭＳ 明朝" w:hAnsi="ＭＳ 明朝"/>
          <w:szCs w:val="22"/>
        </w:rPr>
      </w:pPr>
      <w:ins w:id="1068" w:author="正典 松浦" w:date="2023-12-18T17:40:00Z">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2件は輸入目的が不明であった。</w:t>
        </w:r>
      </w:ins>
    </w:p>
    <w:p w14:paraId="5F2DA734" w14:textId="3A9644FF" w:rsidR="00E22F82" w:rsidRPr="00627849" w:rsidRDefault="00E22F82" w:rsidP="00E22F82">
      <w:pPr>
        <w:ind w:firstLine="220"/>
        <w:rPr>
          <w:ins w:id="1069" w:author="正典 松浦" w:date="2023-12-18T17:40:00Z"/>
          <w:rFonts w:ascii="ＭＳ 明朝" w:hAnsi="ＭＳ 明朝"/>
          <w:rPrChange w:id="1070" w:author="正典 松浦" w:date="2023-12-19T20:15:00Z">
            <w:rPr>
              <w:ins w:id="1071" w:author="正典 松浦" w:date="2023-12-18T17:40:00Z"/>
            </w:rPr>
          </w:rPrChange>
        </w:rPr>
      </w:pPr>
      <w:ins w:id="1072" w:author="正典 松浦" w:date="2023-12-18T17:40:00Z">
        <w:r w:rsidRPr="00627849">
          <w:rPr>
            <w:rFonts w:ascii="ＭＳ 明朝" w:hAnsi="ＭＳ 明朝" w:hint="eastAsia"/>
            <w:rPrChange w:id="1073" w:author="正典 松浦" w:date="2023-12-19T20:15:00Z">
              <w:rPr>
                <w:rFonts w:hint="eastAsia"/>
              </w:rPr>
            </w:rPrChange>
          </w:rPr>
          <w:t>最後に</w:t>
        </w:r>
      </w:ins>
      <w:ins w:id="1074" w:author="正典 松浦" w:date="2023-12-19T17:05:00Z">
        <w:r w:rsidR="00944A71" w:rsidRPr="00080174">
          <w:rPr>
            <w:rFonts w:ascii="ＭＳ 明朝" w:hAnsi="ＭＳ 明朝" w:hint="eastAsia"/>
          </w:rPr>
          <w:t>スッポン</w:t>
        </w:r>
      </w:ins>
      <w:ins w:id="1075" w:author="正典 松浦" w:date="2023-12-18T17:40:00Z">
        <w:r w:rsidRPr="00627849">
          <w:rPr>
            <w:rFonts w:ascii="ＭＳ 明朝" w:hAnsi="ＭＳ 明朝" w:hint="eastAsia"/>
            <w:rPrChange w:id="1076" w:author="正典 松浦" w:date="2023-12-19T20:15:00Z">
              <w:rPr>
                <w:rFonts w:hint="eastAsia"/>
              </w:rPr>
            </w:rPrChange>
          </w:rPr>
          <w:t>科の次に取引件数が多かった</w:t>
        </w:r>
      </w:ins>
      <w:ins w:id="1077" w:author="正典 松浦" w:date="2023-12-19T17:05:00Z">
        <w:r w:rsidR="00E32C5A" w:rsidRPr="00080174">
          <w:rPr>
            <w:rFonts w:ascii="ＭＳ 明朝" w:hAnsi="ＭＳ 明朝" w:hint="eastAsia"/>
          </w:rPr>
          <w:t>インコ</w:t>
        </w:r>
      </w:ins>
      <w:ins w:id="1078" w:author="正典 松浦" w:date="2023-12-18T17:40:00Z">
        <w:r w:rsidRPr="00627849">
          <w:rPr>
            <w:rFonts w:ascii="ＭＳ 明朝" w:hAnsi="ＭＳ 明朝" w:hint="eastAsia"/>
            <w:rPrChange w:id="1079" w:author="正典 松浦" w:date="2023-12-19T20:15:00Z">
              <w:rPr>
                <w:rFonts w:hint="eastAsia"/>
              </w:rPr>
            </w:rPrChange>
          </w:rPr>
          <w:t>科の取引について分析をする。</w:t>
        </w:r>
      </w:ins>
      <w:ins w:id="1080" w:author="正典 松浦" w:date="2023-12-19T17:05:00Z">
        <w:r w:rsidR="001C33E4" w:rsidRPr="00080174">
          <w:rPr>
            <w:rFonts w:ascii="ＭＳ 明朝" w:hAnsi="ＭＳ 明朝" w:hint="eastAsia"/>
          </w:rPr>
          <w:t>スッポン</w:t>
        </w:r>
      </w:ins>
      <w:ins w:id="1081" w:author="正典 松浦" w:date="2023-12-18T17:40:00Z">
        <w:r w:rsidRPr="00627849">
          <w:rPr>
            <w:rFonts w:ascii="ＭＳ 明朝" w:hAnsi="ＭＳ 明朝" w:hint="eastAsia"/>
            <w:rPrChange w:id="1082" w:author="正典 松浦" w:date="2023-12-19T20:15:00Z">
              <w:rPr>
                <w:rFonts w:hint="eastAsia"/>
              </w:rPr>
            </w:rPrChange>
          </w:rPr>
          <w:t>科の取引は</w:t>
        </w:r>
      </w:ins>
      <w:ins w:id="1083" w:author="正典 松浦" w:date="2023-12-19T17:05:00Z">
        <w:r w:rsidR="00A16DD8" w:rsidRPr="00080174">
          <w:rPr>
            <w:rFonts w:ascii="ＭＳ 明朝" w:hAnsi="ＭＳ 明朝" w:hint="eastAsia"/>
          </w:rPr>
          <w:t>ガイアナ</w:t>
        </w:r>
      </w:ins>
      <w:ins w:id="1084" w:author="正典 松浦" w:date="2023-12-18T17:40:00Z">
        <w:r w:rsidRPr="00627849">
          <w:rPr>
            <w:rFonts w:ascii="ＭＳ 明朝" w:hAnsi="ＭＳ 明朝" w:hint="eastAsia"/>
            <w:rPrChange w:id="1085" w:author="正典 松浦" w:date="2023-12-19T20:15:00Z">
              <w:rPr>
                <w:rFonts w:hint="eastAsia"/>
              </w:rPr>
            </w:rPrChange>
          </w:rPr>
          <w:t>が最も多い</w:t>
        </w:r>
      </w:ins>
      <w:ins w:id="1086" w:author="正典 松浦" w:date="2023-12-19T17:05:00Z">
        <w:r w:rsidR="001C33E4" w:rsidRPr="00080174">
          <w:rPr>
            <w:rFonts w:ascii="ＭＳ 明朝" w:hAnsi="ＭＳ 明朝" w:hint="eastAsia"/>
          </w:rPr>
          <w:t>182</w:t>
        </w:r>
      </w:ins>
      <w:ins w:id="1087" w:author="正典 松浦" w:date="2023-12-18T17:40:00Z">
        <w:r w:rsidRPr="00627849">
          <w:rPr>
            <w:rFonts w:ascii="ＭＳ 明朝" w:hAnsi="ＭＳ 明朝" w:hint="eastAsia"/>
            <w:rPrChange w:id="1088" w:author="正典 松浦" w:date="2023-12-19T20:15:00Z">
              <w:rPr>
                <w:rFonts w:hint="eastAsia"/>
              </w:rPr>
            </w:rPrChange>
          </w:rPr>
          <w:t>件であり、</w:t>
        </w:r>
      </w:ins>
      <w:ins w:id="1089" w:author="正典 松浦" w:date="2023-12-19T17:05:00Z">
        <w:r w:rsidR="00D572FF" w:rsidRPr="00080174">
          <w:rPr>
            <w:rFonts w:ascii="ＭＳ 明朝" w:hAnsi="ＭＳ 明朝" w:hint="eastAsia"/>
          </w:rPr>
          <w:t>スリナム</w:t>
        </w:r>
      </w:ins>
      <w:ins w:id="1090" w:author="正典 松浦" w:date="2023-12-18T17:40:00Z">
        <w:r w:rsidRPr="00627849">
          <w:rPr>
            <w:rFonts w:ascii="ＭＳ 明朝" w:hAnsi="ＭＳ 明朝" w:hint="eastAsia"/>
            <w:rPrChange w:id="1091" w:author="正典 松浦" w:date="2023-12-19T20:15:00Z">
              <w:rPr>
                <w:rFonts w:hint="eastAsia"/>
              </w:rPr>
            </w:rPrChange>
          </w:rPr>
          <w:t>の</w:t>
        </w:r>
        <w:r w:rsidRPr="00627849">
          <w:rPr>
            <w:rFonts w:ascii="ＭＳ 明朝" w:hAnsi="ＭＳ 明朝" w:hint="eastAsia"/>
            <w:rPrChange w:id="1092" w:author="正典 松浦" w:date="2023-12-19T20:15:00Z">
              <w:rPr>
                <w:rFonts w:hint="eastAsia"/>
              </w:rPr>
            </w:rPrChange>
          </w:rPr>
          <w:t>8</w:t>
        </w:r>
      </w:ins>
      <w:ins w:id="1093" w:author="正典 松浦" w:date="2023-12-19T17:05:00Z">
        <w:r w:rsidR="00D572FF" w:rsidRPr="00080174">
          <w:rPr>
            <w:rFonts w:ascii="ＭＳ 明朝" w:hAnsi="ＭＳ 明朝" w:hint="eastAsia"/>
          </w:rPr>
          <w:t>6</w:t>
        </w:r>
      </w:ins>
      <w:ins w:id="1094" w:author="正典 松浦" w:date="2023-12-18T17:40:00Z">
        <w:r w:rsidRPr="00627849">
          <w:rPr>
            <w:rFonts w:ascii="ＭＳ 明朝" w:hAnsi="ＭＳ 明朝" w:hint="eastAsia"/>
            <w:rPrChange w:id="1095" w:author="正典 松浦" w:date="2023-12-19T20:15:00Z">
              <w:rPr>
                <w:rFonts w:hint="eastAsia"/>
              </w:rPr>
            </w:rPrChange>
          </w:rPr>
          <w:t>件、</w:t>
        </w:r>
      </w:ins>
      <w:ins w:id="1096" w:author="正典 松浦" w:date="2023-12-19T17:06:00Z">
        <w:r w:rsidR="00144A61" w:rsidRPr="00080174">
          <w:rPr>
            <w:rFonts w:ascii="ＭＳ 明朝" w:hAnsi="ＭＳ 明朝" w:hint="eastAsia"/>
          </w:rPr>
          <w:t>シンガポール</w:t>
        </w:r>
      </w:ins>
      <w:ins w:id="1097" w:author="正典 松浦" w:date="2023-12-18T17:40:00Z">
        <w:r w:rsidRPr="00627849">
          <w:rPr>
            <w:rFonts w:ascii="ＭＳ 明朝" w:hAnsi="ＭＳ 明朝" w:hint="eastAsia"/>
            <w:rPrChange w:id="1098" w:author="正典 松浦" w:date="2023-12-19T20:15:00Z">
              <w:rPr>
                <w:rFonts w:hint="eastAsia"/>
              </w:rPr>
            </w:rPrChange>
          </w:rPr>
          <w:t>の</w:t>
        </w:r>
        <w:r w:rsidRPr="00627849">
          <w:rPr>
            <w:rFonts w:ascii="ＭＳ 明朝" w:hAnsi="ＭＳ 明朝" w:hint="eastAsia"/>
            <w:rPrChange w:id="1099" w:author="正典 松浦" w:date="2023-12-19T20:15:00Z">
              <w:rPr>
                <w:rFonts w:hint="eastAsia"/>
              </w:rPr>
            </w:rPrChange>
          </w:rPr>
          <w:t>2</w:t>
        </w:r>
      </w:ins>
      <w:ins w:id="1100" w:author="正典 松浦" w:date="2023-12-19T17:06:00Z">
        <w:r w:rsidR="00144A61" w:rsidRPr="00080174">
          <w:rPr>
            <w:rFonts w:ascii="ＭＳ 明朝" w:hAnsi="ＭＳ 明朝" w:hint="eastAsia"/>
          </w:rPr>
          <w:t>3</w:t>
        </w:r>
      </w:ins>
      <w:ins w:id="1101" w:author="正典 松浦" w:date="2023-12-18T17:40:00Z">
        <w:r w:rsidRPr="00627849">
          <w:rPr>
            <w:rFonts w:ascii="ＭＳ 明朝" w:hAnsi="ＭＳ 明朝" w:hint="eastAsia"/>
            <w:rPrChange w:id="1102" w:author="正典 松浦" w:date="2023-12-19T20:15:00Z">
              <w:rPr>
                <w:rFonts w:hint="eastAsia"/>
              </w:rPr>
            </w:rPrChange>
          </w:rPr>
          <w:t>件と</w:t>
        </w:r>
        <w:r w:rsidRPr="00627849">
          <w:rPr>
            <w:rFonts w:ascii="ＭＳ 明朝" w:hAnsi="ＭＳ 明朝" w:hint="eastAsia"/>
            <w:rPrChange w:id="1103" w:author="正典 松浦" w:date="2023-12-19T20:15:00Z">
              <w:rPr>
                <w:rFonts w:hint="eastAsia"/>
              </w:rPr>
            </w:rPrChange>
          </w:rPr>
          <w:lastRenderedPageBreak/>
          <w:t>続いている。</w:t>
        </w:r>
      </w:ins>
      <w:ins w:id="1104" w:author="正典 松浦" w:date="2023-12-19T19:16:00Z">
        <w:r w:rsidR="009C0106" w:rsidRPr="00080174">
          <w:rPr>
            <w:rFonts w:ascii="ＭＳ 明朝" w:hAnsi="ＭＳ 明朝" w:hint="eastAsia"/>
            <w:szCs w:val="22"/>
          </w:rPr>
          <w:t>中国</w:t>
        </w:r>
      </w:ins>
      <w:ins w:id="1105" w:author="正典 松浦" w:date="2023-12-18T17:40:00Z">
        <w:r w:rsidRPr="00080174">
          <w:rPr>
            <w:rFonts w:ascii="ＭＳ 明朝" w:hAnsi="ＭＳ 明朝" w:hint="eastAsia"/>
            <w:szCs w:val="22"/>
          </w:rPr>
          <w:t>は</w:t>
        </w:r>
      </w:ins>
      <w:ins w:id="1106" w:author="正典 松浦" w:date="2023-12-19T19:17:00Z">
        <w:r w:rsidR="00CA0B26" w:rsidRPr="00080174">
          <w:rPr>
            <w:rFonts w:ascii="ＭＳ 明朝" w:hAnsi="ＭＳ 明朝" w:hint="eastAsia"/>
            <w:szCs w:val="22"/>
          </w:rPr>
          <w:t>インコ科</w:t>
        </w:r>
      </w:ins>
      <w:ins w:id="1107" w:author="正典 松浦" w:date="2023-12-18T17:40:00Z">
        <w:r w:rsidRPr="00080174">
          <w:rPr>
            <w:rFonts w:ascii="ＭＳ 明朝" w:hAnsi="ＭＳ 明朝" w:hint="eastAsia"/>
            <w:szCs w:val="22"/>
          </w:rPr>
          <w:t>を</w:t>
        </w:r>
      </w:ins>
      <w:ins w:id="1108" w:author="正典 松浦" w:date="2023-12-19T19:17:00Z">
        <w:r w:rsidR="00F061B4" w:rsidRPr="00080174">
          <w:rPr>
            <w:rFonts w:ascii="ＭＳ 明朝" w:hAnsi="ＭＳ 明朝" w:hint="eastAsia"/>
            <w:szCs w:val="22"/>
          </w:rPr>
          <w:t>ガイアナ、シンガポール、マリ</w:t>
        </w:r>
      </w:ins>
      <w:ins w:id="1109" w:author="正典 松浦" w:date="2023-12-18T17:40:00Z">
        <w:r w:rsidRPr="00080174">
          <w:rPr>
            <w:rFonts w:ascii="ＭＳ 明朝" w:hAnsi="ＭＳ 明朝" w:hint="eastAsia"/>
            <w:szCs w:val="22"/>
          </w:rPr>
          <w:t>とアジア・アフリカ</w:t>
        </w:r>
      </w:ins>
      <w:ins w:id="1110" w:author="正典 松浦" w:date="2023-12-19T19:17:00Z">
        <w:r w:rsidR="00F061B4" w:rsidRPr="00080174">
          <w:rPr>
            <w:rFonts w:ascii="ＭＳ 明朝" w:hAnsi="ＭＳ 明朝" w:hint="eastAsia"/>
            <w:szCs w:val="22"/>
          </w:rPr>
          <w:t>、ラテンアメリカ</w:t>
        </w:r>
      </w:ins>
      <w:ins w:id="1111" w:author="正典 松浦" w:date="2023-12-18T17:40:00Z">
        <w:r w:rsidRPr="00080174">
          <w:rPr>
            <w:rFonts w:ascii="ＭＳ 明朝" w:hAnsi="ＭＳ 明朝" w:hint="eastAsia"/>
            <w:szCs w:val="22"/>
          </w:rPr>
          <w:t>各国から幅広く輸入していることがわかる。</w:t>
        </w:r>
      </w:ins>
      <w:ins w:id="1112" w:author="正典 松浦" w:date="2023-12-19T19:14:00Z">
        <w:r w:rsidR="00A543DF" w:rsidRPr="00080174">
          <w:rPr>
            <w:rFonts w:ascii="ＭＳ 明朝" w:hAnsi="ＭＳ 明朝" w:hint="eastAsia"/>
            <w:szCs w:val="22"/>
          </w:rPr>
          <w:t>インコ科の</w:t>
        </w:r>
        <w:r w:rsidR="00A75461" w:rsidRPr="00080174">
          <w:rPr>
            <w:rFonts w:ascii="ＭＳ 明朝" w:hAnsi="ＭＳ 明朝" w:hint="eastAsia"/>
            <w:szCs w:val="22"/>
          </w:rPr>
          <w:t>野生動物も</w:t>
        </w:r>
      </w:ins>
      <w:ins w:id="1113" w:author="正典 松浦" w:date="2023-12-19T19:15:00Z">
        <w:r w:rsidR="008E3FA9" w:rsidRPr="00080174">
          <w:rPr>
            <w:rFonts w:ascii="ＭＳ 明朝" w:hAnsi="ＭＳ 明朝" w:hint="eastAsia"/>
            <w:szCs w:val="22"/>
          </w:rPr>
          <w:t>商業用として大多数が取引されており、</w:t>
        </w:r>
        <w:r w:rsidR="00090197" w:rsidRPr="00080174">
          <w:rPr>
            <w:rFonts w:ascii="ＭＳ 明朝" w:hAnsi="ＭＳ 明朝" w:hint="eastAsia"/>
            <w:szCs w:val="22"/>
          </w:rPr>
          <w:t>インコ科の輸入により、</w:t>
        </w:r>
        <w:r w:rsidR="00613FA5" w:rsidRPr="00080174">
          <w:rPr>
            <w:rFonts w:ascii="ＭＳ 明朝" w:hAnsi="ＭＳ 明朝" w:hint="eastAsia"/>
            <w:szCs w:val="22"/>
          </w:rPr>
          <w:t>高熱、頭痛、咳など</w:t>
        </w:r>
      </w:ins>
      <w:ins w:id="1114" w:author="正典 松浦" w:date="2023-12-19T19:16:00Z">
        <w:r w:rsidR="00613FA5" w:rsidRPr="00080174">
          <w:rPr>
            <w:rFonts w:ascii="ＭＳ 明朝" w:hAnsi="ＭＳ 明朝" w:hint="eastAsia"/>
            <w:szCs w:val="22"/>
          </w:rPr>
          <w:t>インフルエンザに似た症状を引き起こすオウム病への注意が必要であ</w:t>
        </w:r>
      </w:ins>
      <w:ins w:id="1115" w:author="正典 松浦" w:date="2023-12-19T19:17:00Z">
        <w:r w:rsidR="001C169F" w:rsidRPr="00080174">
          <w:rPr>
            <w:rFonts w:ascii="ＭＳ 明朝" w:hAnsi="ＭＳ 明朝" w:hint="eastAsia"/>
            <w:szCs w:val="22"/>
          </w:rPr>
          <w:t>る</w:t>
        </w:r>
      </w:ins>
      <w:r w:rsidR="00F94F6F" w:rsidRPr="00080174">
        <w:rPr>
          <w:rFonts w:ascii="ＭＳ 明朝" w:hAnsi="ＭＳ 明朝"/>
          <w:szCs w:val="22"/>
        </w:rPr>
        <w:fldChar w:fldCharType="begin"/>
      </w:r>
      <w:r w:rsidR="00F94F6F" w:rsidRPr="00080174">
        <w:rPr>
          <w:rFonts w:ascii="ＭＳ 明朝" w:hAnsi="ＭＳ 明朝"/>
          <w:szCs w:val="22"/>
        </w:rPr>
        <w:instrText xml:space="preserve"> ADDIN ZOTERO_ITEM CSL_CITATION {"citationID":"HAYLwLCm","properties":{"formattedCitation":"(\\uc0\\u20154{}\\uc0\\u29539{}\\uc0\\u20849{}\\uc0\\u36890{}\\uc0\\u24863{}\\uc0\\u26579{}\\uc0\\u30151{} | \\uc0\\u22823{}\\uc0\\u38442{}\\uc0\\u23567{}\\uc0\\u20816{}\\uc0\\u31185{}\\uc0\\u21307{}\\uc0\\u20250{}, 2006)","plainCitation":"(人獣共通感染症 | 大阪小児科医会, 2006)","noteIndex":0},"citationItems":[{"id":818,"uris":["http://zotero.org/users/local/U3219zZl/items/A9YB3TR9"],"itemData":{"id":818,"type":"webpage","title":"人獣共通感染症 | 大阪小児科医会","URL":"https://www.osk-pa.or.jp/child-care/cc8/01-infection/20060901459.html","accessed":{"date-parts":[["2023",12,19]]},"issued":{"date-parts":[["2006"]]}}}],"schema":"https://github.com/citation-style-language/schema/raw/master/csl-citation.json"} </w:instrText>
      </w:r>
      <w:r w:rsidR="00F94F6F" w:rsidRPr="00080174">
        <w:rPr>
          <w:rFonts w:ascii="ＭＳ 明朝" w:hAnsi="ＭＳ 明朝"/>
          <w:szCs w:val="22"/>
        </w:rPr>
        <w:fldChar w:fldCharType="separate"/>
      </w:r>
      <w:r w:rsidR="00F94F6F" w:rsidRPr="00080174">
        <w:rPr>
          <w:rFonts w:ascii="ＭＳ 明朝" w:hAnsi="ＭＳ 明朝" w:cs="Times New Roman"/>
        </w:rPr>
        <w:t>(人獣共通感染症 | 大阪小児科医会, 2006)</w:t>
      </w:r>
      <w:r w:rsidR="00F94F6F" w:rsidRPr="00080174">
        <w:rPr>
          <w:rFonts w:ascii="ＭＳ 明朝" w:hAnsi="ＭＳ 明朝"/>
          <w:szCs w:val="22"/>
        </w:rPr>
        <w:fldChar w:fldCharType="end"/>
      </w:r>
      <w:del w:id="1116" w:author="正典 松浦" w:date="2023-12-19T19:20:00Z">
        <w:r w:rsidR="000255B4" w:rsidRPr="00080174" w:rsidDel="00F94F6F">
          <w:rPr>
            <w:rFonts w:ascii="ＭＳ 明朝" w:hAnsi="ＭＳ 明朝"/>
            <w:szCs w:val="22"/>
          </w:rPr>
          <w:fldChar w:fldCharType="begin"/>
        </w:r>
        <w:r w:rsidR="000255B4" w:rsidRPr="00080174" w:rsidDel="00F94F6F">
          <w:rPr>
            <w:rFonts w:ascii="ＭＳ 明朝" w:hAnsi="ＭＳ 明朝"/>
            <w:szCs w:val="22"/>
          </w:rPr>
          <w:delInstrText xml:space="preserve"> ADDIN ZOTERO_ITEM CSL_CITATION {"citationID":"Kk4nT5Yf","properties":{"formattedCitation":"(\\uc0\\u20154{}\\uc0\\u29539{}\\uc0\\u20849{}\\uc0\\u36890{}\\uc0\\u24863{}\\uc0\\u26579{}\\uc0\\u30151{} | \\uc0\\u22823{}\\uc0\\u38442{}\\uc0\\u23567{}\\uc0\\u20816{}\\uc0\\u31185{}\\uc0\\u21307{}\\uc0\\u20250{}, \\uc0\\u26085{}\\uc0\\u20184{}\\uc0\\u12394{}\\uc0\\u12375{})","plainCitation":"(人獣共通感染症 | 大阪小児科医会, 日付なし)","noteIndex":0},"citationItems":[{"id":818,"uris":["http://zotero.org/users/local/U3219zZl/items/A9YB3TR9"],"itemData":{"id":818,"type":"webpage","title":"人獣共通感染症 | 大阪小児科医会","URL":"https://www.osk-pa.or.jp/child-care/cc8/01-infection/20060901459.html","accessed":{"date-parts":[["2023",12,19]]}}}],"schema":"https://github.com/citation-style-language/schema/raw/master/csl-citation.json"} </w:delInstrText>
        </w:r>
        <w:r w:rsidR="000255B4" w:rsidRPr="00080174" w:rsidDel="00F94F6F">
          <w:rPr>
            <w:rFonts w:ascii="ＭＳ 明朝" w:hAnsi="ＭＳ 明朝"/>
            <w:szCs w:val="22"/>
          </w:rPr>
          <w:fldChar w:fldCharType="separate"/>
        </w:r>
        <w:r w:rsidR="000255B4" w:rsidRPr="00080174" w:rsidDel="00F94F6F">
          <w:rPr>
            <w:rFonts w:ascii="ＭＳ 明朝" w:hAnsi="ＭＳ 明朝" w:cs="Times New Roman"/>
          </w:rPr>
          <w:delText>(人獣共通感染症 | 大阪小児科医会, 日付なし)</w:delText>
        </w:r>
        <w:r w:rsidR="000255B4" w:rsidRPr="00080174" w:rsidDel="00F94F6F">
          <w:rPr>
            <w:rFonts w:ascii="ＭＳ 明朝" w:hAnsi="ＭＳ 明朝"/>
            <w:szCs w:val="22"/>
          </w:rPr>
          <w:fldChar w:fldCharType="end"/>
        </w:r>
      </w:del>
      <w:ins w:id="1117" w:author="正典 松浦" w:date="2023-12-19T19:16:00Z">
        <w:r w:rsidR="00613FA5" w:rsidRPr="00080174">
          <w:rPr>
            <w:rFonts w:ascii="ＭＳ 明朝" w:hAnsi="ＭＳ 明朝" w:hint="eastAsia"/>
            <w:szCs w:val="22"/>
          </w:rPr>
          <w:t>。</w:t>
        </w:r>
      </w:ins>
      <w:ins w:id="1118" w:author="正典 松浦" w:date="2023-12-19T19:17:00Z">
        <w:r w:rsidR="00F55F5C" w:rsidRPr="00080174">
          <w:rPr>
            <w:rFonts w:ascii="ＭＳ 明朝" w:hAnsi="ＭＳ 明朝" w:hint="eastAsia"/>
            <w:szCs w:val="22"/>
          </w:rPr>
          <w:t>さらに表15が示すように世界中の国と</w:t>
        </w:r>
      </w:ins>
      <w:ins w:id="1119" w:author="正典 松浦" w:date="2023-12-19T19:18:00Z">
        <w:r w:rsidR="00F55F5C" w:rsidRPr="00080174">
          <w:rPr>
            <w:rFonts w:ascii="ＭＳ 明朝" w:hAnsi="ＭＳ 明朝" w:hint="eastAsia"/>
            <w:szCs w:val="22"/>
          </w:rPr>
          <w:t>取引を行っているため、</w:t>
        </w:r>
      </w:ins>
      <w:ins w:id="1120" w:author="正典 松浦" w:date="2023-12-19T19:20:00Z">
        <w:r w:rsidR="000100D1" w:rsidRPr="00080174">
          <w:rPr>
            <w:rFonts w:ascii="ＭＳ 明朝" w:hAnsi="ＭＳ 明朝" w:hint="eastAsia"/>
            <w:szCs w:val="22"/>
          </w:rPr>
          <w:t>特定の国だけで</w:t>
        </w:r>
      </w:ins>
      <w:ins w:id="1121" w:author="正典 松浦" w:date="2023-12-19T19:21:00Z">
        <w:r w:rsidR="000100D1" w:rsidRPr="00080174">
          <w:rPr>
            <w:rFonts w:ascii="ＭＳ 明朝" w:hAnsi="ＭＳ 明朝" w:hint="eastAsia"/>
            <w:szCs w:val="22"/>
          </w:rPr>
          <w:t>はなく世界中の感染症動向に目を向けることが求められる、</w:t>
        </w:r>
      </w:ins>
    </w:p>
    <w:p w14:paraId="75746F59" w14:textId="77777777" w:rsidR="00E22F82" w:rsidRPr="00080174" w:rsidRDefault="00E22F82" w:rsidP="00E22F82">
      <w:pPr>
        <w:pStyle w:val="ad"/>
        <w:keepNext/>
        <w:ind w:firstLine="220"/>
        <w:rPr>
          <w:ins w:id="1122" w:author="正典 松浦" w:date="2023-12-18T17:40:00Z"/>
          <w:rFonts w:ascii="ＭＳ 明朝" w:hAnsi="ＭＳ 明朝"/>
          <w:szCs w:val="22"/>
        </w:rPr>
      </w:pPr>
      <w:ins w:id="1123" w:author="正典 松浦" w:date="2023-12-18T17:40:00Z">
        <w:r w:rsidRPr="00080174">
          <w:rPr>
            <w:rFonts w:ascii="ＭＳ 明朝" w:hAnsi="ＭＳ 明朝" w:hint="eastAsia"/>
            <w:szCs w:val="22"/>
          </w:rPr>
          <w:t xml:space="preserve">　</w:t>
        </w:r>
      </w:ins>
    </w:p>
    <w:p w14:paraId="0EE09409" w14:textId="31CB5295" w:rsidR="00E22F82" w:rsidRPr="00627849" w:rsidRDefault="00E22F82" w:rsidP="00E22F82">
      <w:pPr>
        <w:pStyle w:val="ad"/>
        <w:keepNext/>
        <w:ind w:firstLine="220"/>
        <w:rPr>
          <w:ins w:id="1124" w:author="正典 松浦" w:date="2023-12-18T17:40:00Z"/>
          <w:rFonts w:ascii="ＭＳ 明朝" w:hAnsi="ＭＳ 明朝"/>
          <w:rPrChange w:id="1125" w:author="正典 松浦" w:date="2023-12-19T20:15:00Z">
            <w:rPr>
              <w:ins w:id="1126" w:author="正典 松浦" w:date="2023-12-18T17:40:00Z"/>
            </w:rPr>
          </w:rPrChange>
        </w:rPr>
      </w:pPr>
      <w:ins w:id="1127" w:author="正典 松浦" w:date="2023-12-18T17:40:00Z">
        <w:r w:rsidRPr="00627849">
          <w:rPr>
            <w:rFonts w:ascii="ＭＳ 明朝" w:hAnsi="ＭＳ 明朝"/>
            <w:rPrChange w:id="1128" w:author="正典 松浦" w:date="2023-12-19T20:15:00Z">
              <w:rPr/>
            </w:rPrChange>
          </w:rPr>
          <w:t>表</w:t>
        </w:r>
        <w:r w:rsidRPr="00627849">
          <w:rPr>
            <w:rFonts w:ascii="ＭＳ 明朝" w:hAnsi="ＭＳ 明朝"/>
            <w:rPrChange w:id="1129" w:author="正典 松浦" w:date="2023-12-19T20:15:00Z">
              <w:rPr/>
            </w:rPrChange>
          </w:rPr>
          <w:t xml:space="preserve"> </w:t>
        </w:r>
        <w:r w:rsidRPr="00627849">
          <w:rPr>
            <w:rFonts w:ascii="ＭＳ 明朝" w:hAnsi="ＭＳ 明朝"/>
            <w:rPrChange w:id="1130" w:author="正典 松浦" w:date="2023-12-19T20:15:00Z">
              <w:rPr/>
            </w:rPrChange>
          </w:rPr>
          <w:fldChar w:fldCharType="begin"/>
        </w:r>
        <w:r w:rsidRPr="00627849">
          <w:rPr>
            <w:rFonts w:ascii="ＭＳ 明朝" w:hAnsi="ＭＳ 明朝"/>
            <w:rPrChange w:id="1131" w:author="正典 松浦" w:date="2023-12-19T20:15:00Z">
              <w:rPr/>
            </w:rPrChange>
          </w:rPr>
          <w:instrText xml:space="preserve"> SEQ </w:instrText>
        </w:r>
        <w:r w:rsidRPr="00627849">
          <w:rPr>
            <w:rFonts w:ascii="ＭＳ 明朝" w:hAnsi="ＭＳ 明朝"/>
            <w:rPrChange w:id="1132" w:author="正典 松浦" w:date="2023-12-19T20:15:00Z">
              <w:rPr/>
            </w:rPrChange>
          </w:rPr>
          <w:instrText>表</w:instrText>
        </w:r>
        <w:r w:rsidRPr="00627849">
          <w:rPr>
            <w:rFonts w:ascii="ＭＳ 明朝" w:hAnsi="ＭＳ 明朝"/>
            <w:rPrChange w:id="1133" w:author="正典 松浦" w:date="2023-12-19T20:15:00Z">
              <w:rPr/>
            </w:rPrChange>
          </w:rPr>
          <w:instrText xml:space="preserve"> \* ARABIC </w:instrText>
        </w:r>
        <w:r w:rsidRPr="00627849">
          <w:rPr>
            <w:rFonts w:ascii="ＭＳ 明朝" w:hAnsi="ＭＳ 明朝"/>
            <w:rPrChange w:id="1134" w:author="正典 松浦" w:date="2023-12-19T20:15:00Z">
              <w:rPr/>
            </w:rPrChange>
          </w:rPr>
          <w:fldChar w:fldCharType="separate"/>
        </w:r>
      </w:ins>
      <w:ins w:id="1135" w:author="正典 松浦" w:date="2023-12-19T19:23:00Z">
        <w:r w:rsidR="00DB3E08" w:rsidRPr="00080174">
          <w:rPr>
            <w:rFonts w:ascii="ＭＳ 明朝" w:hAnsi="ＭＳ 明朝"/>
            <w:noProof/>
          </w:rPr>
          <w:t>15</w:t>
        </w:r>
      </w:ins>
      <w:ins w:id="1136" w:author="正典 松浦" w:date="2023-12-18T17:40:00Z">
        <w:r w:rsidRPr="00627849">
          <w:rPr>
            <w:rFonts w:ascii="ＭＳ 明朝" w:hAnsi="ＭＳ 明朝"/>
            <w:rPrChange w:id="1137" w:author="正典 松浦" w:date="2023-12-19T20:15:00Z">
              <w:rPr/>
            </w:rPrChange>
          </w:rPr>
          <w:fldChar w:fldCharType="end"/>
        </w:r>
        <w:r w:rsidRPr="00627849">
          <w:rPr>
            <w:rFonts w:ascii="ＭＳ 明朝" w:hAnsi="ＭＳ 明朝" w:hint="eastAsia"/>
            <w:rPrChange w:id="1138" w:author="正典 松浦" w:date="2023-12-19T20:15:00Z">
              <w:rPr>
                <w:rFonts w:hint="eastAsia"/>
              </w:rPr>
            </w:rPrChange>
          </w:rPr>
          <w:t xml:space="preserve">　</w:t>
        </w:r>
      </w:ins>
      <w:ins w:id="1139" w:author="正典 松浦" w:date="2023-12-19T08:49:00Z">
        <w:r w:rsidR="002244CC" w:rsidRPr="00627849">
          <w:rPr>
            <w:rFonts w:ascii="ＭＳ 明朝" w:hAnsi="ＭＳ 明朝" w:hint="eastAsia"/>
            <w:rPrChange w:id="1140" w:author="正典 松浦" w:date="2023-12-19T20:15:00Z">
              <w:rPr>
                <w:rFonts w:hint="eastAsia"/>
              </w:rPr>
            </w:rPrChange>
          </w:rPr>
          <w:t>中国のインコ</w:t>
        </w:r>
      </w:ins>
      <w:ins w:id="1141" w:author="正典 松浦" w:date="2023-12-18T17:40:00Z">
        <w:r w:rsidRPr="00627849">
          <w:rPr>
            <w:rFonts w:ascii="ＭＳ 明朝" w:hAnsi="ＭＳ 明朝" w:hint="eastAsia"/>
            <w:rPrChange w:id="1142" w:author="正典 松浦" w:date="2023-12-19T20:15:00Z">
              <w:rPr>
                <w:rFonts w:hint="eastAsia"/>
              </w:rPr>
            </w:rPrChange>
          </w:rPr>
          <w:t>科輸入上位</w:t>
        </w:r>
        <w:r w:rsidRPr="00627849">
          <w:rPr>
            <w:rFonts w:ascii="ＭＳ 明朝" w:hAnsi="ＭＳ 明朝"/>
            <w:rPrChange w:id="1143" w:author="正典 松浦" w:date="2023-12-19T20:15:00Z">
              <w:rPr/>
            </w:rPrChange>
          </w:rPr>
          <w:t>5</w:t>
        </w:r>
        <w:r w:rsidRPr="00627849">
          <w:rPr>
            <w:rFonts w:ascii="ＭＳ 明朝" w:hAnsi="ＭＳ 明朝"/>
            <w:rPrChange w:id="1144" w:author="正典 松浦" w:date="2023-12-19T20:15:00Z">
              <w:rPr/>
            </w:rPrChange>
          </w:rPr>
          <w:t>か国</w:t>
        </w:r>
      </w:ins>
    </w:p>
    <w:tbl>
      <w:tblPr>
        <w:tblW w:w="3342" w:type="dxa"/>
        <w:jc w:val="center"/>
        <w:tblCellMar>
          <w:left w:w="99" w:type="dxa"/>
          <w:right w:w="99" w:type="dxa"/>
        </w:tblCellMar>
        <w:tblLook w:val="04A0" w:firstRow="1" w:lastRow="0" w:firstColumn="1" w:lastColumn="0" w:noHBand="0" w:noVBand="1"/>
        <w:tblPrChange w:id="1145" w:author="正典 松浦" w:date="2023-12-19T12:05:00Z">
          <w:tblPr>
            <w:tblW w:w="3342" w:type="dxa"/>
            <w:jc w:val="center"/>
            <w:tblCellMar>
              <w:left w:w="99" w:type="dxa"/>
              <w:right w:w="99" w:type="dxa"/>
            </w:tblCellMar>
            <w:tblLook w:val="04A0" w:firstRow="1" w:lastRow="0" w:firstColumn="1" w:lastColumn="0" w:noHBand="0" w:noVBand="1"/>
          </w:tblPr>
        </w:tblPrChange>
      </w:tblPr>
      <w:tblGrid>
        <w:gridCol w:w="1952"/>
        <w:gridCol w:w="1390"/>
        <w:tblGridChange w:id="1146">
          <w:tblGrid>
            <w:gridCol w:w="1952"/>
            <w:gridCol w:w="1390"/>
          </w:tblGrid>
        </w:tblGridChange>
      </w:tblGrid>
      <w:tr w:rsidR="00E22F82" w:rsidRPr="00627849" w14:paraId="1A60A916" w14:textId="77777777" w:rsidTr="003038BC">
        <w:trPr>
          <w:trHeight w:val="340"/>
          <w:jc w:val="center"/>
          <w:ins w:id="1147" w:author="正典 松浦" w:date="2023-12-18T17:40:00Z"/>
          <w:trPrChange w:id="1148" w:author="正典 松浦" w:date="2023-12-19T12:05:00Z">
            <w:trPr>
              <w:trHeight w:val="386"/>
              <w:jc w:val="center"/>
            </w:trPr>
          </w:trPrChange>
        </w:trPr>
        <w:tc>
          <w:tcPr>
            <w:tcW w:w="1952" w:type="dxa"/>
            <w:tcBorders>
              <w:top w:val="single" w:sz="4" w:space="0" w:color="auto"/>
              <w:left w:val="nil"/>
              <w:bottom w:val="nil"/>
              <w:right w:val="nil"/>
            </w:tcBorders>
            <w:shd w:val="clear" w:color="auto" w:fill="auto"/>
            <w:noWrap/>
            <w:vAlign w:val="center"/>
            <w:tcPrChange w:id="1149" w:author="正典 松浦" w:date="2023-12-19T12:05:00Z">
              <w:tcPr>
                <w:tcW w:w="1952" w:type="dxa"/>
                <w:tcBorders>
                  <w:top w:val="single" w:sz="4" w:space="0" w:color="auto"/>
                  <w:left w:val="nil"/>
                  <w:bottom w:val="nil"/>
                  <w:right w:val="nil"/>
                </w:tcBorders>
                <w:shd w:val="clear" w:color="auto" w:fill="auto"/>
                <w:noWrap/>
                <w:vAlign w:val="center"/>
              </w:tcPr>
            </w:tcPrChange>
          </w:tcPr>
          <w:p w14:paraId="589BC38F" w14:textId="77777777" w:rsidR="00E22F82" w:rsidRPr="00080174" w:rsidRDefault="00E22F82" w:rsidP="007A4F96">
            <w:pPr>
              <w:ind w:firstLine="220"/>
              <w:rPr>
                <w:ins w:id="1150" w:author="正典 松浦" w:date="2023-12-18T17:40:00Z"/>
                <w:rFonts w:ascii="ＭＳ 明朝" w:hAnsi="ＭＳ 明朝"/>
                <w:color w:val="000000"/>
                <w:szCs w:val="22"/>
              </w:rPr>
            </w:pPr>
            <w:ins w:id="1151" w:author="正典 松浦" w:date="2023-12-18T17:40:00Z">
              <w:r w:rsidRPr="00080174">
                <w:rPr>
                  <w:rFonts w:ascii="ＭＳ 明朝" w:hAnsi="ＭＳ 明朝" w:hint="eastAsia"/>
                  <w:color w:val="000000"/>
                  <w:szCs w:val="22"/>
                </w:rPr>
                <w:t>和名</w:t>
              </w:r>
            </w:ins>
          </w:p>
        </w:tc>
        <w:tc>
          <w:tcPr>
            <w:tcW w:w="1390" w:type="dxa"/>
            <w:tcBorders>
              <w:top w:val="single" w:sz="4" w:space="0" w:color="auto"/>
              <w:left w:val="nil"/>
              <w:bottom w:val="nil"/>
              <w:right w:val="nil"/>
            </w:tcBorders>
            <w:shd w:val="clear" w:color="auto" w:fill="auto"/>
            <w:noWrap/>
            <w:vAlign w:val="center"/>
            <w:tcPrChange w:id="1152" w:author="正典 松浦" w:date="2023-12-19T12:05:00Z">
              <w:tcPr>
                <w:tcW w:w="1390" w:type="dxa"/>
                <w:tcBorders>
                  <w:top w:val="single" w:sz="4" w:space="0" w:color="auto"/>
                  <w:left w:val="nil"/>
                  <w:bottom w:val="nil"/>
                  <w:right w:val="nil"/>
                </w:tcBorders>
                <w:shd w:val="clear" w:color="auto" w:fill="auto"/>
                <w:noWrap/>
                <w:vAlign w:val="center"/>
              </w:tcPr>
            </w:tcPrChange>
          </w:tcPr>
          <w:p w14:paraId="6AAA17D1" w14:textId="77777777" w:rsidR="00E22F82" w:rsidRPr="00080174" w:rsidRDefault="00E22F82" w:rsidP="007A4F96">
            <w:pPr>
              <w:ind w:firstLine="220"/>
              <w:jc w:val="right"/>
              <w:rPr>
                <w:ins w:id="1153" w:author="正典 松浦" w:date="2023-12-18T17:40:00Z"/>
                <w:rFonts w:ascii="ＭＳ 明朝" w:hAnsi="ＭＳ 明朝"/>
                <w:color w:val="000000"/>
                <w:szCs w:val="22"/>
              </w:rPr>
            </w:pPr>
            <w:ins w:id="1154" w:author="正典 松浦" w:date="2023-12-18T17:40:00Z">
              <w:r w:rsidRPr="00080174">
                <w:rPr>
                  <w:rFonts w:ascii="ＭＳ 明朝" w:hAnsi="ＭＳ 明朝" w:hint="eastAsia"/>
                  <w:color w:val="000000"/>
                  <w:szCs w:val="22"/>
                </w:rPr>
                <w:t>取引件数</w:t>
              </w:r>
            </w:ins>
          </w:p>
        </w:tc>
      </w:tr>
      <w:tr w:rsidR="003038BC" w:rsidRPr="00627849" w14:paraId="6D6C7A4B" w14:textId="77777777" w:rsidTr="003038BC">
        <w:trPr>
          <w:trHeight w:val="340"/>
          <w:jc w:val="center"/>
          <w:ins w:id="1155" w:author="正典 松浦" w:date="2023-12-18T17:40:00Z"/>
          <w:trPrChange w:id="1156" w:author="正典 松浦" w:date="2023-12-19T12:05:00Z">
            <w:trPr>
              <w:trHeight w:val="386"/>
              <w:jc w:val="center"/>
            </w:trPr>
          </w:trPrChange>
        </w:trPr>
        <w:tc>
          <w:tcPr>
            <w:tcW w:w="1952" w:type="dxa"/>
            <w:tcBorders>
              <w:top w:val="single" w:sz="4" w:space="0" w:color="auto"/>
              <w:left w:val="nil"/>
              <w:bottom w:val="nil"/>
              <w:right w:val="nil"/>
            </w:tcBorders>
            <w:shd w:val="clear" w:color="auto" w:fill="auto"/>
            <w:noWrap/>
            <w:hideMark/>
            <w:tcPrChange w:id="1157" w:author="正典 松浦" w:date="2023-12-19T12:05:00Z">
              <w:tcPr>
                <w:tcW w:w="1952" w:type="dxa"/>
                <w:tcBorders>
                  <w:top w:val="single" w:sz="4" w:space="0" w:color="auto"/>
                  <w:left w:val="nil"/>
                  <w:bottom w:val="nil"/>
                  <w:right w:val="nil"/>
                </w:tcBorders>
                <w:shd w:val="clear" w:color="auto" w:fill="auto"/>
                <w:noWrap/>
                <w:hideMark/>
              </w:tcPr>
            </w:tcPrChange>
          </w:tcPr>
          <w:p w14:paraId="094363A6" w14:textId="21AA233F" w:rsidR="003038BC" w:rsidRPr="00080174" w:rsidRDefault="003038BC" w:rsidP="003038BC">
            <w:pPr>
              <w:ind w:firstLineChars="0" w:firstLine="0"/>
              <w:rPr>
                <w:ins w:id="1158" w:author="正典 松浦" w:date="2023-12-18T17:40:00Z"/>
                <w:rFonts w:ascii="ＭＳ 明朝" w:hAnsi="ＭＳ 明朝"/>
                <w:szCs w:val="22"/>
              </w:rPr>
            </w:pPr>
            <w:ins w:id="1159" w:author="正典 松浦" w:date="2023-12-19T12:04:00Z">
              <w:r w:rsidRPr="00080174">
                <w:rPr>
                  <w:rFonts w:ascii="ＭＳ 明朝" w:hAnsi="ＭＳ 明朝" w:hint="eastAsia"/>
                  <w:szCs w:val="22"/>
                </w:rPr>
                <w:t>ガイアナ</w:t>
              </w:r>
            </w:ins>
          </w:p>
        </w:tc>
        <w:tc>
          <w:tcPr>
            <w:tcW w:w="1390" w:type="dxa"/>
            <w:tcBorders>
              <w:top w:val="single" w:sz="4" w:space="0" w:color="auto"/>
              <w:left w:val="nil"/>
              <w:bottom w:val="nil"/>
              <w:right w:val="nil"/>
            </w:tcBorders>
            <w:shd w:val="clear" w:color="auto" w:fill="auto"/>
            <w:noWrap/>
            <w:vAlign w:val="center"/>
            <w:hideMark/>
            <w:tcPrChange w:id="1160" w:author="正典 松浦" w:date="2023-12-19T12:05:00Z">
              <w:tcPr>
                <w:tcW w:w="1390" w:type="dxa"/>
                <w:tcBorders>
                  <w:top w:val="single" w:sz="4" w:space="0" w:color="auto"/>
                  <w:left w:val="nil"/>
                  <w:bottom w:val="nil"/>
                  <w:right w:val="nil"/>
                </w:tcBorders>
                <w:shd w:val="clear" w:color="auto" w:fill="auto"/>
                <w:noWrap/>
                <w:vAlign w:val="center"/>
                <w:hideMark/>
              </w:tcPr>
            </w:tcPrChange>
          </w:tcPr>
          <w:p w14:paraId="795282AF" w14:textId="55755139" w:rsidR="003038BC" w:rsidRPr="00080174" w:rsidRDefault="003038BC" w:rsidP="003038BC">
            <w:pPr>
              <w:ind w:firstLine="220"/>
              <w:jc w:val="right"/>
              <w:rPr>
                <w:ins w:id="1161" w:author="正典 松浦" w:date="2023-12-18T17:40:00Z"/>
                <w:rFonts w:ascii="ＭＳ 明朝" w:hAnsi="ＭＳ 明朝"/>
                <w:color w:val="000000"/>
                <w:szCs w:val="22"/>
              </w:rPr>
            </w:pPr>
            <w:ins w:id="1162" w:author="正典 松浦" w:date="2023-12-19T12:05:00Z">
              <w:r w:rsidRPr="00627849">
                <w:rPr>
                  <w:rFonts w:ascii="ＭＳ 明朝" w:hAnsi="ＭＳ 明朝"/>
                  <w:color w:val="000000"/>
                  <w:szCs w:val="22"/>
                  <w:rPrChange w:id="1163" w:author="正典 松浦" w:date="2023-12-19T20:15:00Z">
                    <w:rPr>
                      <w:rFonts w:ascii="游ゴシック" w:eastAsia="游ゴシック" w:hAnsi="游ゴシック"/>
                      <w:color w:val="000000"/>
                      <w:szCs w:val="22"/>
                    </w:rPr>
                  </w:rPrChange>
                </w:rPr>
                <w:t>182</w:t>
              </w:r>
            </w:ins>
          </w:p>
        </w:tc>
      </w:tr>
      <w:tr w:rsidR="003038BC" w:rsidRPr="00627849" w14:paraId="7042EBDA" w14:textId="77777777" w:rsidTr="003038BC">
        <w:trPr>
          <w:trHeight w:val="340"/>
          <w:jc w:val="center"/>
          <w:ins w:id="1164" w:author="正典 松浦" w:date="2023-12-18T17:40:00Z"/>
          <w:trPrChange w:id="1165" w:author="正典 松浦" w:date="2023-12-19T12:05:00Z">
            <w:trPr>
              <w:trHeight w:val="386"/>
              <w:jc w:val="center"/>
            </w:trPr>
          </w:trPrChange>
        </w:trPr>
        <w:tc>
          <w:tcPr>
            <w:tcW w:w="1952" w:type="dxa"/>
            <w:tcBorders>
              <w:top w:val="nil"/>
              <w:left w:val="nil"/>
              <w:bottom w:val="nil"/>
              <w:right w:val="nil"/>
            </w:tcBorders>
            <w:shd w:val="clear" w:color="auto" w:fill="auto"/>
            <w:noWrap/>
            <w:hideMark/>
            <w:tcPrChange w:id="1166" w:author="正典 松浦" w:date="2023-12-19T12:05:00Z">
              <w:tcPr>
                <w:tcW w:w="1952" w:type="dxa"/>
                <w:tcBorders>
                  <w:top w:val="nil"/>
                  <w:left w:val="nil"/>
                  <w:bottom w:val="nil"/>
                  <w:right w:val="nil"/>
                </w:tcBorders>
                <w:shd w:val="clear" w:color="auto" w:fill="auto"/>
                <w:noWrap/>
                <w:hideMark/>
              </w:tcPr>
            </w:tcPrChange>
          </w:tcPr>
          <w:p w14:paraId="759C7FDC" w14:textId="1B1EC85F" w:rsidR="003038BC" w:rsidRPr="00080174" w:rsidRDefault="003038BC" w:rsidP="003038BC">
            <w:pPr>
              <w:ind w:firstLineChars="0" w:firstLine="0"/>
              <w:rPr>
                <w:ins w:id="1167" w:author="正典 松浦" w:date="2023-12-18T17:40:00Z"/>
                <w:rFonts w:ascii="ＭＳ 明朝" w:hAnsi="ＭＳ 明朝"/>
                <w:color w:val="000000"/>
                <w:szCs w:val="22"/>
              </w:rPr>
            </w:pPr>
            <w:ins w:id="1168" w:author="正典 松浦" w:date="2023-12-19T12:04:00Z">
              <w:r w:rsidRPr="00080174">
                <w:rPr>
                  <w:rFonts w:ascii="ＭＳ 明朝" w:hAnsi="ＭＳ 明朝" w:hint="eastAsia"/>
                  <w:color w:val="000000"/>
                  <w:szCs w:val="22"/>
                </w:rPr>
                <w:t>スリナム</w:t>
              </w:r>
            </w:ins>
          </w:p>
        </w:tc>
        <w:tc>
          <w:tcPr>
            <w:tcW w:w="1390" w:type="dxa"/>
            <w:tcBorders>
              <w:top w:val="nil"/>
              <w:left w:val="nil"/>
              <w:bottom w:val="nil"/>
              <w:right w:val="nil"/>
            </w:tcBorders>
            <w:shd w:val="clear" w:color="auto" w:fill="auto"/>
            <w:noWrap/>
            <w:vAlign w:val="center"/>
            <w:hideMark/>
            <w:tcPrChange w:id="1169" w:author="正典 松浦" w:date="2023-12-19T12:05:00Z">
              <w:tcPr>
                <w:tcW w:w="1390" w:type="dxa"/>
                <w:tcBorders>
                  <w:top w:val="nil"/>
                  <w:left w:val="nil"/>
                  <w:bottom w:val="nil"/>
                  <w:right w:val="nil"/>
                </w:tcBorders>
                <w:shd w:val="clear" w:color="auto" w:fill="auto"/>
                <w:noWrap/>
                <w:vAlign w:val="center"/>
                <w:hideMark/>
              </w:tcPr>
            </w:tcPrChange>
          </w:tcPr>
          <w:p w14:paraId="0FE21B6D" w14:textId="0EF9E794" w:rsidR="003038BC" w:rsidRPr="00080174" w:rsidRDefault="003038BC" w:rsidP="003038BC">
            <w:pPr>
              <w:ind w:firstLine="220"/>
              <w:jc w:val="right"/>
              <w:rPr>
                <w:ins w:id="1170" w:author="正典 松浦" w:date="2023-12-18T17:40:00Z"/>
                <w:rFonts w:ascii="ＭＳ 明朝" w:hAnsi="ＭＳ 明朝"/>
                <w:color w:val="000000"/>
                <w:szCs w:val="22"/>
              </w:rPr>
            </w:pPr>
            <w:ins w:id="1171" w:author="正典 松浦" w:date="2023-12-19T12:05:00Z">
              <w:r w:rsidRPr="00627849">
                <w:rPr>
                  <w:rFonts w:ascii="ＭＳ 明朝" w:hAnsi="ＭＳ 明朝"/>
                  <w:color w:val="000000"/>
                  <w:szCs w:val="22"/>
                  <w:rPrChange w:id="1172" w:author="正典 松浦" w:date="2023-12-19T20:15:00Z">
                    <w:rPr>
                      <w:rFonts w:ascii="游ゴシック" w:eastAsia="游ゴシック" w:hAnsi="游ゴシック"/>
                      <w:color w:val="000000"/>
                      <w:szCs w:val="22"/>
                    </w:rPr>
                  </w:rPrChange>
                </w:rPr>
                <w:t>86</w:t>
              </w:r>
            </w:ins>
          </w:p>
        </w:tc>
      </w:tr>
      <w:tr w:rsidR="003038BC" w:rsidRPr="00627849" w14:paraId="22ABC13F" w14:textId="77777777" w:rsidTr="003038BC">
        <w:trPr>
          <w:trHeight w:val="340"/>
          <w:jc w:val="center"/>
          <w:ins w:id="1173" w:author="正典 松浦" w:date="2023-12-18T17:40:00Z"/>
          <w:trPrChange w:id="1174" w:author="正典 松浦" w:date="2023-12-19T12:05:00Z">
            <w:trPr>
              <w:trHeight w:val="386"/>
              <w:jc w:val="center"/>
            </w:trPr>
          </w:trPrChange>
        </w:trPr>
        <w:tc>
          <w:tcPr>
            <w:tcW w:w="1952" w:type="dxa"/>
            <w:tcBorders>
              <w:top w:val="nil"/>
              <w:left w:val="nil"/>
              <w:bottom w:val="nil"/>
              <w:right w:val="nil"/>
            </w:tcBorders>
            <w:shd w:val="clear" w:color="auto" w:fill="auto"/>
            <w:noWrap/>
            <w:hideMark/>
            <w:tcPrChange w:id="1175" w:author="正典 松浦" w:date="2023-12-19T12:05:00Z">
              <w:tcPr>
                <w:tcW w:w="1952" w:type="dxa"/>
                <w:tcBorders>
                  <w:top w:val="nil"/>
                  <w:left w:val="nil"/>
                  <w:bottom w:val="nil"/>
                  <w:right w:val="nil"/>
                </w:tcBorders>
                <w:shd w:val="clear" w:color="auto" w:fill="auto"/>
                <w:noWrap/>
                <w:hideMark/>
              </w:tcPr>
            </w:tcPrChange>
          </w:tcPr>
          <w:p w14:paraId="525F006E" w14:textId="51C2FE85" w:rsidR="003038BC" w:rsidRPr="00080174" w:rsidRDefault="003038BC" w:rsidP="003038BC">
            <w:pPr>
              <w:ind w:firstLineChars="0" w:firstLine="0"/>
              <w:rPr>
                <w:ins w:id="1176" w:author="正典 松浦" w:date="2023-12-18T17:40:00Z"/>
                <w:rFonts w:ascii="ＭＳ 明朝" w:hAnsi="ＭＳ 明朝"/>
                <w:color w:val="000000"/>
                <w:szCs w:val="22"/>
              </w:rPr>
            </w:pPr>
            <w:ins w:id="1177" w:author="正典 松浦" w:date="2023-12-19T12:04:00Z">
              <w:r w:rsidRPr="00080174">
                <w:rPr>
                  <w:rFonts w:ascii="ＭＳ 明朝" w:hAnsi="ＭＳ 明朝" w:hint="eastAsia"/>
                  <w:color w:val="000000"/>
                  <w:szCs w:val="22"/>
                </w:rPr>
                <w:t>シンガポール</w:t>
              </w:r>
            </w:ins>
          </w:p>
        </w:tc>
        <w:tc>
          <w:tcPr>
            <w:tcW w:w="1390" w:type="dxa"/>
            <w:tcBorders>
              <w:top w:val="nil"/>
              <w:left w:val="nil"/>
              <w:bottom w:val="nil"/>
              <w:right w:val="nil"/>
            </w:tcBorders>
            <w:shd w:val="clear" w:color="auto" w:fill="auto"/>
            <w:noWrap/>
            <w:vAlign w:val="center"/>
            <w:hideMark/>
            <w:tcPrChange w:id="1178" w:author="正典 松浦" w:date="2023-12-19T12:05:00Z">
              <w:tcPr>
                <w:tcW w:w="1390" w:type="dxa"/>
                <w:tcBorders>
                  <w:top w:val="nil"/>
                  <w:left w:val="nil"/>
                  <w:bottom w:val="nil"/>
                  <w:right w:val="nil"/>
                </w:tcBorders>
                <w:shd w:val="clear" w:color="auto" w:fill="auto"/>
                <w:noWrap/>
                <w:vAlign w:val="center"/>
                <w:hideMark/>
              </w:tcPr>
            </w:tcPrChange>
          </w:tcPr>
          <w:p w14:paraId="21A06E14" w14:textId="4D759154" w:rsidR="003038BC" w:rsidRPr="00080174" w:rsidRDefault="003038BC" w:rsidP="003038BC">
            <w:pPr>
              <w:ind w:firstLineChars="0" w:firstLine="0"/>
              <w:jc w:val="right"/>
              <w:rPr>
                <w:ins w:id="1179" w:author="正典 松浦" w:date="2023-12-18T17:40:00Z"/>
                <w:rFonts w:ascii="ＭＳ 明朝" w:hAnsi="ＭＳ 明朝"/>
                <w:color w:val="000000"/>
                <w:szCs w:val="22"/>
              </w:rPr>
            </w:pPr>
            <w:ins w:id="1180" w:author="正典 松浦" w:date="2023-12-19T12:05:00Z">
              <w:r w:rsidRPr="00627849">
                <w:rPr>
                  <w:rFonts w:ascii="ＭＳ 明朝" w:hAnsi="ＭＳ 明朝"/>
                  <w:color w:val="000000"/>
                  <w:szCs w:val="22"/>
                  <w:rPrChange w:id="1181" w:author="正典 松浦" w:date="2023-12-19T20:15:00Z">
                    <w:rPr>
                      <w:rFonts w:ascii="游ゴシック" w:eastAsia="游ゴシック" w:hAnsi="游ゴシック"/>
                      <w:color w:val="000000"/>
                      <w:szCs w:val="22"/>
                    </w:rPr>
                  </w:rPrChange>
                </w:rPr>
                <w:t>23</w:t>
              </w:r>
            </w:ins>
          </w:p>
        </w:tc>
      </w:tr>
      <w:tr w:rsidR="003038BC" w:rsidRPr="00627849" w14:paraId="5270699D" w14:textId="77777777" w:rsidTr="003038BC">
        <w:trPr>
          <w:trHeight w:val="340"/>
          <w:jc w:val="center"/>
          <w:ins w:id="1182" w:author="正典 松浦" w:date="2023-12-18T17:40:00Z"/>
          <w:trPrChange w:id="1183" w:author="正典 松浦" w:date="2023-12-19T12:05:00Z">
            <w:trPr>
              <w:trHeight w:val="386"/>
              <w:jc w:val="center"/>
            </w:trPr>
          </w:trPrChange>
        </w:trPr>
        <w:tc>
          <w:tcPr>
            <w:tcW w:w="1952" w:type="dxa"/>
            <w:tcBorders>
              <w:top w:val="nil"/>
              <w:left w:val="nil"/>
              <w:right w:val="nil"/>
            </w:tcBorders>
            <w:shd w:val="clear" w:color="auto" w:fill="auto"/>
            <w:noWrap/>
            <w:hideMark/>
            <w:tcPrChange w:id="1184" w:author="正典 松浦" w:date="2023-12-19T12:05:00Z">
              <w:tcPr>
                <w:tcW w:w="1952" w:type="dxa"/>
                <w:tcBorders>
                  <w:top w:val="nil"/>
                  <w:left w:val="nil"/>
                  <w:right w:val="nil"/>
                </w:tcBorders>
                <w:shd w:val="clear" w:color="auto" w:fill="auto"/>
                <w:noWrap/>
                <w:hideMark/>
              </w:tcPr>
            </w:tcPrChange>
          </w:tcPr>
          <w:p w14:paraId="32214868" w14:textId="253F7DB0" w:rsidR="003038BC" w:rsidRPr="00080174" w:rsidRDefault="003038BC" w:rsidP="003038BC">
            <w:pPr>
              <w:ind w:firstLineChars="0" w:firstLine="0"/>
              <w:rPr>
                <w:ins w:id="1185" w:author="正典 松浦" w:date="2023-12-18T17:40:00Z"/>
                <w:rFonts w:ascii="ＭＳ 明朝" w:hAnsi="ＭＳ 明朝"/>
                <w:color w:val="000000"/>
                <w:szCs w:val="22"/>
              </w:rPr>
            </w:pPr>
            <w:ins w:id="1186" w:author="正典 松浦" w:date="2023-12-19T12:04:00Z">
              <w:r w:rsidRPr="00080174">
                <w:rPr>
                  <w:rFonts w:ascii="ＭＳ 明朝" w:hAnsi="ＭＳ 明朝" w:hint="eastAsia"/>
                  <w:color w:val="000000"/>
                  <w:szCs w:val="22"/>
                </w:rPr>
                <w:t>タイ</w:t>
              </w:r>
            </w:ins>
          </w:p>
        </w:tc>
        <w:tc>
          <w:tcPr>
            <w:tcW w:w="1390" w:type="dxa"/>
            <w:tcBorders>
              <w:top w:val="nil"/>
              <w:left w:val="nil"/>
              <w:right w:val="nil"/>
            </w:tcBorders>
            <w:shd w:val="clear" w:color="auto" w:fill="auto"/>
            <w:noWrap/>
            <w:vAlign w:val="center"/>
            <w:hideMark/>
            <w:tcPrChange w:id="1187" w:author="正典 松浦" w:date="2023-12-19T12:05:00Z">
              <w:tcPr>
                <w:tcW w:w="1390" w:type="dxa"/>
                <w:tcBorders>
                  <w:top w:val="nil"/>
                  <w:left w:val="nil"/>
                  <w:right w:val="nil"/>
                </w:tcBorders>
                <w:shd w:val="clear" w:color="auto" w:fill="auto"/>
                <w:noWrap/>
                <w:vAlign w:val="center"/>
                <w:hideMark/>
              </w:tcPr>
            </w:tcPrChange>
          </w:tcPr>
          <w:p w14:paraId="41E3924D" w14:textId="52F6A431" w:rsidR="003038BC" w:rsidRPr="00080174" w:rsidRDefault="003038BC" w:rsidP="003038BC">
            <w:pPr>
              <w:ind w:firstLine="220"/>
              <w:jc w:val="right"/>
              <w:rPr>
                <w:ins w:id="1188" w:author="正典 松浦" w:date="2023-12-18T17:40:00Z"/>
                <w:rFonts w:ascii="ＭＳ 明朝" w:hAnsi="ＭＳ 明朝"/>
                <w:color w:val="000000"/>
                <w:szCs w:val="22"/>
              </w:rPr>
            </w:pPr>
            <w:ins w:id="1189" w:author="正典 松浦" w:date="2023-12-19T12:05:00Z">
              <w:r w:rsidRPr="00627849">
                <w:rPr>
                  <w:rFonts w:ascii="ＭＳ 明朝" w:hAnsi="ＭＳ 明朝"/>
                  <w:color w:val="000000"/>
                  <w:szCs w:val="22"/>
                  <w:rPrChange w:id="1190" w:author="正典 松浦" w:date="2023-12-19T20:15:00Z">
                    <w:rPr>
                      <w:rFonts w:ascii="游ゴシック" w:eastAsia="游ゴシック" w:hAnsi="游ゴシック"/>
                      <w:color w:val="000000"/>
                      <w:szCs w:val="22"/>
                    </w:rPr>
                  </w:rPrChange>
                </w:rPr>
                <w:t>22</w:t>
              </w:r>
            </w:ins>
          </w:p>
        </w:tc>
      </w:tr>
      <w:tr w:rsidR="003038BC" w:rsidRPr="00627849" w14:paraId="51E8554F" w14:textId="77777777" w:rsidTr="003038BC">
        <w:trPr>
          <w:trHeight w:val="340"/>
          <w:jc w:val="center"/>
          <w:ins w:id="1191" w:author="正典 松浦" w:date="2023-12-18T17:40:00Z"/>
          <w:trPrChange w:id="1192" w:author="正典 松浦" w:date="2023-12-19T12:05:00Z">
            <w:trPr>
              <w:trHeight w:val="386"/>
              <w:jc w:val="center"/>
            </w:trPr>
          </w:trPrChange>
        </w:trPr>
        <w:tc>
          <w:tcPr>
            <w:tcW w:w="1952" w:type="dxa"/>
            <w:tcBorders>
              <w:top w:val="nil"/>
              <w:left w:val="nil"/>
              <w:bottom w:val="single" w:sz="4" w:space="0" w:color="auto"/>
              <w:right w:val="nil"/>
            </w:tcBorders>
            <w:shd w:val="clear" w:color="auto" w:fill="auto"/>
            <w:noWrap/>
            <w:hideMark/>
            <w:tcPrChange w:id="1193" w:author="正典 松浦" w:date="2023-12-19T12:05:00Z">
              <w:tcPr>
                <w:tcW w:w="1952" w:type="dxa"/>
                <w:tcBorders>
                  <w:top w:val="nil"/>
                  <w:left w:val="nil"/>
                  <w:bottom w:val="single" w:sz="4" w:space="0" w:color="auto"/>
                  <w:right w:val="nil"/>
                </w:tcBorders>
                <w:shd w:val="clear" w:color="auto" w:fill="auto"/>
                <w:noWrap/>
                <w:hideMark/>
              </w:tcPr>
            </w:tcPrChange>
          </w:tcPr>
          <w:p w14:paraId="3D909D7A" w14:textId="2BAE704D" w:rsidR="003038BC" w:rsidRPr="00080174" w:rsidRDefault="003038BC" w:rsidP="003038BC">
            <w:pPr>
              <w:ind w:firstLineChars="0" w:firstLine="0"/>
              <w:rPr>
                <w:ins w:id="1194" w:author="正典 松浦" w:date="2023-12-18T17:40:00Z"/>
                <w:rFonts w:ascii="ＭＳ 明朝" w:hAnsi="ＭＳ 明朝"/>
                <w:color w:val="000000"/>
                <w:szCs w:val="22"/>
              </w:rPr>
            </w:pPr>
            <w:ins w:id="1195" w:author="正典 松浦" w:date="2023-12-19T12:05:00Z">
              <w:r w:rsidRPr="00080174">
                <w:rPr>
                  <w:rFonts w:ascii="ＭＳ 明朝" w:hAnsi="ＭＳ 明朝" w:hint="eastAsia"/>
                  <w:color w:val="000000"/>
                  <w:szCs w:val="22"/>
                </w:rPr>
                <w:t>マリ</w:t>
              </w:r>
            </w:ins>
          </w:p>
        </w:tc>
        <w:tc>
          <w:tcPr>
            <w:tcW w:w="1390" w:type="dxa"/>
            <w:tcBorders>
              <w:top w:val="nil"/>
              <w:left w:val="nil"/>
              <w:bottom w:val="single" w:sz="4" w:space="0" w:color="auto"/>
              <w:right w:val="nil"/>
            </w:tcBorders>
            <w:shd w:val="clear" w:color="auto" w:fill="auto"/>
            <w:noWrap/>
            <w:vAlign w:val="center"/>
            <w:hideMark/>
            <w:tcPrChange w:id="1196" w:author="正典 松浦" w:date="2023-12-19T12:05:00Z">
              <w:tcPr>
                <w:tcW w:w="1390" w:type="dxa"/>
                <w:tcBorders>
                  <w:top w:val="nil"/>
                  <w:left w:val="nil"/>
                  <w:bottom w:val="single" w:sz="4" w:space="0" w:color="auto"/>
                  <w:right w:val="nil"/>
                </w:tcBorders>
                <w:shd w:val="clear" w:color="auto" w:fill="auto"/>
                <w:noWrap/>
                <w:vAlign w:val="center"/>
                <w:hideMark/>
              </w:tcPr>
            </w:tcPrChange>
          </w:tcPr>
          <w:p w14:paraId="6FF62B4E" w14:textId="1E096CE4" w:rsidR="003038BC" w:rsidRPr="00080174" w:rsidRDefault="003038BC" w:rsidP="003038BC">
            <w:pPr>
              <w:ind w:firstLine="220"/>
              <w:jc w:val="right"/>
              <w:rPr>
                <w:ins w:id="1197" w:author="正典 松浦" w:date="2023-12-18T17:40:00Z"/>
                <w:rFonts w:ascii="ＭＳ 明朝" w:hAnsi="ＭＳ 明朝"/>
                <w:color w:val="000000"/>
                <w:szCs w:val="22"/>
              </w:rPr>
            </w:pPr>
            <w:ins w:id="1198" w:author="正典 松浦" w:date="2023-12-19T12:05:00Z">
              <w:r w:rsidRPr="00627849">
                <w:rPr>
                  <w:rFonts w:ascii="ＭＳ 明朝" w:hAnsi="ＭＳ 明朝"/>
                  <w:color w:val="000000"/>
                  <w:szCs w:val="22"/>
                  <w:rPrChange w:id="1199" w:author="正典 松浦" w:date="2023-12-19T20:15:00Z">
                    <w:rPr>
                      <w:rFonts w:ascii="游ゴシック" w:eastAsia="游ゴシック" w:hAnsi="游ゴシック"/>
                      <w:color w:val="000000"/>
                      <w:szCs w:val="22"/>
                    </w:rPr>
                  </w:rPrChange>
                </w:rPr>
                <w:t>9</w:t>
              </w:r>
            </w:ins>
          </w:p>
        </w:tc>
      </w:tr>
    </w:tbl>
    <w:p w14:paraId="591D88D8" w14:textId="77777777" w:rsidR="00E22F82" w:rsidRPr="00080174" w:rsidDel="00D057CD" w:rsidRDefault="00E22F82" w:rsidP="00E22F82">
      <w:pPr>
        <w:ind w:firstLine="220"/>
        <w:jc w:val="center"/>
        <w:rPr>
          <w:ins w:id="1200" w:author="正典 松浦" w:date="2023-12-18T17:40:00Z"/>
          <w:rFonts w:ascii="ＭＳ 明朝" w:hAnsi="ＭＳ 明朝"/>
          <w:szCs w:val="22"/>
        </w:rPr>
      </w:pPr>
      <w:ins w:id="1201" w:author="正典 松浦" w:date="2023-12-18T17:40:00Z">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ins>
    </w:p>
    <w:p w14:paraId="5D17BBCE" w14:textId="6EAED1C8" w:rsidR="00E22F82" w:rsidRPr="00627849" w:rsidRDefault="00E22F82" w:rsidP="00E22F82">
      <w:pPr>
        <w:pStyle w:val="ad"/>
        <w:keepNext/>
        <w:ind w:firstLine="220"/>
        <w:rPr>
          <w:ins w:id="1202" w:author="正典 松浦" w:date="2023-12-18T17:40:00Z"/>
          <w:rFonts w:ascii="ＭＳ 明朝" w:hAnsi="ＭＳ 明朝"/>
          <w:rPrChange w:id="1203" w:author="正典 松浦" w:date="2023-12-19T20:15:00Z">
            <w:rPr>
              <w:ins w:id="1204" w:author="正典 松浦" w:date="2023-12-18T17:40:00Z"/>
            </w:rPr>
          </w:rPrChange>
        </w:rPr>
      </w:pPr>
      <w:ins w:id="1205" w:author="正典 松浦" w:date="2023-12-18T17:40:00Z">
        <w:r w:rsidRPr="00627849">
          <w:rPr>
            <w:rFonts w:ascii="ＭＳ 明朝" w:hAnsi="ＭＳ 明朝"/>
            <w:rPrChange w:id="1206" w:author="正典 松浦" w:date="2023-12-19T20:15:00Z">
              <w:rPr/>
            </w:rPrChange>
          </w:rPr>
          <w:t>表</w:t>
        </w:r>
        <w:r w:rsidRPr="00627849">
          <w:rPr>
            <w:rFonts w:ascii="ＭＳ 明朝" w:hAnsi="ＭＳ 明朝"/>
            <w:rPrChange w:id="1207" w:author="正典 松浦" w:date="2023-12-19T20:15:00Z">
              <w:rPr/>
            </w:rPrChange>
          </w:rPr>
          <w:t xml:space="preserve"> </w:t>
        </w:r>
        <w:r w:rsidRPr="00627849">
          <w:rPr>
            <w:rFonts w:ascii="ＭＳ 明朝" w:hAnsi="ＭＳ 明朝"/>
            <w:rPrChange w:id="1208" w:author="正典 松浦" w:date="2023-12-19T20:15:00Z">
              <w:rPr/>
            </w:rPrChange>
          </w:rPr>
          <w:fldChar w:fldCharType="begin"/>
        </w:r>
        <w:r w:rsidRPr="00627849">
          <w:rPr>
            <w:rFonts w:ascii="ＭＳ 明朝" w:hAnsi="ＭＳ 明朝"/>
            <w:rPrChange w:id="1209" w:author="正典 松浦" w:date="2023-12-19T20:15:00Z">
              <w:rPr/>
            </w:rPrChange>
          </w:rPr>
          <w:instrText xml:space="preserve"> SEQ </w:instrText>
        </w:r>
        <w:r w:rsidRPr="00627849">
          <w:rPr>
            <w:rFonts w:ascii="ＭＳ 明朝" w:hAnsi="ＭＳ 明朝"/>
            <w:rPrChange w:id="1210" w:author="正典 松浦" w:date="2023-12-19T20:15:00Z">
              <w:rPr/>
            </w:rPrChange>
          </w:rPr>
          <w:instrText>表</w:instrText>
        </w:r>
        <w:r w:rsidRPr="00627849">
          <w:rPr>
            <w:rFonts w:ascii="ＭＳ 明朝" w:hAnsi="ＭＳ 明朝"/>
            <w:rPrChange w:id="1211" w:author="正典 松浦" w:date="2023-12-19T20:15:00Z">
              <w:rPr/>
            </w:rPrChange>
          </w:rPr>
          <w:instrText xml:space="preserve"> \* ARABIC </w:instrText>
        </w:r>
        <w:r w:rsidRPr="00627849">
          <w:rPr>
            <w:rFonts w:ascii="ＭＳ 明朝" w:hAnsi="ＭＳ 明朝"/>
            <w:rPrChange w:id="1212" w:author="正典 松浦" w:date="2023-12-19T20:15:00Z">
              <w:rPr/>
            </w:rPrChange>
          </w:rPr>
          <w:fldChar w:fldCharType="separate"/>
        </w:r>
      </w:ins>
      <w:ins w:id="1213" w:author="正典 松浦" w:date="2023-12-19T19:23:00Z">
        <w:r w:rsidR="00DB3E08" w:rsidRPr="00080174">
          <w:rPr>
            <w:rFonts w:ascii="ＭＳ 明朝" w:hAnsi="ＭＳ 明朝"/>
            <w:noProof/>
          </w:rPr>
          <w:t>16</w:t>
        </w:r>
      </w:ins>
      <w:ins w:id="1214" w:author="正典 松浦" w:date="2023-12-18T17:40:00Z">
        <w:r w:rsidRPr="00627849">
          <w:rPr>
            <w:rFonts w:ascii="ＭＳ 明朝" w:hAnsi="ＭＳ 明朝"/>
            <w:rPrChange w:id="1215" w:author="正典 松浦" w:date="2023-12-19T20:15:00Z">
              <w:rPr/>
            </w:rPrChange>
          </w:rPr>
          <w:fldChar w:fldCharType="end"/>
        </w:r>
      </w:ins>
      <w:ins w:id="1216" w:author="正典 松浦" w:date="2023-12-19T08:49:00Z">
        <w:r w:rsidR="002244CC" w:rsidRPr="00627849">
          <w:rPr>
            <w:rFonts w:ascii="ＭＳ 明朝" w:hAnsi="ＭＳ 明朝" w:hint="eastAsia"/>
            <w:rPrChange w:id="1217" w:author="正典 松浦" w:date="2023-12-19T20:15:00Z">
              <w:rPr>
                <w:rFonts w:hint="eastAsia"/>
              </w:rPr>
            </w:rPrChange>
          </w:rPr>
          <w:t>中国のインコ</w:t>
        </w:r>
      </w:ins>
      <w:ins w:id="1218" w:author="正典 松浦" w:date="2023-12-18T17:40:00Z">
        <w:r w:rsidRPr="00627849">
          <w:rPr>
            <w:rFonts w:ascii="ＭＳ 明朝" w:hAnsi="ＭＳ 明朝" w:hint="eastAsia"/>
            <w:rPrChange w:id="1219" w:author="正典 松浦" w:date="2023-12-19T20:15:00Z">
              <w:rPr>
                <w:rFonts w:hint="eastAsia"/>
              </w:rPr>
            </w:rPrChange>
          </w:rPr>
          <w:t>科輸入目的</w:t>
        </w:r>
      </w:ins>
    </w:p>
    <w:tbl>
      <w:tblPr>
        <w:tblW w:w="3756" w:type="dxa"/>
        <w:jc w:val="center"/>
        <w:tblCellMar>
          <w:left w:w="99" w:type="dxa"/>
          <w:right w:w="99" w:type="dxa"/>
        </w:tblCellMar>
        <w:tblLook w:val="04A0" w:firstRow="1" w:lastRow="0" w:firstColumn="1" w:lastColumn="0" w:noHBand="0" w:noVBand="1"/>
      </w:tblPr>
      <w:tblGrid>
        <w:gridCol w:w="2426"/>
        <w:gridCol w:w="1330"/>
        <w:tblGridChange w:id="1220">
          <w:tblGrid>
            <w:gridCol w:w="2426"/>
            <w:gridCol w:w="1330"/>
          </w:tblGrid>
        </w:tblGridChange>
      </w:tblGrid>
      <w:tr w:rsidR="00E22F82" w:rsidRPr="00627849" w14:paraId="2C650F8F" w14:textId="77777777" w:rsidTr="007A4F96">
        <w:trPr>
          <w:trHeight w:val="374"/>
          <w:jc w:val="center"/>
          <w:ins w:id="1221" w:author="正典 松浦" w:date="2023-12-18T17:40:00Z"/>
        </w:trPr>
        <w:tc>
          <w:tcPr>
            <w:tcW w:w="2426" w:type="dxa"/>
            <w:tcBorders>
              <w:top w:val="single" w:sz="4" w:space="0" w:color="auto"/>
              <w:left w:val="nil"/>
              <w:bottom w:val="single" w:sz="4" w:space="0" w:color="auto"/>
              <w:right w:val="nil"/>
            </w:tcBorders>
            <w:shd w:val="clear" w:color="auto" w:fill="auto"/>
            <w:noWrap/>
            <w:vAlign w:val="center"/>
          </w:tcPr>
          <w:p w14:paraId="728CB8E8" w14:textId="77777777" w:rsidR="00E22F82" w:rsidRPr="00080174" w:rsidRDefault="00E22F82" w:rsidP="007A4F96">
            <w:pPr>
              <w:ind w:firstLineChars="0" w:firstLine="0"/>
              <w:rPr>
                <w:ins w:id="1222" w:author="正典 松浦" w:date="2023-12-18T17:40:00Z"/>
                <w:rFonts w:ascii="ＭＳ 明朝" w:hAnsi="ＭＳ 明朝"/>
                <w:color w:val="000000"/>
                <w:szCs w:val="22"/>
              </w:rPr>
            </w:pPr>
            <w:ins w:id="1223" w:author="正典 松浦" w:date="2023-12-18T17:40:00Z">
              <w:r w:rsidRPr="00080174">
                <w:rPr>
                  <w:rFonts w:ascii="ＭＳ 明朝" w:hAnsi="ＭＳ 明朝" w:hint="eastAsia"/>
                  <w:color w:val="000000"/>
                  <w:szCs w:val="22"/>
                </w:rPr>
                <w:t>目的</w:t>
              </w:r>
            </w:ins>
          </w:p>
        </w:tc>
        <w:tc>
          <w:tcPr>
            <w:tcW w:w="1330" w:type="dxa"/>
            <w:tcBorders>
              <w:top w:val="single" w:sz="4" w:space="0" w:color="auto"/>
              <w:left w:val="nil"/>
              <w:bottom w:val="single" w:sz="4" w:space="0" w:color="auto"/>
              <w:right w:val="nil"/>
            </w:tcBorders>
            <w:shd w:val="clear" w:color="auto" w:fill="auto"/>
            <w:noWrap/>
            <w:vAlign w:val="center"/>
          </w:tcPr>
          <w:p w14:paraId="1B9E8BC7" w14:textId="77777777" w:rsidR="00E22F82" w:rsidRPr="00080174" w:rsidRDefault="00E22F82" w:rsidP="007A4F96">
            <w:pPr>
              <w:ind w:firstLineChars="0" w:firstLine="0"/>
              <w:jc w:val="right"/>
              <w:rPr>
                <w:ins w:id="1224" w:author="正典 松浦" w:date="2023-12-18T17:40:00Z"/>
                <w:rFonts w:ascii="ＭＳ 明朝" w:hAnsi="ＭＳ 明朝"/>
                <w:color w:val="000000"/>
                <w:szCs w:val="22"/>
              </w:rPr>
            </w:pPr>
            <w:ins w:id="1225" w:author="正典 松浦" w:date="2023-12-18T17:40:00Z">
              <w:r w:rsidRPr="00080174">
                <w:rPr>
                  <w:rFonts w:ascii="ＭＳ 明朝" w:hAnsi="ＭＳ 明朝" w:hint="eastAsia"/>
                  <w:color w:val="000000"/>
                  <w:szCs w:val="22"/>
                </w:rPr>
                <w:t>取引件数</w:t>
              </w:r>
            </w:ins>
          </w:p>
        </w:tc>
      </w:tr>
      <w:tr w:rsidR="00E22F82" w:rsidRPr="00627849" w14:paraId="252C58A6" w14:textId="77777777" w:rsidTr="00946D35">
        <w:tblPrEx>
          <w:tblW w:w="3756" w:type="dxa"/>
          <w:jc w:val="center"/>
          <w:tblCellMar>
            <w:left w:w="99" w:type="dxa"/>
            <w:right w:w="99" w:type="dxa"/>
          </w:tblCellMar>
          <w:tblPrExChange w:id="1226" w:author="正典 松浦" w:date="2023-12-19T12:59:00Z">
            <w:tblPrEx>
              <w:tblW w:w="3756" w:type="dxa"/>
              <w:jc w:val="center"/>
              <w:tblCellMar>
                <w:left w:w="99" w:type="dxa"/>
                <w:right w:w="99" w:type="dxa"/>
              </w:tblCellMar>
            </w:tblPrEx>
          </w:tblPrExChange>
        </w:tblPrEx>
        <w:trPr>
          <w:trHeight w:val="374"/>
          <w:jc w:val="center"/>
          <w:ins w:id="1227" w:author="正典 松浦" w:date="2023-12-18T17:40:00Z"/>
          <w:trPrChange w:id="1228" w:author="正典 松浦" w:date="2023-12-19T12:59:00Z">
            <w:trPr>
              <w:trHeight w:val="374"/>
              <w:jc w:val="center"/>
            </w:trPr>
          </w:trPrChange>
        </w:trPr>
        <w:tc>
          <w:tcPr>
            <w:tcW w:w="2426" w:type="dxa"/>
            <w:tcBorders>
              <w:top w:val="single" w:sz="4" w:space="0" w:color="auto"/>
              <w:left w:val="nil"/>
              <w:right w:val="nil"/>
            </w:tcBorders>
            <w:shd w:val="clear" w:color="auto" w:fill="auto"/>
            <w:noWrap/>
            <w:vAlign w:val="center"/>
            <w:hideMark/>
            <w:tcPrChange w:id="1229" w:author="正典 松浦" w:date="2023-12-19T12:59:00Z">
              <w:tcPr>
                <w:tcW w:w="2426" w:type="dxa"/>
                <w:tcBorders>
                  <w:top w:val="single" w:sz="4" w:space="0" w:color="auto"/>
                  <w:left w:val="nil"/>
                  <w:right w:val="nil"/>
                </w:tcBorders>
                <w:shd w:val="clear" w:color="auto" w:fill="auto"/>
                <w:noWrap/>
                <w:vAlign w:val="center"/>
                <w:hideMark/>
              </w:tcPr>
            </w:tcPrChange>
          </w:tcPr>
          <w:p w14:paraId="3C12B89E" w14:textId="77777777" w:rsidR="00E22F82" w:rsidRPr="00080174" w:rsidRDefault="00E22F82" w:rsidP="007A4F96">
            <w:pPr>
              <w:ind w:firstLineChars="0" w:firstLine="0"/>
              <w:rPr>
                <w:ins w:id="1230" w:author="正典 松浦" w:date="2023-12-18T17:40:00Z"/>
                <w:rFonts w:ascii="ＭＳ 明朝" w:hAnsi="ＭＳ 明朝"/>
                <w:color w:val="000000"/>
              </w:rPr>
            </w:pPr>
            <w:ins w:id="1231" w:author="正典 松浦" w:date="2023-12-18T17:40:00Z">
              <w:r w:rsidRPr="00080174">
                <w:rPr>
                  <w:rFonts w:ascii="ＭＳ 明朝" w:hAnsi="ＭＳ 明朝" w:hint="eastAsia"/>
                </w:rPr>
                <w:t>商業用</w:t>
              </w:r>
            </w:ins>
          </w:p>
        </w:tc>
        <w:tc>
          <w:tcPr>
            <w:tcW w:w="1330" w:type="dxa"/>
            <w:tcBorders>
              <w:top w:val="single" w:sz="4" w:space="0" w:color="auto"/>
              <w:left w:val="nil"/>
              <w:right w:val="nil"/>
            </w:tcBorders>
            <w:shd w:val="clear" w:color="auto" w:fill="auto"/>
            <w:noWrap/>
            <w:vAlign w:val="center"/>
            <w:hideMark/>
            <w:tcPrChange w:id="1232" w:author="正典 松浦" w:date="2023-12-19T12:59:00Z">
              <w:tcPr>
                <w:tcW w:w="1330" w:type="dxa"/>
                <w:tcBorders>
                  <w:top w:val="single" w:sz="4" w:space="0" w:color="auto"/>
                  <w:left w:val="nil"/>
                  <w:right w:val="nil"/>
                </w:tcBorders>
                <w:shd w:val="clear" w:color="auto" w:fill="auto"/>
                <w:noWrap/>
                <w:vAlign w:val="center"/>
                <w:hideMark/>
              </w:tcPr>
            </w:tcPrChange>
          </w:tcPr>
          <w:p w14:paraId="35414CCE" w14:textId="3B48F40A" w:rsidR="00E22F82" w:rsidRPr="00080174" w:rsidRDefault="00A02634">
            <w:pPr>
              <w:ind w:firstLineChars="0" w:firstLine="0"/>
              <w:jc w:val="right"/>
              <w:rPr>
                <w:ins w:id="1233" w:author="正典 松浦" w:date="2023-12-18T17:40:00Z"/>
                <w:rFonts w:ascii="ＭＳ 明朝" w:hAnsi="ＭＳ 明朝"/>
                <w:color w:val="000000"/>
              </w:rPr>
              <w:pPrChange w:id="1234" w:author="正典 松浦" w:date="2023-12-19T12:59:00Z">
                <w:pPr>
                  <w:ind w:firstLineChars="0" w:firstLine="0"/>
                </w:pPr>
              </w:pPrChange>
            </w:pPr>
            <w:ins w:id="1235" w:author="正典 松浦" w:date="2023-12-19T12:02:00Z">
              <w:r w:rsidRPr="00080174">
                <w:rPr>
                  <w:rFonts w:ascii="ＭＳ 明朝" w:hAnsi="ＭＳ 明朝" w:hint="eastAsia"/>
                  <w:color w:val="000000"/>
                </w:rPr>
                <w:t>237</w:t>
              </w:r>
            </w:ins>
          </w:p>
        </w:tc>
      </w:tr>
      <w:tr w:rsidR="00121AA5" w:rsidRPr="00627849" w14:paraId="0117EE2C" w14:textId="77777777" w:rsidTr="00946D35">
        <w:tblPrEx>
          <w:tblW w:w="3756" w:type="dxa"/>
          <w:jc w:val="center"/>
          <w:tblCellMar>
            <w:left w:w="99" w:type="dxa"/>
            <w:right w:w="99" w:type="dxa"/>
          </w:tblCellMar>
          <w:tblPrExChange w:id="1236" w:author="正典 松浦" w:date="2023-12-19T12:59:00Z">
            <w:tblPrEx>
              <w:tblW w:w="3756" w:type="dxa"/>
              <w:jc w:val="center"/>
              <w:tblCellMar>
                <w:left w:w="99" w:type="dxa"/>
                <w:right w:w="99" w:type="dxa"/>
              </w:tblCellMar>
            </w:tblPrEx>
          </w:tblPrExChange>
        </w:tblPrEx>
        <w:trPr>
          <w:trHeight w:val="374"/>
          <w:jc w:val="center"/>
          <w:ins w:id="1237" w:author="正典 松浦" w:date="2023-12-19T12:02:00Z"/>
          <w:trPrChange w:id="1238" w:author="正典 松浦" w:date="2023-12-19T12:59:00Z">
            <w:trPr>
              <w:trHeight w:val="374"/>
              <w:jc w:val="center"/>
            </w:trPr>
          </w:trPrChange>
        </w:trPr>
        <w:tc>
          <w:tcPr>
            <w:tcW w:w="2426" w:type="dxa"/>
            <w:tcBorders>
              <w:left w:val="nil"/>
              <w:right w:val="nil"/>
            </w:tcBorders>
            <w:shd w:val="clear" w:color="auto" w:fill="auto"/>
            <w:noWrap/>
            <w:vAlign w:val="center"/>
            <w:tcPrChange w:id="1239" w:author="正典 松浦" w:date="2023-12-19T12:59:00Z">
              <w:tcPr>
                <w:tcW w:w="2426" w:type="dxa"/>
                <w:tcBorders>
                  <w:top w:val="single" w:sz="4" w:space="0" w:color="auto"/>
                  <w:left w:val="nil"/>
                  <w:right w:val="nil"/>
                </w:tcBorders>
                <w:shd w:val="clear" w:color="auto" w:fill="auto"/>
                <w:noWrap/>
                <w:vAlign w:val="center"/>
              </w:tcPr>
            </w:tcPrChange>
          </w:tcPr>
          <w:p w14:paraId="7F624B5E" w14:textId="16DFA040" w:rsidR="00121AA5" w:rsidRPr="00080174" w:rsidRDefault="006B2FAC" w:rsidP="007A4F96">
            <w:pPr>
              <w:ind w:firstLineChars="0" w:firstLine="0"/>
              <w:rPr>
                <w:ins w:id="1240" w:author="正典 松浦" w:date="2023-12-19T12:02:00Z"/>
                <w:rFonts w:ascii="ＭＳ 明朝" w:hAnsi="ＭＳ 明朝"/>
              </w:rPr>
            </w:pPr>
            <w:ins w:id="1241" w:author="正典 松浦" w:date="2023-12-19T12:03:00Z">
              <w:r w:rsidRPr="00080174">
                <w:rPr>
                  <w:rFonts w:ascii="ＭＳ 明朝" w:hAnsi="ＭＳ 明朝" w:hint="eastAsia"/>
                </w:rPr>
                <w:t>人工繁殖</w:t>
              </w:r>
              <w:r w:rsidR="002155DB" w:rsidRPr="00080174">
                <w:rPr>
                  <w:rFonts w:ascii="ＭＳ 明朝" w:hAnsi="ＭＳ 明朝" w:hint="eastAsia"/>
                </w:rPr>
                <w:t>用</w:t>
              </w:r>
            </w:ins>
          </w:p>
        </w:tc>
        <w:tc>
          <w:tcPr>
            <w:tcW w:w="1330" w:type="dxa"/>
            <w:tcBorders>
              <w:left w:val="nil"/>
              <w:right w:val="nil"/>
            </w:tcBorders>
            <w:shd w:val="clear" w:color="auto" w:fill="auto"/>
            <w:noWrap/>
            <w:vAlign w:val="center"/>
            <w:tcPrChange w:id="1242" w:author="正典 松浦" w:date="2023-12-19T12:59:00Z">
              <w:tcPr>
                <w:tcW w:w="1330" w:type="dxa"/>
                <w:tcBorders>
                  <w:top w:val="single" w:sz="4" w:space="0" w:color="auto"/>
                  <w:left w:val="nil"/>
                  <w:right w:val="nil"/>
                </w:tcBorders>
                <w:shd w:val="clear" w:color="auto" w:fill="auto"/>
                <w:noWrap/>
                <w:vAlign w:val="center"/>
              </w:tcPr>
            </w:tcPrChange>
          </w:tcPr>
          <w:p w14:paraId="78F24397" w14:textId="4D2F9F99" w:rsidR="00121AA5" w:rsidRPr="00080174" w:rsidRDefault="00121AA5">
            <w:pPr>
              <w:ind w:firstLineChars="0" w:firstLine="0"/>
              <w:jc w:val="right"/>
              <w:rPr>
                <w:ins w:id="1243" w:author="正典 松浦" w:date="2023-12-19T12:02:00Z"/>
                <w:rFonts w:ascii="ＭＳ 明朝" w:hAnsi="ＭＳ 明朝"/>
                <w:color w:val="000000"/>
              </w:rPr>
              <w:pPrChange w:id="1244" w:author="正典 松浦" w:date="2023-12-19T12:59:00Z">
                <w:pPr>
                  <w:ind w:firstLineChars="0" w:firstLine="0"/>
                </w:pPr>
              </w:pPrChange>
            </w:pPr>
            <w:ins w:id="1245" w:author="正典 松浦" w:date="2023-12-19T12:03:00Z">
              <w:r w:rsidRPr="00080174">
                <w:rPr>
                  <w:rFonts w:ascii="ＭＳ 明朝" w:hAnsi="ＭＳ 明朝" w:hint="eastAsia"/>
                  <w:color w:val="000000"/>
                </w:rPr>
                <w:t>76</w:t>
              </w:r>
            </w:ins>
          </w:p>
        </w:tc>
      </w:tr>
      <w:tr w:rsidR="00E22F82" w:rsidRPr="00627849" w14:paraId="4795A5BA" w14:textId="77777777" w:rsidTr="00946D35">
        <w:tblPrEx>
          <w:tblW w:w="3756" w:type="dxa"/>
          <w:jc w:val="center"/>
          <w:tblCellMar>
            <w:left w:w="99" w:type="dxa"/>
            <w:right w:w="99" w:type="dxa"/>
          </w:tblCellMar>
          <w:tblPrExChange w:id="1246" w:author="正典 松浦" w:date="2023-12-19T12:59:00Z">
            <w:tblPrEx>
              <w:tblW w:w="3756" w:type="dxa"/>
              <w:jc w:val="center"/>
              <w:tblCellMar>
                <w:left w:w="99" w:type="dxa"/>
                <w:right w:w="99" w:type="dxa"/>
              </w:tblCellMar>
            </w:tblPrEx>
          </w:tblPrExChange>
        </w:tblPrEx>
        <w:trPr>
          <w:trHeight w:val="374"/>
          <w:jc w:val="center"/>
          <w:ins w:id="1247" w:author="正典 松浦" w:date="2023-12-18T17:40:00Z"/>
          <w:trPrChange w:id="1248" w:author="正典 松浦" w:date="2023-12-19T12:59:00Z">
            <w:trPr>
              <w:trHeight w:val="374"/>
              <w:jc w:val="center"/>
            </w:trPr>
          </w:trPrChange>
        </w:trPr>
        <w:tc>
          <w:tcPr>
            <w:tcW w:w="2426" w:type="dxa"/>
            <w:tcBorders>
              <w:left w:val="nil"/>
              <w:right w:val="nil"/>
            </w:tcBorders>
            <w:shd w:val="clear" w:color="auto" w:fill="auto"/>
            <w:noWrap/>
            <w:vAlign w:val="center"/>
            <w:tcPrChange w:id="1249" w:author="正典 松浦" w:date="2023-12-19T12:59:00Z">
              <w:tcPr>
                <w:tcW w:w="2426" w:type="dxa"/>
                <w:tcBorders>
                  <w:left w:val="nil"/>
                  <w:right w:val="nil"/>
                </w:tcBorders>
                <w:shd w:val="clear" w:color="auto" w:fill="auto"/>
                <w:noWrap/>
                <w:vAlign w:val="center"/>
              </w:tcPr>
            </w:tcPrChange>
          </w:tcPr>
          <w:p w14:paraId="31519BAB" w14:textId="51933D7A" w:rsidR="00E22F82" w:rsidRPr="00080174" w:rsidRDefault="00725496" w:rsidP="007A4F96">
            <w:pPr>
              <w:ind w:firstLineChars="0" w:firstLine="0"/>
              <w:rPr>
                <w:ins w:id="1250" w:author="正典 松浦" w:date="2023-12-18T17:40:00Z"/>
                <w:rFonts w:ascii="ＭＳ 明朝" w:hAnsi="ＭＳ 明朝"/>
              </w:rPr>
            </w:pPr>
            <w:ins w:id="1251" w:author="正典 松浦" w:date="2023-12-19T12:03:00Z">
              <w:r w:rsidRPr="00080174">
                <w:rPr>
                  <w:rFonts w:ascii="ＭＳ 明朝" w:hAnsi="ＭＳ 明朝" w:hint="eastAsia"/>
                </w:rPr>
                <w:t>動物園</w:t>
              </w:r>
            </w:ins>
            <w:ins w:id="1252" w:author="正典 松浦" w:date="2023-12-18T17:40:00Z">
              <w:r w:rsidR="00E22F82" w:rsidRPr="00080174">
                <w:rPr>
                  <w:rFonts w:ascii="ＭＳ 明朝" w:hAnsi="ＭＳ 明朝" w:hint="eastAsia"/>
                </w:rPr>
                <w:t>用</w:t>
              </w:r>
            </w:ins>
          </w:p>
        </w:tc>
        <w:tc>
          <w:tcPr>
            <w:tcW w:w="1330" w:type="dxa"/>
            <w:tcBorders>
              <w:left w:val="nil"/>
              <w:right w:val="nil"/>
            </w:tcBorders>
            <w:shd w:val="clear" w:color="auto" w:fill="auto"/>
            <w:noWrap/>
            <w:vAlign w:val="center"/>
            <w:tcPrChange w:id="1253" w:author="正典 松浦" w:date="2023-12-19T12:59:00Z">
              <w:tcPr>
                <w:tcW w:w="1330" w:type="dxa"/>
                <w:tcBorders>
                  <w:left w:val="nil"/>
                  <w:right w:val="nil"/>
                </w:tcBorders>
                <w:shd w:val="clear" w:color="auto" w:fill="auto"/>
                <w:noWrap/>
                <w:vAlign w:val="center"/>
              </w:tcPr>
            </w:tcPrChange>
          </w:tcPr>
          <w:p w14:paraId="22CDADEA" w14:textId="1AFD2D24" w:rsidR="00E22F82" w:rsidRPr="00080174" w:rsidRDefault="00121AA5">
            <w:pPr>
              <w:ind w:firstLineChars="0" w:firstLine="0"/>
              <w:jc w:val="right"/>
              <w:rPr>
                <w:ins w:id="1254" w:author="正典 松浦" w:date="2023-12-18T17:40:00Z"/>
                <w:rFonts w:ascii="ＭＳ 明朝" w:hAnsi="ＭＳ 明朝"/>
                <w:color w:val="000000"/>
                <w:szCs w:val="22"/>
              </w:rPr>
              <w:pPrChange w:id="1255" w:author="正典 松浦" w:date="2023-12-19T12:59:00Z">
                <w:pPr>
                  <w:ind w:firstLineChars="0" w:firstLine="0"/>
                </w:pPr>
              </w:pPrChange>
            </w:pPr>
            <w:ins w:id="1256" w:author="正典 松浦" w:date="2023-12-19T12:03:00Z">
              <w:r w:rsidRPr="00080174">
                <w:rPr>
                  <w:rFonts w:ascii="ＭＳ 明朝" w:hAnsi="ＭＳ 明朝" w:hint="eastAsia"/>
                  <w:color w:val="000000"/>
                  <w:szCs w:val="22"/>
                </w:rPr>
                <w:t>35</w:t>
              </w:r>
            </w:ins>
          </w:p>
        </w:tc>
      </w:tr>
      <w:tr w:rsidR="00A02634" w:rsidRPr="00627849" w14:paraId="3539349F" w14:textId="77777777" w:rsidTr="00946D35">
        <w:tblPrEx>
          <w:tblW w:w="3756" w:type="dxa"/>
          <w:jc w:val="center"/>
          <w:tblCellMar>
            <w:left w:w="99" w:type="dxa"/>
            <w:right w:w="99" w:type="dxa"/>
          </w:tblCellMar>
          <w:tblPrExChange w:id="1257" w:author="正典 松浦" w:date="2023-12-19T12:59:00Z">
            <w:tblPrEx>
              <w:tblW w:w="3756" w:type="dxa"/>
              <w:jc w:val="center"/>
              <w:tblCellMar>
                <w:left w:w="99" w:type="dxa"/>
                <w:right w:w="99" w:type="dxa"/>
              </w:tblCellMar>
            </w:tblPrEx>
          </w:tblPrExChange>
        </w:tblPrEx>
        <w:trPr>
          <w:trHeight w:val="374"/>
          <w:jc w:val="center"/>
          <w:ins w:id="1258" w:author="正典 松浦" w:date="2023-12-19T12:02:00Z"/>
          <w:trPrChange w:id="1259" w:author="正典 松浦" w:date="2023-12-19T12:59:00Z">
            <w:trPr>
              <w:trHeight w:val="374"/>
              <w:jc w:val="center"/>
            </w:trPr>
          </w:trPrChange>
        </w:trPr>
        <w:tc>
          <w:tcPr>
            <w:tcW w:w="2426" w:type="dxa"/>
            <w:tcBorders>
              <w:left w:val="nil"/>
              <w:bottom w:val="single" w:sz="4" w:space="0" w:color="auto"/>
              <w:right w:val="nil"/>
            </w:tcBorders>
            <w:shd w:val="clear" w:color="auto" w:fill="auto"/>
            <w:noWrap/>
            <w:vAlign w:val="center"/>
            <w:tcPrChange w:id="1260" w:author="正典 松浦" w:date="2023-12-19T12:59:00Z">
              <w:tcPr>
                <w:tcW w:w="2426" w:type="dxa"/>
                <w:tcBorders>
                  <w:left w:val="nil"/>
                  <w:right w:val="nil"/>
                </w:tcBorders>
                <w:shd w:val="clear" w:color="auto" w:fill="auto"/>
                <w:noWrap/>
                <w:vAlign w:val="center"/>
              </w:tcPr>
            </w:tcPrChange>
          </w:tcPr>
          <w:p w14:paraId="222AFC93" w14:textId="41C6B2AD" w:rsidR="00A02634" w:rsidRPr="00080174" w:rsidRDefault="00725496" w:rsidP="007A4F96">
            <w:pPr>
              <w:ind w:firstLineChars="0" w:firstLine="0"/>
              <w:rPr>
                <w:ins w:id="1261" w:author="正典 松浦" w:date="2023-12-19T12:02:00Z"/>
                <w:rFonts w:ascii="ＭＳ 明朝" w:hAnsi="ＭＳ 明朝"/>
              </w:rPr>
            </w:pPr>
            <w:ins w:id="1262" w:author="正典 松浦" w:date="2023-12-19T12:04:00Z">
              <w:r w:rsidRPr="00080174">
                <w:rPr>
                  <w:rFonts w:ascii="ＭＳ 明朝" w:hAnsi="ＭＳ 明朝" w:hint="eastAsia"/>
                </w:rPr>
                <w:t>個人用</w:t>
              </w:r>
            </w:ins>
          </w:p>
        </w:tc>
        <w:tc>
          <w:tcPr>
            <w:tcW w:w="1330" w:type="dxa"/>
            <w:tcBorders>
              <w:left w:val="nil"/>
              <w:bottom w:val="single" w:sz="4" w:space="0" w:color="auto"/>
              <w:right w:val="nil"/>
            </w:tcBorders>
            <w:shd w:val="clear" w:color="auto" w:fill="auto"/>
            <w:noWrap/>
            <w:vAlign w:val="center"/>
            <w:tcPrChange w:id="1263" w:author="正典 松浦" w:date="2023-12-19T12:59:00Z">
              <w:tcPr>
                <w:tcW w:w="1330" w:type="dxa"/>
                <w:tcBorders>
                  <w:left w:val="nil"/>
                  <w:right w:val="nil"/>
                </w:tcBorders>
                <w:shd w:val="clear" w:color="auto" w:fill="auto"/>
                <w:noWrap/>
                <w:vAlign w:val="center"/>
              </w:tcPr>
            </w:tcPrChange>
          </w:tcPr>
          <w:p w14:paraId="66285B08" w14:textId="7FA74E84" w:rsidR="00A02634" w:rsidRPr="00080174" w:rsidRDefault="00121AA5">
            <w:pPr>
              <w:ind w:firstLineChars="0" w:firstLine="0"/>
              <w:jc w:val="right"/>
              <w:rPr>
                <w:ins w:id="1264" w:author="正典 松浦" w:date="2023-12-19T12:02:00Z"/>
                <w:rFonts w:ascii="ＭＳ 明朝" w:hAnsi="ＭＳ 明朝"/>
                <w:color w:val="000000"/>
                <w:szCs w:val="22"/>
              </w:rPr>
              <w:pPrChange w:id="1265" w:author="正典 松浦" w:date="2023-12-19T12:59:00Z">
                <w:pPr>
                  <w:ind w:firstLineChars="0" w:firstLine="0"/>
                </w:pPr>
              </w:pPrChange>
            </w:pPr>
            <w:ins w:id="1266" w:author="正典 松浦" w:date="2023-12-19T12:03:00Z">
              <w:r w:rsidRPr="00080174">
                <w:rPr>
                  <w:rFonts w:ascii="ＭＳ 明朝" w:hAnsi="ＭＳ 明朝" w:hint="eastAsia"/>
                  <w:color w:val="000000"/>
                  <w:szCs w:val="22"/>
                </w:rPr>
                <w:t>4</w:t>
              </w:r>
            </w:ins>
          </w:p>
        </w:tc>
      </w:tr>
    </w:tbl>
    <w:p w14:paraId="2A734F86" w14:textId="4BFD41F4" w:rsidR="00E22F82" w:rsidRPr="00080174" w:rsidRDefault="00E22F82" w:rsidP="00E22F82">
      <w:pPr>
        <w:ind w:firstLine="220"/>
        <w:jc w:val="center"/>
        <w:rPr>
          <w:ins w:id="1267" w:author="正典 松浦" w:date="2023-12-18T17:40:00Z"/>
          <w:rFonts w:ascii="ＭＳ 明朝" w:hAnsi="ＭＳ 明朝"/>
          <w:szCs w:val="22"/>
        </w:rPr>
      </w:pPr>
      <w:ins w:id="1268" w:author="正典 松浦" w:date="2023-12-18T17:40:00Z">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ins>
    </w:p>
    <w:p w14:paraId="698F30A5" w14:textId="0CAEF98E" w:rsidR="00E22F82" w:rsidRPr="00627849" w:rsidRDefault="00BB6D24">
      <w:pPr>
        <w:ind w:firstLine="220"/>
        <w:rPr>
          <w:ins w:id="1269" w:author="正典 松浦" w:date="2023-12-18T13:58:00Z"/>
          <w:rFonts w:ascii="ＭＳ 明朝" w:hAnsi="ＭＳ 明朝"/>
          <w:rPrChange w:id="1270" w:author="正典 松浦" w:date="2023-12-19T20:15:00Z">
            <w:rPr>
              <w:ins w:id="1271" w:author="正典 松浦" w:date="2023-12-18T13:58:00Z"/>
            </w:rPr>
          </w:rPrChange>
        </w:rPr>
        <w:pPrChange w:id="1272" w:author="正典 松浦" w:date="2023-12-18T17:40:00Z">
          <w:pPr>
            <w:ind w:firstLine="220"/>
            <w:jc w:val="center"/>
          </w:pPr>
        </w:pPrChange>
      </w:pPr>
      <w:ins w:id="1273" w:author="正典 松浦" w:date="2023-12-18T17:41:00Z">
        <w:r w:rsidRPr="00627849">
          <w:rPr>
            <w:rFonts w:ascii="ＭＳ 明朝" w:hAnsi="ＭＳ 明朝"/>
            <w:rPrChange w:id="1274" w:author="正典 松浦" w:date="2023-12-19T20:15:00Z">
              <w:rPr/>
            </w:rPrChange>
          </w:rPr>
          <w:tab/>
        </w:r>
      </w:ins>
    </w:p>
    <w:p w14:paraId="0FACF20D" w14:textId="2D6D70E9" w:rsidR="00A26103" w:rsidRPr="00627849" w:rsidDel="00173F06" w:rsidRDefault="002541B8" w:rsidP="00A26103">
      <w:pPr>
        <w:ind w:firstLine="220"/>
        <w:rPr>
          <w:del w:id="1275" w:author="正典 松浦" w:date="2023-12-18T17:29:00Z"/>
          <w:rFonts w:ascii="ＭＳ 明朝" w:hAnsi="ＭＳ 明朝"/>
          <w:szCs w:val="22"/>
          <w:rPrChange w:id="1276" w:author="正典 松浦" w:date="2023-12-19T20:15:00Z">
            <w:rPr>
              <w:del w:id="1277" w:author="正典 松浦" w:date="2023-12-18T17:29:00Z"/>
              <w:rFonts w:ascii="ＭＳ 明朝" w:hAnsi="ＭＳ 明朝"/>
              <w:szCs w:val="22"/>
            </w:rPr>
          </w:rPrChange>
        </w:rPr>
      </w:pPr>
      <w:del w:id="1278" w:author="正典 松浦" w:date="2023-12-18T17:29:00Z">
        <w:r w:rsidRPr="00627849" w:rsidDel="00173F06">
          <w:rPr>
            <w:rFonts w:ascii="ＭＳ 明朝" w:hAnsi="ＭＳ 明朝"/>
            <w:szCs w:val="22"/>
            <w:rPrChange w:id="1279" w:author="正典 松浦" w:date="2023-12-19T20:15:00Z">
              <w:rPr>
                <w:rFonts w:ascii="ＭＳ 明朝" w:hAnsi="ＭＳ 明朝"/>
                <w:szCs w:val="22"/>
              </w:rPr>
            </w:rPrChange>
          </w:rPr>
          <w:fldChar w:fldCharType="begin"/>
        </w:r>
        <w:r w:rsidRPr="00627849" w:rsidDel="00173F06">
          <w:rPr>
            <w:rFonts w:ascii="ＭＳ 明朝" w:hAnsi="ＭＳ 明朝"/>
            <w:szCs w:val="22"/>
            <w:rPrChange w:id="1280" w:author="正典 松浦" w:date="2023-12-19T20:15:00Z">
              <w:rPr>
                <w:rFonts w:ascii="ＭＳ 明朝" w:hAnsi="ＭＳ 明朝"/>
                <w:szCs w:val="22"/>
              </w:rPr>
            </w:rPrChange>
          </w:rPr>
          <w:delInstrText xml:space="preserve"> REF _Ref151454310 \h </w:delInstrText>
        </w:r>
        <w:r w:rsidR="003402B5" w:rsidRPr="00627849" w:rsidDel="00173F06">
          <w:rPr>
            <w:rFonts w:ascii="ＭＳ 明朝" w:hAnsi="ＭＳ 明朝"/>
            <w:szCs w:val="22"/>
            <w:rPrChange w:id="1281" w:author="正典 松浦" w:date="2023-12-19T20:15:00Z">
              <w:rPr>
                <w:rFonts w:ascii="ＭＳ 明朝" w:hAnsi="ＭＳ 明朝"/>
                <w:szCs w:val="22"/>
              </w:rPr>
            </w:rPrChange>
          </w:rPr>
          <w:delInstrText xml:space="preserve"> \* MERGEFORMAT </w:delInstrText>
        </w:r>
        <w:r w:rsidRPr="00627849" w:rsidDel="00173F06">
          <w:rPr>
            <w:rFonts w:ascii="ＭＳ 明朝" w:hAnsi="ＭＳ 明朝"/>
            <w:szCs w:val="22"/>
            <w:rPrChange w:id="1282" w:author="正典 松浦" w:date="2023-12-19T20:15:00Z">
              <w:rPr>
                <w:rFonts w:ascii="ＭＳ 明朝" w:hAnsi="ＭＳ 明朝"/>
                <w:szCs w:val="22"/>
              </w:rPr>
            </w:rPrChange>
          </w:rPr>
        </w:r>
        <w:r w:rsidRPr="00627849" w:rsidDel="00173F06">
          <w:rPr>
            <w:rFonts w:ascii="ＭＳ 明朝" w:hAnsi="ＭＳ 明朝"/>
            <w:szCs w:val="22"/>
            <w:rPrChange w:id="1283" w:author="正典 松浦" w:date="2023-12-19T20:15:00Z">
              <w:rPr>
                <w:rFonts w:ascii="ＭＳ 明朝" w:hAnsi="ＭＳ 明朝"/>
                <w:szCs w:val="22"/>
              </w:rPr>
            </w:rPrChange>
          </w:rPr>
          <w:fldChar w:fldCharType="separate"/>
        </w:r>
        <w:r w:rsidRPr="00627849" w:rsidDel="00173F06">
          <w:rPr>
            <w:rFonts w:ascii="ＭＳ 明朝" w:hAnsi="ＭＳ 明朝"/>
            <w:szCs w:val="22"/>
            <w:rPrChange w:id="1284" w:author="正典 松浦" w:date="2023-12-19T20:15:00Z">
              <w:rPr>
                <w:rFonts w:ascii="ＭＳ 明朝" w:hAnsi="ＭＳ 明朝"/>
                <w:szCs w:val="22"/>
              </w:rPr>
            </w:rPrChange>
          </w:rPr>
          <w:delText xml:space="preserve">表 </w:delText>
        </w:r>
        <w:r w:rsidRPr="00627849" w:rsidDel="00173F06">
          <w:rPr>
            <w:rFonts w:ascii="ＭＳ 明朝" w:hAnsi="ＭＳ 明朝"/>
            <w:noProof/>
            <w:szCs w:val="22"/>
            <w:rPrChange w:id="1285" w:author="正典 松浦" w:date="2023-12-19T20:15:00Z">
              <w:rPr>
                <w:rFonts w:ascii="ＭＳ 明朝" w:hAnsi="ＭＳ 明朝"/>
                <w:noProof/>
                <w:szCs w:val="22"/>
              </w:rPr>
            </w:rPrChange>
          </w:rPr>
          <w:delText>10</w:delText>
        </w:r>
        <w:r w:rsidRPr="00627849" w:rsidDel="00173F06">
          <w:rPr>
            <w:rFonts w:ascii="ＭＳ 明朝" w:hAnsi="ＭＳ 明朝"/>
            <w:szCs w:val="22"/>
            <w:rPrChange w:id="1286" w:author="正典 松浦" w:date="2023-12-19T20:15:00Z">
              <w:rPr>
                <w:rFonts w:ascii="ＭＳ 明朝" w:hAnsi="ＭＳ 明朝"/>
                <w:szCs w:val="22"/>
              </w:rPr>
            </w:rPrChange>
          </w:rPr>
          <w:fldChar w:fldCharType="end"/>
        </w:r>
        <w:r w:rsidRPr="00627849" w:rsidDel="00173F06">
          <w:rPr>
            <w:rFonts w:ascii="ＭＳ 明朝" w:hAnsi="ＭＳ 明朝" w:hint="eastAsia"/>
            <w:szCs w:val="22"/>
            <w:rPrChange w:id="1287" w:author="正典 松浦" w:date="2023-12-19T20:15:00Z">
              <w:rPr>
                <w:rFonts w:ascii="ＭＳ 明朝" w:hAnsi="ＭＳ 明朝" w:hint="eastAsia"/>
                <w:szCs w:val="22"/>
              </w:rPr>
            </w:rPrChange>
          </w:rPr>
          <w:delText>はインドからの輸入件数上位5品目を示している。</w:delText>
        </w:r>
        <w:r w:rsidR="00D9760C" w:rsidRPr="00627849" w:rsidDel="00173F06">
          <w:rPr>
            <w:rFonts w:ascii="ＭＳ 明朝" w:hAnsi="ＭＳ 明朝" w:hint="eastAsia"/>
            <w:szCs w:val="22"/>
            <w:rPrChange w:id="1288" w:author="正典 松浦" w:date="2023-12-19T20:15:00Z">
              <w:rPr>
                <w:rFonts w:ascii="ＭＳ 明朝" w:hAnsi="ＭＳ 明朝" w:hint="eastAsia"/>
                <w:szCs w:val="22"/>
              </w:rPr>
            </w:rPrChange>
          </w:rPr>
          <w:delText>中国はインドからは爬虫類、特にカメを多く輸入していることがわかる。</w:delText>
        </w:r>
      </w:del>
    </w:p>
    <w:p w14:paraId="572FCE04" w14:textId="46CA2E5A" w:rsidR="00D3758B" w:rsidRPr="00627849" w:rsidDel="00173F06" w:rsidRDefault="00D3758B" w:rsidP="00D3758B">
      <w:pPr>
        <w:pStyle w:val="ad"/>
        <w:keepNext/>
        <w:ind w:firstLine="220"/>
        <w:rPr>
          <w:del w:id="1289" w:author="正典 松浦" w:date="2023-12-18T17:29:00Z"/>
          <w:rFonts w:ascii="ＭＳ 明朝" w:hAnsi="ＭＳ 明朝"/>
          <w:szCs w:val="22"/>
          <w:rPrChange w:id="1290" w:author="正典 松浦" w:date="2023-12-19T20:15:00Z">
            <w:rPr>
              <w:del w:id="1291" w:author="正典 松浦" w:date="2023-12-18T17:29:00Z"/>
              <w:rFonts w:ascii="ＭＳ 明朝" w:hAnsi="ＭＳ 明朝"/>
              <w:szCs w:val="22"/>
            </w:rPr>
          </w:rPrChange>
        </w:rPr>
      </w:pPr>
      <w:bookmarkStart w:id="1292" w:name="_Ref151454310"/>
      <w:del w:id="1293" w:author="正典 松浦" w:date="2023-12-18T17:29:00Z">
        <w:r w:rsidRPr="00627849" w:rsidDel="00173F06">
          <w:rPr>
            <w:rFonts w:ascii="ＭＳ 明朝" w:hAnsi="ＭＳ 明朝"/>
            <w:szCs w:val="22"/>
            <w:rPrChange w:id="1294" w:author="正典 松浦" w:date="2023-12-19T20:15:00Z">
              <w:rPr>
                <w:rFonts w:ascii="ＭＳ 明朝" w:hAnsi="ＭＳ 明朝"/>
                <w:szCs w:val="22"/>
              </w:rPr>
            </w:rPrChange>
          </w:rPr>
          <w:delText xml:space="preserve">表 </w:delText>
        </w:r>
        <w:r w:rsidRPr="00627849" w:rsidDel="00173F06">
          <w:rPr>
            <w:rFonts w:ascii="ＭＳ 明朝" w:hAnsi="ＭＳ 明朝"/>
            <w:szCs w:val="22"/>
            <w:rPrChange w:id="1295" w:author="正典 松浦" w:date="2023-12-19T20:15:00Z">
              <w:rPr>
                <w:rFonts w:ascii="ＭＳ 明朝" w:hAnsi="ＭＳ 明朝"/>
                <w:szCs w:val="22"/>
              </w:rPr>
            </w:rPrChange>
          </w:rPr>
          <w:fldChar w:fldCharType="begin"/>
        </w:r>
        <w:r w:rsidRPr="00627849" w:rsidDel="00173F06">
          <w:rPr>
            <w:rFonts w:ascii="ＭＳ 明朝" w:hAnsi="ＭＳ 明朝"/>
            <w:szCs w:val="22"/>
            <w:rPrChange w:id="1296" w:author="正典 松浦" w:date="2023-12-19T20:15:00Z">
              <w:rPr>
                <w:rFonts w:ascii="ＭＳ 明朝" w:hAnsi="ＭＳ 明朝"/>
                <w:szCs w:val="22"/>
              </w:rPr>
            </w:rPrChange>
          </w:rPr>
          <w:delInstrText xml:space="preserve"> SEQ 表 \* ARABIC </w:delInstrText>
        </w:r>
        <w:r w:rsidRPr="00627849" w:rsidDel="00173F06">
          <w:rPr>
            <w:rFonts w:ascii="ＭＳ 明朝" w:hAnsi="ＭＳ 明朝"/>
            <w:szCs w:val="22"/>
            <w:rPrChange w:id="1297" w:author="正典 松浦" w:date="2023-12-19T20:15:00Z">
              <w:rPr>
                <w:rFonts w:ascii="ＭＳ 明朝" w:hAnsi="ＭＳ 明朝"/>
                <w:szCs w:val="22"/>
              </w:rPr>
            </w:rPrChange>
          </w:rPr>
          <w:fldChar w:fldCharType="separate"/>
        </w:r>
      </w:del>
      <w:del w:id="1298" w:author="正典 松浦" w:date="2023-12-15T16:47:00Z">
        <w:r w:rsidR="00D15B63" w:rsidRPr="00627849" w:rsidDel="001D0BC5">
          <w:rPr>
            <w:rFonts w:ascii="ＭＳ 明朝" w:hAnsi="ＭＳ 明朝"/>
            <w:noProof/>
            <w:szCs w:val="22"/>
            <w:rPrChange w:id="1299" w:author="正典 松浦" w:date="2023-12-19T20:15:00Z">
              <w:rPr>
                <w:rFonts w:ascii="ＭＳ 明朝" w:hAnsi="ＭＳ 明朝"/>
                <w:noProof/>
                <w:szCs w:val="22"/>
              </w:rPr>
            </w:rPrChange>
          </w:rPr>
          <w:delText>10</w:delText>
        </w:r>
      </w:del>
      <w:del w:id="1300" w:author="正典 松浦" w:date="2023-12-18T17:29:00Z">
        <w:r w:rsidRPr="00627849" w:rsidDel="00173F06">
          <w:rPr>
            <w:rFonts w:ascii="ＭＳ 明朝" w:hAnsi="ＭＳ 明朝"/>
            <w:szCs w:val="22"/>
            <w:rPrChange w:id="1301" w:author="正典 松浦" w:date="2023-12-19T20:15:00Z">
              <w:rPr>
                <w:rFonts w:ascii="ＭＳ 明朝" w:hAnsi="ＭＳ 明朝"/>
                <w:szCs w:val="22"/>
              </w:rPr>
            </w:rPrChange>
          </w:rPr>
          <w:fldChar w:fldCharType="end"/>
        </w:r>
        <w:bookmarkEnd w:id="1292"/>
        <w:r w:rsidRPr="00627849" w:rsidDel="00173F06">
          <w:rPr>
            <w:rFonts w:ascii="ＭＳ 明朝" w:hAnsi="ＭＳ 明朝" w:hint="eastAsia"/>
            <w:szCs w:val="22"/>
            <w:rPrChange w:id="1302" w:author="正典 松浦" w:date="2023-12-19T20:15:00Z">
              <w:rPr>
                <w:rFonts w:ascii="ＭＳ 明朝" w:hAnsi="ＭＳ 明朝" w:hint="eastAsia"/>
                <w:szCs w:val="22"/>
              </w:rPr>
            </w:rPrChange>
          </w:rPr>
          <w:delText xml:space="preserve">　インド</w:delText>
        </w:r>
        <w:r w:rsidR="002D6591" w:rsidRPr="00627849" w:rsidDel="00173F06">
          <w:rPr>
            <w:rFonts w:ascii="ＭＳ 明朝" w:hAnsi="ＭＳ 明朝" w:hint="eastAsia"/>
            <w:szCs w:val="22"/>
            <w:rPrChange w:id="1303" w:author="正典 松浦" w:date="2023-12-19T20:15:00Z">
              <w:rPr>
                <w:rFonts w:ascii="ＭＳ 明朝" w:hAnsi="ＭＳ 明朝" w:hint="eastAsia"/>
                <w:szCs w:val="22"/>
              </w:rPr>
            </w:rPrChange>
          </w:rPr>
          <w:delText>から</w:delText>
        </w:r>
        <w:r w:rsidRPr="00627849" w:rsidDel="00173F06">
          <w:rPr>
            <w:rFonts w:ascii="ＭＳ 明朝" w:hAnsi="ＭＳ 明朝" w:hint="eastAsia"/>
            <w:szCs w:val="22"/>
            <w:rPrChange w:id="1304" w:author="正典 松浦" w:date="2023-12-19T20:15:00Z">
              <w:rPr>
                <w:rFonts w:ascii="ＭＳ 明朝" w:hAnsi="ＭＳ 明朝" w:hint="eastAsia"/>
                <w:szCs w:val="22"/>
              </w:rPr>
            </w:rPrChange>
          </w:rPr>
          <w:delText>の取引件数</w:delText>
        </w:r>
      </w:del>
    </w:p>
    <w:tbl>
      <w:tblPr>
        <w:tblW w:w="3595" w:type="dxa"/>
        <w:jc w:val="center"/>
        <w:tblCellMar>
          <w:left w:w="99" w:type="dxa"/>
          <w:right w:w="99" w:type="dxa"/>
        </w:tblCellMar>
        <w:tblLook w:val="04A0" w:firstRow="1" w:lastRow="0" w:firstColumn="1" w:lastColumn="0" w:noHBand="0" w:noVBand="1"/>
      </w:tblPr>
      <w:tblGrid>
        <w:gridCol w:w="2147"/>
        <w:gridCol w:w="1448"/>
      </w:tblGrid>
      <w:tr w:rsidR="00456083" w:rsidRPr="00627849" w:rsidDel="00173F06" w14:paraId="621819BB" w14:textId="5584B204" w:rsidTr="00F900AD">
        <w:trPr>
          <w:trHeight w:val="340"/>
          <w:jc w:val="center"/>
          <w:del w:id="1305" w:author="正典 松浦" w:date="2023-12-18T17:29:00Z"/>
        </w:trPr>
        <w:tc>
          <w:tcPr>
            <w:tcW w:w="2147" w:type="dxa"/>
            <w:tcBorders>
              <w:top w:val="single" w:sz="4" w:space="0" w:color="auto"/>
              <w:left w:val="nil"/>
              <w:bottom w:val="single" w:sz="4" w:space="0" w:color="auto"/>
              <w:right w:val="nil"/>
            </w:tcBorders>
            <w:shd w:val="clear" w:color="auto" w:fill="auto"/>
            <w:noWrap/>
            <w:vAlign w:val="center"/>
          </w:tcPr>
          <w:p w14:paraId="26E79A48" w14:textId="0827AA10" w:rsidR="00456083" w:rsidRPr="00627849" w:rsidDel="00173F06" w:rsidRDefault="00456083" w:rsidP="00862B13">
            <w:pPr>
              <w:ind w:firstLine="220"/>
              <w:rPr>
                <w:del w:id="1306" w:author="正典 松浦" w:date="2023-12-18T17:29:00Z"/>
                <w:rFonts w:ascii="ＭＳ 明朝" w:hAnsi="ＭＳ 明朝"/>
                <w:color w:val="000000"/>
                <w:szCs w:val="22"/>
                <w:rPrChange w:id="1307" w:author="正典 松浦" w:date="2023-12-19T20:15:00Z">
                  <w:rPr>
                    <w:del w:id="1308" w:author="正典 松浦" w:date="2023-12-18T17:29:00Z"/>
                    <w:rFonts w:ascii="ＭＳ 明朝" w:hAnsi="ＭＳ 明朝"/>
                    <w:color w:val="000000"/>
                    <w:szCs w:val="22"/>
                  </w:rPr>
                </w:rPrChange>
              </w:rPr>
            </w:pPr>
            <w:del w:id="1309" w:author="正典 松浦" w:date="2023-12-18T17:29:00Z">
              <w:r w:rsidRPr="00627849" w:rsidDel="00173F06">
                <w:rPr>
                  <w:rFonts w:ascii="ＭＳ 明朝" w:hAnsi="ＭＳ 明朝" w:hint="eastAsia"/>
                  <w:color w:val="000000"/>
                  <w:szCs w:val="22"/>
                  <w:rPrChange w:id="1310" w:author="正典 松浦" w:date="2023-12-19T20:15:00Z">
                    <w:rPr>
                      <w:rFonts w:ascii="ＭＳ 明朝" w:hAnsi="ＭＳ 明朝" w:hint="eastAsia"/>
                      <w:color w:val="000000"/>
                      <w:szCs w:val="22"/>
                    </w:rPr>
                  </w:rPrChange>
                </w:rPr>
                <w:delText>和名</w:delText>
              </w:r>
            </w:del>
          </w:p>
        </w:tc>
        <w:tc>
          <w:tcPr>
            <w:tcW w:w="1448" w:type="dxa"/>
            <w:tcBorders>
              <w:top w:val="single" w:sz="4" w:space="0" w:color="auto"/>
              <w:left w:val="nil"/>
              <w:bottom w:val="single" w:sz="4" w:space="0" w:color="auto"/>
              <w:right w:val="nil"/>
            </w:tcBorders>
            <w:shd w:val="clear" w:color="auto" w:fill="auto"/>
            <w:noWrap/>
            <w:vAlign w:val="center"/>
          </w:tcPr>
          <w:p w14:paraId="1E168C7B" w14:textId="3604141F" w:rsidR="00456083" w:rsidRPr="00627849" w:rsidDel="00173F06" w:rsidRDefault="00456083" w:rsidP="00862B13">
            <w:pPr>
              <w:ind w:firstLine="220"/>
              <w:jc w:val="right"/>
              <w:rPr>
                <w:del w:id="1311" w:author="正典 松浦" w:date="2023-12-18T17:29:00Z"/>
                <w:rFonts w:ascii="ＭＳ 明朝" w:hAnsi="ＭＳ 明朝"/>
                <w:color w:val="000000"/>
                <w:szCs w:val="22"/>
                <w:rPrChange w:id="1312" w:author="正典 松浦" w:date="2023-12-19T20:15:00Z">
                  <w:rPr>
                    <w:del w:id="1313" w:author="正典 松浦" w:date="2023-12-18T17:29:00Z"/>
                    <w:rFonts w:ascii="ＭＳ 明朝" w:hAnsi="ＭＳ 明朝"/>
                    <w:color w:val="000000"/>
                    <w:szCs w:val="22"/>
                  </w:rPr>
                </w:rPrChange>
              </w:rPr>
            </w:pPr>
            <w:del w:id="1314" w:author="正典 松浦" w:date="2023-12-18T17:29:00Z">
              <w:r w:rsidRPr="00627849" w:rsidDel="00173F06">
                <w:rPr>
                  <w:rFonts w:ascii="ＭＳ 明朝" w:hAnsi="ＭＳ 明朝" w:hint="eastAsia"/>
                  <w:color w:val="000000"/>
                  <w:szCs w:val="22"/>
                  <w:rPrChange w:id="1315" w:author="正典 松浦" w:date="2023-12-19T20:15:00Z">
                    <w:rPr>
                      <w:rFonts w:ascii="ＭＳ 明朝" w:hAnsi="ＭＳ 明朝" w:hint="eastAsia"/>
                      <w:color w:val="000000"/>
                      <w:szCs w:val="22"/>
                    </w:rPr>
                  </w:rPrChange>
                </w:rPr>
                <w:delText>取引件数</w:delText>
              </w:r>
            </w:del>
          </w:p>
        </w:tc>
      </w:tr>
      <w:tr w:rsidR="00456083" w:rsidRPr="00627849" w:rsidDel="00173F06" w14:paraId="24B38505" w14:textId="0274BDE0" w:rsidTr="00F900AD">
        <w:trPr>
          <w:trHeight w:val="340"/>
          <w:jc w:val="center"/>
          <w:del w:id="1316" w:author="正典 松浦" w:date="2023-12-18T17:29:00Z"/>
        </w:trPr>
        <w:tc>
          <w:tcPr>
            <w:tcW w:w="2147" w:type="dxa"/>
            <w:tcBorders>
              <w:top w:val="single" w:sz="4" w:space="0" w:color="auto"/>
              <w:left w:val="nil"/>
              <w:bottom w:val="nil"/>
              <w:right w:val="nil"/>
            </w:tcBorders>
            <w:shd w:val="clear" w:color="auto" w:fill="auto"/>
            <w:noWrap/>
            <w:hideMark/>
          </w:tcPr>
          <w:p w14:paraId="51A00CF9" w14:textId="55373CCB" w:rsidR="00456083" w:rsidRPr="00627849" w:rsidDel="00173F06" w:rsidRDefault="00456BFD" w:rsidP="00456083">
            <w:pPr>
              <w:ind w:firstLine="220"/>
              <w:rPr>
                <w:del w:id="1317" w:author="正典 松浦" w:date="2023-12-18T17:29:00Z"/>
                <w:rFonts w:ascii="ＭＳ 明朝" w:hAnsi="ＭＳ 明朝"/>
                <w:color w:val="000000"/>
                <w:szCs w:val="22"/>
                <w:rPrChange w:id="1318" w:author="正典 松浦" w:date="2023-12-19T20:15:00Z">
                  <w:rPr>
                    <w:del w:id="1319" w:author="正典 松浦" w:date="2023-12-18T17:29:00Z"/>
                    <w:rFonts w:ascii="ＭＳ 明朝" w:hAnsi="ＭＳ 明朝"/>
                    <w:color w:val="000000"/>
                    <w:szCs w:val="22"/>
                  </w:rPr>
                </w:rPrChange>
              </w:rPr>
            </w:pPr>
            <w:del w:id="1320" w:author="正典 松浦" w:date="2023-12-18T17:29:00Z">
              <w:r w:rsidRPr="00627849" w:rsidDel="00173F06">
                <w:rPr>
                  <w:rFonts w:ascii="ＭＳ 明朝" w:hAnsi="ＭＳ 明朝" w:hint="eastAsia"/>
                  <w:szCs w:val="22"/>
                  <w:rPrChange w:id="1321" w:author="正典 松浦" w:date="2023-12-19T20:15:00Z">
                    <w:rPr>
                      <w:rFonts w:ascii="ＭＳ 明朝" w:hAnsi="ＭＳ 明朝" w:hint="eastAsia"/>
                      <w:szCs w:val="22"/>
                    </w:rPr>
                  </w:rPrChange>
                </w:rPr>
                <w:delText>イシガメ</w:delText>
              </w:r>
              <w:r w:rsidR="00456083" w:rsidRPr="00627849" w:rsidDel="00173F06">
                <w:rPr>
                  <w:rFonts w:ascii="ＭＳ 明朝" w:hAnsi="ＭＳ 明朝" w:hint="eastAsia"/>
                  <w:szCs w:val="22"/>
                  <w:rPrChange w:id="1322" w:author="正典 松浦" w:date="2023-12-19T20:15:00Z">
                    <w:rPr>
                      <w:rFonts w:ascii="ＭＳ 明朝" w:hAnsi="ＭＳ 明朝" w:hint="eastAsia"/>
                      <w:szCs w:val="22"/>
                    </w:rPr>
                  </w:rPrChange>
                </w:rPr>
                <w:delText>科</w:delText>
              </w:r>
              <w:r w:rsidR="00456083" w:rsidRPr="00627849" w:rsidDel="00173F06">
                <w:rPr>
                  <w:rFonts w:ascii="ＭＳ 明朝" w:hAnsi="ＭＳ 明朝"/>
                  <w:szCs w:val="22"/>
                  <w:rPrChange w:id="1323" w:author="正典 松浦" w:date="2023-12-19T20:15:00Z">
                    <w:rPr>
                      <w:rFonts w:ascii="ＭＳ 明朝" w:hAnsi="ＭＳ 明朝"/>
                      <w:szCs w:val="22"/>
                    </w:rPr>
                  </w:rPrChange>
                </w:rPr>
                <w:delText xml:space="preserve"> </w:delText>
              </w:r>
            </w:del>
          </w:p>
        </w:tc>
        <w:tc>
          <w:tcPr>
            <w:tcW w:w="1448" w:type="dxa"/>
            <w:tcBorders>
              <w:top w:val="single" w:sz="4" w:space="0" w:color="auto"/>
              <w:left w:val="nil"/>
              <w:bottom w:val="nil"/>
              <w:right w:val="nil"/>
            </w:tcBorders>
            <w:shd w:val="clear" w:color="auto" w:fill="auto"/>
            <w:noWrap/>
            <w:vAlign w:val="center"/>
            <w:hideMark/>
          </w:tcPr>
          <w:p w14:paraId="041E97D5" w14:textId="33133212" w:rsidR="00456083" w:rsidRPr="00627849" w:rsidDel="00173F06" w:rsidRDefault="00456083" w:rsidP="00456083">
            <w:pPr>
              <w:ind w:firstLine="220"/>
              <w:jc w:val="right"/>
              <w:rPr>
                <w:del w:id="1324" w:author="正典 松浦" w:date="2023-12-18T17:29:00Z"/>
                <w:rFonts w:ascii="ＭＳ 明朝" w:hAnsi="ＭＳ 明朝"/>
                <w:color w:val="000000"/>
                <w:szCs w:val="22"/>
                <w:rPrChange w:id="1325" w:author="正典 松浦" w:date="2023-12-19T20:15:00Z">
                  <w:rPr>
                    <w:del w:id="1326" w:author="正典 松浦" w:date="2023-12-18T17:29:00Z"/>
                    <w:rFonts w:ascii="ＭＳ 明朝" w:hAnsi="ＭＳ 明朝"/>
                    <w:color w:val="000000"/>
                    <w:szCs w:val="22"/>
                  </w:rPr>
                </w:rPrChange>
              </w:rPr>
            </w:pPr>
            <w:commentRangeStart w:id="1327"/>
            <w:del w:id="1328" w:author="正典 松浦" w:date="2023-12-18T17:29:00Z">
              <w:r w:rsidRPr="00627849" w:rsidDel="00173F06">
                <w:rPr>
                  <w:rFonts w:ascii="ＭＳ 明朝" w:hAnsi="ＭＳ 明朝"/>
                  <w:szCs w:val="22"/>
                  <w:rPrChange w:id="1329" w:author="正典 松浦" w:date="2023-12-19T20:15:00Z">
                    <w:rPr>
                      <w:rFonts w:ascii="ＭＳ 明朝" w:hAnsi="ＭＳ 明朝"/>
                      <w:szCs w:val="22"/>
                    </w:rPr>
                  </w:rPrChange>
                </w:rPr>
                <w:delText>727</w:delText>
              </w:r>
              <w:commentRangeEnd w:id="1327"/>
              <w:r w:rsidR="00FF1FA6" w:rsidRPr="00627849" w:rsidDel="00173F06">
                <w:rPr>
                  <w:rStyle w:val="af5"/>
                  <w:rFonts w:ascii="ＭＳ 明朝" w:hAnsi="ＭＳ 明朝"/>
                  <w:sz w:val="22"/>
                  <w:szCs w:val="22"/>
                  <w:rPrChange w:id="1330" w:author="正典 松浦" w:date="2023-12-19T20:15:00Z">
                    <w:rPr>
                      <w:rStyle w:val="af5"/>
                      <w:rFonts w:ascii="ＭＳ 明朝" w:hAnsi="ＭＳ 明朝"/>
                      <w:sz w:val="22"/>
                      <w:szCs w:val="22"/>
                    </w:rPr>
                  </w:rPrChange>
                </w:rPr>
                <w:commentReference w:id="1327"/>
              </w:r>
            </w:del>
          </w:p>
        </w:tc>
      </w:tr>
      <w:tr w:rsidR="00456083" w:rsidRPr="00627849" w:rsidDel="00173F06" w14:paraId="63CD6316" w14:textId="1399353C" w:rsidTr="00F900AD">
        <w:trPr>
          <w:trHeight w:val="340"/>
          <w:jc w:val="center"/>
          <w:del w:id="1331" w:author="正典 松浦" w:date="2023-12-18T17:29:00Z"/>
        </w:trPr>
        <w:tc>
          <w:tcPr>
            <w:tcW w:w="2147" w:type="dxa"/>
            <w:tcBorders>
              <w:top w:val="nil"/>
              <w:left w:val="nil"/>
              <w:bottom w:val="nil"/>
              <w:right w:val="nil"/>
            </w:tcBorders>
            <w:shd w:val="clear" w:color="auto" w:fill="auto"/>
            <w:noWrap/>
            <w:hideMark/>
          </w:tcPr>
          <w:p w14:paraId="1602E4F7" w14:textId="45E4D429" w:rsidR="00456083" w:rsidRPr="00627849" w:rsidDel="00173F06" w:rsidRDefault="009D1B03" w:rsidP="00456083">
            <w:pPr>
              <w:ind w:firstLine="220"/>
              <w:rPr>
                <w:del w:id="1332" w:author="正典 松浦" w:date="2023-12-18T17:29:00Z"/>
                <w:rFonts w:ascii="ＭＳ 明朝" w:hAnsi="ＭＳ 明朝"/>
                <w:color w:val="000000"/>
                <w:szCs w:val="22"/>
                <w:rPrChange w:id="1333" w:author="正典 松浦" w:date="2023-12-19T20:15:00Z">
                  <w:rPr>
                    <w:del w:id="1334" w:author="正典 松浦" w:date="2023-12-18T17:29:00Z"/>
                    <w:rFonts w:ascii="ＭＳ 明朝" w:hAnsi="ＭＳ 明朝"/>
                    <w:color w:val="000000"/>
                    <w:szCs w:val="22"/>
                  </w:rPr>
                </w:rPrChange>
              </w:rPr>
            </w:pPr>
            <w:del w:id="1335" w:author="正典 松浦" w:date="2023-12-18T17:29:00Z">
              <w:r w:rsidRPr="00627849" w:rsidDel="00173F06">
                <w:rPr>
                  <w:rFonts w:ascii="ＭＳ 明朝" w:hAnsi="ＭＳ 明朝" w:hint="eastAsia"/>
                  <w:szCs w:val="22"/>
                  <w:rPrChange w:id="1336" w:author="正典 松浦" w:date="2023-12-19T20:15:00Z">
                    <w:rPr>
                      <w:rFonts w:ascii="ＭＳ 明朝" w:hAnsi="ＭＳ 明朝" w:hint="eastAsia"/>
                      <w:szCs w:val="22"/>
                    </w:rPr>
                  </w:rPrChange>
                </w:rPr>
                <w:delText>スッポン</w:delText>
              </w:r>
              <w:r w:rsidR="00456083" w:rsidRPr="00627849" w:rsidDel="00173F06">
                <w:rPr>
                  <w:rFonts w:ascii="ＭＳ 明朝" w:hAnsi="ＭＳ 明朝" w:hint="eastAsia"/>
                  <w:szCs w:val="22"/>
                  <w:rPrChange w:id="1337" w:author="正典 松浦" w:date="2023-12-19T20:15:00Z">
                    <w:rPr>
                      <w:rFonts w:ascii="ＭＳ 明朝" w:hAnsi="ＭＳ 明朝" w:hint="eastAsia"/>
                      <w:szCs w:val="22"/>
                    </w:rPr>
                  </w:rPrChange>
                </w:rPr>
                <w:delText>科</w:delText>
              </w:r>
              <w:r w:rsidR="00456083" w:rsidRPr="00627849" w:rsidDel="00173F06">
                <w:rPr>
                  <w:rFonts w:ascii="ＭＳ 明朝" w:hAnsi="ＭＳ 明朝"/>
                  <w:szCs w:val="22"/>
                  <w:rPrChange w:id="1338" w:author="正典 松浦" w:date="2023-12-19T20:15:00Z">
                    <w:rPr>
                      <w:rFonts w:ascii="ＭＳ 明朝" w:hAnsi="ＭＳ 明朝"/>
                      <w:szCs w:val="22"/>
                    </w:rPr>
                  </w:rPrChange>
                </w:rPr>
                <w:delText xml:space="preserve"> </w:delText>
              </w:r>
            </w:del>
          </w:p>
        </w:tc>
        <w:tc>
          <w:tcPr>
            <w:tcW w:w="1448" w:type="dxa"/>
            <w:tcBorders>
              <w:top w:val="nil"/>
              <w:left w:val="nil"/>
              <w:bottom w:val="nil"/>
              <w:right w:val="nil"/>
            </w:tcBorders>
            <w:shd w:val="clear" w:color="auto" w:fill="auto"/>
            <w:noWrap/>
            <w:vAlign w:val="center"/>
            <w:hideMark/>
          </w:tcPr>
          <w:p w14:paraId="08168A89" w14:textId="40B24F4E" w:rsidR="00456083" w:rsidRPr="00627849" w:rsidDel="00173F06" w:rsidRDefault="00456083" w:rsidP="00456083">
            <w:pPr>
              <w:ind w:firstLine="220"/>
              <w:jc w:val="right"/>
              <w:rPr>
                <w:del w:id="1339" w:author="正典 松浦" w:date="2023-12-18T17:29:00Z"/>
                <w:rFonts w:ascii="ＭＳ 明朝" w:hAnsi="ＭＳ 明朝"/>
                <w:color w:val="000000"/>
                <w:szCs w:val="22"/>
                <w:rPrChange w:id="1340" w:author="正典 松浦" w:date="2023-12-19T20:15:00Z">
                  <w:rPr>
                    <w:del w:id="1341" w:author="正典 松浦" w:date="2023-12-18T17:29:00Z"/>
                    <w:rFonts w:ascii="ＭＳ 明朝" w:hAnsi="ＭＳ 明朝"/>
                    <w:color w:val="000000"/>
                    <w:szCs w:val="22"/>
                  </w:rPr>
                </w:rPrChange>
              </w:rPr>
            </w:pPr>
            <w:del w:id="1342" w:author="正典 松浦" w:date="2023-12-18T17:29:00Z">
              <w:r w:rsidRPr="00627849" w:rsidDel="00173F06">
                <w:rPr>
                  <w:rFonts w:ascii="ＭＳ 明朝" w:hAnsi="ＭＳ 明朝"/>
                  <w:szCs w:val="22"/>
                  <w:rPrChange w:id="1343" w:author="正典 松浦" w:date="2023-12-19T20:15:00Z">
                    <w:rPr>
                      <w:rFonts w:ascii="ＭＳ 明朝" w:hAnsi="ＭＳ 明朝"/>
                      <w:szCs w:val="22"/>
                    </w:rPr>
                  </w:rPrChange>
                </w:rPr>
                <w:delText>496</w:delText>
              </w:r>
            </w:del>
          </w:p>
        </w:tc>
      </w:tr>
      <w:tr w:rsidR="00456083" w:rsidRPr="00627849" w:rsidDel="00173F06" w14:paraId="0A36B5A6" w14:textId="64E2C76A" w:rsidTr="00F900AD">
        <w:trPr>
          <w:trHeight w:val="340"/>
          <w:jc w:val="center"/>
          <w:del w:id="1344" w:author="正典 松浦" w:date="2023-12-18T17:29:00Z"/>
        </w:trPr>
        <w:tc>
          <w:tcPr>
            <w:tcW w:w="2147" w:type="dxa"/>
            <w:tcBorders>
              <w:top w:val="nil"/>
              <w:left w:val="nil"/>
              <w:bottom w:val="nil"/>
              <w:right w:val="nil"/>
            </w:tcBorders>
            <w:shd w:val="clear" w:color="auto" w:fill="auto"/>
            <w:noWrap/>
            <w:hideMark/>
          </w:tcPr>
          <w:p w14:paraId="595F4178" w14:textId="00AB597A" w:rsidR="00456083" w:rsidRPr="00627849" w:rsidDel="00173F06" w:rsidRDefault="00456083" w:rsidP="00456083">
            <w:pPr>
              <w:ind w:firstLine="220"/>
              <w:rPr>
                <w:del w:id="1345" w:author="正典 松浦" w:date="2023-12-18T17:29:00Z"/>
                <w:rFonts w:ascii="ＭＳ 明朝" w:hAnsi="ＭＳ 明朝"/>
                <w:szCs w:val="22"/>
                <w:rPrChange w:id="1346" w:author="正典 松浦" w:date="2023-12-19T20:15:00Z">
                  <w:rPr>
                    <w:del w:id="1347" w:author="正典 松浦" w:date="2023-12-18T17:29:00Z"/>
                    <w:rFonts w:ascii="ＭＳ 明朝" w:hAnsi="ＭＳ 明朝"/>
                    <w:szCs w:val="22"/>
                  </w:rPr>
                </w:rPrChange>
              </w:rPr>
            </w:pPr>
            <w:del w:id="1348" w:author="正典 松浦" w:date="2023-12-18T17:29:00Z">
              <w:r w:rsidRPr="00627849" w:rsidDel="00173F06">
                <w:rPr>
                  <w:rFonts w:ascii="ＭＳ 明朝" w:hAnsi="ＭＳ 明朝" w:hint="eastAsia"/>
                  <w:szCs w:val="22"/>
                  <w:rPrChange w:id="1349" w:author="正典 松浦" w:date="2023-12-19T20:15:00Z">
                    <w:rPr>
                      <w:rFonts w:ascii="ＭＳ 明朝" w:hAnsi="ＭＳ 明朝" w:hint="eastAsia"/>
                      <w:szCs w:val="22"/>
                    </w:rPr>
                  </w:rPrChange>
                </w:rPr>
                <w:delText>ナミ</w:delText>
              </w:r>
              <w:r w:rsidR="00D46DEC" w:rsidRPr="00627849" w:rsidDel="00173F06">
                <w:rPr>
                  <w:rFonts w:ascii="ＭＳ 明朝" w:hAnsi="ＭＳ 明朝" w:hint="eastAsia"/>
                  <w:szCs w:val="22"/>
                  <w:rPrChange w:id="1350" w:author="正典 松浦" w:date="2023-12-19T20:15:00Z">
                    <w:rPr>
                      <w:rFonts w:ascii="ＭＳ 明朝" w:hAnsi="ＭＳ 明朝" w:hint="eastAsia"/>
                      <w:szCs w:val="22"/>
                    </w:rPr>
                  </w:rPrChange>
                </w:rPr>
                <w:delText>ヘビ</w:delText>
              </w:r>
              <w:r w:rsidRPr="00627849" w:rsidDel="00173F06">
                <w:rPr>
                  <w:rFonts w:ascii="ＭＳ 明朝" w:hAnsi="ＭＳ 明朝" w:hint="eastAsia"/>
                  <w:szCs w:val="22"/>
                  <w:rPrChange w:id="1351" w:author="正典 松浦" w:date="2023-12-19T20:15:00Z">
                    <w:rPr>
                      <w:rFonts w:ascii="ＭＳ 明朝" w:hAnsi="ＭＳ 明朝" w:hint="eastAsia"/>
                      <w:szCs w:val="22"/>
                    </w:rPr>
                  </w:rPrChange>
                </w:rPr>
                <w:delText>科</w:delText>
              </w:r>
              <w:r w:rsidRPr="00627849" w:rsidDel="00173F06">
                <w:rPr>
                  <w:rFonts w:ascii="ＭＳ 明朝" w:hAnsi="ＭＳ 明朝"/>
                  <w:szCs w:val="22"/>
                  <w:rPrChange w:id="1352" w:author="正典 松浦" w:date="2023-12-19T20:15:00Z">
                    <w:rPr>
                      <w:rFonts w:ascii="ＭＳ 明朝" w:hAnsi="ＭＳ 明朝"/>
                      <w:szCs w:val="22"/>
                    </w:rPr>
                  </w:rPrChange>
                </w:rPr>
                <w:delText xml:space="preserve"> </w:delText>
              </w:r>
            </w:del>
          </w:p>
        </w:tc>
        <w:tc>
          <w:tcPr>
            <w:tcW w:w="1448" w:type="dxa"/>
            <w:tcBorders>
              <w:top w:val="nil"/>
              <w:left w:val="nil"/>
              <w:bottom w:val="nil"/>
              <w:right w:val="nil"/>
            </w:tcBorders>
            <w:shd w:val="clear" w:color="auto" w:fill="auto"/>
            <w:noWrap/>
            <w:vAlign w:val="center"/>
            <w:hideMark/>
          </w:tcPr>
          <w:p w14:paraId="365F89D0" w14:textId="7D09327C" w:rsidR="00456083" w:rsidRPr="00627849" w:rsidDel="00173F06" w:rsidRDefault="00456083" w:rsidP="00456083">
            <w:pPr>
              <w:ind w:firstLine="220"/>
              <w:jc w:val="right"/>
              <w:rPr>
                <w:del w:id="1353" w:author="正典 松浦" w:date="2023-12-18T17:29:00Z"/>
                <w:rFonts w:ascii="ＭＳ 明朝" w:hAnsi="ＭＳ 明朝"/>
                <w:color w:val="000000"/>
                <w:szCs w:val="22"/>
                <w:rPrChange w:id="1354" w:author="正典 松浦" w:date="2023-12-19T20:15:00Z">
                  <w:rPr>
                    <w:del w:id="1355" w:author="正典 松浦" w:date="2023-12-18T17:29:00Z"/>
                    <w:rFonts w:ascii="ＭＳ 明朝" w:hAnsi="ＭＳ 明朝"/>
                    <w:color w:val="000000"/>
                    <w:szCs w:val="22"/>
                  </w:rPr>
                </w:rPrChange>
              </w:rPr>
            </w:pPr>
            <w:del w:id="1356" w:author="正典 松浦" w:date="2023-12-18T17:29:00Z">
              <w:r w:rsidRPr="00627849" w:rsidDel="00173F06">
                <w:rPr>
                  <w:rFonts w:ascii="ＭＳ 明朝" w:hAnsi="ＭＳ 明朝"/>
                  <w:szCs w:val="22"/>
                  <w:rPrChange w:id="1357" w:author="正典 松浦" w:date="2023-12-19T20:15:00Z">
                    <w:rPr>
                      <w:rFonts w:ascii="ＭＳ 明朝" w:hAnsi="ＭＳ 明朝"/>
                      <w:szCs w:val="22"/>
                    </w:rPr>
                  </w:rPrChange>
                </w:rPr>
                <w:delText>110</w:delText>
              </w:r>
            </w:del>
          </w:p>
        </w:tc>
      </w:tr>
      <w:tr w:rsidR="00456083" w:rsidRPr="00627849" w:rsidDel="00173F06" w14:paraId="6CB1DF71" w14:textId="0C0FE67B" w:rsidTr="00F900AD">
        <w:trPr>
          <w:trHeight w:val="340"/>
          <w:jc w:val="center"/>
          <w:del w:id="1358" w:author="正典 松浦" w:date="2023-12-18T17:29:00Z"/>
        </w:trPr>
        <w:tc>
          <w:tcPr>
            <w:tcW w:w="2147" w:type="dxa"/>
            <w:tcBorders>
              <w:top w:val="nil"/>
              <w:left w:val="nil"/>
              <w:right w:val="nil"/>
            </w:tcBorders>
            <w:shd w:val="clear" w:color="auto" w:fill="auto"/>
            <w:noWrap/>
            <w:hideMark/>
          </w:tcPr>
          <w:p w14:paraId="6FE366E9" w14:textId="7D431E19" w:rsidR="00456083" w:rsidRPr="00627849" w:rsidDel="00173F06" w:rsidRDefault="00D46DEC" w:rsidP="00456083">
            <w:pPr>
              <w:ind w:firstLine="220"/>
              <w:rPr>
                <w:del w:id="1359" w:author="正典 松浦" w:date="2023-12-18T17:29:00Z"/>
                <w:rFonts w:ascii="ＭＳ 明朝" w:hAnsi="ＭＳ 明朝"/>
                <w:color w:val="000000"/>
                <w:szCs w:val="22"/>
                <w:rPrChange w:id="1360" w:author="正典 松浦" w:date="2023-12-19T20:15:00Z">
                  <w:rPr>
                    <w:del w:id="1361" w:author="正典 松浦" w:date="2023-12-18T17:29:00Z"/>
                    <w:rFonts w:ascii="ＭＳ 明朝" w:hAnsi="ＭＳ 明朝"/>
                    <w:color w:val="000000"/>
                    <w:szCs w:val="22"/>
                  </w:rPr>
                </w:rPrChange>
              </w:rPr>
            </w:pPr>
            <w:del w:id="1362" w:author="正典 松浦" w:date="2023-12-18T17:29:00Z">
              <w:r w:rsidRPr="00627849" w:rsidDel="00173F06">
                <w:rPr>
                  <w:rFonts w:ascii="ＭＳ 明朝" w:hAnsi="ＭＳ 明朝" w:hint="eastAsia"/>
                  <w:szCs w:val="22"/>
                  <w:rPrChange w:id="1363" w:author="正典 松浦" w:date="2023-12-19T20:15:00Z">
                    <w:rPr>
                      <w:rFonts w:ascii="ＭＳ 明朝" w:hAnsi="ＭＳ 明朝" w:hint="eastAsia"/>
                      <w:szCs w:val="22"/>
                    </w:rPr>
                  </w:rPrChange>
                </w:rPr>
                <w:delText>コブラ</w:delText>
              </w:r>
              <w:r w:rsidR="00456083" w:rsidRPr="00627849" w:rsidDel="00173F06">
                <w:rPr>
                  <w:rFonts w:ascii="ＭＳ 明朝" w:hAnsi="ＭＳ 明朝" w:hint="eastAsia"/>
                  <w:szCs w:val="22"/>
                  <w:rPrChange w:id="1364" w:author="正典 松浦" w:date="2023-12-19T20:15:00Z">
                    <w:rPr>
                      <w:rFonts w:ascii="ＭＳ 明朝" w:hAnsi="ＭＳ 明朝" w:hint="eastAsia"/>
                      <w:szCs w:val="22"/>
                    </w:rPr>
                  </w:rPrChange>
                </w:rPr>
                <w:delText>科</w:delText>
              </w:r>
            </w:del>
          </w:p>
        </w:tc>
        <w:tc>
          <w:tcPr>
            <w:tcW w:w="1448" w:type="dxa"/>
            <w:tcBorders>
              <w:top w:val="nil"/>
              <w:left w:val="nil"/>
              <w:right w:val="nil"/>
            </w:tcBorders>
            <w:shd w:val="clear" w:color="auto" w:fill="auto"/>
            <w:noWrap/>
            <w:vAlign w:val="center"/>
            <w:hideMark/>
          </w:tcPr>
          <w:p w14:paraId="01EFEF09" w14:textId="355153FD" w:rsidR="00456083" w:rsidRPr="00627849" w:rsidDel="00173F06" w:rsidRDefault="00456083" w:rsidP="00456083">
            <w:pPr>
              <w:ind w:firstLine="220"/>
              <w:jc w:val="right"/>
              <w:rPr>
                <w:del w:id="1365" w:author="正典 松浦" w:date="2023-12-18T17:29:00Z"/>
                <w:rFonts w:ascii="ＭＳ 明朝" w:hAnsi="ＭＳ 明朝"/>
                <w:color w:val="000000"/>
                <w:szCs w:val="22"/>
                <w:rPrChange w:id="1366" w:author="正典 松浦" w:date="2023-12-19T20:15:00Z">
                  <w:rPr>
                    <w:del w:id="1367" w:author="正典 松浦" w:date="2023-12-18T17:29:00Z"/>
                    <w:rFonts w:ascii="ＭＳ 明朝" w:hAnsi="ＭＳ 明朝"/>
                    <w:color w:val="000000"/>
                    <w:szCs w:val="22"/>
                  </w:rPr>
                </w:rPrChange>
              </w:rPr>
            </w:pPr>
            <w:del w:id="1368" w:author="正典 松浦" w:date="2023-12-18T17:29:00Z">
              <w:r w:rsidRPr="00627849" w:rsidDel="00173F06">
                <w:rPr>
                  <w:rFonts w:ascii="ＭＳ 明朝" w:hAnsi="ＭＳ 明朝"/>
                  <w:szCs w:val="22"/>
                  <w:rPrChange w:id="1369" w:author="正典 松浦" w:date="2023-12-19T20:15:00Z">
                    <w:rPr>
                      <w:rFonts w:ascii="ＭＳ 明朝" w:hAnsi="ＭＳ 明朝"/>
                      <w:szCs w:val="22"/>
                    </w:rPr>
                  </w:rPrChange>
                </w:rPr>
                <w:delText>27</w:delText>
              </w:r>
            </w:del>
          </w:p>
        </w:tc>
      </w:tr>
      <w:tr w:rsidR="00456083" w:rsidRPr="00627849" w:rsidDel="00173F06" w14:paraId="4124E9C3" w14:textId="563E2C31" w:rsidTr="00F900AD">
        <w:trPr>
          <w:trHeight w:val="340"/>
          <w:jc w:val="center"/>
          <w:del w:id="1370" w:author="正典 松浦" w:date="2023-12-18T17:29:00Z"/>
        </w:trPr>
        <w:tc>
          <w:tcPr>
            <w:tcW w:w="2147" w:type="dxa"/>
            <w:tcBorders>
              <w:top w:val="nil"/>
              <w:left w:val="nil"/>
              <w:bottom w:val="single" w:sz="4" w:space="0" w:color="auto"/>
              <w:right w:val="nil"/>
            </w:tcBorders>
            <w:shd w:val="clear" w:color="auto" w:fill="auto"/>
            <w:noWrap/>
            <w:hideMark/>
          </w:tcPr>
          <w:p w14:paraId="7ED5F493" w14:textId="4224F5CB" w:rsidR="00456083" w:rsidRPr="00627849" w:rsidDel="00173F06" w:rsidRDefault="00D46DEC" w:rsidP="00456083">
            <w:pPr>
              <w:ind w:firstLine="220"/>
              <w:rPr>
                <w:del w:id="1371" w:author="正典 松浦" w:date="2023-12-18T17:29:00Z"/>
                <w:rFonts w:ascii="ＭＳ 明朝" w:hAnsi="ＭＳ 明朝"/>
                <w:color w:val="000000"/>
                <w:szCs w:val="22"/>
                <w:rPrChange w:id="1372" w:author="正典 松浦" w:date="2023-12-19T20:15:00Z">
                  <w:rPr>
                    <w:del w:id="1373" w:author="正典 松浦" w:date="2023-12-18T17:29:00Z"/>
                    <w:rFonts w:ascii="ＭＳ 明朝" w:hAnsi="ＭＳ 明朝"/>
                    <w:color w:val="000000"/>
                    <w:szCs w:val="22"/>
                  </w:rPr>
                </w:rPrChange>
              </w:rPr>
            </w:pPr>
            <w:del w:id="1374" w:author="正典 松浦" w:date="2023-12-18T17:29:00Z">
              <w:r w:rsidRPr="00627849" w:rsidDel="00173F06">
                <w:rPr>
                  <w:rFonts w:ascii="ＭＳ 明朝" w:hAnsi="ＭＳ 明朝" w:hint="eastAsia"/>
                  <w:szCs w:val="22"/>
                  <w:rPrChange w:id="1375" w:author="正典 松浦" w:date="2023-12-19T20:15:00Z">
                    <w:rPr>
                      <w:rFonts w:ascii="ＭＳ 明朝" w:hAnsi="ＭＳ 明朝" w:hint="eastAsia"/>
                      <w:szCs w:val="22"/>
                    </w:rPr>
                  </w:rPrChange>
                </w:rPr>
                <w:delText>ヒインコ</w:delText>
              </w:r>
              <w:r w:rsidR="00456083" w:rsidRPr="00627849" w:rsidDel="00173F06">
                <w:rPr>
                  <w:rFonts w:ascii="ＭＳ 明朝" w:hAnsi="ＭＳ 明朝" w:hint="eastAsia"/>
                  <w:szCs w:val="22"/>
                  <w:rPrChange w:id="1376" w:author="正典 松浦" w:date="2023-12-19T20:15:00Z">
                    <w:rPr>
                      <w:rFonts w:ascii="ＭＳ 明朝" w:hAnsi="ＭＳ 明朝" w:hint="eastAsia"/>
                      <w:szCs w:val="22"/>
                    </w:rPr>
                  </w:rPrChange>
                </w:rPr>
                <w:delText>科</w:delText>
              </w:r>
            </w:del>
          </w:p>
        </w:tc>
        <w:tc>
          <w:tcPr>
            <w:tcW w:w="1448" w:type="dxa"/>
            <w:tcBorders>
              <w:top w:val="nil"/>
              <w:left w:val="nil"/>
              <w:bottom w:val="single" w:sz="4" w:space="0" w:color="auto"/>
              <w:right w:val="nil"/>
            </w:tcBorders>
            <w:shd w:val="clear" w:color="auto" w:fill="auto"/>
            <w:noWrap/>
            <w:vAlign w:val="center"/>
            <w:hideMark/>
          </w:tcPr>
          <w:p w14:paraId="7114AC5A" w14:textId="68386316" w:rsidR="00456083" w:rsidRPr="00627849" w:rsidDel="00173F06" w:rsidRDefault="00456083" w:rsidP="00456083">
            <w:pPr>
              <w:ind w:firstLine="220"/>
              <w:jc w:val="right"/>
              <w:rPr>
                <w:del w:id="1377" w:author="正典 松浦" w:date="2023-12-18T17:29:00Z"/>
                <w:rFonts w:ascii="ＭＳ 明朝" w:hAnsi="ＭＳ 明朝"/>
                <w:color w:val="000000"/>
                <w:szCs w:val="22"/>
                <w:rPrChange w:id="1378" w:author="正典 松浦" w:date="2023-12-19T20:15:00Z">
                  <w:rPr>
                    <w:del w:id="1379" w:author="正典 松浦" w:date="2023-12-18T17:29:00Z"/>
                    <w:rFonts w:ascii="ＭＳ 明朝" w:hAnsi="ＭＳ 明朝"/>
                    <w:color w:val="000000"/>
                    <w:szCs w:val="22"/>
                  </w:rPr>
                </w:rPrChange>
              </w:rPr>
            </w:pPr>
            <w:del w:id="1380" w:author="正典 松浦" w:date="2023-12-18T17:29:00Z">
              <w:r w:rsidRPr="00627849" w:rsidDel="00173F06">
                <w:rPr>
                  <w:rFonts w:ascii="ＭＳ 明朝" w:hAnsi="ＭＳ 明朝"/>
                  <w:szCs w:val="22"/>
                  <w:rPrChange w:id="1381" w:author="正典 松浦" w:date="2023-12-19T20:15:00Z">
                    <w:rPr>
                      <w:rFonts w:ascii="ＭＳ 明朝" w:hAnsi="ＭＳ 明朝"/>
                      <w:szCs w:val="22"/>
                    </w:rPr>
                  </w:rPrChange>
                </w:rPr>
                <w:delText>11</w:delText>
              </w:r>
            </w:del>
          </w:p>
        </w:tc>
      </w:tr>
    </w:tbl>
    <w:p w14:paraId="056D6409" w14:textId="2A322E8A" w:rsidR="00EE2559" w:rsidRPr="00627849" w:rsidDel="00173F06" w:rsidRDefault="00EE2559" w:rsidP="00A26103">
      <w:pPr>
        <w:ind w:firstLine="220"/>
        <w:rPr>
          <w:del w:id="1382" w:author="正典 松浦" w:date="2023-12-18T17:29:00Z"/>
          <w:rFonts w:ascii="ＭＳ 明朝" w:hAnsi="ＭＳ 明朝"/>
          <w:szCs w:val="22"/>
          <w:rPrChange w:id="1383" w:author="正典 松浦" w:date="2023-12-19T20:15:00Z">
            <w:rPr>
              <w:del w:id="1384" w:author="正典 松浦" w:date="2023-12-18T17:29:00Z"/>
              <w:rFonts w:ascii="ＭＳ 明朝" w:hAnsi="ＭＳ 明朝"/>
              <w:szCs w:val="22"/>
            </w:rPr>
          </w:rPrChange>
        </w:rPr>
      </w:pPr>
    </w:p>
    <w:p w14:paraId="3E073C61" w14:textId="2E7BADC0" w:rsidR="00393959" w:rsidRPr="00627849" w:rsidDel="00173F06" w:rsidRDefault="005C0A06" w:rsidP="00A26103">
      <w:pPr>
        <w:ind w:firstLine="220"/>
        <w:rPr>
          <w:del w:id="1385" w:author="正典 松浦" w:date="2023-12-18T17:29:00Z"/>
          <w:rFonts w:ascii="ＭＳ 明朝" w:hAnsi="ＭＳ 明朝"/>
          <w:szCs w:val="22"/>
          <w:rPrChange w:id="1386" w:author="正典 松浦" w:date="2023-12-19T20:15:00Z">
            <w:rPr>
              <w:del w:id="1387" w:author="正典 松浦" w:date="2023-12-18T17:29:00Z"/>
              <w:rFonts w:ascii="ＭＳ 明朝" w:hAnsi="ＭＳ 明朝"/>
              <w:szCs w:val="22"/>
            </w:rPr>
          </w:rPrChange>
        </w:rPr>
      </w:pPr>
      <w:del w:id="1388" w:author="正典 松浦" w:date="2023-12-18T17:29:00Z">
        <w:r w:rsidRPr="00627849" w:rsidDel="00173F06">
          <w:rPr>
            <w:rFonts w:ascii="ＭＳ 明朝" w:hAnsi="ＭＳ 明朝"/>
            <w:szCs w:val="22"/>
            <w:rPrChange w:id="1389" w:author="正典 松浦" w:date="2023-12-19T20:15:00Z">
              <w:rPr>
                <w:rFonts w:ascii="ＭＳ 明朝" w:hAnsi="ＭＳ 明朝"/>
                <w:szCs w:val="22"/>
              </w:rPr>
            </w:rPrChange>
          </w:rPr>
          <w:fldChar w:fldCharType="begin"/>
        </w:r>
        <w:r w:rsidRPr="00627849" w:rsidDel="00173F06">
          <w:rPr>
            <w:rFonts w:ascii="ＭＳ 明朝" w:hAnsi="ＭＳ 明朝"/>
            <w:szCs w:val="22"/>
            <w:rPrChange w:id="1390" w:author="正典 松浦" w:date="2023-12-19T20:15:00Z">
              <w:rPr>
                <w:rFonts w:ascii="ＭＳ 明朝" w:hAnsi="ＭＳ 明朝"/>
                <w:szCs w:val="22"/>
              </w:rPr>
            </w:rPrChange>
          </w:rPr>
          <w:delInstrText xml:space="preserve"> REF _Ref151454702 \h </w:delInstrText>
        </w:r>
        <w:r w:rsidR="003402B5" w:rsidRPr="00627849" w:rsidDel="00173F06">
          <w:rPr>
            <w:rFonts w:ascii="ＭＳ 明朝" w:hAnsi="ＭＳ 明朝"/>
            <w:szCs w:val="22"/>
            <w:rPrChange w:id="1391" w:author="正典 松浦" w:date="2023-12-19T20:15:00Z">
              <w:rPr>
                <w:rFonts w:ascii="ＭＳ 明朝" w:hAnsi="ＭＳ 明朝"/>
                <w:szCs w:val="22"/>
              </w:rPr>
            </w:rPrChange>
          </w:rPr>
          <w:delInstrText xml:space="preserve"> \* MERGEFORMAT </w:delInstrText>
        </w:r>
        <w:r w:rsidRPr="00627849" w:rsidDel="00173F06">
          <w:rPr>
            <w:rFonts w:ascii="ＭＳ 明朝" w:hAnsi="ＭＳ 明朝"/>
            <w:szCs w:val="22"/>
            <w:rPrChange w:id="1392" w:author="正典 松浦" w:date="2023-12-19T20:15:00Z">
              <w:rPr>
                <w:rFonts w:ascii="ＭＳ 明朝" w:hAnsi="ＭＳ 明朝"/>
                <w:szCs w:val="22"/>
              </w:rPr>
            </w:rPrChange>
          </w:rPr>
        </w:r>
        <w:r w:rsidRPr="00627849" w:rsidDel="00173F06">
          <w:rPr>
            <w:rFonts w:ascii="ＭＳ 明朝" w:hAnsi="ＭＳ 明朝"/>
            <w:szCs w:val="22"/>
            <w:rPrChange w:id="1393" w:author="正典 松浦" w:date="2023-12-19T20:15:00Z">
              <w:rPr>
                <w:rFonts w:ascii="ＭＳ 明朝" w:hAnsi="ＭＳ 明朝"/>
                <w:szCs w:val="22"/>
              </w:rPr>
            </w:rPrChange>
          </w:rPr>
          <w:fldChar w:fldCharType="separate"/>
        </w:r>
        <w:r w:rsidRPr="00627849" w:rsidDel="00173F06">
          <w:rPr>
            <w:rFonts w:ascii="ＭＳ 明朝" w:hAnsi="ＭＳ 明朝"/>
            <w:szCs w:val="22"/>
            <w:rPrChange w:id="1394" w:author="正典 松浦" w:date="2023-12-19T20:15:00Z">
              <w:rPr>
                <w:rFonts w:ascii="ＭＳ 明朝" w:hAnsi="ＭＳ 明朝"/>
                <w:szCs w:val="22"/>
              </w:rPr>
            </w:rPrChange>
          </w:rPr>
          <w:delText xml:space="preserve">表 </w:delText>
        </w:r>
        <w:r w:rsidRPr="00627849" w:rsidDel="00173F06">
          <w:rPr>
            <w:rFonts w:ascii="ＭＳ 明朝" w:hAnsi="ＭＳ 明朝"/>
            <w:noProof/>
            <w:szCs w:val="22"/>
            <w:rPrChange w:id="1395" w:author="正典 松浦" w:date="2023-12-19T20:15:00Z">
              <w:rPr>
                <w:rFonts w:ascii="ＭＳ 明朝" w:hAnsi="ＭＳ 明朝"/>
                <w:noProof/>
                <w:szCs w:val="22"/>
              </w:rPr>
            </w:rPrChange>
          </w:rPr>
          <w:delText>11</w:delText>
        </w:r>
        <w:r w:rsidRPr="00627849" w:rsidDel="00173F06">
          <w:rPr>
            <w:rFonts w:ascii="ＭＳ 明朝" w:hAnsi="ＭＳ 明朝"/>
            <w:szCs w:val="22"/>
            <w:rPrChange w:id="1396" w:author="正典 松浦" w:date="2023-12-19T20:15:00Z">
              <w:rPr>
                <w:rFonts w:ascii="ＭＳ 明朝" w:hAnsi="ＭＳ 明朝"/>
                <w:szCs w:val="22"/>
              </w:rPr>
            </w:rPrChange>
          </w:rPr>
          <w:fldChar w:fldCharType="end"/>
        </w:r>
        <w:r w:rsidR="00F9740A" w:rsidRPr="00627849" w:rsidDel="00173F06">
          <w:rPr>
            <w:rFonts w:ascii="ＭＳ 明朝" w:hAnsi="ＭＳ 明朝" w:hint="eastAsia"/>
            <w:szCs w:val="22"/>
            <w:rPrChange w:id="1397" w:author="正典 松浦" w:date="2023-12-19T20:15:00Z">
              <w:rPr>
                <w:rFonts w:ascii="ＭＳ 明朝" w:hAnsi="ＭＳ 明朝" w:hint="eastAsia"/>
                <w:szCs w:val="22"/>
              </w:rPr>
            </w:rPrChange>
          </w:rPr>
          <w:delText>はマレーシアからの輸入上位品目を示しており、爬虫類が上位を占めている。</w:delText>
        </w:r>
      </w:del>
    </w:p>
    <w:p w14:paraId="01291759" w14:textId="23E3D083" w:rsidR="00EF3F56" w:rsidRPr="00627849" w:rsidDel="00173F06" w:rsidRDefault="00EF3F56" w:rsidP="00EF3F56">
      <w:pPr>
        <w:pStyle w:val="ad"/>
        <w:keepNext/>
        <w:ind w:firstLine="220"/>
        <w:rPr>
          <w:del w:id="1398" w:author="正典 松浦" w:date="2023-12-18T17:29:00Z"/>
          <w:rFonts w:ascii="ＭＳ 明朝" w:hAnsi="ＭＳ 明朝"/>
          <w:szCs w:val="22"/>
          <w:rPrChange w:id="1399" w:author="正典 松浦" w:date="2023-12-19T20:15:00Z">
            <w:rPr>
              <w:del w:id="1400" w:author="正典 松浦" w:date="2023-12-18T17:29:00Z"/>
              <w:rFonts w:ascii="ＭＳ 明朝" w:hAnsi="ＭＳ 明朝"/>
              <w:szCs w:val="22"/>
            </w:rPr>
          </w:rPrChange>
        </w:rPr>
      </w:pPr>
      <w:bookmarkStart w:id="1401" w:name="_Ref151454702"/>
      <w:del w:id="1402" w:author="正典 松浦" w:date="2023-12-18T17:29:00Z">
        <w:r w:rsidRPr="00627849" w:rsidDel="00173F06">
          <w:rPr>
            <w:rFonts w:ascii="ＭＳ 明朝" w:hAnsi="ＭＳ 明朝"/>
            <w:szCs w:val="22"/>
            <w:rPrChange w:id="1403" w:author="正典 松浦" w:date="2023-12-19T20:15:00Z">
              <w:rPr>
                <w:rFonts w:ascii="ＭＳ 明朝" w:hAnsi="ＭＳ 明朝"/>
                <w:szCs w:val="22"/>
              </w:rPr>
            </w:rPrChange>
          </w:rPr>
          <w:delText xml:space="preserve">表 </w:delText>
        </w:r>
        <w:r w:rsidRPr="00627849" w:rsidDel="00173F06">
          <w:rPr>
            <w:rFonts w:ascii="ＭＳ 明朝" w:hAnsi="ＭＳ 明朝"/>
            <w:szCs w:val="22"/>
            <w:rPrChange w:id="1404" w:author="正典 松浦" w:date="2023-12-19T20:15:00Z">
              <w:rPr>
                <w:rFonts w:ascii="ＭＳ 明朝" w:hAnsi="ＭＳ 明朝"/>
                <w:szCs w:val="22"/>
              </w:rPr>
            </w:rPrChange>
          </w:rPr>
          <w:fldChar w:fldCharType="begin"/>
        </w:r>
        <w:r w:rsidRPr="00627849" w:rsidDel="00173F06">
          <w:rPr>
            <w:rFonts w:ascii="ＭＳ 明朝" w:hAnsi="ＭＳ 明朝"/>
            <w:szCs w:val="22"/>
            <w:rPrChange w:id="1405" w:author="正典 松浦" w:date="2023-12-19T20:15:00Z">
              <w:rPr>
                <w:rFonts w:ascii="ＭＳ 明朝" w:hAnsi="ＭＳ 明朝"/>
                <w:szCs w:val="22"/>
              </w:rPr>
            </w:rPrChange>
          </w:rPr>
          <w:delInstrText xml:space="preserve"> SEQ 表 \* ARABIC </w:delInstrText>
        </w:r>
        <w:r w:rsidRPr="00627849" w:rsidDel="00173F06">
          <w:rPr>
            <w:rFonts w:ascii="ＭＳ 明朝" w:hAnsi="ＭＳ 明朝"/>
            <w:szCs w:val="22"/>
            <w:rPrChange w:id="1406" w:author="正典 松浦" w:date="2023-12-19T20:15:00Z">
              <w:rPr>
                <w:rFonts w:ascii="ＭＳ 明朝" w:hAnsi="ＭＳ 明朝"/>
                <w:szCs w:val="22"/>
              </w:rPr>
            </w:rPrChange>
          </w:rPr>
          <w:fldChar w:fldCharType="separate"/>
        </w:r>
      </w:del>
      <w:del w:id="1407" w:author="正典 松浦" w:date="2023-12-15T16:47:00Z">
        <w:r w:rsidR="00D15B63" w:rsidRPr="00627849" w:rsidDel="001D0BC5">
          <w:rPr>
            <w:rFonts w:ascii="ＭＳ 明朝" w:hAnsi="ＭＳ 明朝"/>
            <w:noProof/>
            <w:szCs w:val="22"/>
            <w:rPrChange w:id="1408" w:author="正典 松浦" w:date="2023-12-19T20:15:00Z">
              <w:rPr>
                <w:rFonts w:ascii="ＭＳ 明朝" w:hAnsi="ＭＳ 明朝"/>
                <w:noProof/>
                <w:szCs w:val="22"/>
              </w:rPr>
            </w:rPrChange>
          </w:rPr>
          <w:delText>11</w:delText>
        </w:r>
      </w:del>
      <w:del w:id="1409" w:author="正典 松浦" w:date="2023-12-18T17:29:00Z">
        <w:r w:rsidRPr="00627849" w:rsidDel="00173F06">
          <w:rPr>
            <w:rFonts w:ascii="ＭＳ 明朝" w:hAnsi="ＭＳ 明朝"/>
            <w:szCs w:val="22"/>
            <w:rPrChange w:id="1410" w:author="正典 松浦" w:date="2023-12-19T20:15:00Z">
              <w:rPr>
                <w:rFonts w:ascii="ＭＳ 明朝" w:hAnsi="ＭＳ 明朝"/>
                <w:szCs w:val="22"/>
              </w:rPr>
            </w:rPrChange>
          </w:rPr>
          <w:fldChar w:fldCharType="end"/>
        </w:r>
        <w:bookmarkEnd w:id="1401"/>
        <w:r w:rsidRPr="00627849" w:rsidDel="00173F06">
          <w:rPr>
            <w:rFonts w:ascii="ＭＳ 明朝" w:hAnsi="ＭＳ 明朝" w:hint="eastAsia"/>
            <w:szCs w:val="22"/>
            <w:rPrChange w:id="1411" w:author="正典 松浦" w:date="2023-12-19T20:15:00Z">
              <w:rPr>
                <w:rFonts w:ascii="ＭＳ 明朝" w:hAnsi="ＭＳ 明朝" w:hint="eastAsia"/>
                <w:szCs w:val="22"/>
              </w:rPr>
            </w:rPrChange>
          </w:rPr>
          <w:delText>マレーシアからの輸入件数</w:delText>
        </w:r>
      </w:del>
    </w:p>
    <w:tbl>
      <w:tblPr>
        <w:tblW w:w="3595" w:type="dxa"/>
        <w:jc w:val="center"/>
        <w:tblCellMar>
          <w:left w:w="99" w:type="dxa"/>
          <w:right w:w="99" w:type="dxa"/>
        </w:tblCellMar>
        <w:tblLook w:val="04A0" w:firstRow="1" w:lastRow="0" w:firstColumn="1" w:lastColumn="0" w:noHBand="0" w:noVBand="1"/>
      </w:tblPr>
      <w:tblGrid>
        <w:gridCol w:w="2147"/>
        <w:gridCol w:w="1448"/>
      </w:tblGrid>
      <w:tr w:rsidR="00C17E59" w:rsidRPr="00627849" w:rsidDel="00173F06" w14:paraId="77304224" w14:textId="2EF2BEE3" w:rsidTr="00F900AD">
        <w:trPr>
          <w:trHeight w:val="340"/>
          <w:jc w:val="center"/>
          <w:del w:id="1412" w:author="正典 松浦" w:date="2023-12-18T17:29:00Z"/>
        </w:trPr>
        <w:tc>
          <w:tcPr>
            <w:tcW w:w="2147" w:type="dxa"/>
            <w:tcBorders>
              <w:top w:val="single" w:sz="4" w:space="0" w:color="auto"/>
              <w:left w:val="nil"/>
              <w:bottom w:val="single" w:sz="4" w:space="0" w:color="auto"/>
              <w:right w:val="nil"/>
            </w:tcBorders>
            <w:shd w:val="clear" w:color="auto" w:fill="auto"/>
            <w:noWrap/>
            <w:vAlign w:val="center"/>
          </w:tcPr>
          <w:p w14:paraId="384B185D" w14:textId="50BDD024" w:rsidR="00C17E59" w:rsidRPr="00627849" w:rsidDel="00173F06" w:rsidRDefault="00C17E59" w:rsidP="00862B13">
            <w:pPr>
              <w:ind w:firstLine="220"/>
              <w:rPr>
                <w:del w:id="1413" w:author="正典 松浦" w:date="2023-12-18T17:29:00Z"/>
                <w:rFonts w:ascii="ＭＳ 明朝" w:hAnsi="ＭＳ 明朝"/>
                <w:color w:val="000000"/>
                <w:szCs w:val="22"/>
                <w:rPrChange w:id="1414" w:author="正典 松浦" w:date="2023-12-19T20:15:00Z">
                  <w:rPr>
                    <w:del w:id="1415" w:author="正典 松浦" w:date="2023-12-18T17:29:00Z"/>
                    <w:rFonts w:ascii="ＭＳ 明朝" w:hAnsi="ＭＳ 明朝"/>
                    <w:color w:val="000000"/>
                    <w:szCs w:val="22"/>
                  </w:rPr>
                </w:rPrChange>
              </w:rPr>
            </w:pPr>
            <w:del w:id="1416" w:author="正典 松浦" w:date="2023-12-18T17:29:00Z">
              <w:r w:rsidRPr="00627849" w:rsidDel="00173F06">
                <w:rPr>
                  <w:rFonts w:ascii="ＭＳ 明朝" w:hAnsi="ＭＳ 明朝" w:hint="eastAsia"/>
                  <w:color w:val="000000"/>
                  <w:szCs w:val="22"/>
                  <w:rPrChange w:id="1417" w:author="正典 松浦" w:date="2023-12-19T20:15:00Z">
                    <w:rPr>
                      <w:rFonts w:ascii="ＭＳ 明朝" w:hAnsi="ＭＳ 明朝" w:hint="eastAsia"/>
                      <w:color w:val="000000"/>
                      <w:szCs w:val="22"/>
                    </w:rPr>
                  </w:rPrChange>
                </w:rPr>
                <w:delText>和名</w:delText>
              </w:r>
            </w:del>
          </w:p>
        </w:tc>
        <w:tc>
          <w:tcPr>
            <w:tcW w:w="1448" w:type="dxa"/>
            <w:tcBorders>
              <w:top w:val="single" w:sz="4" w:space="0" w:color="auto"/>
              <w:left w:val="nil"/>
              <w:bottom w:val="single" w:sz="4" w:space="0" w:color="auto"/>
              <w:right w:val="nil"/>
            </w:tcBorders>
            <w:shd w:val="clear" w:color="auto" w:fill="auto"/>
            <w:noWrap/>
            <w:vAlign w:val="center"/>
          </w:tcPr>
          <w:p w14:paraId="33F272F0" w14:textId="5DF8DAE7" w:rsidR="00C17E59" w:rsidRPr="00627849" w:rsidDel="00173F06" w:rsidRDefault="00C17E59" w:rsidP="00862B13">
            <w:pPr>
              <w:ind w:firstLine="220"/>
              <w:jc w:val="right"/>
              <w:rPr>
                <w:del w:id="1418" w:author="正典 松浦" w:date="2023-12-18T17:29:00Z"/>
                <w:rFonts w:ascii="ＭＳ 明朝" w:hAnsi="ＭＳ 明朝"/>
                <w:color w:val="000000"/>
                <w:szCs w:val="22"/>
                <w:rPrChange w:id="1419" w:author="正典 松浦" w:date="2023-12-19T20:15:00Z">
                  <w:rPr>
                    <w:del w:id="1420" w:author="正典 松浦" w:date="2023-12-18T17:29:00Z"/>
                    <w:rFonts w:ascii="ＭＳ 明朝" w:hAnsi="ＭＳ 明朝"/>
                    <w:color w:val="000000"/>
                    <w:szCs w:val="22"/>
                  </w:rPr>
                </w:rPrChange>
              </w:rPr>
            </w:pPr>
            <w:del w:id="1421" w:author="正典 松浦" w:date="2023-12-18T17:29:00Z">
              <w:r w:rsidRPr="00627849" w:rsidDel="00173F06">
                <w:rPr>
                  <w:rFonts w:ascii="ＭＳ 明朝" w:hAnsi="ＭＳ 明朝" w:hint="eastAsia"/>
                  <w:color w:val="000000"/>
                  <w:szCs w:val="22"/>
                  <w:rPrChange w:id="1422" w:author="正典 松浦" w:date="2023-12-19T20:15:00Z">
                    <w:rPr>
                      <w:rFonts w:ascii="ＭＳ 明朝" w:hAnsi="ＭＳ 明朝" w:hint="eastAsia"/>
                      <w:color w:val="000000"/>
                      <w:szCs w:val="22"/>
                    </w:rPr>
                  </w:rPrChange>
                </w:rPr>
                <w:delText>取引件数</w:delText>
              </w:r>
            </w:del>
          </w:p>
        </w:tc>
      </w:tr>
      <w:tr w:rsidR="000E2D38" w:rsidRPr="00627849" w:rsidDel="00173F06" w14:paraId="0C557DE0" w14:textId="26C5DE87" w:rsidTr="00F900AD">
        <w:trPr>
          <w:trHeight w:val="340"/>
          <w:jc w:val="center"/>
          <w:del w:id="1423" w:author="正典 松浦" w:date="2023-12-18T17:29:00Z"/>
        </w:trPr>
        <w:tc>
          <w:tcPr>
            <w:tcW w:w="2147" w:type="dxa"/>
            <w:tcBorders>
              <w:top w:val="single" w:sz="4" w:space="0" w:color="auto"/>
              <w:left w:val="nil"/>
              <w:bottom w:val="nil"/>
              <w:right w:val="nil"/>
            </w:tcBorders>
            <w:shd w:val="clear" w:color="auto" w:fill="auto"/>
            <w:noWrap/>
            <w:hideMark/>
          </w:tcPr>
          <w:p w14:paraId="116660EF" w14:textId="2D2B3224" w:rsidR="000E2D38" w:rsidRPr="00627849" w:rsidDel="00173F06" w:rsidRDefault="00C339E2" w:rsidP="000E2D38">
            <w:pPr>
              <w:ind w:firstLine="220"/>
              <w:rPr>
                <w:del w:id="1424" w:author="正典 松浦" w:date="2023-12-18T17:29:00Z"/>
                <w:rFonts w:ascii="ＭＳ 明朝" w:hAnsi="ＭＳ 明朝"/>
                <w:color w:val="000000"/>
                <w:szCs w:val="22"/>
                <w:rPrChange w:id="1425" w:author="正典 松浦" w:date="2023-12-19T20:15:00Z">
                  <w:rPr>
                    <w:del w:id="1426" w:author="正典 松浦" w:date="2023-12-18T17:29:00Z"/>
                    <w:rFonts w:ascii="ＭＳ 明朝" w:hAnsi="ＭＳ 明朝"/>
                    <w:color w:val="000000"/>
                    <w:szCs w:val="22"/>
                  </w:rPr>
                </w:rPrChange>
              </w:rPr>
            </w:pPr>
            <w:del w:id="1427" w:author="正典 松浦" w:date="2023-12-18T17:29:00Z">
              <w:r w:rsidRPr="00627849" w:rsidDel="00173F06">
                <w:rPr>
                  <w:rFonts w:ascii="ＭＳ 明朝" w:hAnsi="ＭＳ 明朝" w:hint="eastAsia"/>
                  <w:szCs w:val="22"/>
                  <w:rPrChange w:id="1428" w:author="正典 松浦" w:date="2023-12-19T20:15:00Z">
                    <w:rPr>
                      <w:rFonts w:ascii="ＭＳ 明朝" w:hAnsi="ＭＳ 明朝" w:hint="eastAsia"/>
                      <w:szCs w:val="22"/>
                    </w:rPr>
                  </w:rPrChange>
                </w:rPr>
                <w:delText>イシガメ</w:delText>
              </w:r>
              <w:r w:rsidR="000E2D38" w:rsidRPr="00627849" w:rsidDel="00173F06">
                <w:rPr>
                  <w:rFonts w:ascii="ＭＳ 明朝" w:hAnsi="ＭＳ 明朝" w:hint="eastAsia"/>
                  <w:szCs w:val="22"/>
                  <w:rPrChange w:id="1429" w:author="正典 松浦" w:date="2023-12-19T20:15:00Z">
                    <w:rPr>
                      <w:rFonts w:ascii="ＭＳ 明朝" w:hAnsi="ＭＳ 明朝" w:hint="eastAsia"/>
                      <w:szCs w:val="22"/>
                    </w:rPr>
                  </w:rPrChange>
                </w:rPr>
                <w:delText>科</w:delText>
              </w:r>
              <w:r w:rsidR="000E2D38" w:rsidRPr="00627849" w:rsidDel="00173F06">
                <w:rPr>
                  <w:rFonts w:ascii="ＭＳ 明朝" w:hAnsi="ＭＳ 明朝"/>
                  <w:szCs w:val="22"/>
                  <w:rPrChange w:id="1430" w:author="正典 松浦" w:date="2023-12-19T20:15:00Z">
                    <w:rPr>
                      <w:rFonts w:ascii="ＭＳ 明朝" w:hAnsi="ＭＳ 明朝"/>
                      <w:szCs w:val="22"/>
                    </w:rPr>
                  </w:rPrChange>
                </w:rPr>
                <w:delText xml:space="preserve"> </w:delText>
              </w:r>
            </w:del>
          </w:p>
        </w:tc>
        <w:tc>
          <w:tcPr>
            <w:tcW w:w="1448" w:type="dxa"/>
            <w:tcBorders>
              <w:top w:val="single" w:sz="4" w:space="0" w:color="auto"/>
              <w:left w:val="nil"/>
              <w:bottom w:val="nil"/>
              <w:right w:val="nil"/>
            </w:tcBorders>
            <w:shd w:val="clear" w:color="auto" w:fill="auto"/>
            <w:noWrap/>
            <w:vAlign w:val="center"/>
            <w:hideMark/>
          </w:tcPr>
          <w:p w14:paraId="1FA15C0F" w14:textId="4A1BC79E" w:rsidR="000E2D38" w:rsidRPr="00627849" w:rsidDel="00173F06" w:rsidRDefault="00235116" w:rsidP="000E2D38">
            <w:pPr>
              <w:ind w:firstLine="220"/>
              <w:jc w:val="right"/>
              <w:rPr>
                <w:del w:id="1431" w:author="正典 松浦" w:date="2023-12-18T17:29:00Z"/>
                <w:rFonts w:ascii="ＭＳ 明朝" w:hAnsi="ＭＳ 明朝"/>
                <w:color w:val="000000"/>
                <w:szCs w:val="22"/>
                <w:rPrChange w:id="1432" w:author="正典 松浦" w:date="2023-12-19T20:15:00Z">
                  <w:rPr>
                    <w:del w:id="1433" w:author="正典 松浦" w:date="2023-12-18T17:29:00Z"/>
                    <w:rFonts w:ascii="ＭＳ 明朝" w:hAnsi="ＭＳ 明朝"/>
                    <w:color w:val="000000"/>
                    <w:szCs w:val="22"/>
                  </w:rPr>
                </w:rPrChange>
              </w:rPr>
            </w:pPr>
            <w:del w:id="1434" w:author="正典 松浦" w:date="2023-12-18T17:29:00Z">
              <w:r w:rsidRPr="00627849" w:rsidDel="00173F06">
                <w:rPr>
                  <w:rFonts w:ascii="ＭＳ 明朝" w:hAnsi="ＭＳ 明朝"/>
                  <w:szCs w:val="22"/>
                  <w:rPrChange w:id="1435" w:author="正典 松浦" w:date="2023-12-19T20:15:00Z">
                    <w:rPr>
                      <w:rFonts w:ascii="ＭＳ 明朝" w:hAnsi="ＭＳ 明朝"/>
                      <w:szCs w:val="22"/>
                    </w:rPr>
                  </w:rPrChange>
                </w:rPr>
                <w:delText>329</w:delText>
              </w:r>
            </w:del>
          </w:p>
        </w:tc>
      </w:tr>
      <w:tr w:rsidR="000E2D38" w:rsidRPr="00627849" w:rsidDel="00173F06" w14:paraId="7175A1F8" w14:textId="0D9606CD" w:rsidTr="00F900AD">
        <w:trPr>
          <w:trHeight w:val="340"/>
          <w:jc w:val="center"/>
          <w:del w:id="1436" w:author="正典 松浦" w:date="2023-12-18T17:29:00Z"/>
        </w:trPr>
        <w:tc>
          <w:tcPr>
            <w:tcW w:w="2147" w:type="dxa"/>
            <w:tcBorders>
              <w:top w:val="nil"/>
              <w:left w:val="nil"/>
              <w:bottom w:val="nil"/>
              <w:right w:val="nil"/>
            </w:tcBorders>
            <w:shd w:val="clear" w:color="auto" w:fill="auto"/>
            <w:noWrap/>
            <w:hideMark/>
          </w:tcPr>
          <w:p w14:paraId="46CAA65C" w14:textId="3C957604" w:rsidR="000E2D38" w:rsidRPr="00627849" w:rsidDel="00173F06" w:rsidRDefault="00DC7C45" w:rsidP="000E2D38">
            <w:pPr>
              <w:ind w:firstLine="220"/>
              <w:rPr>
                <w:del w:id="1437" w:author="正典 松浦" w:date="2023-12-18T17:29:00Z"/>
                <w:rFonts w:ascii="ＭＳ 明朝" w:hAnsi="ＭＳ 明朝"/>
                <w:color w:val="000000"/>
                <w:szCs w:val="22"/>
                <w:rPrChange w:id="1438" w:author="正典 松浦" w:date="2023-12-19T20:15:00Z">
                  <w:rPr>
                    <w:del w:id="1439" w:author="正典 松浦" w:date="2023-12-18T17:29:00Z"/>
                    <w:rFonts w:ascii="ＭＳ 明朝" w:hAnsi="ＭＳ 明朝"/>
                    <w:color w:val="000000"/>
                    <w:szCs w:val="22"/>
                  </w:rPr>
                </w:rPrChange>
              </w:rPr>
            </w:pPr>
            <w:del w:id="1440" w:author="正典 松浦" w:date="2023-12-18T17:29:00Z">
              <w:r w:rsidRPr="00627849" w:rsidDel="00173F06">
                <w:rPr>
                  <w:rFonts w:ascii="ＭＳ 明朝" w:hAnsi="ＭＳ 明朝" w:hint="eastAsia"/>
                  <w:szCs w:val="22"/>
                  <w:rPrChange w:id="1441" w:author="正典 松浦" w:date="2023-12-19T20:15:00Z">
                    <w:rPr>
                      <w:rFonts w:ascii="ＭＳ 明朝" w:hAnsi="ＭＳ 明朝" w:hint="eastAsia"/>
                      <w:szCs w:val="22"/>
                    </w:rPr>
                  </w:rPrChange>
                </w:rPr>
                <w:delText>コブラ</w:delText>
              </w:r>
              <w:r w:rsidR="000E2D38" w:rsidRPr="00627849" w:rsidDel="00173F06">
                <w:rPr>
                  <w:rFonts w:ascii="ＭＳ 明朝" w:hAnsi="ＭＳ 明朝" w:hint="eastAsia"/>
                  <w:szCs w:val="22"/>
                  <w:rPrChange w:id="1442" w:author="正典 松浦" w:date="2023-12-19T20:15:00Z">
                    <w:rPr>
                      <w:rFonts w:ascii="ＭＳ 明朝" w:hAnsi="ＭＳ 明朝" w:hint="eastAsia"/>
                      <w:szCs w:val="22"/>
                    </w:rPr>
                  </w:rPrChange>
                </w:rPr>
                <w:delText>科</w:delText>
              </w:r>
              <w:r w:rsidR="000E2D38" w:rsidRPr="00627849" w:rsidDel="00173F06">
                <w:rPr>
                  <w:rFonts w:ascii="ＭＳ 明朝" w:hAnsi="ＭＳ 明朝"/>
                  <w:szCs w:val="22"/>
                  <w:rPrChange w:id="1443" w:author="正典 松浦" w:date="2023-12-19T20:15:00Z">
                    <w:rPr>
                      <w:rFonts w:ascii="ＭＳ 明朝" w:hAnsi="ＭＳ 明朝"/>
                      <w:szCs w:val="22"/>
                    </w:rPr>
                  </w:rPrChange>
                </w:rPr>
                <w:delText xml:space="preserve"> </w:delText>
              </w:r>
            </w:del>
          </w:p>
        </w:tc>
        <w:tc>
          <w:tcPr>
            <w:tcW w:w="1448" w:type="dxa"/>
            <w:tcBorders>
              <w:top w:val="nil"/>
              <w:left w:val="nil"/>
              <w:bottom w:val="nil"/>
              <w:right w:val="nil"/>
            </w:tcBorders>
            <w:shd w:val="clear" w:color="auto" w:fill="auto"/>
            <w:noWrap/>
            <w:vAlign w:val="center"/>
            <w:hideMark/>
          </w:tcPr>
          <w:p w14:paraId="675CE2CC" w14:textId="5EF23988" w:rsidR="000E2D38" w:rsidRPr="00627849" w:rsidDel="00173F06" w:rsidRDefault="00235116" w:rsidP="000E2D38">
            <w:pPr>
              <w:ind w:firstLine="220"/>
              <w:jc w:val="right"/>
              <w:rPr>
                <w:del w:id="1444" w:author="正典 松浦" w:date="2023-12-18T17:29:00Z"/>
                <w:rFonts w:ascii="ＭＳ 明朝" w:hAnsi="ＭＳ 明朝"/>
                <w:color w:val="000000"/>
                <w:szCs w:val="22"/>
                <w:rPrChange w:id="1445" w:author="正典 松浦" w:date="2023-12-19T20:15:00Z">
                  <w:rPr>
                    <w:del w:id="1446" w:author="正典 松浦" w:date="2023-12-18T17:29:00Z"/>
                    <w:rFonts w:ascii="ＭＳ 明朝" w:hAnsi="ＭＳ 明朝"/>
                    <w:color w:val="000000"/>
                    <w:szCs w:val="22"/>
                  </w:rPr>
                </w:rPrChange>
              </w:rPr>
            </w:pPr>
            <w:del w:id="1447" w:author="正典 松浦" w:date="2023-12-18T17:29:00Z">
              <w:r w:rsidRPr="00627849" w:rsidDel="00173F06">
                <w:rPr>
                  <w:rFonts w:ascii="ＭＳ 明朝" w:hAnsi="ＭＳ 明朝"/>
                  <w:szCs w:val="22"/>
                  <w:rPrChange w:id="1448" w:author="正典 松浦" w:date="2023-12-19T20:15:00Z">
                    <w:rPr>
                      <w:rFonts w:ascii="ＭＳ 明朝" w:hAnsi="ＭＳ 明朝"/>
                      <w:szCs w:val="22"/>
                    </w:rPr>
                  </w:rPrChange>
                </w:rPr>
                <w:delText>56</w:delText>
              </w:r>
            </w:del>
          </w:p>
        </w:tc>
      </w:tr>
      <w:tr w:rsidR="000E2D38" w:rsidRPr="00627849" w:rsidDel="00173F06" w14:paraId="7AE4DD2D" w14:textId="77A84E2A" w:rsidTr="00F900AD">
        <w:trPr>
          <w:trHeight w:val="340"/>
          <w:jc w:val="center"/>
          <w:del w:id="1449" w:author="正典 松浦" w:date="2023-12-18T17:29:00Z"/>
        </w:trPr>
        <w:tc>
          <w:tcPr>
            <w:tcW w:w="2147" w:type="dxa"/>
            <w:tcBorders>
              <w:top w:val="nil"/>
              <w:left w:val="nil"/>
              <w:bottom w:val="nil"/>
              <w:right w:val="nil"/>
            </w:tcBorders>
            <w:shd w:val="clear" w:color="auto" w:fill="auto"/>
            <w:noWrap/>
            <w:hideMark/>
          </w:tcPr>
          <w:p w14:paraId="48D39C95" w14:textId="55B8326D" w:rsidR="000E2D38" w:rsidRPr="00627849" w:rsidDel="00173F06" w:rsidRDefault="000E2D38" w:rsidP="000E2D38">
            <w:pPr>
              <w:ind w:firstLine="220"/>
              <w:rPr>
                <w:del w:id="1450" w:author="正典 松浦" w:date="2023-12-18T17:29:00Z"/>
                <w:rFonts w:ascii="ＭＳ 明朝" w:hAnsi="ＭＳ 明朝"/>
                <w:szCs w:val="22"/>
                <w:rPrChange w:id="1451" w:author="正典 松浦" w:date="2023-12-19T20:15:00Z">
                  <w:rPr>
                    <w:del w:id="1452" w:author="正典 松浦" w:date="2023-12-18T17:29:00Z"/>
                    <w:rFonts w:ascii="ＭＳ 明朝" w:hAnsi="ＭＳ 明朝"/>
                    <w:szCs w:val="22"/>
                  </w:rPr>
                </w:rPrChange>
              </w:rPr>
            </w:pPr>
            <w:del w:id="1453" w:author="正典 松浦" w:date="2023-12-18T17:29:00Z">
              <w:r w:rsidRPr="00627849" w:rsidDel="00173F06">
                <w:rPr>
                  <w:rFonts w:ascii="ＭＳ 明朝" w:hAnsi="ＭＳ 明朝" w:hint="eastAsia"/>
                  <w:szCs w:val="22"/>
                  <w:rPrChange w:id="1454" w:author="正典 松浦" w:date="2023-12-19T20:15:00Z">
                    <w:rPr>
                      <w:rFonts w:ascii="ＭＳ 明朝" w:hAnsi="ＭＳ 明朝" w:hint="eastAsia"/>
                      <w:szCs w:val="22"/>
                    </w:rPr>
                  </w:rPrChange>
                </w:rPr>
                <w:delText>オオトカゲ科</w:delText>
              </w:r>
            </w:del>
          </w:p>
        </w:tc>
        <w:tc>
          <w:tcPr>
            <w:tcW w:w="1448" w:type="dxa"/>
            <w:tcBorders>
              <w:top w:val="nil"/>
              <w:left w:val="nil"/>
              <w:bottom w:val="nil"/>
              <w:right w:val="nil"/>
            </w:tcBorders>
            <w:shd w:val="clear" w:color="auto" w:fill="auto"/>
            <w:noWrap/>
            <w:vAlign w:val="center"/>
            <w:hideMark/>
          </w:tcPr>
          <w:p w14:paraId="792AD2C6" w14:textId="65E40532" w:rsidR="000E2D38" w:rsidRPr="00627849" w:rsidDel="00173F06" w:rsidRDefault="00235116" w:rsidP="000E2D38">
            <w:pPr>
              <w:ind w:firstLine="220"/>
              <w:jc w:val="right"/>
              <w:rPr>
                <w:del w:id="1455" w:author="正典 松浦" w:date="2023-12-18T17:29:00Z"/>
                <w:rFonts w:ascii="ＭＳ 明朝" w:hAnsi="ＭＳ 明朝"/>
                <w:color w:val="000000"/>
                <w:szCs w:val="22"/>
                <w:rPrChange w:id="1456" w:author="正典 松浦" w:date="2023-12-19T20:15:00Z">
                  <w:rPr>
                    <w:del w:id="1457" w:author="正典 松浦" w:date="2023-12-18T17:29:00Z"/>
                    <w:rFonts w:ascii="ＭＳ 明朝" w:hAnsi="ＭＳ 明朝"/>
                    <w:color w:val="000000"/>
                    <w:szCs w:val="22"/>
                  </w:rPr>
                </w:rPrChange>
              </w:rPr>
            </w:pPr>
            <w:del w:id="1458" w:author="正典 松浦" w:date="2023-12-18T17:29:00Z">
              <w:r w:rsidRPr="00627849" w:rsidDel="00173F06">
                <w:rPr>
                  <w:rFonts w:ascii="ＭＳ 明朝" w:hAnsi="ＭＳ 明朝"/>
                  <w:szCs w:val="22"/>
                  <w:rPrChange w:id="1459" w:author="正典 松浦" w:date="2023-12-19T20:15:00Z">
                    <w:rPr>
                      <w:rFonts w:ascii="ＭＳ 明朝" w:hAnsi="ＭＳ 明朝"/>
                      <w:szCs w:val="22"/>
                    </w:rPr>
                  </w:rPrChange>
                </w:rPr>
                <w:delText>28</w:delText>
              </w:r>
            </w:del>
          </w:p>
        </w:tc>
      </w:tr>
      <w:tr w:rsidR="000E2D38" w:rsidRPr="00627849" w:rsidDel="00173F06" w14:paraId="2541FA66" w14:textId="380E6929" w:rsidTr="00F900AD">
        <w:trPr>
          <w:trHeight w:val="340"/>
          <w:jc w:val="center"/>
          <w:del w:id="1460" w:author="正典 松浦" w:date="2023-12-18T17:29:00Z"/>
        </w:trPr>
        <w:tc>
          <w:tcPr>
            <w:tcW w:w="2147" w:type="dxa"/>
            <w:tcBorders>
              <w:top w:val="nil"/>
              <w:left w:val="nil"/>
              <w:right w:val="nil"/>
            </w:tcBorders>
            <w:shd w:val="clear" w:color="auto" w:fill="auto"/>
            <w:noWrap/>
            <w:hideMark/>
          </w:tcPr>
          <w:p w14:paraId="3906133D" w14:textId="65EB4A51" w:rsidR="000E2D38" w:rsidRPr="00627849" w:rsidDel="00173F06" w:rsidRDefault="000E2D38" w:rsidP="000E2D38">
            <w:pPr>
              <w:ind w:firstLine="220"/>
              <w:rPr>
                <w:del w:id="1461" w:author="正典 松浦" w:date="2023-12-18T17:29:00Z"/>
                <w:rFonts w:ascii="ＭＳ 明朝" w:hAnsi="ＭＳ 明朝"/>
                <w:color w:val="000000"/>
                <w:szCs w:val="22"/>
                <w:rPrChange w:id="1462" w:author="正典 松浦" w:date="2023-12-19T20:15:00Z">
                  <w:rPr>
                    <w:del w:id="1463" w:author="正典 松浦" w:date="2023-12-18T17:29:00Z"/>
                    <w:rFonts w:ascii="ＭＳ 明朝" w:hAnsi="ＭＳ 明朝"/>
                    <w:color w:val="000000"/>
                    <w:szCs w:val="22"/>
                  </w:rPr>
                </w:rPrChange>
              </w:rPr>
            </w:pPr>
            <w:del w:id="1464" w:author="正典 松浦" w:date="2023-12-18T17:29:00Z">
              <w:r w:rsidRPr="00627849" w:rsidDel="00173F06">
                <w:rPr>
                  <w:rFonts w:ascii="ＭＳ 明朝" w:hAnsi="ＭＳ 明朝" w:hint="eastAsia"/>
                  <w:szCs w:val="22"/>
                  <w:rPrChange w:id="1465" w:author="正典 松浦" w:date="2023-12-19T20:15:00Z">
                    <w:rPr>
                      <w:rFonts w:ascii="ＭＳ 明朝" w:hAnsi="ＭＳ 明朝" w:hint="eastAsia"/>
                      <w:szCs w:val="22"/>
                    </w:rPr>
                  </w:rPrChange>
                </w:rPr>
                <w:delText>ナミ</w:delText>
              </w:r>
              <w:r w:rsidR="008541B8" w:rsidRPr="00627849" w:rsidDel="00173F06">
                <w:rPr>
                  <w:rFonts w:ascii="ＭＳ 明朝" w:hAnsi="ＭＳ 明朝" w:hint="eastAsia"/>
                  <w:szCs w:val="22"/>
                  <w:rPrChange w:id="1466" w:author="正典 松浦" w:date="2023-12-19T20:15:00Z">
                    <w:rPr>
                      <w:rFonts w:ascii="ＭＳ 明朝" w:hAnsi="ＭＳ 明朝" w:hint="eastAsia"/>
                      <w:szCs w:val="22"/>
                    </w:rPr>
                  </w:rPrChange>
                </w:rPr>
                <w:delText>ヘビ</w:delText>
              </w:r>
              <w:r w:rsidRPr="00627849" w:rsidDel="00173F06">
                <w:rPr>
                  <w:rFonts w:ascii="ＭＳ 明朝" w:hAnsi="ＭＳ 明朝" w:hint="eastAsia"/>
                  <w:szCs w:val="22"/>
                  <w:rPrChange w:id="1467" w:author="正典 松浦" w:date="2023-12-19T20:15:00Z">
                    <w:rPr>
                      <w:rFonts w:ascii="ＭＳ 明朝" w:hAnsi="ＭＳ 明朝" w:hint="eastAsia"/>
                      <w:szCs w:val="22"/>
                    </w:rPr>
                  </w:rPrChange>
                </w:rPr>
                <w:delText>科</w:delText>
              </w:r>
            </w:del>
          </w:p>
        </w:tc>
        <w:tc>
          <w:tcPr>
            <w:tcW w:w="1448" w:type="dxa"/>
            <w:tcBorders>
              <w:top w:val="nil"/>
              <w:left w:val="nil"/>
              <w:right w:val="nil"/>
            </w:tcBorders>
            <w:shd w:val="clear" w:color="auto" w:fill="auto"/>
            <w:noWrap/>
            <w:vAlign w:val="center"/>
            <w:hideMark/>
          </w:tcPr>
          <w:p w14:paraId="391CE9CC" w14:textId="1B8AD4B2" w:rsidR="000E2D38" w:rsidRPr="00627849" w:rsidDel="00173F06" w:rsidRDefault="00235116" w:rsidP="000E2D38">
            <w:pPr>
              <w:ind w:firstLine="220"/>
              <w:jc w:val="right"/>
              <w:rPr>
                <w:del w:id="1468" w:author="正典 松浦" w:date="2023-12-18T17:29:00Z"/>
                <w:rFonts w:ascii="ＭＳ 明朝" w:hAnsi="ＭＳ 明朝"/>
                <w:color w:val="000000"/>
                <w:szCs w:val="22"/>
                <w:rPrChange w:id="1469" w:author="正典 松浦" w:date="2023-12-19T20:15:00Z">
                  <w:rPr>
                    <w:del w:id="1470" w:author="正典 松浦" w:date="2023-12-18T17:29:00Z"/>
                    <w:rFonts w:ascii="ＭＳ 明朝" w:hAnsi="ＭＳ 明朝"/>
                    <w:color w:val="000000"/>
                    <w:szCs w:val="22"/>
                  </w:rPr>
                </w:rPrChange>
              </w:rPr>
            </w:pPr>
            <w:del w:id="1471" w:author="正典 松浦" w:date="2023-12-18T17:29:00Z">
              <w:r w:rsidRPr="00627849" w:rsidDel="00173F06">
                <w:rPr>
                  <w:rFonts w:ascii="ＭＳ 明朝" w:hAnsi="ＭＳ 明朝"/>
                  <w:szCs w:val="22"/>
                  <w:rPrChange w:id="1472" w:author="正典 松浦" w:date="2023-12-19T20:15:00Z">
                    <w:rPr>
                      <w:rFonts w:ascii="ＭＳ 明朝" w:hAnsi="ＭＳ 明朝"/>
                      <w:szCs w:val="22"/>
                    </w:rPr>
                  </w:rPrChange>
                </w:rPr>
                <w:delText>9</w:delText>
              </w:r>
            </w:del>
          </w:p>
        </w:tc>
      </w:tr>
      <w:tr w:rsidR="000E2D38" w:rsidRPr="00627849" w:rsidDel="00173F06" w14:paraId="29441B51" w14:textId="43BA5A1C" w:rsidTr="00F900AD">
        <w:trPr>
          <w:trHeight w:val="340"/>
          <w:jc w:val="center"/>
          <w:del w:id="1473" w:author="正典 松浦" w:date="2023-12-18T17:29:00Z"/>
        </w:trPr>
        <w:tc>
          <w:tcPr>
            <w:tcW w:w="2147" w:type="dxa"/>
            <w:tcBorders>
              <w:top w:val="nil"/>
              <w:left w:val="nil"/>
              <w:bottom w:val="single" w:sz="4" w:space="0" w:color="auto"/>
              <w:right w:val="nil"/>
            </w:tcBorders>
            <w:shd w:val="clear" w:color="auto" w:fill="auto"/>
            <w:noWrap/>
            <w:hideMark/>
          </w:tcPr>
          <w:p w14:paraId="6F2FD2E0" w14:textId="43564DE4" w:rsidR="000E2D38" w:rsidRPr="00627849" w:rsidDel="00173F06" w:rsidRDefault="00235116" w:rsidP="000E2D38">
            <w:pPr>
              <w:ind w:firstLine="220"/>
              <w:rPr>
                <w:del w:id="1474" w:author="正典 松浦" w:date="2023-12-18T17:29:00Z"/>
                <w:rFonts w:ascii="ＭＳ 明朝" w:hAnsi="ＭＳ 明朝"/>
                <w:color w:val="000000"/>
                <w:szCs w:val="22"/>
                <w:rPrChange w:id="1475" w:author="正典 松浦" w:date="2023-12-19T20:15:00Z">
                  <w:rPr>
                    <w:del w:id="1476" w:author="正典 松浦" w:date="2023-12-18T17:29:00Z"/>
                    <w:rFonts w:ascii="ＭＳ 明朝" w:hAnsi="ＭＳ 明朝"/>
                    <w:color w:val="000000"/>
                    <w:szCs w:val="22"/>
                  </w:rPr>
                </w:rPrChange>
              </w:rPr>
            </w:pPr>
            <w:del w:id="1477" w:author="正典 松浦" w:date="2023-12-18T17:29:00Z">
              <w:r w:rsidRPr="00627849" w:rsidDel="00173F06">
                <w:rPr>
                  <w:rFonts w:ascii="ＭＳ 明朝" w:hAnsi="ＭＳ 明朝" w:hint="eastAsia"/>
                  <w:szCs w:val="22"/>
                  <w:rPrChange w:id="1478" w:author="正典 松浦" w:date="2023-12-19T20:15:00Z">
                    <w:rPr>
                      <w:rFonts w:ascii="ＭＳ 明朝" w:hAnsi="ＭＳ 明朝" w:hint="eastAsia"/>
                      <w:szCs w:val="22"/>
                    </w:rPr>
                  </w:rPrChange>
                </w:rPr>
                <w:delText>スッポン</w:delText>
              </w:r>
              <w:r w:rsidR="000E2D38" w:rsidRPr="00627849" w:rsidDel="00173F06">
                <w:rPr>
                  <w:rFonts w:ascii="ＭＳ 明朝" w:hAnsi="ＭＳ 明朝" w:hint="eastAsia"/>
                  <w:szCs w:val="22"/>
                  <w:rPrChange w:id="1479" w:author="正典 松浦" w:date="2023-12-19T20:15:00Z">
                    <w:rPr>
                      <w:rFonts w:ascii="ＭＳ 明朝" w:hAnsi="ＭＳ 明朝" w:hint="eastAsia"/>
                      <w:szCs w:val="22"/>
                    </w:rPr>
                  </w:rPrChange>
                </w:rPr>
                <w:delText>科</w:delText>
              </w:r>
            </w:del>
          </w:p>
        </w:tc>
        <w:tc>
          <w:tcPr>
            <w:tcW w:w="1448" w:type="dxa"/>
            <w:tcBorders>
              <w:top w:val="nil"/>
              <w:left w:val="nil"/>
              <w:bottom w:val="single" w:sz="4" w:space="0" w:color="auto"/>
              <w:right w:val="nil"/>
            </w:tcBorders>
            <w:shd w:val="clear" w:color="auto" w:fill="auto"/>
            <w:noWrap/>
            <w:vAlign w:val="center"/>
            <w:hideMark/>
          </w:tcPr>
          <w:p w14:paraId="18B9C194" w14:textId="7B749D10" w:rsidR="000E2D38" w:rsidRPr="00627849" w:rsidDel="00173F06" w:rsidRDefault="00235116" w:rsidP="000E2D38">
            <w:pPr>
              <w:ind w:firstLine="220"/>
              <w:jc w:val="right"/>
              <w:rPr>
                <w:del w:id="1480" w:author="正典 松浦" w:date="2023-12-18T17:29:00Z"/>
                <w:rFonts w:ascii="ＭＳ 明朝" w:hAnsi="ＭＳ 明朝"/>
                <w:color w:val="000000"/>
                <w:szCs w:val="22"/>
                <w:rPrChange w:id="1481" w:author="正典 松浦" w:date="2023-12-19T20:15:00Z">
                  <w:rPr>
                    <w:del w:id="1482" w:author="正典 松浦" w:date="2023-12-18T17:29:00Z"/>
                    <w:rFonts w:ascii="ＭＳ 明朝" w:hAnsi="ＭＳ 明朝"/>
                    <w:color w:val="000000"/>
                    <w:szCs w:val="22"/>
                  </w:rPr>
                </w:rPrChange>
              </w:rPr>
            </w:pPr>
            <w:del w:id="1483" w:author="正典 松浦" w:date="2023-12-18T17:29:00Z">
              <w:r w:rsidRPr="00627849" w:rsidDel="00173F06">
                <w:rPr>
                  <w:rFonts w:ascii="ＭＳ 明朝" w:hAnsi="ＭＳ 明朝"/>
                  <w:szCs w:val="22"/>
                  <w:rPrChange w:id="1484" w:author="正典 松浦" w:date="2023-12-19T20:15:00Z">
                    <w:rPr>
                      <w:rFonts w:ascii="ＭＳ 明朝" w:hAnsi="ＭＳ 明朝"/>
                      <w:szCs w:val="22"/>
                    </w:rPr>
                  </w:rPrChange>
                </w:rPr>
                <w:delText>8</w:delText>
              </w:r>
            </w:del>
          </w:p>
        </w:tc>
      </w:tr>
    </w:tbl>
    <w:p w14:paraId="29363EAC" w14:textId="5B076EB9" w:rsidR="00C17E59" w:rsidRPr="00627849" w:rsidDel="00173F06" w:rsidRDefault="005C0A06" w:rsidP="00A26103">
      <w:pPr>
        <w:ind w:firstLine="220"/>
        <w:rPr>
          <w:del w:id="1485" w:author="正典 松浦" w:date="2023-12-18T17:29:00Z"/>
          <w:rFonts w:ascii="ＭＳ 明朝" w:hAnsi="ＭＳ 明朝"/>
          <w:szCs w:val="22"/>
          <w:rPrChange w:id="1486" w:author="正典 松浦" w:date="2023-12-19T20:15:00Z">
            <w:rPr>
              <w:del w:id="1487" w:author="正典 松浦" w:date="2023-12-18T17:29:00Z"/>
              <w:rFonts w:ascii="ＭＳ 明朝" w:hAnsi="ＭＳ 明朝"/>
              <w:szCs w:val="22"/>
            </w:rPr>
          </w:rPrChange>
        </w:rPr>
      </w:pPr>
      <w:del w:id="1488" w:author="正典 松浦" w:date="2023-12-18T17:29:00Z">
        <w:r w:rsidRPr="00627849" w:rsidDel="00173F06">
          <w:rPr>
            <w:rFonts w:ascii="ＭＳ 明朝" w:hAnsi="ＭＳ 明朝"/>
            <w:szCs w:val="22"/>
            <w:rPrChange w:id="1489" w:author="正典 松浦" w:date="2023-12-19T20:15:00Z">
              <w:rPr>
                <w:rFonts w:ascii="ＭＳ 明朝" w:hAnsi="ＭＳ 明朝"/>
                <w:szCs w:val="22"/>
              </w:rPr>
            </w:rPrChange>
          </w:rPr>
          <w:fldChar w:fldCharType="begin"/>
        </w:r>
        <w:r w:rsidRPr="00627849" w:rsidDel="00173F06">
          <w:rPr>
            <w:rFonts w:ascii="ＭＳ 明朝" w:hAnsi="ＭＳ 明朝"/>
            <w:szCs w:val="22"/>
            <w:rPrChange w:id="1490" w:author="正典 松浦" w:date="2023-12-19T20:15:00Z">
              <w:rPr>
                <w:rFonts w:ascii="ＭＳ 明朝" w:hAnsi="ＭＳ 明朝"/>
                <w:szCs w:val="22"/>
              </w:rPr>
            </w:rPrChange>
          </w:rPr>
          <w:delInstrText xml:space="preserve"> REF _Ref151454707 \h </w:delInstrText>
        </w:r>
        <w:r w:rsidR="003402B5" w:rsidRPr="00627849" w:rsidDel="00173F06">
          <w:rPr>
            <w:rFonts w:ascii="ＭＳ 明朝" w:hAnsi="ＭＳ 明朝"/>
            <w:szCs w:val="22"/>
            <w:rPrChange w:id="1491" w:author="正典 松浦" w:date="2023-12-19T20:15:00Z">
              <w:rPr>
                <w:rFonts w:ascii="ＭＳ 明朝" w:hAnsi="ＭＳ 明朝"/>
                <w:szCs w:val="22"/>
              </w:rPr>
            </w:rPrChange>
          </w:rPr>
          <w:delInstrText xml:space="preserve"> \* MERGEFORMAT </w:delInstrText>
        </w:r>
        <w:r w:rsidRPr="00627849" w:rsidDel="00173F06">
          <w:rPr>
            <w:rFonts w:ascii="ＭＳ 明朝" w:hAnsi="ＭＳ 明朝"/>
            <w:szCs w:val="22"/>
            <w:rPrChange w:id="1492" w:author="正典 松浦" w:date="2023-12-19T20:15:00Z">
              <w:rPr>
                <w:rFonts w:ascii="ＭＳ 明朝" w:hAnsi="ＭＳ 明朝"/>
                <w:szCs w:val="22"/>
              </w:rPr>
            </w:rPrChange>
          </w:rPr>
        </w:r>
        <w:r w:rsidRPr="00627849" w:rsidDel="00173F06">
          <w:rPr>
            <w:rFonts w:ascii="ＭＳ 明朝" w:hAnsi="ＭＳ 明朝"/>
            <w:szCs w:val="22"/>
            <w:rPrChange w:id="1493" w:author="正典 松浦" w:date="2023-12-19T20:15:00Z">
              <w:rPr>
                <w:rFonts w:ascii="ＭＳ 明朝" w:hAnsi="ＭＳ 明朝"/>
                <w:szCs w:val="22"/>
              </w:rPr>
            </w:rPrChange>
          </w:rPr>
          <w:fldChar w:fldCharType="separate"/>
        </w:r>
        <w:r w:rsidRPr="00627849" w:rsidDel="00173F06">
          <w:rPr>
            <w:rFonts w:ascii="ＭＳ 明朝" w:hAnsi="ＭＳ 明朝"/>
            <w:szCs w:val="22"/>
            <w:rPrChange w:id="1494" w:author="正典 松浦" w:date="2023-12-19T20:15:00Z">
              <w:rPr>
                <w:rFonts w:ascii="ＭＳ 明朝" w:hAnsi="ＭＳ 明朝"/>
                <w:szCs w:val="22"/>
              </w:rPr>
            </w:rPrChange>
          </w:rPr>
          <w:delText xml:space="preserve">表 </w:delText>
        </w:r>
        <w:r w:rsidRPr="00627849" w:rsidDel="00173F06">
          <w:rPr>
            <w:rFonts w:ascii="ＭＳ 明朝" w:hAnsi="ＭＳ 明朝"/>
            <w:noProof/>
            <w:szCs w:val="22"/>
            <w:rPrChange w:id="1495" w:author="正典 松浦" w:date="2023-12-19T20:15:00Z">
              <w:rPr>
                <w:rFonts w:ascii="ＭＳ 明朝" w:hAnsi="ＭＳ 明朝"/>
                <w:noProof/>
                <w:szCs w:val="22"/>
              </w:rPr>
            </w:rPrChange>
          </w:rPr>
          <w:delText>12</w:delText>
        </w:r>
        <w:r w:rsidRPr="00627849" w:rsidDel="00173F06">
          <w:rPr>
            <w:rFonts w:ascii="ＭＳ 明朝" w:hAnsi="ＭＳ 明朝"/>
            <w:szCs w:val="22"/>
            <w:rPrChange w:id="1496" w:author="正典 松浦" w:date="2023-12-19T20:15:00Z">
              <w:rPr>
                <w:rFonts w:ascii="ＭＳ 明朝" w:hAnsi="ＭＳ 明朝"/>
                <w:szCs w:val="22"/>
              </w:rPr>
            </w:rPrChange>
          </w:rPr>
          <w:fldChar w:fldCharType="end"/>
        </w:r>
        <w:r w:rsidR="00EB5AD2" w:rsidRPr="00627849" w:rsidDel="00173F06">
          <w:rPr>
            <w:rFonts w:ascii="ＭＳ 明朝" w:hAnsi="ＭＳ 明朝" w:hint="eastAsia"/>
            <w:szCs w:val="22"/>
            <w:rPrChange w:id="1497" w:author="正典 松浦" w:date="2023-12-19T20:15:00Z">
              <w:rPr>
                <w:rFonts w:ascii="ＭＳ 明朝" w:hAnsi="ＭＳ 明朝" w:hint="eastAsia"/>
                <w:szCs w:val="22"/>
              </w:rPr>
            </w:rPrChange>
          </w:rPr>
          <w:delText>はガイアナからの輸入上位品目を示しており、鳥類と哺乳類、爬虫類がまんべんなく取引されている。</w:delText>
        </w:r>
      </w:del>
    </w:p>
    <w:p w14:paraId="11E7B642" w14:textId="28C74F51" w:rsidR="00E7480B" w:rsidRPr="00627849" w:rsidDel="00173F06" w:rsidRDefault="00E7480B" w:rsidP="00E7480B">
      <w:pPr>
        <w:pStyle w:val="ad"/>
        <w:keepNext/>
        <w:ind w:firstLine="220"/>
        <w:rPr>
          <w:del w:id="1498" w:author="正典 松浦" w:date="2023-12-18T17:29:00Z"/>
          <w:rFonts w:ascii="ＭＳ 明朝" w:hAnsi="ＭＳ 明朝"/>
          <w:szCs w:val="22"/>
          <w:rPrChange w:id="1499" w:author="正典 松浦" w:date="2023-12-19T20:15:00Z">
            <w:rPr>
              <w:del w:id="1500" w:author="正典 松浦" w:date="2023-12-18T17:29:00Z"/>
              <w:rFonts w:ascii="ＭＳ 明朝" w:hAnsi="ＭＳ 明朝"/>
              <w:szCs w:val="22"/>
            </w:rPr>
          </w:rPrChange>
        </w:rPr>
      </w:pPr>
      <w:bookmarkStart w:id="1501" w:name="_Ref151454707"/>
      <w:del w:id="1502" w:author="正典 松浦" w:date="2023-12-18T17:29:00Z">
        <w:r w:rsidRPr="00627849" w:rsidDel="00173F06">
          <w:rPr>
            <w:rFonts w:ascii="ＭＳ 明朝" w:hAnsi="ＭＳ 明朝"/>
            <w:szCs w:val="22"/>
            <w:rPrChange w:id="1503" w:author="正典 松浦" w:date="2023-12-19T20:15:00Z">
              <w:rPr>
                <w:rFonts w:ascii="ＭＳ 明朝" w:hAnsi="ＭＳ 明朝"/>
                <w:szCs w:val="22"/>
              </w:rPr>
            </w:rPrChange>
          </w:rPr>
          <w:delText xml:space="preserve">表 </w:delText>
        </w:r>
        <w:r w:rsidRPr="00627849" w:rsidDel="00173F06">
          <w:rPr>
            <w:rFonts w:ascii="ＭＳ 明朝" w:hAnsi="ＭＳ 明朝"/>
            <w:szCs w:val="22"/>
            <w:rPrChange w:id="1504" w:author="正典 松浦" w:date="2023-12-19T20:15:00Z">
              <w:rPr>
                <w:rFonts w:ascii="ＭＳ 明朝" w:hAnsi="ＭＳ 明朝"/>
                <w:szCs w:val="22"/>
              </w:rPr>
            </w:rPrChange>
          </w:rPr>
          <w:fldChar w:fldCharType="begin"/>
        </w:r>
        <w:r w:rsidRPr="00627849" w:rsidDel="00173F06">
          <w:rPr>
            <w:rFonts w:ascii="ＭＳ 明朝" w:hAnsi="ＭＳ 明朝"/>
            <w:szCs w:val="22"/>
            <w:rPrChange w:id="1505" w:author="正典 松浦" w:date="2023-12-19T20:15:00Z">
              <w:rPr>
                <w:rFonts w:ascii="ＭＳ 明朝" w:hAnsi="ＭＳ 明朝"/>
                <w:szCs w:val="22"/>
              </w:rPr>
            </w:rPrChange>
          </w:rPr>
          <w:delInstrText xml:space="preserve"> SEQ 表 \* ARABIC </w:delInstrText>
        </w:r>
        <w:r w:rsidRPr="00627849" w:rsidDel="00173F06">
          <w:rPr>
            <w:rFonts w:ascii="ＭＳ 明朝" w:hAnsi="ＭＳ 明朝"/>
            <w:szCs w:val="22"/>
            <w:rPrChange w:id="1506" w:author="正典 松浦" w:date="2023-12-19T20:15:00Z">
              <w:rPr>
                <w:rFonts w:ascii="ＭＳ 明朝" w:hAnsi="ＭＳ 明朝"/>
                <w:szCs w:val="22"/>
              </w:rPr>
            </w:rPrChange>
          </w:rPr>
          <w:fldChar w:fldCharType="separate"/>
        </w:r>
      </w:del>
      <w:del w:id="1507" w:author="正典 松浦" w:date="2023-12-15T16:47:00Z">
        <w:r w:rsidR="00D15B63" w:rsidRPr="00627849" w:rsidDel="001D0BC5">
          <w:rPr>
            <w:rFonts w:ascii="ＭＳ 明朝" w:hAnsi="ＭＳ 明朝"/>
            <w:noProof/>
            <w:szCs w:val="22"/>
            <w:rPrChange w:id="1508" w:author="正典 松浦" w:date="2023-12-19T20:15:00Z">
              <w:rPr>
                <w:rFonts w:ascii="ＭＳ 明朝" w:hAnsi="ＭＳ 明朝"/>
                <w:noProof/>
                <w:szCs w:val="22"/>
              </w:rPr>
            </w:rPrChange>
          </w:rPr>
          <w:delText>12</w:delText>
        </w:r>
      </w:del>
      <w:del w:id="1509" w:author="正典 松浦" w:date="2023-12-18T17:29:00Z">
        <w:r w:rsidRPr="00627849" w:rsidDel="00173F06">
          <w:rPr>
            <w:rFonts w:ascii="ＭＳ 明朝" w:hAnsi="ＭＳ 明朝"/>
            <w:szCs w:val="22"/>
            <w:rPrChange w:id="1510" w:author="正典 松浦" w:date="2023-12-19T20:15:00Z">
              <w:rPr>
                <w:rFonts w:ascii="ＭＳ 明朝" w:hAnsi="ＭＳ 明朝"/>
                <w:szCs w:val="22"/>
              </w:rPr>
            </w:rPrChange>
          </w:rPr>
          <w:fldChar w:fldCharType="end"/>
        </w:r>
        <w:bookmarkEnd w:id="1501"/>
        <w:r w:rsidRPr="00627849" w:rsidDel="00173F06">
          <w:rPr>
            <w:rFonts w:ascii="ＭＳ 明朝" w:hAnsi="ＭＳ 明朝" w:hint="eastAsia"/>
            <w:szCs w:val="22"/>
            <w:rPrChange w:id="1511" w:author="正典 松浦" w:date="2023-12-19T20:15:00Z">
              <w:rPr>
                <w:rFonts w:ascii="ＭＳ 明朝" w:hAnsi="ＭＳ 明朝" w:hint="eastAsia"/>
                <w:szCs w:val="22"/>
              </w:rPr>
            </w:rPrChange>
          </w:rPr>
          <w:delText xml:space="preserve">　</w:delText>
        </w:r>
        <w:r w:rsidR="00237C60" w:rsidRPr="00627849" w:rsidDel="00173F06">
          <w:rPr>
            <w:rFonts w:ascii="ＭＳ 明朝" w:hAnsi="ＭＳ 明朝" w:hint="eastAsia"/>
            <w:szCs w:val="22"/>
            <w:rPrChange w:id="1512" w:author="正典 松浦" w:date="2023-12-19T20:15:00Z">
              <w:rPr>
                <w:rFonts w:ascii="ＭＳ 明朝" w:hAnsi="ＭＳ 明朝" w:hint="eastAsia"/>
                <w:szCs w:val="22"/>
              </w:rPr>
            </w:rPrChange>
          </w:rPr>
          <w:delText>ガイアナ</w:delText>
        </w:r>
        <w:r w:rsidRPr="00627849" w:rsidDel="00173F06">
          <w:rPr>
            <w:rFonts w:ascii="ＭＳ 明朝" w:hAnsi="ＭＳ 明朝" w:hint="eastAsia"/>
            <w:szCs w:val="22"/>
            <w:rPrChange w:id="1513" w:author="正典 松浦" w:date="2023-12-19T20:15:00Z">
              <w:rPr>
                <w:rFonts w:ascii="ＭＳ 明朝" w:hAnsi="ＭＳ 明朝" w:hint="eastAsia"/>
                <w:szCs w:val="22"/>
              </w:rPr>
            </w:rPrChange>
          </w:rPr>
          <w:delText>からの輸入件数</w:delText>
        </w:r>
      </w:del>
    </w:p>
    <w:tbl>
      <w:tblPr>
        <w:tblW w:w="3595" w:type="dxa"/>
        <w:jc w:val="center"/>
        <w:tblCellMar>
          <w:left w:w="99" w:type="dxa"/>
          <w:right w:w="99" w:type="dxa"/>
        </w:tblCellMar>
        <w:tblLook w:val="04A0" w:firstRow="1" w:lastRow="0" w:firstColumn="1" w:lastColumn="0" w:noHBand="0" w:noVBand="1"/>
      </w:tblPr>
      <w:tblGrid>
        <w:gridCol w:w="2147"/>
        <w:gridCol w:w="1448"/>
      </w:tblGrid>
      <w:tr w:rsidR="00E7480B" w:rsidRPr="00627849" w:rsidDel="00173F06" w14:paraId="7F26D563" w14:textId="43C0870F" w:rsidTr="00F900AD">
        <w:trPr>
          <w:trHeight w:val="170"/>
          <w:jc w:val="center"/>
          <w:del w:id="1514" w:author="正典 松浦" w:date="2023-12-18T17:29:00Z"/>
        </w:trPr>
        <w:tc>
          <w:tcPr>
            <w:tcW w:w="2147" w:type="dxa"/>
            <w:tcBorders>
              <w:top w:val="single" w:sz="4" w:space="0" w:color="auto"/>
              <w:left w:val="nil"/>
              <w:bottom w:val="single" w:sz="4" w:space="0" w:color="auto"/>
              <w:right w:val="nil"/>
            </w:tcBorders>
            <w:shd w:val="clear" w:color="auto" w:fill="auto"/>
            <w:noWrap/>
            <w:vAlign w:val="center"/>
          </w:tcPr>
          <w:p w14:paraId="5896CA2F" w14:textId="43861281" w:rsidR="00E7480B" w:rsidRPr="00627849" w:rsidDel="00173F06" w:rsidRDefault="00E7480B" w:rsidP="004F22B7">
            <w:pPr>
              <w:ind w:firstLine="220"/>
              <w:rPr>
                <w:del w:id="1515" w:author="正典 松浦" w:date="2023-12-18T17:29:00Z"/>
                <w:rFonts w:ascii="ＭＳ 明朝" w:hAnsi="ＭＳ 明朝"/>
                <w:szCs w:val="22"/>
                <w:rPrChange w:id="1516" w:author="正典 松浦" w:date="2023-12-19T20:15:00Z">
                  <w:rPr>
                    <w:del w:id="1517" w:author="正典 松浦" w:date="2023-12-18T17:29:00Z"/>
                    <w:rFonts w:ascii="ＭＳ 明朝" w:hAnsi="ＭＳ 明朝"/>
                    <w:szCs w:val="22"/>
                  </w:rPr>
                </w:rPrChange>
              </w:rPr>
            </w:pPr>
            <w:del w:id="1518" w:author="正典 松浦" w:date="2023-12-18T17:29:00Z">
              <w:r w:rsidRPr="00627849" w:rsidDel="00173F06">
                <w:rPr>
                  <w:rFonts w:ascii="ＭＳ 明朝" w:hAnsi="ＭＳ 明朝"/>
                  <w:szCs w:val="22"/>
                  <w:rPrChange w:id="1519" w:author="正典 松浦" w:date="2023-12-19T20:15:00Z">
                    <w:rPr>
                      <w:rFonts w:ascii="ＭＳ 明朝" w:hAnsi="ＭＳ 明朝"/>
                      <w:szCs w:val="22"/>
                    </w:rPr>
                  </w:rPrChange>
                </w:rPr>
                <w:delText>和名</w:delText>
              </w:r>
            </w:del>
          </w:p>
        </w:tc>
        <w:tc>
          <w:tcPr>
            <w:tcW w:w="1448" w:type="dxa"/>
            <w:tcBorders>
              <w:top w:val="single" w:sz="4" w:space="0" w:color="auto"/>
              <w:left w:val="nil"/>
              <w:bottom w:val="single" w:sz="4" w:space="0" w:color="auto"/>
              <w:right w:val="nil"/>
            </w:tcBorders>
            <w:shd w:val="clear" w:color="auto" w:fill="auto"/>
            <w:noWrap/>
            <w:vAlign w:val="center"/>
          </w:tcPr>
          <w:p w14:paraId="2BD756BA" w14:textId="2AC78831" w:rsidR="00E7480B" w:rsidRPr="00627849" w:rsidDel="00173F06" w:rsidRDefault="00E7480B" w:rsidP="004F22B7">
            <w:pPr>
              <w:ind w:firstLine="220"/>
              <w:jc w:val="right"/>
              <w:rPr>
                <w:del w:id="1520" w:author="正典 松浦" w:date="2023-12-18T17:29:00Z"/>
                <w:rFonts w:ascii="ＭＳ 明朝" w:hAnsi="ＭＳ 明朝"/>
                <w:szCs w:val="22"/>
                <w:rPrChange w:id="1521" w:author="正典 松浦" w:date="2023-12-19T20:15:00Z">
                  <w:rPr>
                    <w:del w:id="1522" w:author="正典 松浦" w:date="2023-12-18T17:29:00Z"/>
                    <w:rFonts w:ascii="ＭＳ 明朝" w:hAnsi="ＭＳ 明朝"/>
                    <w:szCs w:val="22"/>
                  </w:rPr>
                </w:rPrChange>
              </w:rPr>
            </w:pPr>
            <w:del w:id="1523" w:author="正典 松浦" w:date="2023-12-18T17:29:00Z">
              <w:r w:rsidRPr="00627849" w:rsidDel="00173F06">
                <w:rPr>
                  <w:rFonts w:ascii="ＭＳ 明朝" w:hAnsi="ＭＳ 明朝"/>
                  <w:szCs w:val="22"/>
                  <w:rPrChange w:id="1524" w:author="正典 松浦" w:date="2023-12-19T20:15:00Z">
                    <w:rPr>
                      <w:rFonts w:ascii="ＭＳ 明朝" w:hAnsi="ＭＳ 明朝"/>
                      <w:szCs w:val="22"/>
                    </w:rPr>
                  </w:rPrChange>
                </w:rPr>
                <w:delText>取引件数</w:delText>
              </w:r>
            </w:del>
          </w:p>
        </w:tc>
      </w:tr>
      <w:tr w:rsidR="00D24A29" w:rsidRPr="00627849" w:rsidDel="00173F06" w14:paraId="416EDC98" w14:textId="75E5D108" w:rsidTr="00F900AD">
        <w:trPr>
          <w:trHeight w:val="170"/>
          <w:jc w:val="center"/>
          <w:del w:id="1525" w:author="正典 松浦" w:date="2023-12-18T17:29:00Z"/>
        </w:trPr>
        <w:tc>
          <w:tcPr>
            <w:tcW w:w="2147" w:type="dxa"/>
            <w:tcBorders>
              <w:top w:val="single" w:sz="4" w:space="0" w:color="auto"/>
              <w:left w:val="nil"/>
              <w:bottom w:val="nil"/>
              <w:right w:val="nil"/>
            </w:tcBorders>
            <w:shd w:val="clear" w:color="auto" w:fill="auto"/>
            <w:noWrap/>
            <w:vAlign w:val="center"/>
            <w:hideMark/>
          </w:tcPr>
          <w:p w14:paraId="0FD54389" w14:textId="3AA0ADC1" w:rsidR="00D24A29" w:rsidRPr="00627849" w:rsidDel="00173F06" w:rsidRDefault="005653B3" w:rsidP="004F22B7">
            <w:pPr>
              <w:ind w:firstLine="220"/>
              <w:rPr>
                <w:del w:id="1526" w:author="正典 松浦" w:date="2023-12-18T17:29:00Z"/>
                <w:rFonts w:ascii="ＭＳ 明朝" w:hAnsi="ＭＳ 明朝"/>
                <w:szCs w:val="22"/>
                <w:rPrChange w:id="1527" w:author="正典 松浦" w:date="2023-12-19T20:15:00Z">
                  <w:rPr>
                    <w:del w:id="1528" w:author="正典 松浦" w:date="2023-12-18T17:29:00Z"/>
                    <w:rFonts w:ascii="ＭＳ 明朝" w:hAnsi="ＭＳ 明朝"/>
                    <w:szCs w:val="22"/>
                  </w:rPr>
                </w:rPrChange>
              </w:rPr>
            </w:pPr>
            <w:del w:id="1529" w:author="正典 松浦" w:date="2023-12-18T17:29:00Z">
              <w:r w:rsidRPr="00627849" w:rsidDel="00173F06">
                <w:rPr>
                  <w:rFonts w:ascii="ＭＳ 明朝" w:hAnsi="ＭＳ 明朝" w:hint="eastAsia"/>
                  <w:szCs w:val="22"/>
                  <w:rPrChange w:id="1530" w:author="正典 松浦" w:date="2023-12-19T20:15:00Z">
                    <w:rPr>
                      <w:rFonts w:ascii="ＭＳ 明朝" w:hAnsi="ＭＳ 明朝" w:hint="eastAsia"/>
                      <w:szCs w:val="22"/>
                    </w:rPr>
                  </w:rPrChange>
                </w:rPr>
                <w:delText>インコ科</w:delText>
              </w:r>
            </w:del>
          </w:p>
        </w:tc>
        <w:tc>
          <w:tcPr>
            <w:tcW w:w="1448" w:type="dxa"/>
            <w:tcBorders>
              <w:top w:val="single" w:sz="4" w:space="0" w:color="auto"/>
              <w:left w:val="nil"/>
              <w:bottom w:val="nil"/>
              <w:right w:val="nil"/>
            </w:tcBorders>
            <w:shd w:val="clear" w:color="auto" w:fill="auto"/>
            <w:noWrap/>
            <w:vAlign w:val="center"/>
            <w:hideMark/>
          </w:tcPr>
          <w:p w14:paraId="038C88F5" w14:textId="69121613" w:rsidR="00D24A29" w:rsidRPr="00627849" w:rsidDel="00173F06" w:rsidRDefault="00D24A29" w:rsidP="004F22B7">
            <w:pPr>
              <w:ind w:firstLine="220"/>
              <w:jc w:val="right"/>
              <w:rPr>
                <w:del w:id="1531" w:author="正典 松浦" w:date="2023-12-18T17:29:00Z"/>
                <w:rFonts w:ascii="ＭＳ 明朝" w:hAnsi="ＭＳ 明朝"/>
                <w:szCs w:val="22"/>
                <w:rPrChange w:id="1532" w:author="正典 松浦" w:date="2023-12-19T20:15:00Z">
                  <w:rPr>
                    <w:del w:id="1533" w:author="正典 松浦" w:date="2023-12-18T17:29:00Z"/>
                    <w:rFonts w:ascii="ＭＳ 明朝" w:hAnsi="ＭＳ 明朝"/>
                    <w:szCs w:val="22"/>
                  </w:rPr>
                </w:rPrChange>
              </w:rPr>
            </w:pPr>
            <w:del w:id="1534" w:author="正典 松浦" w:date="2023-12-18T17:29:00Z">
              <w:r w:rsidRPr="00627849" w:rsidDel="00173F06">
                <w:rPr>
                  <w:rFonts w:ascii="ＭＳ 明朝" w:hAnsi="ＭＳ 明朝"/>
                  <w:szCs w:val="22"/>
                  <w:rPrChange w:id="1535" w:author="正典 松浦" w:date="2023-12-19T20:15:00Z">
                    <w:rPr>
                      <w:rFonts w:ascii="ＭＳ 明朝" w:hAnsi="ＭＳ 明朝"/>
                      <w:szCs w:val="22"/>
                    </w:rPr>
                  </w:rPrChange>
                </w:rPr>
                <w:delText>182</w:delText>
              </w:r>
            </w:del>
          </w:p>
        </w:tc>
      </w:tr>
      <w:tr w:rsidR="00D24A29" w:rsidRPr="00627849" w:rsidDel="00173F06" w14:paraId="2E66BB61" w14:textId="776711C7" w:rsidTr="00F900AD">
        <w:trPr>
          <w:trHeight w:val="170"/>
          <w:jc w:val="center"/>
          <w:del w:id="1536" w:author="正典 松浦" w:date="2023-12-18T17:29:00Z"/>
        </w:trPr>
        <w:tc>
          <w:tcPr>
            <w:tcW w:w="2147" w:type="dxa"/>
            <w:tcBorders>
              <w:top w:val="nil"/>
              <w:left w:val="nil"/>
              <w:bottom w:val="nil"/>
              <w:right w:val="nil"/>
            </w:tcBorders>
            <w:shd w:val="clear" w:color="auto" w:fill="auto"/>
            <w:noWrap/>
            <w:vAlign w:val="center"/>
            <w:hideMark/>
          </w:tcPr>
          <w:p w14:paraId="551198E5" w14:textId="36F6DF01" w:rsidR="00D24A29" w:rsidRPr="00627849" w:rsidDel="00173F06" w:rsidRDefault="009360AC" w:rsidP="004F22B7">
            <w:pPr>
              <w:ind w:firstLine="220"/>
              <w:rPr>
                <w:del w:id="1537" w:author="正典 松浦" w:date="2023-12-18T17:29:00Z"/>
                <w:rFonts w:ascii="ＭＳ 明朝" w:hAnsi="ＭＳ 明朝"/>
                <w:szCs w:val="22"/>
                <w:rPrChange w:id="1538" w:author="正典 松浦" w:date="2023-12-19T20:15:00Z">
                  <w:rPr>
                    <w:del w:id="1539" w:author="正典 松浦" w:date="2023-12-18T17:29:00Z"/>
                    <w:rFonts w:ascii="ＭＳ 明朝" w:hAnsi="ＭＳ 明朝"/>
                    <w:szCs w:val="22"/>
                  </w:rPr>
                </w:rPrChange>
              </w:rPr>
            </w:pPr>
            <w:del w:id="1540" w:author="正典 松浦" w:date="2023-12-18T17:29:00Z">
              <w:r w:rsidRPr="00627849" w:rsidDel="00173F06">
                <w:rPr>
                  <w:rFonts w:ascii="ＭＳ 明朝" w:hAnsi="ＭＳ 明朝" w:hint="eastAsia"/>
                  <w:szCs w:val="22"/>
                  <w:rPrChange w:id="1541" w:author="正典 松浦" w:date="2023-12-19T20:15:00Z">
                    <w:rPr>
                      <w:rFonts w:ascii="ＭＳ 明朝" w:hAnsi="ＭＳ 明朝" w:hint="eastAsia"/>
                      <w:szCs w:val="22"/>
                    </w:rPr>
                  </w:rPrChange>
                </w:rPr>
                <w:delText>オマキザル科</w:delText>
              </w:r>
            </w:del>
          </w:p>
        </w:tc>
        <w:tc>
          <w:tcPr>
            <w:tcW w:w="1448" w:type="dxa"/>
            <w:tcBorders>
              <w:top w:val="nil"/>
              <w:left w:val="nil"/>
              <w:bottom w:val="nil"/>
              <w:right w:val="nil"/>
            </w:tcBorders>
            <w:shd w:val="clear" w:color="auto" w:fill="auto"/>
            <w:noWrap/>
            <w:vAlign w:val="center"/>
            <w:hideMark/>
          </w:tcPr>
          <w:p w14:paraId="1F2375B1" w14:textId="28C70DBF" w:rsidR="00D24A29" w:rsidRPr="00627849" w:rsidDel="00173F06" w:rsidRDefault="00D24A29" w:rsidP="004F22B7">
            <w:pPr>
              <w:ind w:firstLine="220"/>
              <w:jc w:val="right"/>
              <w:rPr>
                <w:del w:id="1542" w:author="正典 松浦" w:date="2023-12-18T17:29:00Z"/>
                <w:rFonts w:ascii="ＭＳ 明朝" w:hAnsi="ＭＳ 明朝"/>
                <w:szCs w:val="22"/>
                <w:rPrChange w:id="1543" w:author="正典 松浦" w:date="2023-12-19T20:15:00Z">
                  <w:rPr>
                    <w:del w:id="1544" w:author="正典 松浦" w:date="2023-12-18T17:29:00Z"/>
                    <w:rFonts w:ascii="ＭＳ 明朝" w:hAnsi="ＭＳ 明朝"/>
                    <w:szCs w:val="22"/>
                  </w:rPr>
                </w:rPrChange>
              </w:rPr>
            </w:pPr>
            <w:del w:id="1545" w:author="正典 松浦" w:date="2023-12-18T17:29:00Z">
              <w:r w:rsidRPr="00627849" w:rsidDel="00173F06">
                <w:rPr>
                  <w:rFonts w:ascii="ＭＳ 明朝" w:hAnsi="ＭＳ 明朝"/>
                  <w:szCs w:val="22"/>
                  <w:rPrChange w:id="1546" w:author="正典 松浦" w:date="2023-12-19T20:15:00Z">
                    <w:rPr>
                      <w:rFonts w:ascii="ＭＳ 明朝" w:hAnsi="ＭＳ 明朝"/>
                      <w:szCs w:val="22"/>
                    </w:rPr>
                  </w:rPrChange>
                </w:rPr>
                <w:delText>101</w:delText>
              </w:r>
            </w:del>
          </w:p>
        </w:tc>
      </w:tr>
      <w:tr w:rsidR="00D24A29" w:rsidRPr="00627849" w:rsidDel="00173F06" w14:paraId="6081DB1B" w14:textId="1C89326B" w:rsidTr="00F900AD">
        <w:trPr>
          <w:trHeight w:val="170"/>
          <w:jc w:val="center"/>
          <w:del w:id="1547" w:author="正典 松浦" w:date="2023-12-18T17:29:00Z"/>
        </w:trPr>
        <w:tc>
          <w:tcPr>
            <w:tcW w:w="2147" w:type="dxa"/>
            <w:tcBorders>
              <w:top w:val="nil"/>
              <w:left w:val="nil"/>
              <w:bottom w:val="nil"/>
              <w:right w:val="nil"/>
            </w:tcBorders>
            <w:shd w:val="clear" w:color="auto" w:fill="auto"/>
            <w:noWrap/>
            <w:vAlign w:val="center"/>
            <w:hideMark/>
          </w:tcPr>
          <w:p w14:paraId="362F34EE" w14:textId="5C1CB3D4" w:rsidR="00D24A29" w:rsidRPr="00627849" w:rsidDel="00173F06" w:rsidRDefault="00AC12A3" w:rsidP="004F22B7">
            <w:pPr>
              <w:ind w:firstLine="220"/>
              <w:rPr>
                <w:del w:id="1548" w:author="正典 松浦" w:date="2023-12-18T17:29:00Z"/>
                <w:rFonts w:ascii="ＭＳ 明朝" w:hAnsi="ＭＳ 明朝"/>
                <w:szCs w:val="22"/>
                <w:rPrChange w:id="1549" w:author="正典 松浦" w:date="2023-12-19T20:15:00Z">
                  <w:rPr>
                    <w:del w:id="1550" w:author="正典 松浦" w:date="2023-12-18T17:29:00Z"/>
                    <w:rFonts w:ascii="ＭＳ 明朝" w:hAnsi="ＭＳ 明朝"/>
                    <w:szCs w:val="22"/>
                  </w:rPr>
                </w:rPrChange>
              </w:rPr>
            </w:pPr>
            <w:del w:id="1551" w:author="正典 松浦" w:date="2023-12-18T17:29:00Z">
              <w:r w:rsidRPr="00627849" w:rsidDel="00173F06">
                <w:rPr>
                  <w:rFonts w:ascii="ＭＳ 明朝" w:hAnsi="ＭＳ 明朝" w:hint="eastAsia"/>
                  <w:szCs w:val="22"/>
                  <w:rPrChange w:id="1552" w:author="正典 松浦" w:date="2023-12-19T20:15:00Z">
                    <w:rPr>
                      <w:rFonts w:ascii="ＭＳ 明朝" w:hAnsi="ＭＳ 明朝" w:hint="eastAsia"/>
                      <w:szCs w:val="22"/>
                    </w:rPr>
                  </w:rPrChange>
                </w:rPr>
                <w:delText>オオハシ科</w:delText>
              </w:r>
            </w:del>
          </w:p>
        </w:tc>
        <w:tc>
          <w:tcPr>
            <w:tcW w:w="1448" w:type="dxa"/>
            <w:tcBorders>
              <w:top w:val="nil"/>
              <w:left w:val="nil"/>
              <w:bottom w:val="nil"/>
              <w:right w:val="nil"/>
            </w:tcBorders>
            <w:shd w:val="clear" w:color="auto" w:fill="auto"/>
            <w:noWrap/>
            <w:vAlign w:val="center"/>
            <w:hideMark/>
          </w:tcPr>
          <w:p w14:paraId="4C0E6D3F" w14:textId="2D43C92B" w:rsidR="00D24A29" w:rsidRPr="00627849" w:rsidDel="00173F06" w:rsidRDefault="00D24A29" w:rsidP="004F22B7">
            <w:pPr>
              <w:ind w:firstLine="220"/>
              <w:jc w:val="right"/>
              <w:rPr>
                <w:del w:id="1553" w:author="正典 松浦" w:date="2023-12-18T17:29:00Z"/>
                <w:rFonts w:ascii="ＭＳ 明朝" w:hAnsi="ＭＳ 明朝"/>
                <w:szCs w:val="22"/>
                <w:rPrChange w:id="1554" w:author="正典 松浦" w:date="2023-12-19T20:15:00Z">
                  <w:rPr>
                    <w:del w:id="1555" w:author="正典 松浦" w:date="2023-12-18T17:29:00Z"/>
                    <w:rFonts w:ascii="ＭＳ 明朝" w:hAnsi="ＭＳ 明朝"/>
                    <w:szCs w:val="22"/>
                  </w:rPr>
                </w:rPrChange>
              </w:rPr>
            </w:pPr>
            <w:del w:id="1556" w:author="正典 松浦" w:date="2023-12-18T17:29:00Z">
              <w:r w:rsidRPr="00627849" w:rsidDel="00173F06">
                <w:rPr>
                  <w:rFonts w:ascii="ＭＳ 明朝" w:hAnsi="ＭＳ 明朝"/>
                  <w:szCs w:val="22"/>
                  <w:rPrChange w:id="1557" w:author="正典 松浦" w:date="2023-12-19T20:15:00Z">
                    <w:rPr>
                      <w:rFonts w:ascii="ＭＳ 明朝" w:hAnsi="ＭＳ 明朝"/>
                      <w:szCs w:val="22"/>
                    </w:rPr>
                  </w:rPrChange>
                </w:rPr>
                <w:delText>90</w:delText>
              </w:r>
            </w:del>
          </w:p>
        </w:tc>
      </w:tr>
      <w:tr w:rsidR="00D24A29" w:rsidRPr="00627849" w:rsidDel="00173F06" w14:paraId="21A5F711" w14:textId="5D974CC3" w:rsidTr="00AC12A3">
        <w:trPr>
          <w:trHeight w:val="170"/>
          <w:jc w:val="center"/>
          <w:del w:id="1558" w:author="正典 松浦" w:date="2023-12-18T17:29:00Z"/>
        </w:trPr>
        <w:tc>
          <w:tcPr>
            <w:tcW w:w="2147" w:type="dxa"/>
            <w:tcBorders>
              <w:top w:val="nil"/>
              <w:left w:val="nil"/>
              <w:right w:val="nil"/>
            </w:tcBorders>
            <w:shd w:val="clear" w:color="auto" w:fill="auto"/>
            <w:noWrap/>
            <w:vAlign w:val="center"/>
          </w:tcPr>
          <w:p w14:paraId="70BF971D" w14:textId="37C9F95E" w:rsidR="00D24A29" w:rsidRPr="00627849" w:rsidDel="00173F06" w:rsidRDefault="00AC12A3" w:rsidP="004F22B7">
            <w:pPr>
              <w:ind w:firstLine="220"/>
              <w:rPr>
                <w:del w:id="1559" w:author="正典 松浦" w:date="2023-12-18T17:29:00Z"/>
                <w:rFonts w:ascii="ＭＳ 明朝" w:hAnsi="ＭＳ 明朝"/>
                <w:szCs w:val="22"/>
                <w:rPrChange w:id="1560" w:author="正典 松浦" w:date="2023-12-19T20:15:00Z">
                  <w:rPr>
                    <w:del w:id="1561" w:author="正典 松浦" w:date="2023-12-18T17:29:00Z"/>
                    <w:rFonts w:ascii="ＭＳ 明朝" w:hAnsi="ＭＳ 明朝"/>
                    <w:szCs w:val="22"/>
                  </w:rPr>
                </w:rPrChange>
              </w:rPr>
            </w:pPr>
            <w:del w:id="1562" w:author="正典 松浦" w:date="2023-12-18T17:29:00Z">
              <w:r w:rsidRPr="00627849" w:rsidDel="00173F06">
                <w:rPr>
                  <w:rFonts w:ascii="ＭＳ 明朝" w:hAnsi="ＭＳ 明朝" w:hint="eastAsia"/>
                  <w:szCs w:val="22"/>
                  <w:rPrChange w:id="1563" w:author="正典 松浦" w:date="2023-12-19T20:15:00Z">
                    <w:rPr>
                      <w:rFonts w:ascii="ＭＳ 明朝" w:hAnsi="ＭＳ 明朝" w:hint="eastAsia"/>
                      <w:szCs w:val="22"/>
                    </w:rPr>
                  </w:rPrChange>
                </w:rPr>
                <w:delText>クモザル科</w:delText>
              </w:r>
            </w:del>
          </w:p>
        </w:tc>
        <w:tc>
          <w:tcPr>
            <w:tcW w:w="1448" w:type="dxa"/>
            <w:tcBorders>
              <w:top w:val="nil"/>
              <w:left w:val="nil"/>
              <w:right w:val="nil"/>
            </w:tcBorders>
            <w:shd w:val="clear" w:color="auto" w:fill="auto"/>
            <w:noWrap/>
            <w:vAlign w:val="center"/>
            <w:hideMark/>
          </w:tcPr>
          <w:p w14:paraId="01151A7E" w14:textId="239D1E12" w:rsidR="00D24A29" w:rsidRPr="00627849" w:rsidDel="00173F06" w:rsidRDefault="00D24A29" w:rsidP="004F22B7">
            <w:pPr>
              <w:ind w:firstLine="220"/>
              <w:jc w:val="right"/>
              <w:rPr>
                <w:del w:id="1564" w:author="正典 松浦" w:date="2023-12-18T17:29:00Z"/>
                <w:rFonts w:ascii="ＭＳ 明朝" w:hAnsi="ＭＳ 明朝"/>
                <w:szCs w:val="22"/>
                <w:rPrChange w:id="1565" w:author="正典 松浦" w:date="2023-12-19T20:15:00Z">
                  <w:rPr>
                    <w:del w:id="1566" w:author="正典 松浦" w:date="2023-12-18T17:29:00Z"/>
                    <w:rFonts w:ascii="ＭＳ 明朝" w:hAnsi="ＭＳ 明朝"/>
                    <w:szCs w:val="22"/>
                  </w:rPr>
                </w:rPrChange>
              </w:rPr>
            </w:pPr>
            <w:del w:id="1567" w:author="正典 松浦" w:date="2023-12-18T17:29:00Z">
              <w:r w:rsidRPr="00627849" w:rsidDel="00173F06">
                <w:rPr>
                  <w:rFonts w:ascii="ＭＳ 明朝" w:hAnsi="ＭＳ 明朝"/>
                  <w:szCs w:val="22"/>
                  <w:rPrChange w:id="1568" w:author="正典 松浦" w:date="2023-12-19T20:15:00Z">
                    <w:rPr>
                      <w:rFonts w:ascii="ＭＳ 明朝" w:hAnsi="ＭＳ 明朝"/>
                      <w:szCs w:val="22"/>
                    </w:rPr>
                  </w:rPrChange>
                </w:rPr>
                <w:delText>7</w:delText>
              </w:r>
            </w:del>
          </w:p>
        </w:tc>
      </w:tr>
      <w:tr w:rsidR="00D24A29" w:rsidRPr="00627849" w:rsidDel="00173F06" w14:paraId="672AF050" w14:textId="20F6E1C6" w:rsidTr="00F42839">
        <w:trPr>
          <w:trHeight w:val="170"/>
          <w:jc w:val="center"/>
          <w:del w:id="1569" w:author="正典 松浦" w:date="2023-12-18T17:29:00Z"/>
        </w:trPr>
        <w:tc>
          <w:tcPr>
            <w:tcW w:w="2147" w:type="dxa"/>
            <w:tcBorders>
              <w:top w:val="nil"/>
              <w:left w:val="nil"/>
              <w:bottom w:val="single" w:sz="4" w:space="0" w:color="auto"/>
              <w:right w:val="nil"/>
            </w:tcBorders>
            <w:shd w:val="clear" w:color="auto" w:fill="auto"/>
            <w:noWrap/>
            <w:vAlign w:val="center"/>
          </w:tcPr>
          <w:p w14:paraId="77040FDB" w14:textId="1E7A52EC" w:rsidR="00D24A29" w:rsidRPr="00627849" w:rsidDel="00173F06" w:rsidRDefault="00F42839" w:rsidP="004F22B7">
            <w:pPr>
              <w:ind w:firstLine="220"/>
              <w:rPr>
                <w:del w:id="1570" w:author="正典 松浦" w:date="2023-12-18T17:29:00Z"/>
                <w:rFonts w:ascii="ＭＳ 明朝" w:hAnsi="ＭＳ 明朝"/>
                <w:szCs w:val="22"/>
                <w:rPrChange w:id="1571" w:author="正典 松浦" w:date="2023-12-19T20:15:00Z">
                  <w:rPr>
                    <w:del w:id="1572" w:author="正典 松浦" w:date="2023-12-18T17:29:00Z"/>
                    <w:rFonts w:ascii="ＭＳ 明朝" w:hAnsi="ＭＳ 明朝"/>
                    <w:szCs w:val="22"/>
                  </w:rPr>
                </w:rPrChange>
              </w:rPr>
            </w:pPr>
            <w:del w:id="1573" w:author="正典 松浦" w:date="2023-12-18T17:29:00Z">
              <w:r w:rsidRPr="00627849" w:rsidDel="00173F06">
                <w:rPr>
                  <w:rFonts w:ascii="ＭＳ 明朝" w:hAnsi="ＭＳ 明朝" w:hint="eastAsia"/>
                  <w:szCs w:val="22"/>
                  <w:rPrChange w:id="1574" w:author="正典 松浦" w:date="2023-12-19T20:15:00Z">
                    <w:rPr>
                      <w:rFonts w:ascii="ＭＳ 明朝" w:hAnsi="ＭＳ 明朝" w:hint="eastAsia"/>
                      <w:szCs w:val="22"/>
                    </w:rPr>
                  </w:rPrChange>
                </w:rPr>
                <w:delText>ボア科</w:delText>
              </w:r>
            </w:del>
          </w:p>
        </w:tc>
        <w:tc>
          <w:tcPr>
            <w:tcW w:w="1448" w:type="dxa"/>
            <w:tcBorders>
              <w:top w:val="nil"/>
              <w:left w:val="nil"/>
              <w:bottom w:val="single" w:sz="4" w:space="0" w:color="auto"/>
              <w:right w:val="nil"/>
            </w:tcBorders>
            <w:shd w:val="clear" w:color="auto" w:fill="auto"/>
            <w:noWrap/>
            <w:vAlign w:val="center"/>
            <w:hideMark/>
          </w:tcPr>
          <w:p w14:paraId="71E1313D" w14:textId="0D3763A8" w:rsidR="00D24A29" w:rsidRPr="00627849" w:rsidDel="00173F06" w:rsidRDefault="00D24A29" w:rsidP="004F22B7">
            <w:pPr>
              <w:ind w:firstLine="220"/>
              <w:jc w:val="right"/>
              <w:rPr>
                <w:del w:id="1575" w:author="正典 松浦" w:date="2023-12-18T17:29:00Z"/>
                <w:rFonts w:ascii="ＭＳ 明朝" w:hAnsi="ＭＳ 明朝"/>
                <w:szCs w:val="22"/>
                <w:rPrChange w:id="1576" w:author="正典 松浦" w:date="2023-12-19T20:15:00Z">
                  <w:rPr>
                    <w:del w:id="1577" w:author="正典 松浦" w:date="2023-12-18T17:29:00Z"/>
                    <w:rFonts w:ascii="ＭＳ 明朝" w:hAnsi="ＭＳ 明朝"/>
                    <w:szCs w:val="22"/>
                  </w:rPr>
                </w:rPrChange>
              </w:rPr>
            </w:pPr>
            <w:del w:id="1578" w:author="正典 松浦" w:date="2023-12-18T17:29:00Z">
              <w:r w:rsidRPr="00627849" w:rsidDel="00173F06">
                <w:rPr>
                  <w:rFonts w:ascii="ＭＳ 明朝" w:hAnsi="ＭＳ 明朝"/>
                  <w:szCs w:val="22"/>
                  <w:rPrChange w:id="1579" w:author="正典 松浦" w:date="2023-12-19T20:15:00Z">
                    <w:rPr>
                      <w:rFonts w:ascii="ＭＳ 明朝" w:hAnsi="ＭＳ 明朝"/>
                      <w:szCs w:val="22"/>
                    </w:rPr>
                  </w:rPrChange>
                </w:rPr>
                <w:delText>7</w:delText>
              </w:r>
            </w:del>
          </w:p>
        </w:tc>
      </w:tr>
    </w:tbl>
    <w:p w14:paraId="334426F1" w14:textId="7EA5439A" w:rsidR="00E7480B" w:rsidRPr="00627849" w:rsidDel="00173F06" w:rsidRDefault="005C0A06" w:rsidP="00A26103">
      <w:pPr>
        <w:ind w:firstLine="220"/>
        <w:rPr>
          <w:del w:id="1580" w:author="正典 松浦" w:date="2023-12-18T17:29:00Z"/>
          <w:rFonts w:ascii="ＭＳ 明朝" w:hAnsi="ＭＳ 明朝"/>
          <w:szCs w:val="22"/>
          <w:rPrChange w:id="1581" w:author="正典 松浦" w:date="2023-12-19T20:15:00Z">
            <w:rPr>
              <w:del w:id="1582" w:author="正典 松浦" w:date="2023-12-18T17:29:00Z"/>
              <w:rFonts w:ascii="ＭＳ 明朝" w:hAnsi="ＭＳ 明朝"/>
              <w:szCs w:val="22"/>
            </w:rPr>
          </w:rPrChange>
        </w:rPr>
      </w:pPr>
      <w:del w:id="1583" w:author="正典 松浦" w:date="2023-12-18T17:29:00Z">
        <w:r w:rsidRPr="00627849" w:rsidDel="00173F06">
          <w:rPr>
            <w:rFonts w:ascii="ＭＳ 明朝" w:hAnsi="ＭＳ 明朝"/>
            <w:szCs w:val="22"/>
            <w:rPrChange w:id="1584" w:author="正典 松浦" w:date="2023-12-19T20:15:00Z">
              <w:rPr>
                <w:rFonts w:ascii="ＭＳ 明朝" w:hAnsi="ＭＳ 明朝"/>
                <w:szCs w:val="22"/>
              </w:rPr>
            </w:rPrChange>
          </w:rPr>
          <w:fldChar w:fldCharType="begin"/>
        </w:r>
        <w:r w:rsidRPr="00627849" w:rsidDel="00173F06">
          <w:rPr>
            <w:rFonts w:ascii="ＭＳ 明朝" w:hAnsi="ＭＳ 明朝"/>
            <w:szCs w:val="22"/>
            <w:rPrChange w:id="1585" w:author="正典 松浦" w:date="2023-12-19T20:15:00Z">
              <w:rPr>
                <w:rFonts w:ascii="ＭＳ 明朝" w:hAnsi="ＭＳ 明朝"/>
                <w:szCs w:val="22"/>
              </w:rPr>
            </w:rPrChange>
          </w:rPr>
          <w:delInstrText xml:space="preserve"> REF _Ref151454725 \h </w:delInstrText>
        </w:r>
        <w:r w:rsidR="003402B5" w:rsidRPr="00627849" w:rsidDel="00173F06">
          <w:rPr>
            <w:rFonts w:ascii="ＭＳ 明朝" w:hAnsi="ＭＳ 明朝"/>
            <w:szCs w:val="22"/>
            <w:rPrChange w:id="1586" w:author="正典 松浦" w:date="2023-12-19T20:15:00Z">
              <w:rPr>
                <w:rFonts w:ascii="ＭＳ 明朝" w:hAnsi="ＭＳ 明朝"/>
                <w:szCs w:val="22"/>
              </w:rPr>
            </w:rPrChange>
          </w:rPr>
          <w:delInstrText xml:space="preserve"> \* MERGEFORMAT </w:delInstrText>
        </w:r>
        <w:r w:rsidRPr="00627849" w:rsidDel="00173F06">
          <w:rPr>
            <w:rFonts w:ascii="ＭＳ 明朝" w:hAnsi="ＭＳ 明朝"/>
            <w:szCs w:val="22"/>
            <w:rPrChange w:id="1587" w:author="正典 松浦" w:date="2023-12-19T20:15:00Z">
              <w:rPr>
                <w:rFonts w:ascii="ＭＳ 明朝" w:hAnsi="ＭＳ 明朝"/>
                <w:szCs w:val="22"/>
              </w:rPr>
            </w:rPrChange>
          </w:rPr>
        </w:r>
        <w:r w:rsidRPr="00627849" w:rsidDel="00173F06">
          <w:rPr>
            <w:rFonts w:ascii="ＭＳ 明朝" w:hAnsi="ＭＳ 明朝"/>
            <w:szCs w:val="22"/>
            <w:rPrChange w:id="1588" w:author="正典 松浦" w:date="2023-12-19T20:15:00Z">
              <w:rPr>
                <w:rFonts w:ascii="ＭＳ 明朝" w:hAnsi="ＭＳ 明朝"/>
                <w:szCs w:val="22"/>
              </w:rPr>
            </w:rPrChange>
          </w:rPr>
          <w:fldChar w:fldCharType="separate"/>
        </w:r>
        <w:r w:rsidRPr="00627849" w:rsidDel="00173F06">
          <w:rPr>
            <w:rFonts w:ascii="ＭＳ 明朝" w:hAnsi="ＭＳ 明朝"/>
            <w:szCs w:val="22"/>
            <w:rPrChange w:id="1589" w:author="正典 松浦" w:date="2023-12-19T20:15:00Z">
              <w:rPr>
                <w:rFonts w:ascii="ＭＳ 明朝" w:hAnsi="ＭＳ 明朝"/>
                <w:szCs w:val="22"/>
              </w:rPr>
            </w:rPrChange>
          </w:rPr>
          <w:delText xml:space="preserve">表 </w:delText>
        </w:r>
        <w:r w:rsidRPr="00627849" w:rsidDel="00173F06">
          <w:rPr>
            <w:rFonts w:ascii="ＭＳ 明朝" w:hAnsi="ＭＳ 明朝"/>
            <w:noProof/>
            <w:szCs w:val="22"/>
            <w:rPrChange w:id="1590" w:author="正典 松浦" w:date="2023-12-19T20:15:00Z">
              <w:rPr>
                <w:rFonts w:ascii="ＭＳ 明朝" w:hAnsi="ＭＳ 明朝"/>
                <w:noProof/>
                <w:szCs w:val="22"/>
              </w:rPr>
            </w:rPrChange>
          </w:rPr>
          <w:delText>13</w:delText>
        </w:r>
        <w:r w:rsidRPr="00627849" w:rsidDel="00173F06">
          <w:rPr>
            <w:rFonts w:ascii="ＭＳ 明朝" w:hAnsi="ＭＳ 明朝"/>
            <w:szCs w:val="22"/>
            <w:rPrChange w:id="1591" w:author="正典 松浦" w:date="2023-12-19T20:15:00Z">
              <w:rPr>
                <w:rFonts w:ascii="ＭＳ 明朝" w:hAnsi="ＭＳ 明朝"/>
                <w:szCs w:val="22"/>
              </w:rPr>
            </w:rPrChange>
          </w:rPr>
          <w:fldChar w:fldCharType="end"/>
        </w:r>
        <w:r w:rsidR="008361B0" w:rsidRPr="00627849" w:rsidDel="00173F06">
          <w:rPr>
            <w:rFonts w:ascii="ＭＳ 明朝" w:hAnsi="ＭＳ 明朝" w:hint="eastAsia"/>
            <w:szCs w:val="22"/>
            <w:rPrChange w:id="1592" w:author="正典 松浦" w:date="2023-12-19T20:15:00Z">
              <w:rPr>
                <w:rFonts w:ascii="ＭＳ 明朝" w:hAnsi="ＭＳ 明朝" w:hint="eastAsia"/>
                <w:szCs w:val="22"/>
              </w:rPr>
            </w:rPrChange>
          </w:rPr>
          <w:delText>は日本からの輸入上位品目を示しており、哺乳類が上位を占めている。</w:delText>
        </w:r>
      </w:del>
    </w:p>
    <w:p w14:paraId="761CF17E" w14:textId="76FB969B" w:rsidR="00E7480B" w:rsidRPr="00627849" w:rsidDel="00173F06" w:rsidRDefault="00E7480B" w:rsidP="00E7480B">
      <w:pPr>
        <w:pStyle w:val="ad"/>
        <w:keepNext/>
        <w:ind w:firstLine="220"/>
        <w:rPr>
          <w:del w:id="1593" w:author="正典 松浦" w:date="2023-12-18T17:29:00Z"/>
          <w:rFonts w:ascii="ＭＳ 明朝" w:hAnsi="ＭＳ 明朝"/>
          <w:szCs w:val="22"/>
          <w:rPrChange w:id="1594" w:author="正典 松浦" w:date="2023-12-19T20:15:00Z">
            <w:rPr>
              <w:del w:id="1595" w:author="正典 松浦" w:date="2023-12-18T17:29:00Z"/>
              <w:rFonts w:ascii="ＭＳ 明朝" w:hAnsi="ＭＳ 明朝"/>
              <w:szCs w:val="22"/>
            </w:rPr>
          </w:rPrChange>
        </w:rPr>
      </w:pPr>
      <w:bookmarkStart w:id="1596" w:name="_Ref151454725"/>
      <w:bookmarkStart w:id="1597" w:name="_Ref151454722"/>
      <w:del w:id="1598" w:author="正典 松浦" w:date="2023-12-18T17:29:00Z">
        <w:r w:rsidRPr="00627849" w:rsidDel="00173F06">
          <w:rPr>
            <w:rFonts w:ascii="ＭＳ 明朝" w:hAnsi="ＭＳ 明朝"/>
            <w:szCs w:val="22"/>
            <w:rPrChange w:id="1599" w:author="正典 松浦" w:date="2023-12-19T20:15:00Z">
              <w:rPr>
                <w:rFonts w:ascii="ＭＳ 明朝" w:hAnsi="ＭＳ 明朝"/>
                <w:szCs w:val="22"/>
              </w:rPr>
            </w:rPrChange>
          </w:rPr>
          <w:delText xml:space="preserve">表 </w:delText>
        </w:r>
        <w:r w:rsidRPr="00627849" w:rsidDel="00173F06">
          <w:rPr>
            <w:rFonts w:ascii="ＭＳ 明朝" w:hAnsi="ＭＳ 明朝"/>
            <w:szCs w:val="22"/>
            <w:rPrChange w:id="1600" w:author="正典 松浦" w:date="2023-12-19T20:15:00Z">
              <w:rPr>
                <w:rFonts w:ascii="ＭＳ 明朝" w:hAnsi="ＭＳ 明朝"/>
                <w:szCs w:val="22"/>
              </w:rPr>
            </w:rPrChange>
          </w:rPr>
          <w:fldChar w:fldCharType="begin"/>
        </w:r>
        <w:r w:rsidRPr="00627849" w:rsidDel="00173F06">
          <w:rPr>
            <w:rFonts w:ascii="ＭＳ 明朝" w:hAnsi="ＭＳ 明朝"/>
            <w:szCs w:val="22"/>
            <w:rPrChange w:id="1601" w:author="正典 松浦" w:date="2023-12-19T20:15:00Z">
              <w:rPr>
                <w:rFonts w:ascii="ＭＳ 明朝" w:hAnsi="ＭＳ 明朝"/>
                <w:szCs w:val="22"/>
              </w:rPr>
            </w:rPrChange>
          </w:rPr>
          <w:delInstrText xml:space="preserve"> SEQ 表 \* ARABIC </w:delInstrText>
        </w:r>
        <w:r w:rsidRPr="00627849" w:rsidDel="00173F06">
          <w:rPr>
            <w:rFonts w:ascii="ＭＳ 明朝" w:hAnsi="ＭＳ 明朝"/>
            <w:szCs w:val="22"/>
            <w:rPrChange w:id="1602" w:author="正典 松浦" w:date="2023-12-19T20:15:00Z">
              <w:rPr>
                <w:rFonts w:ascii="ＭＳ 明朝" w:hAnsi="ＭＳ 明朝"/>
                <w:szCs w:val="22"/>
              </w:rPr>
            </w:rPrChange>
          </w:rPr>
          <w:fldChar w:fldCharType="separate"/>
        </w:r>
      </w:del>
      <w:del w:id="1603" w:author="正典 松浦" w:date="2023-12-15T16:47:00Z">
        <w:r w:rsidR="00D15B63" w:rsidRPr="00627849" w:rsidDel="001D0BC5">
          <w:rPr>
            <w:rFonts w:ascii="ＭＳ 明朝" w:hAnsi="ＭＳ 明朝"/>
            <w:noProof/>
            <w:szCs w:val="22"/>
            <w:rPrChange w:id="1604" w:author="正典 松浦" w:date="2023-12-19T20:15:00Z">
              <w:rPr>
                <w:rFonts w:ascii="ＭＳ 明朝" w:hAnsi="ＭＳ 明朝"/>
                <w:noProof/>
                <w:szCs w:val="22"/>
              </w:rPr>
            </w:rPrChange>
          </w:rPr>
          <w:delText>13</w:delText>
        </w:r>
      </w:del>
      <w:del w:id="1605" w:author="正典 松浦" w:date="2023-12-18T17:29:00Z">
        <w:r w:rsidRPr="00627849" w:rsidDel="00173F06">
          <w:rPr>
            <w:rFonts w:ascii="ＭＳ 明朝" w:hAnsi="ＭＳ 明朝"/>
            <w:szCs w:val="22"/>
            <w:rPrChange w:id="1606" w:author="正典 松浦" w:date="2023-12-19T20:15:00Z">
              <w:rPr>
                <w:rFonts w:ascii="ＭＳ 明朝" w:hAnsi="ＭＳ 明朝"/>
                <w:szCs w:val="22"/>
              </w:rPr>
            </w:rPrChange>
          </w:rPr>
          <w:fldChar w:fldCharType="end"/>
        </w:r>
        <w:bookmarkEnd w:id="1596"/>
        <w:r w:rsidR="00237C60" w:rsidRPr="00627849" w:rsidDel="00173F06">
          <w:rPr>
            <w:rFonts w:ascii="ＭＳ 明朝" w:hAnsi="ＭＳ 明朝" w:hint="eastAsia"/>
            <w:szCs w:val="22"/>
            <w:rPrChange w:id="1607" w:author="正典 松浦" w:date="2023-12-19T20:15:00Z">
              <w:rPr>
                <w:rFonts w:ascii="ＭＳ 明朝" w:hAnsi="ＭＳ 明朝" w:hint="eastAsia"/>
                <w:szCs w:val="22"/>
              </w:rPr>
            </w:rPrChange>
          </w:rPr>
          <w:delText>日本</w:delText>
        </w:r>
        <w:r w:rsidRPr="00627849" w:rsidDel="00173F06">
          <w:rPr>
            <w:rFonts w:ascii="ＭＳ 明朝" w:hAnsi="ＭＳ 明朝" w:hint="eastAsia"/>
            <w:szCs w:val="22"/>
            <w:rPrChange w:id="1608" w:author="正典 松浦" w:date="2023-12-19T20:15:00Z">
              <w:rPr>
                <w:rFonts w:ascii="ＭＳ 明朝" w:hAnsi="ＭＳ 明朝" w:hint="eastAsia"/>
                <w:szCs w:val="22"/>
              </w:rPr>
            </w:rPrChange>
          </w:rPr>
          <w:delText>からの輸入件数</w:delText>
        </w:r>
        <w:bookmarkEnd w:id="1597"/>
      </w:del>
    </w:p>
    <w:tbl>
      <w:tblPr>
        <w:tblW w:w="3595" w:type="dxa"/>
        <w:jc w:val="center"/>
        <w:tblCellMar>
          <w:left w:w="99" w:type="dxa"/>
          <w:right w:w="99" w:type="dxa"/>
        </w:tblCellMar>
        <w:tblLook w:val="04A0" w:firstRow="1" w:lastRow="0" w:firstColumn="1" w:lastColumn="0" w:noHBand="0" w:noVBand="1"/>
      </w:tblPr>
      <w:tblGrid>
        <w:gridCol w:w="2147"/>
        <w:gridCol w:w="1448"/>
      </w:tblGrid>
      <w:tr w:rsidR="00E7480B" w:rsidRPr="00627849" w:rsidDel="00173F06" w14:paraId="249CE2EF" w14:textId="518A9123" w:rsidTr="00F900AD">
        <w:trPr>
          <w:trHeight w:val="283"/>
          <w:jc w:val="center"/>
          <w:del w:id="1609" w:author="正典 松浦" w:date="2023-12-18T17:29:00Z"/>
        </w:trPr>
        <w:tc>
          <w:tcPr>
            <w:tcW w:w="2147" w:type="dxa"/>
            <w:tcBorders>
              <w:top w:val="single" w:sz="4" w:space="0" w:color="auto"/>
              <w:left w:val="nil"/>
              <w:bottom w:val="single" w:sz="4" w:space="0" w:color="auto"/>
              <w:right w:val="nil"/>
            </w:tcBorders>
            <w:shd w:val="clear" w:color="auto" w:fill="auto"/>
            <w:noWrap/>
            <w:vAlign w:val="center"/>
          </w:tcPr>
          <w:p w14:paraId="7255A177" w14:textId="6BB36555" w:rsidR="00E7480B" w:rsidRPr="00627849" w:rsidDel="00173F06" w:rsidRDefault="00E7480B" w:rsidP="003851DF">
            <w:pPr>
              <w:ind w:firstLine="220"/>
              <w:rPr>
                <w:del w:id="1610" w:author="正典 松浦" w:date="2023-12-18T17:29:00Z"/>
                <w:rFonts w:ascii="ＭＳ 明朝" w:hAnsi="ＭＳ 明朝"/>
                <w:color w:val="000000"/>
                <w:szCs w:val="22"/>
                <w:rPrChange w:id="1611" w:author="正典 松浦" w:date="2023-12-19T20:15:00Z">
                  <w:rPr>
                    <w:del w:id="1612" w:author="正典 松浦" w:date="2023-12-18T17:29:00Z"/>
                    <w:rFonts w:ascii="ＭＳ 明朝" w:hAnsi="ＭＳ 明朝"/>
                    <w:color w:val="000000"/>
                    <w:szCs w:val="22"/>
                  </w:rPr>
                </w:rPrChange>
              </w:rPr>
            </w:pPr>
            <w:del w:id="1613" w:author="正典 松浦" w:date="2023-12-18T17:29:00Z">
              <w:r w:rsidRPr="00627849" w:rsidDel="00173F06">
                <w:rPr>
                  <w:rFonts w:ascii="ＭＳ 明朝" w:hAnsi="ＭＳ 明朝" w:hint="eastAsia"/>
                  <w:color w:val="000000"/>
                  <w:szCs w:val="22"/>
                  <w:rPrChange w:id="1614" w:author="正典 松浦" w:date="2023-12-19T20:15:00Z">
                    <w:rPr>
                      <w:rFonts w:ascii="ＭＳ 明朝" w:hAnsi="ＭＳ 明朝" w:hint="eastAsia"/>
                      <w:color w:val="000000"/>
                      <w:szCs w:val="22"/>
                    </w:rPr>
                  </w:rPrChange>
                </w:rPr>
                <w:delText>和名</w:delText>
              </w:r>
            </w:del>
          </w:p>
        </w:tc>
        <w:tc>
          <w:tcPr>
            <w:tcW w:w="1448" w:type="dxa"/>
            <w:tcBorders>
              <w:top w:val="single" w:sz="4" w:space="0" w:color="auto"/>
              <w:left w:val="nil"/>
              <w:bottom w:val="single" w:sz="4" w:space="0" w:color="auto"/>
              <w:right w:val="nil"/>
            </w:tcBorders>
            <w:shd w:val="clear" w:color="auto" w:fill="auto"/>
            <w:noWrap/>
            <w:vAlign w:val="center"/>
          </w:tcPr>
          <w:p w14:paraId="5A204FA9" w14:textId="1DE0BB9F" w:rsidR="00E7480B" w:rsidRPr="00627849" w:rsidDel="00173F06" w:rsidRDefault="00E7480B" w:rsidP="003851DF">
            <w:pPr>
              <w:ind w:firstLine="220"/>
              <w:jc w:val="right"/>
              <w:rPr>
                <w:del w:id="1615" w:author="正典 松浦" w:date="2023-12-18T17:29:00Z"/>
                <w:rFonts w:ascii="ＭＳ 明朝" w:hAnsi="ＭＳ 明朝"/>
                <w:color w:val="000000"/>
                <w:szCs w:val="22"/>
                <w:rPrChange w:id="1616" w:author="正典 松浦" w:date="2023-12-19T20:15:00Z">
                  <w:rPr>
                    <w:del w:id="1617" w:author="正典 松浦" w:date="2023-12-18T17:29:00Z"/>
                    <w:rFonts w:ascii="ＭＳ 明朝" w:hAnsi="ＭＳ 明朝"/>
                    <w:color w:val="000000"/>
                    <w:szCs w:val="22"/>
                  </w:rPr>
                </w:rPrChange>
              </w:rPr>
            </w:pPr>
            <w:del w:id="1618" w:author="正典 松浦" w:date="2023-12-18T17:29:00Z">
              <w:r w:rsidRPr="00627849" w:rsidDel="00173F06">
                <w:rPr>
                  <w:rFonts w:ascii="ＭＳ 明朝" w:hAnsi="ＭＳ 明朝" w:hint="eastAsia"/>
                  <w:color w:val="000000"/>
                  <w:szCs w:val="22"/>
                  <w:rPrChange w:id="1619" w:author="正典 松浦" w:date="2023-12-19T20:15:00Z">
                    <w:rPr>
                      <w:rFonts w:ascii="ＭＳ 明朝" w:hAnsi="ＭＳ 明朝" w:hint="eastAsia"/>
                      <w:color w:val="000000"/>
                      <w:szCs w:val="22"/>
                    </w:rPr>
                  </w:rPrChange>
                </w:rPr>
                <w:delText>取引件数</w:delText>
              </w:r>
            </w:del>
          </w:p>
        </w:tc>
      </w:tr>
      <w:tr w:rsidR="00A70297" w:rsidRPr="00627849" w:rsidDel="00173F06" w14:paraId="349BC413" w14:textId="325DDA36" w:rsidTr="00F900AD">
        <w:trPr>
          <w:trHeight w:val="283"/>
          <w:jc w:val="center"/>
          <w:del w:id="1620" w:author="正典 松浦" w:date="2023-12-18T17:29:00Z"/>
        </w:trPr>
        <w:tc>
          <w:tcPr>
            <w:tcW w:w="2147" w:type="dxa"/>
            <w:tcBorders>
              <w:top w:val="single" w:sz="4" w:space="0" w:color="auto"/>
              <w:left w:val="nil"/>
              <w:bottom w:val="nil"/>
              <w:right w:val="nil"/>
            </w:tcBorders>
            <w:shd w:val="clear" w:color="auto" w:fill="auto"/>
            <w:noWrap/>
            <w:hideMark/>
          </w:tcPr>
          <w:p w14:paraId="31BAAAD0" w14:textId="0A8CAB97" w:rsidR="00A70297" w:rsidRPr="00627849" w:rsidDel="00173F06" w:rsidRDefault="00F56447" w:rsidP="00A70297">
            <w:pPr>
              <w:ind w:firstLine="220"/>
              <w:rPr>
                <w:del w:id="1621" w:author="正典 松浦" w:date="2023-12-18T17:29:00Z"/>
                <w:rFonts w:ascii="ＭＳ 明朝" w:hAnsi="ＭＳ 明朝"/>
                <w:color w:val="000000"/>
                <w:szCs w:val="22"/>
                <w:rPrChange w:id="1622" w:author="正典 松浦" w:date="2023-12-19T20:15:00Z">
                  <w:rPr>
                    <w:del w:id="1623" w:author="正典 松浦" w:date="2023-12-18T17:29:00Z"/>
                    <w:rFonts w:ascii="ＭＳ 明朝" w:hAnsi="ＭＳ 明朝"/>
                    <w:color w:val="000000"/>
                    <w:szCs w:val="22"/>
                  </w:rPr>
                </w:rPrChange>
              </w:rPr>
            </w:pPr>
            <w:del w:id="1624" w:author="正典 松浦" w:date="2023-12-18T17:29:00Z">
              <w:r w:rsidRPr="00627849" w:rsidDel="00173F06">
                <w:rPr>
                  <w:rFonts w:ascii="ＭＳ 明朝" w:hAnsi="ＭＳ 明朝" w:hint="eastAsia"/>
                  <w:szCs w:val="22"/>
                  <w:rPrChange w:id="1625" w:author="正典 松浦" w:date="2023-12-19T20:15:00Z">
                    <w:rPr>
                      <w:rFonts w:ascii="ＭＳ 明朝" w:hAnsi="ＭＳ 明朝" w:hint="eastAsia"/>
                      <w:szCs w:val="22"/>
                    </w:rPr>
                  </w:rPrChange>
                </w:rPr>
                <w:delText>マ</w:delText>
              </w:r>
              <w:r w:rsidR="00A70297" w:rsidRPr="00627849" w:rsidDel="00173F06">
                <w:rPr>
                  <w:rFonts w:ascii="ＭＳ 明朝" w:hAnsi="ＭＳ 明朝" w:hint="eastAsia"/>
                  <w:szCs w:val="22"/>
                  <w:rPrChange w:id="1626" w:author="正典 松浦" w:date="2023-12-19T20:15:00Z">
                    <w:rPr>
                      <w:rFonts w:ascii="ＭＳ 明朝" w:hAnsi="ＭＳ 明朝" w:hint="eastAsia"/>
                      <w:szCs w:val="22"/>
                    </w:rPr>
                  </w:rPrChange>
                </w:rPr>
                <w:delText>イルカ科</w:delText>
              </w:r>
            </w:del>
          </w:p>
        </w:tc>
        <w:tc>
          <w:tcPr>
            <w:tcW w:w="1448" w:type="dxa"/>
            <w:tcBorders>
              <w:top w:val="single" w:sz="4" w:space="0" w:color="auto"/>
              <w:left w:val="nil"/>
              <w:bottom w:val="nil"/>
              <w:right w:val="nil"/>
            </w:tcBorders>
            <w:shd w:val="clear" w:color="auto" w:fill="auto"/>
            <w:noWrap/>
            <w:vAlign w:val="center"/>
            <w:hideMark/>
          </w:tcPr>
          <w:p w14:paraId="6137CC0C" w14:textId="6B4432CD" w:rsidR="00A70297" w:rsidRPr="00627849" w:rsidDel="00173F06" w:rsidRDefault="003803E7" w:rsidP="00A70297">
            <w:pPr>
              <w:ind w:firstLine="220"/>
              <w:jc w:val="right"/>
              <w:rPr>
                <w:del w:id="1627" w:author="正典 松浦" w:date="2023-12-18T17:29:00Z"/>
                <w:rFonts w:ascii="ＭＳ 明朝" w:hAnsi="ＭＳ 明朝"/>
                <w:color w:val="000000"/>
                <w:szCs w:val="22"/>
                <w:rPrChange w:id="1628" w:author="正典 松浦" w:date="2023-12-19T20:15:00Z">
                  <w:rPr>
                    <w:del w:id="1629" w:author="正典 松浦" w:date="2023-12-18T17:29:00Z"/>
                    <w:rFonts w:ascii="ＭＳ 明朝" w:hAnsi="ＭＳ 明朝"/>
                    <w:color w:val="000000"/>
                    <w:szCs w:val="22"/>
                  </w:rPr>
                </w:rPrChange>
              </w:rPr>
            </w:pPr>
            <w:commentRangeStart w:id="1630"/>
            <w:commentRangeStart w:id="1631"/>
            <w:del w:id="1632" w:author="正典 松浦" w:date="2023-12-18T17:29:00Z">
              <w:r w:rsidRPr="00627849" w:rsidDel="00173F06">
                <w:rPr>
                  <w:rFonts w:ascii="ＭＳ 明朝" w:hAnsi="ＭＳ 明朝"/>
                  <w:szCs w:val="22"/>
                  <w:rPrChange w:id="1633" w:author="正典 松浦" w:date="2023-12-19T20:15:00Z">
                    <w:rPr>
                      <w:rFonts w:ascii="ＭＳ 明朝" w:hAnsi="ＭＳ 明朝"/>
                      <w:szCs w:val="22"/>
                    </w:rPr>
                  </w:rPrChange>
                </w:rPr>
                <w:delText>109</w:delText>
              </w:r>
              <w:commentRangeEnd w:id="1630"/>
              <w:r w:rsidR="00B1715B" w:rsidRPr="00627849" w:rsidDel="00173F06">
                <w:rPr>
                  <w:rStyle w:val="af5"/>
                  <w:rFonts w:ascii="ＭＳ 明朝" w:hAnsi="ＭＳ 明朝"/>
                  <w:sz w:val="22"/>
                  <w:szCs w:val="22"/>
                  <w:rPrChange w:id="1634" w:author="正典 松浦" w:date="2023-12-19T20:15:00Z">
                    <w:rPr>
                      <w:rStyle w:val="af5"/>
                      <w:rFonts w:ascii="ＭＳ 明朝" w:hAnsi="ＭＳ 明朝"/>
                      <w:sz w:val="22"/>
                      <w:szCs w:val="22"/>
                    </w:rPr>
                  </w:rPrChange>
                </w:rPr>
                <w:commentReference w:id="1630"/>
              </w:r>
              <w:commentRangeEnd w:id="1631"/>
              <w:r w:rsidR="00DA7014" w:rsidRPr="00627849" w:rsidDel="00173F06">
                <w:rPr>
                  <w:rStyle w:val="af5"/>
                  <w:rFonts w:ascii="ＭＳ 明朝" w:hAnsi="ＭＳ 明朝"/>
                  <w:sz w:val="22"/>
                  <w:szCs w:val="22"/>
                  <w:rPrChange w:id="1635" w:author="正典 松浦" w:date="2023-12-19T20:15:00Z">
                    <w:rPr>
                      <w:rStyle w:val="af5"/>
                      <w:rFonts w:ascii="ＭＳ 明朝" w:hAnsi="ＭＳ 明朝"/>
                      <w:sz w:val="22"/>
                      <w:szCs w:val="22"/>
                    </w:rPr>
                  </w:rPrChange>
                </w:rPr>
                <w:commentReference w:id="1631"/>
              </w:r>
            </w:del>
          </w:p>
        </w:tc>
      </w:tr>
      <w:tr w:rsidR="00A70297" w:rsidRPr="00627849" w:rsidDel="00173F06" w14:paraId="536CB3AA" w14:textId="3BAF6F81" w:rsidTr="00F900AD">
        <w:trPr>
          <w:trHeight w:val="283"/>
          <w:jc w:val="center"/>
          <w:del w:id="1636" w:author="正典 松浦" w:date="2023-12-18T17:29:00Z"/>
        </w:trPr>
        <w:tc>
          <w:tcPr>
            <w:tcW w:w="2147" w:type="dxa"/>
            <w:tcBorders>
              <w:top w:val="nil"/>
              <w:left w:val="nil"/>
              <w:bottom w:val="nil"/>
              <w:right w:val="nil"/>
            </w:tcBorders>
            <w:shd w:val="clear" w:color="auto" w:fill="auto"/>
            <w:noWrap/>
            <w:hideMark/>
          </w:tcPr>
          <w:p w14:paraId="56BDCCF7" w14:textId="038E3DDA" w:rsidR="00A70297" w:rsidRPr="00627849" w:rsidDel="00173F06" w:rsidRDefault="009F2D49" w:rsidP="00A70297">
            <w:pPr>
              <w:ind w:firstLine="220"/>
              <w:rPr>
                <w:del w:id="1637" w:author="正典 松浦" w:date="2023-12-18T17:29:00Z"/>
                <w:rFonts w:ascii="ＭＳ 明朝" w:hAnsi="ＭＳ 明朝"/>
                <w:color w:val="000000"/>
                <w:szCs w:val="22"/>
                <w:rPrChange w:id="1638" w:author="正典 松浦" w:date="2023-12-19T20:15:00Z">
                  <w:rPr>
                    <w:del w:id="1639" w:author="正典 松浦" w:date="2023-12-18T17:29:00Z"/>
                    <w:rFonts w:ascii="ＭＳ 明朝" w:hAnsi="ＭＳ 明朝"/>
                    <w:color w:val="000000"/>
                    <w:szCs w:val="22"/>
                  </w:rPr>
                </w:rPrChange>
              </w:rPr>
            </w:pPr>
            <w:del w:id="1640" w:author="正典 松浦" w:date="2023-12-18T17:29:00Z">
              <w:r w:rsidRPr="00627849" w:rsidDel="00173F06">
                <w:rPr>
                  <w:rFonts w:ascii="ＭＳ 明朝" w:hAnsi="ＭＳ 明朝" w:hint="eastAsia"/>
                  <w:szCs w:val="22"/>
                  <w:rPrChange w:id="1641" w:author="正典 松浦" w:date="2023-12-19T20:15:00Z">
                    <w:rPr>
                      <w:rFonts w:ascii="ＭＳ 明朝" w:hAnsi="ＭＳ 明朝" w:hint="eastAsia"/>
                      <w:szCs w:val="22"/>
                    </w:rPr>
                  </w:rPrChange>
                </w:rPr>
                <w:delText>イシガメ</w:delText>
              </w:r>
              <w:r w:rsidR="00A70297" w:rsidRPr="00627849" w:rsidDel="00173F06">
                <w:rPr>
                  <w:rFonts w:ascii="ＭＳ 明朝" w:hAnsi="ＭＳ 明朝" w:hint="eastAsia"/>
                  <w:szCs w:val="22"/>
                  <w:rPrChange w:id="1642" w:author="正典 松浦" w:date="2023-12-19T20:15:00Z">
                    <w:rPr>
                      <w:rFonts w:ascii="ＭＳ 明朝" w:hAnsi="ＭＳ 明朝" w:hint="eastAsia"/>
                      <w:szCs w:val="22"/>
                    </w:rPr>
                  </w:rPrChange>
                </w:rPr>
                <w:delText>科</w:delText>
              </w:r>
            </w:del>
          </w:p>
        </w:tc>
        <w:tc>
          <w:tcPr>
            <w:tcW w:w="1448" w:type="dxa"/>
            <w:tcBorders>
              <w:top w:val="nil"/>
              <w:left w:val="nil"/>
              <w:bottom w:val="nil"/>
              <w:right w:val="nil"/>
            </w:tcBorders>
            <w:shd w:val="clear" w:color="auto" w:fill="auto"/>
            <w:noWrap/>
            <w:vAlign w:val="center"/>
            <w:hideMark/>
          </w:tcPr>
          <w:p w14:paraId="4A6D052F" w14:textId="0772017B" w:rsidR="00A70297" w:rsidRPr="00627849" w:rsidDel="00173F06" w:rsidRDefault="003803E7" w:rsidP="00A70297">
            <w:pPr>
              <w:ind w:firstLine="220"/>
              <w:jc w:val="right"/>
              <w:rPr>
                <w:del w:id="1643" w:author="正典 松浦" w:date="2023-12-18T17:29:00Z"/>
                <w:rFonts w:ascii="ＭＳ 明朝" w:hAnsi="ＭＳ 明朝"/>
                <w:color w:val="000000"/>
                <w:szCs w:val="22"/>
                <w:rPrChange w:id="1644" w:author="正典 松浦" w:date="2023-12-19T20:15:00Z">
                  <w:rPr>
                    <w:del w:id="1645" w:author="正典 松浦" w:date="2023-12-18T17:29:00Z"/>
                    <w:rFonts w:ascii="ＭＳ 明朝" w:hAnsi="ＭＳ 明朝"/>
                    <w:color w:val="000000"/>
                    <w:szCs w:val="22"/>
                  </w:rPr>
                </w:rPrChange>
              </w:rPr>
            </w:pPr>
            <w:del w:id="1646" w:author="正典 松浦" w:date="2023-12-18T17:29:00Z">
              <w:r w:rsidRPr="00627849" w:rsidDel="00173F06">
                <w:rPr>
                  <w:rFonts w:ascii="ＭＳ 明朝" w:hAnsi="ＭＳ 明朝"/>
                  <w:szCs w:val="22"/>
                  <w:rPrChange w:id="1647" w:author="正典 松浦" w:date="2023-12-19T20:15:00Z">
                    <w:rPr>
                      <w:rFonts w:ascii="ＭＳ 明朝" w:hAnsi="ＭＳ 明朝"/>
                      <w:szCs w:val="22"/>
                    </w:rPr>
                  </w:rPrChange>
                </w:rPr>
                <w:delText>9</w:delText>
              </w:r>
            </w:del>
          </w:p>
        </w:tc>
      </w:tr>
      <w:tr w:rsidR="00A70297" w:rsidRPr="00627849" w:rsidDel="00173F06" w14:paraId="6A583316" w14:textId="3B49D9E7" w:rsidTr="00F900AD">
        <w:trPr>
          <w:trHeight w:val="283"/>
          <w:jc w:val="center"/>
          <w:del w:id="1648" w:author="正典 松浦" w:date="2023-12-18T17:29:00Z"/>
        </w:trPr>
        <w:tc>
          <w:tcPr>
            <w:tcW w:w="2147" w:type="dxa"/>
            <w:tcBorders>
              <w:top w:val="nil"/>
              <w:left w:val="nil"/>
              <w:bottom w:val="nil"/>
              <w:right w:val="nil"/>
            </w:tcBorders>
            <w:shd w:val="clear" w:color="auto" w:fill="auto"/>
            <w:noWrap/>
            <w:hideMark/>
          </w:tcPr>
          <w:p w14:paraId="0C356790" w14:textId="56176044" w:rsidR="00A70297" w:rsidRPr="00627849" w:rsidDel="00173F06" w:rsidRDefault="00A70297" w:rsidP="00A70297">
            <w:pPr>
              <w:ind w:firstLine="220"/>
              <w:rPr>
                <w:del w:id="1649" w:author="正典 松浦" w:date="2023-12-18T17:29:00Z"/>
                <w:rFonts w:ascii="ＭＳ 明朝" w:hAnsi="ＭＳ 明朝"/>
                <w:szCs w:val="22"/>
                <w:rPrChange w:id="1650" w:author="正典 松浦" w:date="2023-12-19T20:15:00Z">
                  <w:rPr>
                    <w:del w:id="1651" w:author="正典 松浦" w:date="2023-12-18T17:29:00Z"/>
                    <w:rFonts w:ascii="ＭＳ 明朝" w:hAnsi="ＭＳ 明朝"/>
                    <w:szCs w:val="22"/>
                  </w:rPr>
                </w:rPrChange>
              </w:rPr>
            </w:pPr>
            <w:del w:id="1652" w:author="正典 松浦" w:date="2023-12-18T17:29:00Z">
              <w:r w:rsidRPr="00627849" w:rsidDel="00173F06">
                <w:rPr>
                  <w:rFonts w:ascii="ＭＳ 明朝" w:hAnsi="ＭＳ 明朝" w:hint="eastAsia"/>
                  <w:szCs w:val="22"/>
                  <w:rPrChange w:id="1653" w:author="正典 松浦" w:date="2023-12-19T20:15:00Z">
                    <w:rPr>
                      <w:rFonts w:ascii="ＭＳ 明朝" w:hAnsi="ＭＳ 明朝" w:hint="eastAsia"/>
                      <w:szCs w:val="22"/>
                    </w:rPr>
                  </w:rPrChange>
                </w:rPr>
                <w:delText>オナガザル科</w:delText>
              </w:r>
              <w:r w:rsidRPr="00627849" w:rsidDel="00173F06">
                <w:rPr>
                  <w:rFonts w:ascii="ＭＳ 明朝" w:hAnsi="ＭＳ 明朝"/>
                  <w:szCs w:val="22"/>
                  <w:rPrChange w:id="1654" w:author="正典 松浦" w:date="2023-12-19T20:15:00Z">
                    <w:rPr>
                      <w:rFonts w:ascii="ＭＳ 明朝" w:hAnsi="ＭＳ 明朝"/>
                      <w:szCs w:val="22"/>
                    </w:rPr>
                  </w:rPrChange>
                </w:rPr>
                <w:delText xml:space="preserve"> </w:delText>
              </w:r>
            </w:del>
          </w:p>
        </w:tc>
        <w:tc>
          <w:tcPr>
            <w:tcW w:w="1448" w:type="dxa"/>
            <w:tcBorders>
              <w:top w:val="nil"/>
              <w:left w:val="nil"/>
              <w:bottom w:val="nil"/>
              <w:right w:val="nil"/>
            </w:tcBorders>
            <w:shd w:val="clear" w:color="auto" w:fill="auto"/>
            <w:noWrap/>
            <w:vAlign w:val="center"/>
            <w:hideMark/>
          </w:tcPr>
          <w:p w14:paraId="77D2BAE1" w14:textId="5C6F778A" w:rsidR="00A70297" w:rsidRPr="00627849" w:rsidDel="00173F06" w:rsidRDefault="003803E7" w:rsidP="00A70297">
            <w:pPr>
              <w:ind w:firstLine="220"/>
              <w:jc w:val="right"/>
              <w:rPr>
                <w:del w:id="1655" w:author="正典 松浦" w:date="2023-12-18T17:29:00Z"/>
                <w:rFonts w:ascii="ＭＳ 明朝" w:hAnsi="ＭＳ 明朝"/>
                <w:color w:val="000000"/>
                <w:szCs w:val="22"/>
                <w:rPrChange w:id="1656" w:author="正典 松浦" w:date="2023-12-19T20:15:00Z">
                  <w:rPr>
                    <w:del w:id="1657" w:author="正典 松浦" w:date="2023-12-18T17:29:00Z"/>
                    <w:rFonts w:ascii="ＭＳ 明朝" w:hAnsi="ＭＳ 明朝"/>
                    <w:color w:val="000000"/>
                    <w:szCs w:val="22"/>
                  </w:rPr>
                </w:rPrChange>
              </w:rPr>
            </w:pPr>
            <w:del w:id="1658" w:author="正典 松浦" w:date="2023-12-18T17:29:00Z">
              <w:r w:rsidRPr="00627849" w:rsidDel="00173F06">
                <w:rPr>
                  <w:rFonts w:ascii="ＭＳ 明朝" w:hAnsi="ＭＳ 明朝"/>
                  <w:szCs w:val="22"/>
                  <w:rPrChange w:id="1659" w:author="正典 松浦" w:date="2023-12-19T20:15:00Z">
                    <w:rPr>
                      <w:rFonts w:ascii="ＭＳ 明朝" w:hAnsi="ＭＳ 明朝"/>
                      <w:szCs w:val="22"/>
                    </w:rPr>
                  </w:rPrChange>
                </w:rPr>
                <w:delText>3</w:delText>
              </w:r>
            </w:del>
          </w:p>
        </w:tc>
      </w:tr>
      <w:tr w:rsidR="00A70297" w:rsidRPr="00627849" w:rsidDel="00173F06" w14:paraId="0FEF3B3F" w14:textId="172BC57B" w:rsidTr="00F900AD">
        <w:trPr>
          <w:trHeight w:val="283"/>
          <w:jc w:val="center"/>
          <w:del w:id="1660" w:author="正典 松浦" w:date="2023-12-18T17:29:00Z"/>
        </w:trPr>
        <w:tc>
          <w:tcPr>
            <w:tcW w:w="2147" w:type="dxa"/>
            <w:tcBorders>
              <w:top w:val="nil"/>
              <w:left w:val="nil"/>
              <w:right w:val="nil"/>
            </w:tcBorders>
            <w:shd w:val="clear" w:color="auto" w:fill="auto"/>
            <w:noWrap/>
            <w:hideMark/>
          </w:tcPr>
          <w:p w14:paraId="54ACBBD1" w14:textId="6F637082" w:rsidR="00A70297" w:rsidRPr="00627849" w:rsidDel="00173F06" w:rsidRDefault="009F2D49" w:rsidP="00A70297">
            <w:pPr>
              <w:ind w:firstLine="220"/>
              <w:rPr>
                <w:del w:id="1661" w:author="正典 松浦" w:date="2023-12-18T17:29:00Z"/>
                <w:rFonts w:ascii="ＭＳ 明朝" w:hAnsi="ＭＳ 明朝"/>
                <w:color w:val="000000"/>
                <w:szCs w:val="22"/>
                <w:rPrChange w:id="1662" w:author="正典 松浦" w:date="2023-12-19T20:15:00Z">
                  <w:rPr>
                    <w:del w:id="1663" w:author="正典 松浦" w:date="2023-12-18T17:29:00Z"/>
                    <w:rFonts w:ascii="ＭＳ 明朝" w:hAnsi="ＭＳ 明朝"/>
                    <w:color w:val="000000"/>
                    <w:szCs w:val="22"/>
                  </w:rPr>
                </w:rPrChange>
              </w:rPr>
            </w:pPr>
            <w:del w:id="1664" w:author="正典 松浦" w:date="2023-12-18T17:29:00Z">
              <w:r w:rsidRPr="00627849" w:rsidDel="00173F06">
                <w:rPr>
                  <w:rFonts w:ascii="ＭＳ 明朝" w:hAnsi="ＭＳ 明朝" w:hint="eastAsia"/>
                  <w:szCs w:val="22"/>
                  <w:rPrChange w:id="1665" w:author="正典 松浦" w:date="2023-12-19T20:15:00Z">
                    <w:rPr>
                      <w:rFonts w:ascii="ＭＳ 明朝" w:hAnsi="ＭＳ 明朝" w:hint="eastAsia"/>
                      <w:szCs w:val="22"/>
                    </w:rPr>
                  </w:rPrChange>
                </w:rPr>
                <w:delText>オマキザル</w:delText>
              </w:r>
              <w:r w:rsidR="00A70297" w:rsidRPr="00627849" w:rsidDel="00173F06">
                <w:rPr>
                  <w:rFonts w:ascii="ＭＳ 明朝" w:hAnsi="ＭＳ 明朝" w:hint="eastAsia"/>
                  <w:szCs w:val="22"/>
                  <w:rPrChange w:id="1666" w:author="正典 松浦" w:date="2023-12-19T20:15:00Z">
                    <w:rPr>
                      <w:rFonts w:ascii="ＭＳ 明朝" w:hAnsi="ＭＳ 明朝" w:hint="eastAsia"/>
                      <w:szCs w:val="22"/>
                    </w:rPr>
                  </w:rPrChange>
                </w:rPr>
                <w:delText>科</w:delText>
              </w:r>
            </w:del>
          </w:p>
        </w:tc>
        <w:tc>
          <w:tcPr>
            <w:tcW w:w="1448" w:type="dxa"/>
            <w:tcBorders>
              <w:top w:val="nil"/>
              <w:left w:val="nil"/>
              <w:right w:val="nil"/>
            </w:tcBorders>
            <w:shd w:val="clear" w:color="auto" w:fill="auto"/>
            <w:noWrap/>
            <w:vAlign w:val="center"/>
            <w:hideMark/>
          </w:tcPr>
          <w:p w14:paraId="01AE1F31" w14:textId="34540AB6" w:rsidR="00A70297" w:rsidRPr="00627849" w:rsidDel="00173F06" w:rsidRDefault="003803E7" w:rsidP="00A70297">
            <w:pPr>
              <w:ind w:firstLine="220"/>
              <w:jc w:val="right"/>
              <w:rPr>
                <w:del w:id="1667" w:author="正典 松浦" w:date="2023-12-18T17:29:00Z"/>
                <w:rFonts w:ascii="ＭＳ 明朝" w:hAnsi="ＭＳ 明朝"/>
                <w:color w:val="000000"/>
                <w:szCs w:val="22"/>
                <w:rPrChange w:id="1668" w:author="正典 松浦" w:date="2023-12-19T20:15:00Z">
                  <w:rPr>
                    <w:del w:id="1669" w:author="正典 松浦" w:date="2023-12-18T17:29:00Z"/>
                    <w:rFonts w:ascii="ＭＳ 明朝" w:hAnsi="ＭＳ 明朝"/>
                    <w:color w:val="000000"/>
                    <w:szCs w:val="22"/>
                  </w:rPr>
                </w:rPrChange>
              </w:rPr>
            </w:pPr>
            <w:del w:id="1670" w:author="正典 松浦" w:date="2023-12-18T17:29:00Z">
              <w:r w:rsidRPr="00627849" w:rsidDel="00173F06">
                <w:rPr>
                  <w:rFonts w:ascii="ＭＳ 明朝" w:hAnsi="ＭＳ 明朝"/>
                  <w:szCs w:val="22"/>
                  <w:rPrChange w:id="1671" w:author="正典 松浦" w:date="2023-12-19T20:15:00Z">
                    <w:rPr>
                      <w:rFonts w:ascii="ＭＳ 明朝" w:hAnsi="ＭＳ 明朝"/>
                      <w:szCs w:val="22"/>
                    </w:rPr>
                  </w:rPrChange>
                </w:rPr>
                <w:delText>2</w:delText>
              </w:r>
            </w:del>
          </w:p>
        </w:tc>
      </w:tr>
      <w:tr w:rsidR="00A70297" w:rsidRPr="00627849" w:rsidDel="00173F06" w14:paraId="31411FC8" w14:textId="479AB993" w:rsidTr="00F900AD">
        <w:trPr>
          <w:trHeight w:val="283"/>
          <w:jc w:val="center"/>
          <w:del w:id="1672" w:author="正典 松浦" w:date="2023-12-18T17:29:00Z"/>
        </w:trPr>
        <w:tc>
          <w:tcPr>
            <w:tcW w:w="2147" w:type="dxa"/>
            <w:tcBorders>
              <w:top w:val="nil"/>
              <w:left w:val="nil"/>
              <w:bottom w:val="single" w:sz="4" w:space="0" w:color="auto"/>
              <w:right w:val="nil"/>
            </w:tcBorders>
            <w:shd w:val="clear" w:color="auto" w:fill="auto"/>
            <w:noWrap/>
            <w:hideMark/>
          </w:tcPr>
          <w:p w14:paraId="67C0AC50" w14:textId="131A281A" w:rsidR="00A70297" w:rsidRPr="00627849" w:rsidDel="00173F06" w:rsidRDefault="00A70297" w:rsidP="00A70297">
            <w:pPr>
              <w:ind w:firstLine="220"/>
              <w:rPr>
                <w:del w:id="1673" w:author="正典 松浦" w:date="2023-12-18T17:29:00Z"/>
                <w:rFonts w:ascii="ＭＳ 明朝" w:hAnsi="ＭＳ 明朝"/>
                <w:color w:val="000000"/>
                <w:szCs w:val="22"/>
                <w:rPrChange w:id="1674" w:author="正典 松浦" w:date="2023-12-19T20:15:00Z">
                  <w:rPr>
                    <w:del w:id="1675" w:author="正典 松浦" w:date="2023-12-18T17:29:00Z"/>
                    <w:rFonts w:ascii="ＭＳ 明朝" w:hAnsi="ＭＳ 明朝"/>
                    <w:color w:val="000000"/>
                    <w:szCs w:val="22"/>
                  </w:rPr>
                </w:rPrChange>
              </w:rPr>
            </w:pPr>
            <w:del w:id="1676" w:author="正典 松浦" w:date="2023-12-18T17:29:00Z">
              <w:r w:rsidRPr="00627849" w:rsidDel="00173F06">
                <w:rPr>
                  <w:rFonts w:ascii="ＭＳ 明朝" w:hAnsi="ＭＳ 明朝" w:hint="eastAsia"/>
                  <w:szCs w:val="22"/>
                  <w:rPrChange w:id="1677" w:author="正典 松浦" w:date="2023-12-19T20:15:00Z">
                    <w:rPr>
                      <w:rFonts w:ascii="ＭＳ 明朝" w:hAnsi="ＭＳ 明朝" w:hint="eastAsia"/>
                      <w:szCs w:val="22"/>
                    </w:rPr>
                  </w:rPrChange>
                </w:rPr>
                <w:delText>オタリア科</w:delText>
              </w:r>
            </w:del>
          </w:p>
        </w:tc>
        <w:tc>
          <w:tcPr>
            <w:tcW w:w="1448" w:type="dxa"/>
            <w:tcBorders>
              <w:top w:val="nil"/>
              <w:left w:val="nil"/>
              <w:bottom w:val="single" w:sz="4" w:space="0" w:color="auto"/>
              <w:right w:val="nil"/>
            </w:tcBorders>
            <w:shd w:val="clear" w:color="auto" w:fill="auto"/>
            <w:noWrap/>
            <w:vAlign w:val="center"/>
            <w:hideMark/>
          </w:tcPr>
          <w:p w14:paraId="659F7464" w14:textId="0EBEC510" w:rsidR="00A70297" w:rsidRPr="00627849" w:rsidDel="00173F06" w:rsidRDefault="003803E7" w:rsidP="00A70297">
            <w:pPr>
              <w:ind w:firstLine="220"/>
              <w:jc w:val="right"/>
              <w:rPr>
                <w:del w:id="1678" w:author="正典 松浦" w:date="2023-12-18T17:29:00Z"/>
                <w:rFonts w:ascii="ＭＳ 明朝" w:hAnsi="ＭＳ 明朝"/>
                <w:color w:val="000000"/>
                <w:szCs w:val="22"/>
                <w:rPrChange w:id="1679" w:author="正典 松浦" w:date="2023-12-19T20:15:00Z">
                  <w:rPr>
                    <w:del w:id="1680" w:author="正典 松浦" w:date="2023-12-18T17:29:00Z"/>
                    <w:rFonts w:ascii="ＭＳ 明朝" w:hAnsi="ＭＳ 明朝"/>
                    <w:color w:val="000000"/>
                    <w:szCs w:val="22"/>
                  </w:rPr>
                </w:rPrChange>
              </w:rPr>
            </w:pPr>
            <w:del w:id="1681" w:author="正典 松浦" w:date="2023-12-18T17:29:00Z">
              <w:r w:rsidRPr="00627849" w:rsidDel="00173F06">
                <w:rPr>
                  <w:rFonts w:ascii="ＭＳ 明朝" w:hAnsi="ＭＳ 明朝"/>
                  <w:szCs w:val="22"/>
                  <w:rPrChange w:id="1682" w:author="正典 松浦" w:date="2023-12-19T20:15:00Z">
                    <w:rPr>
                      <w:rFonts w:ascii="ＭＳ 明朝" w:hAnsi="ＭＳ 明朝"/>
                      <w:szCs w:val="22"/>
                    </w:rPr>
                  </w:rPrChange>
                </w:rPr>
                <w:delText>2</w:delText>
              </w:r>
            </w:del>
          </w:p>
        </w:tc>
      </w:tr>
    </w:tbl>
    <w:p w14:paraId="6849CD4B" w14:textId="244577F4" w:rsidR="00E7480B" w:rsidRPr="00627849" w:rsidDel="00173F06" w:rsidRDefault="005C0A06" w:rsidP="00A26103">
      <w:pPr>
        <w:ind w:firstLine="220"/>
        <w:rPr>
          <w:del w:id="1683" w:author="正典 松浦" w:date="2023-12-18T17:29:00Z"/>
          <w:rFonts w:ascii="ＭＳ 明朝" w:hAnsi="ＭＳ 明朝"/>
          <w:szCs w:val="22"/>
          <w:rPrChange w:id="1684" w:author="正典 松浦" w:date="2023-12-19T20:15:00Z">
            <w:rPr>
              <w:del w:id="1685" w:author="正典 松浦" w:date="2023-12-18T17:29:00Z"/>
              <w:rFonts w:ascii="ＭＳ 明朝" w:hAnsi="ＭＳ 明朝"/>
              <w:szCs w:val="22"/>
            </w:rPr>
          </w:rPrChange>
        </w:rPr>
      </w:pPr>
      <w:del w:id="1686" w:author="正典 松浦" w:date="2023-12-18T17:29:00Z">
        <w:r w:rsidRPr="00627849" w:rsidDel="00173F06">
          <w:rPr>
            <w:rFonts w:ascii="ＭＳ 明朝" w:hAnsi="ＭＳ 明朝"/>
            <w:szCs w:val="22"/>
            <w:rPrChange w:id="1687" w:author="正典 松浦" w:date="2023-12-19T20:15:00Z">
              <w:rPr>
                <w:rFonts w:ascii="ＭＳ 明朝" w:hAnsi="ＭＳ 明朝"/>
                <w:szCs w:val="22"/>
              </w:rPr>
            </w:rPrChange>
          </w:rPr>
          <w:fldChar w:fldCharType="begin"/>
        </w:r>
        <w:r w:rsidRPr="00627849" w:rsidDel="00173F06">
          <w:rPr>
            <w:rFonts w:ascii="ＭＳ 明朝" w:hAnsi="ＭＳ 明朝"/>
            <w:szCs w:val="22"/>
            <w:rPrChange w:id="1688" w:author="正典 松浦" w:date="2023-12-19T20:15:00Z">
              <w:rPr>
                <w:rFonts w:ascii="ＭＳ 明朝" w:hAnsi="ＭＳ 明朝"/>
                <w:szCs w:val="22"/>
              </w:rPr>
            </w:rPrChange>
          </w:rPr>
          <w:delInstrText xml:space="preserve"> REF _Ref151454747 \h </w:delInstrText>
        </w:r>
        <w:r w:rsidR="003402B5" w:rsidRPr="00627849" w:rsidDel="00173F06">
          <w:rPr>
            <w:rFonts w:ascii="ＭＳ 明朝" w:hAnsi="ＭＳ 明朝"/>
            <w:szCs w:val="22"/>
            <w:rPrChange w:id="1689" w:author="正典 松浦" w:date="2023-12-19T20:15:00Z">
              <w:rPr>
                <w:rFonts w:ascii="ＭＳ 明朝" w:hAnsi="ＭＳ 明朝"/>
                <w:szCs w:val="22"/>
              </w:rPr>
            </w:rPrChange>
          </w:rPr>
          <w:delInstrText xml:space="preserve"> \* MERGEFORMAT </w:delInstrText>
        </w:r>
        <w:r w:rsidRPr="00627849" w:rsidDel="00173F06">
          <w:rPr>
            <w:rFonts w:ascii="ＭＳ 明朝" w:hAnsi="ＭＳ 明朝"/>
            <w:szCs w:val="22"/>
            <w:rPrChange w:id="1690" w:author="正典 松浦" w:date="2023-12-19T20:15:00Z">
              <w:rPr>
                <w:rFonts w:ascii="ＭＳ 明朝" w:hAnsi="ＭＳ 明朝"/>
                <w:szCs w:val="22"/>
              </w:rPr>
            </w:rPrChange>
          </w:rPr>
        </w:r>
        <w:r w:rsidRPr="00627849" w:rsidDel="00173F06">
          <w:rPr>
            <w:rFonts w:ascii="ＭＳ 明朝" w:hAnsi="ＭＳ 明朝"/>
            <w:szCs w:val="22"/>
            <w:rPrChange w:id="1691" w:author="正典 松浦" w:date="2023-12-19T20:15:00Z">
              <w:rPr>
                <w:rFonts w:ascii="ＭＳ 明朝" w:hAnsi="ＭＳ 明朝"/>
                <w:szCs w:val="22"/>
              </w:rPr>
            </w:rPrChange>
          </w:rPr>
          <w:fldChar w:fldCharType="separate"/>
        </w:r>
        <w:r w:rsidRPr="00627849" w:rsidDel="00173F06">
          <w:rPr>
            <w:rFonts w:ascii="ＭＳ 明朝" w:hAnsi="ＭＳ 明朝"/>
            <w:szCs w:val="22"/>
            <w:rPrChange w:id="1692" w:author="正典 松浦" w:date="2023-12-19T20:15:00Z">
              <w:rPr>
                <w:rFonts w:ascii="ＭＳ 明朝" w:hAnsi="ＭＳ 明朝"/>
                <w:szCs w:val="22"/>
              </w:rPr>
            </w:rPrChange>
          </w:rPr>
          <w:delText xml:space="preserve">表 </w:delText>
        </w:r>
        <w:r w:rsidRPr="00627849" w:rsidDel="00173F06">
          <w:rPr>
            <w:rFonts w:ascii="ＭＳ 明朝" w:hAnsi="ＭＳ 明朝"/>
            <w:noProof/>
            <w:szCs w:val="22"/>
            <w:rPrChange w:id="1693" w:author="正典 松浦" w:date="2023-12-19T20:15:00Z">
              <w:rPr>
                <w:rFonts w:ascii="ＭＳ 明朝" w:hAnsi="ＭＳ 明朝"/>
                <w:noProof/>
                <w:szCs w:val="22"/>
              </w:rPr>
            </w:rPrChange>
          </w:rPr>
          <w:delText>14</w:delText>
        </w:r>
        <w:r w:rsidRPr="00627849" w:rsidDel="00173F06">
          <w:rPr>
            <w:rFonts w:ascii="ＭＳ 明朝" w:hAnsi="ＭＳ 明朝"/>
            <w:szCs w:val="22"/>
            <w:rPrChange w:id="1694" w:author="正典 松浦" w:date="2023-12-19T20:15:00Z">
              <w:rPr>
                <w:rFonts w:ascii="ＭＳ 明朝" w:hAnsi="ＭＳ 明朝"/>
                <w:szCs w:val="22"/>
              </w:rPr>
            </w:rPrChange>
          </w:rPr>
          <w:fldChar w:fldCharType="end"/>
        </w:r>
        <w:r w:rsidRPr="00627849" w:rsidDel="00173F06">
          <w:rPr>
            <w:rFonts w:ascii="ＭＳ 明朝" w:hAnsi="ＭＳ 明朝" w:hint="eastAsia"/>
            <w:szCs w:val="22"/>
            <w:rPrChange w:id="1695" w:author="正典 松浦" w:date="2023-12-19T20:15:00Z">
              <w:rPr>
                <w:rFonts w:ascii="ＭＳ 明朝" w:hAnsi="ＭＳ 明朝" w:hint="eastAsia"/>
                <w:szCs w:val="22"/>
              </w:rPr>
            </w:rPrChange>
          </w:rPr>
          <w:delText>はスリナムからの上位品目を示している。鳥類が上位を占めていることがわかる。</w:delText>
        </w:r>
      </w:del>
    </w:p>
    <w:p w14:paraId="55D27700" w14:textId="39C81A61" w:rsidR="00543103" w:rsidRPr="00627849" w:rsidDel="00173F06" w:rsidRDefault="00543103" w:rsidP="00543103">
      <w:pPr>
        <w:pStyle w:val="ad"/>
        <w:keepNext/>
        <w:ind w:firstLine="220"/>
        <w:rPr>
          <w:del w:id="1696" w:author="正典 松浦" w:date="2023-12-18T17:29:00Z"/>
          <w:rFonts w:ascii="ＭＳ 明朝" w:hAnsi="ＭＳ 明朝"/>
          <w:szCs w:val="22"/>
          <w:rPrChange w:id="1697" w:author="正典 松浦" w:date="2023-12-19T20:15:00Z">
            <w:rPr>
              <w:del w:id="1698" w:author="正典 松浦" w:date="2023-12-18T17:29:00Z"/>
              <w:rFonts w:ascii="ＭＳ 明朝" w:hAnsi="ＭＳ 明朝"/>
              <w:szCs w:val="22"/>
            </w:rPr>
          </w:rPrChange>
        </w:rPr>
      </w:pPr>
      <w:bookmarkStart w:id="1699" w:name="_Ref151454747"/>
      <w:del w:id="1700" w:author="正典 松浦" w:date="2023-12-18T17:29:00Z">
        <w:r w:rsidRPr="00627849" w:rsidDel="00173F06">
          <w:rPr>
            <w:rFonts w:ascii="ＭＳ 明朝" w:hAnsi="ＭＳ 明朝"/>
            <w:szCs w:val="22"/>
            <w:rPrChange w:id="1701" w:author="正典 松浦" w:date="2023-12-19T20:15:00Z">
              <w:rPr>
                <w:rFonts w:ascii="ＭＳ 明朝" w:hAnsi="ＭＳ 明朝"/>
                <w:szCs w:val="22"/>
              </w:rPr>
            </w:rPrChange>
          </w:rPr>
          <w:delText xml:space="preserve">表 </w:delText>
        </w:r>
        <w:r w:rsidRPr="00627849" w:rsidDel="00173F06">
          <w:rPr>
            <w:rFonts w:ascii="ＭＳ 明朝" w:hAnsi="ＭＳ 明朝"/>
            <w:szCs w:val="22"/>
            <w:rPrChange w:id="1702" w:author="正典 松浦" w:date="2023-12-19T20:15:00Z">
              <w:rPr>
                <w:rFonts w:ascii="ＭＳ 明朝" w:hAnsi="ＭＳ 明朝"/>
                <w:szCs w:val="22"/>
              </w:rPr>
            </w:rPrChange>
          </w:rPr>
          <w:fldChar w:fldCharType="begin"/>
        </w:r>
        <w:r w:rsidRPr="00627849" w:rsidDel="00173F06">
          <w:rPr>
            <w:rFonts w:ascii="ＭＳ 明朝" w:hAnsi="ＭＳ 明朝"/>
            <w:szCs w:val="22"/>
            <w:rPrChange w:id="1703" w:author="正典 松浦" w:date="2023-12-19T20:15:00Z">
              <w:rPr>
                <w:rFonts w:ascii="ＭＳ 明朝" w:hAnsi="ＭＳ 明朝"/>
                <w:szCs w:val="22"/>
              </w:rPr>
            </w:rPrChange>
          </w:rPr>
          <w:delInstrText xml:space="preserve"> SEQ 表 \* ARABIC </w:delInstrText>
        </w:r>
        <w:r w:rsidRPr="00627849" w:rsidDel="00173F06">
          <w:rPr>
            <w:rFonts w:ascii="ＭＳ 明朝" w:hAnsi="ＭＳ 明朝"/>
            <w:szCs w:val="22"/>
            <w:rPrChange w:id="1704" w:author="正典 松浦" w:date="2023-12-19T20:15:00Z">
              <w:rPr>
                <w:rFonts w:ascii="ＭＳ 明朝" w:hAnsi="ＭＳ 明朝"/>
                <w:szCs w:val="22"/>
              </w:rPr>
            </w:rPrChange>
          </w:rPr>
          <w:fldChar w:fldCharType="separate"/>
        </w:r>
      </w:del>
      <w:del w:id="1705" w:author="正典 松浦" w:date="2023-12-15T16:47:00Z">
        <w:r w:rsidR="00D15B63" w:rsidRPr="00627849" w:rsidDel="001D0BC5">
          <w:rPr>
            <w:rFonts w:ascii="ＭＳ 明朝" w:hAnsi="ＭＳ 明朝"/>
            <w:noProof/>
            <w:szCs w:val="22"/>
            <w:rPrChange w:id="1706" w:author="正典 松浦" w:date="2023-12-19T20:15:00Z">
              <w:rPr>
                <w:rFonts w:ascii="ＭＳ 明朝" w:hAnsi="ＭＳ 明朝"/>
                <w:noProof/>
                <w:szCs w:val="22"/>
              </w:rPr>
            </w:rPrChange>
          </w:rPr>
          <w:delText>14</w:delText>
        </w:r>
      </w:del>
      <w:del w:id="1707" w:author="正典 松浦" w:date="2023-12-18T17:29:00Z">
        <w:r w:rsidRPr="00627849" w:rsidDel="00173F06">
          <w:rPr>
            <w:rFonts w:ascii="ＭＳ 明朝" w:hAnsi="ＭＳ 明朝"/>
            <w:szCs w:val="22"/>
            <w:rPrChange w:id="1708" w:author="正典 松浦" w:date="2023-12-19T20:15:00Z">
              <w:rPr>
                <w:rFonts w:ascii="ＭＳ 明朝" w:hAnsi="ＭＳ 明朝"/>
                <w:szCs w:val="22"/>
              </w:rPr>
            </w:rPrChange>
          </w:rPr>
          <w:fldChar w:fldCharType="end"/>
        </w:r>
        <w:bookmarkEnd w:id="1699"/>
        <w:r w:rsidRPr="00627849" w:rsidDel="00173F06">
          <w:rPr>
            <w:rFonts w:ascii="ＭＳ 明朝" w:hAnsi="ＭＳ 明朝" w:hint="eastAsia"/>
            <w:szCs w:val="22"/>
            <w:rPrChange w:id="1709" w:author="正典 松浦" w:date="2023-12-19T20:15:00Z">
              <w:rPr>
                <w:rFonts w:ascii="ＭＳ 明朝" w:hAnsi="ＭＳ 明朝" w:hint="eastAsia"/>
                <w:szCs w:val="22"/>
              </w:rPr>
            </w:rPrChange>
          </w:rPr>
          <w:delText xml:space="preserve">　スリナムからの輸入件数</w:delText>
        </w:r>
      </w:del>
    </w:p>
    <w:tbl>
      <w:tblPr>
        <w:tblW w:w="3595" w:type="dxa"/>
        <w:jc w:val="center"/>
        <w:tblCellMar>
          <w:left w:w="99" w:type="dxa"/>
          <w:right w:w="99" w:type="dxa"/>
        </w:tblCellMar>
        <w:tblLook w:val="04A0" w:firstRow="1" w:lastRow="0" w:firstColumn="1" w:lastColumn="0" w:noHBand="0" w:noVBand="1"/>
      </w:tblPr>
      <w:tblGrid>
        <w:gridCol w:w="2147"/>
        <w:gridCol w:w="1448"/>
      </w:tblGrid>
      <w:tr w:rsidR="00543103" w:rsidRPr="00627849" w:rsidDel="00173F06" w14:paraId="279FB24B" w14:textId="56FBEF0E" w:rsidTr="00F900AD">
        <w:trPr>
          <w:trHeight w:val="340"/>
          <w:jc w:val="center"/>
          <w:del w:id="1710" w:author="正典 松浦" w:date="2023-12-18T17:29:00Z"/>
        </w:trPr>
        <w:tc>
          <w:tcPr>
            <w:tcW w:w="2147" w:type="dxa"/>
            <w:tcBorders>
              <w:top w:val="single" w:sz="4" w:space="0" w:color="auto"/>
              <w:left w:val="nil"/>
              <w:bottom w:val="single" w:sz="4" w:space="0" w:color="auto"/>
              <w:right w:val="nil"/>
            </w:tcBorders>
            <w:shd w:val="clear" w:color="auto" w:fill="auto"/>
            <w:noWrap/>
            <w:vAlign w:val="center"/>
          </w:tcPr>
          <w:p w14:paraId="0B0377EE" w14:textId="05987FB5" w:rsidR="00543103" w:rsidRPr="00627849" w:rsidDel="00173F06" w:rsidRDefault="00543103" w:rsidP="00862B13">
            <w:pPr>
              <w:ind w:firstLine="220"/>
              <w:rPr>
                <w:del w:id="1711" w:author="正典 松浦" w:date="2023-12-18T17:29:00Z"/>
                <w:rFonts w:ascii="ＭＳ 明朝" w:hAnsi="ＭＳ 明朝"/>
                <w:color w:val="000000"/>
                <w:szCs w:val="22"/>
                <w:rPrChange w:id="1712" w:author="正典 松浦" w:date="2023-12-19T20:15:00Z">
                  <w:rPr>
                    <w:del w:id="1713" w:author="正典 松浦" w:date="2023-12-18T17:29:00Z"/>
                    <w:rFonts w:ascii="ＭＳ 明朝" w:hAnsi="ＭＳ 明朝"/>
                    <w:color w:val="000000"/>
                    <w:szCs w:val="22"/>
                  </w:rPr>
                </w:rPrChange>
              </w:rPr>
            </w:pPr>
            <w:del w:id="1714" w:author="正典 松浦" w:date="2023-12-18T17:29:00Z">
              <w:r w:rsidRPr="00627849" w:rsidDel="00173F06">
                <w:rPr>
                  <w:rFonts w:ascii="ＭＳ 明朝" w:hAnsi="ＭＳ 明朝" w:hint="eastAsia"/>
                  <w:color w:val="000000"/>
                  <w:szCs w:val="22"/>
                  <w:rPrChange w:id="1715" w:author="正典 松浦" w:date="2023-12-19T20:15:00Z">
                    <w:rPr>
                      <w:rFonts w:ascii="ＭＳ 明朝" w:hAnsi="ＭＳ 明朝" w:hint="eastAsia"/>
                      <w:color w:val="000000"/>
                      <w:szCs w:val="22"/>
                    </w:rPr>
                  </w:rPrChange>
                </w:rPr>
                <w:delText>和名</w:delText>
              </w:r>
            </w:del>
          </w:p>
        </w:tc>
        <w:tc>
          <w:tcPr>
            <w:tcW w:w="1448" w:type="dxa"/>
            <w:tcBorders>
              <w:top w:val="single" w:sz="4" w:space="0" w:color="auto"/>
              <w:left w:val="nil"/>
              <w:bottom w:val="single" w:sz="4" w:space="0" w:color="auto"/>
              <w:right w:val="nil"/>
            </w:tcBorders>
            <w:shd w:val="clear" w:color="auto" w:fill="auto"/>
            <w:noWrap/>
            <w:vAlign w:val="center"/>
          </w:tcPr>
          <w:p w14:paraId="1F1C9C2A" w14:textId="1C753195" w:rsidR="00543103" w:rsidRPr="00627849" w:rsidDel="00173F06" w:rsidRDefault="00543103" w:rsidP="00862B13">
            <w:pPr>
              <w:ind w:firstLine="220"/>
              <w:jc w:val="right"/>
              <w:rPr>
                <w:del w:id="1716" w:author="正典 松浦" w:date="2023-12-18T17:29:00Z"/>
                <w:rFonts w:ascii="ＭＳ 明朝" w:hAnsi="ＭＳ 明朝"/>
                <w:color w:val="000000"/>
                <w:szCs w:val="22"/>
                <w:rPrChange w:id="1717" w:author="正典 松浦" w:date="2023-12-19T20:15:00Z">
                  <w:rPr>
                    <w:del w:id="1718" w:author="正典 松浦" w:date="2023-12-18T17:29:00Z"/>
                    <w:rFonts w:ascii="ＭＳ 明朝" w:hAnsi="ＭＳ 明朝"/>
                    <w:color w:val="000000"/>
                    <w:szCs w:val="22"/>
                  </w:rPr>
                </w:rPrChange>
              </w:rPr>
            </w:pPr>
            <w:del w:id="1719" w:author="正典 松浦" w:date="2023-12-18T17:29:00Z">
              <w:r w:rsidRPr="00627849" w:rsidDel="00173F06">
                <w:rPr>
                  <w:rFonts w:ascii="ＭＳ 明朝" w:hAnsi="ＭＳ 明朝" w:hint="eastAsia"/>
                  <w:color w:val="000000"/>
                  <w:szCs w:val="22"/>
                  <w:rPrChange w:id="1720" w:author="正典 松浦" w:date="2023-12-19T20:15:00Z">
                    <w:rPr>
                      <w:rFonts w:ascii="ＭＳ 明朝" w:hAnsi="ＭＳ 明朝" w:hint="eastAsia"/>
                      <w:color w:val="000000"/>
                      <w:szCs w:val="22"/>
                    </w:rPr>
                  </w:rPrChange>
                </w:rPr>
                <w:delText>取引件数</w:delText>
              </w:r>
            </w:del>
          </w:p>
        </w:tc>
      </w:tr>
      <w:tr w:rsidR="00543103" w:rsidRPr="00627849" w:rsidDel="00173F06" w14:paraId="6D1D58F6" w14:textId="05FDDE7A" w:rsidTr="00F900AD">
        <w:trPr>
          <w:trHeight w:val="340"/>
          <w:jc w:val="center"/>
          <w:del w:id="1721" w:author="正典 松浦" w:date="2023-12-18T17:29:00Z"/>
        </w:trPr>
        <w:tc>
          <w:tcPr>
            <w:tcW w:w="2147" w:type="dxa"/>
            <w:tcBorders>
              <w:top w:val="single" w:sz="4" w:space="0" w:color="auto"/>
              <w:left w:val="nil"/>
              <w:bottom w:val="nil"/>
              <w:right w:val="nil"/>
            </w:tcBorders>
            <w:shd w:val="clear" w:color="auto" w:fill="auto"/>
            <w:noWrap/>
            <w:hideMark/>
          </w:tcPr>
          <w:p w14:paraId="3487B6EF" w14:textId="4341ECFA" w:rsidR="00543103" w:rsidRPr="00627849" w:rsidDel="00173F06" w:rsidRDefault="00A95D91" w:rsidP="00543103">
            <w:pPr>
              <w:ind w:firstLine="220"/>
              <w:rPr>
                <w:del w:id="1722" w:author="正典 松浦" w:date="2023-12-18T17:29:00Z"/>
                <w:rFonts w:ascii="ＭＳ 明朝" w:hAnsi="ＭＳ 明朝"/>
                <w:color w:val="000000"/>
                <w:szCs w:val="22"/>
                <w:rPrChange w:id="1723" w:author="正典 松浦" w:date="2023-12-19T20:15:00Z">
                  <w:rPr>
                    <w:del w:id="1724" w:author="正典 松浦" w:date="2023-12-18T17:29:00Z"/>
                    <w:rFonts w:ascii="ＭＳ 明朝" w:hAnsi="ＭＳ 明朝"/>
                    <w:color w:val="000000"/>
                    <w:szCs w:val="22"/>
                  </w:rPr>
                </w:rPrChange>
              </w:rPr>
            </w:pPr>
            <w:del w:id="1725" w:author="正典 松浦" w:date="2023-12-18T17:29:00Z">
              <w:r w:rsidRPr="00627849" w:rsidDel="00173F06">
                <w:rPr>
                  <w:rFonts w:ascii="ＭＳ 明朝" w:hAnsi="ＭＳ 明朝" w:hint="eastAsia"/>
                  <w:szCs w:val="22"/>
                  <w:rPrChange w:id="1726" w:author="正典 松浦" w:date="2023-12-19T20:15:00Z">
                    <w:rPr>
                      <w:rFonts w:ascii="ＭＳ 明朝" w:hAnsi="ＭＳ 明朝" w:hint="eastAsia"/>
                      <w:szCs w:val="22"/>
                    </w:rPr>
                  </w:rPrChange>
                </w:rPr>
                <w:delText>インコ科</w:delText>
              </w:r>
            </w:del>
          </w:p>
        </w:tc>
        <w:tc>
          <w:tcPr>
            <w:tcW w:w="1448" w:type="dxa"/>
            <w:tcBorders>
              <w:top w:val="single" w:sz="4" w:space="0" w:color="auto"/>
              <w:left w:val="nil"/>
              <w:bottom w:val="nil"/>
              <w:right w:val="nil"/>
            </w:tcBorders>
            <w:shd w:val="clear" w:color="auto" w:fill="auto"/>
            <w:noWrap/>
            <w:vAlign w:val="center"/>
            <w:hideMark/>
          </w:tcPr>
          <w:p w14:paraId="5581BC30" w14:textId="03203780" w:rsidR="00543103" w:rsidRPr="00627849" w:rsidDel="00173F06" w:rsidRDefault="006604E1" w:rsidP="00543103">
            <w:pPr>
              <w:ind w:firstLine="220"/>
              <w:jc w:val="right"/>
              <w:rPr>
                <w:del w:id="1727" w:author="正典 松浦" w:date="2023-12-18T17:29:00Z"/>
                <w:rFonts w:ascii="ＭＳ 明朝" w:hAnsi="ＭＳ 明朝"/>
                <w:color w:val="000000"/>
                <w:szCs w:val="22"/>
                <w:rPrChange w:id="1728" w:author="正典 松浦" w:date="2023-12-19T20:15:00Z">
                  <w:rPr>
                    <w:del w:id="1729" w:author="正典 松浦" w:date="2023-12-18T17:29:00Z"/>
                    <w:rFonts w:ascii="ＭＳ 明朝" w:hAnsi="ＭＳ 明朝"/>
                    <w:color w:val="000000"/>
                    <w:szCs w:val="22"/>
                  </w:rPr>
                </w:rPrChange>
              </w:rPr>
            </w:pPr>
            <w:del w:id="1730" w:author="正典 松浦" w:date="2023-12-18T17:29:00Z">
              <w:r w:rsidRPr="00627849" w:rsidDel="00173F06">
                <w:rPr>
                  <w:rFonts w:ascii="ＭＳ 明朝" w:hAnsi="ＭＳ 明朝"/>
                  <w:szCs w:val="22"/>
                  <w:rPrChange w:id="1731" w:author="正典 松浦" w:date="2023-12-19T20:15:00Z">
                    <w:rPr>
                      <w:rFonts w:ascii="ＭＳ 明朝" w:hAnsi="ＭＳ 明朝"/>
                      <w:szCs w:val="22"/>
                    </w:rPr>
                  </w:rPrChange>
                </w:rPr>
                <w:delText>86</w:delText>
              </w:r>
            </w:del>
          </w:p>
        </w:tc>
      </w:tr>
      <w:tr w:rsidR="00543103" w:rsidRPr="00627849" w:rsidDel="00173F06" w14:paraId="7A8BFF58" w14:textId="5013ED70" w:rsidTr="00F900AD">
        <w:trPr>
          <w:trHeight w:val="340"/>
          <w:jc w:val="center"/>
          <w:del w:id="1732" w:author="正典 松浦" w:date="2023-12-18T17:29:00Z"/>
        </w:trPr>
        <w:tc>
          <w:tcPr>
            <w:tcW w:w="2147" w:type="dxa"/>
            <w:tcBorders>
              <w:top w:val="nil"/>
              <w:left w:val="nil"/>
              <w:bottom w:val="nil"/>
              <w:right w:val="nil"/>
            </w:tcBorders>
            <w:shd w:val="clear" w:color="auto" w:fill="auto"/>
            <w:noWrap/>
            <w:hideMark/>
          </w:tcPr>
          <w:p w14:paraId="19EABD85" w14:textId="683C3CF9" w:rsidR="00543103" w:rsidRPr="00627849" w:rsidDel="00173F06" w:rsidRDefault="003A256F" w:rsidP="00543103">
            <w:pPr>
              <w:ind w:firstLine="220"/>
              <w:rPr>
                <w:del w:id="1733" w:author="正典 松浦" w:date="2023-12-18T17:29:00Z"/>
                <w:rFonts w:ascii="ＭＳ 明朝" w:hAnsi="ＭＳ 明朝"/>
                <w:color w:val="000000"/>
                <w:szCs w:val="22"/>
                <w:rPrChange w:id="1734" w:author="正典 松浦" w:date="2023-12-19T20:15:00Z">
                  <w:rPr>
                    <w:del w:id="1735" w:author="正典 松浦" w:date="2023-12-18T17:29:00Z"/>
                    <w:rFonts w:ascii="ＭＳ 明朝" w:hAnsi="ＭＳ 明朝"/>
                    <w:color w:val="000000"/>
                    <w:szCs w:val="22"/>
                  </w:rPr>
                </w:rPrChange>
              </w:rPr>
            </w:pPr>
            <w:del w:id="1736" w:author="正典 松浦" w:date="2023-12-18T17:29:00Z">
              <w:r w:rsidRPr="00627849" w:rsidDel="00173F06">
                <w:rPr>
                  <w:rFonts w:ascii="ＭＳ 明朝" w:hAnsi="ＭＳ 明朝" w:hint="eastAsia"/>
                  <w:szCs w:val="22"/>
                  <w:rPrChange w:id="1737" w:author="正典 松浦" w:date="2023-12-19T20:15:00Z">
                    <w:rPr>
                      <w:rFonts w:ascii="ＭＳ 明朝" w:hAnsi="ＭＳ 明朝" w:hint="eastAsia"/>
                      <w:szCs w:val="22"/>
                    </w:rPr>
                  </w:rPrChange>
                </w:rPr>
                <w:delText>オオハシ</w:delText>
              </w:r>
              <w:r w:rsidR="00543103" w:rsidRPr="00627849" w:rsidDel="00173F06">
                <w:rPr>
                  <w:rFonts w:ascii="ＭＳ 明朝" w:hAnsi="ＭＳ 明朝" w:hint="eastAsia"/>
                  <w:szCs w:val="22"/>
                  <w:rPrChange w:id="1738" w:author="正典 松浦" w:date="2023-12-19T20:15:00Z">
                    <w:rPr>
                      <w:rFonts w:ascii="ＭＳ 明朝" w:hAnsi="ＭＳ 明朝" w:hint="eastAsia"/>
                      <w:szCs w:val="22"/>
                    </w:rPr>
                  </w:rPrChange>
                </w:rPr>
                <w:delText>科</w:delText>
              </w:r>
            </w:del>
          </w:p>
        </w:tc>
        <w:tc>
          <w:tcPr>
            <w:tcW w:w="1448" w:type="dxa"/>
            <w:tcBorders>
              <w:top w:val="nil"/>
              <w:left w:val="nil"/>
              <w:bottom w:val="nil"/>
              <w:right w:val="nil"/>
            </w:tcBorders>
            <w:shd w:val="clear" w:color="auto" w:fill="auto"/>
            <w:noWrap/>
            <w:vAlign w:val="center"/>
            <w:hideMark/>
          </w:tcPr>
          <w:p w14:paraId="5D755D5F" w14:textId="02DF6AE1" w:rsidR="00543103" w:rsidRPr="00627849" w:rsidDel="00173F06" w:rsidRDefault="006604E1" w:rsidP="00543103">
            <w:pPr>
              <w:ind w:firstLine="220"/>
              <w:jc w:val="right"/>
              <w:rPr>
                <w:del w:id="1739" w:author="正典 松浦" w:date="2023-12-18T17:29:00Z"/>
                <w:rFonts w:ascii="ＭＳ 明朝" w:hAnsi="ＭＳ 明朝"/>
                <w:color w:val="000000"/>
                <w:szCs w:val="22"/>
                <w:rPrChange w:id="1740" w:author="正典 松浦" w:date="2023-12-19T20:15:00Z">
                  <w:rPr>
                    <w:del w:id="1741" w:author="正典 松浦" w:date="2023-12-18T17:29:00Z"/>
                    <w:rFonts w:ascii="ＭＳ 明朝" w:hAnsi="ＭＳ 明朝"/>
                    <w:color w:val="000000"/>
                    <w:szCs w:val="22"/>
                  </w:rPr>
                </w:rPrChange>
              </w:rPr>
            </w:pPr>
            <w:del w:id="1742" w:author="正典 松浦" w:date="2023-12-18T17:29:00Z">
              <w:r w:rsidRPr="00627849" w:rsidDel="00173F06">
                <w:rPr>
                  <w:rFonts w:ascii="ＭＳ 明朝" w:hAnsi="ＭＳ 明朝"/>
                  <w:szCs w:val="22"/>
                  <w:rPrChange w:id="1743" w:author="正典 松浦" w:date="2023-12-19T20:15:00Z">
                    <w:rPr>
                      <w:rFonts w:ascii="ＭＳ 明朝" w:hAnsi="ＭＳ 明朝"/>
                      <w:szCs w:val="22"/>
                    </w:rPr>
                  </w:rPrChange>
                </w:rPr>
                <w:delText>21</w:delText>
              </w:r>
            </w:del>
          </w:p>
        </w:tc>
      </w:tr>
      <w:tr w:rsidR="00543103" w:rsidRPr="00627849" w:rsidDel="00173F06" w14:paraId="50E18ECF" w14:textId="2435695D" w:rsidTr="00F900AD">
        <w:trPr>
          <w:trHeight w:val="340"/>
          <w:jc w:val="center"/>
          <w:del w:id="1744" w:author="正典 松浦" w:date="2023-12-18T17:29:00Z"/>
        </w:trPr>
        <w:tc>
          <w:tcPr>
            <w:tcW w:w="2147" w:type="dxa"/>
            <w:tcBorders>
              <w:top w:val="nil"/>
              <w:left w:val="nil"/>
              <w:bottom w:val="nil"/>
              <w:right w:val="nil"/>
            </w:tcBorders>
            <w:shd w:val="clear" w:color="auto" w:fill="auto"/>
            <w:noWrap/>
            <w:hideMark/>
          </w:tcPr>
          <w:p w14:paraId="67CFBA25" w14:textId="1D903E95" w:rsidR="00543103" w:rsidRPr="00627849" w:rsidDel="00173F06" w:rsidRDefault="00390B62" w:rsidP="00543103">
            <w:pPr>
              <w:ind w:firstLine="220"/>
              <w:rPr>
                <w:del w:id="1745" w:author="正典 松浦" w:date="2023-12-18T17:29:00Z"/>
                <w:rFonts w:ascii="ＭＳ 明朝" w:hAnsi="ＭＳ 明朝"/>
                <w:szCs w:val="22"/>
                <w:rPrChange w:id="1746" w:author="正典 松浦" w:date="2023-12-19T20:15:00Z">
                  <w:rPr>
                    <w:del w:id="1747" w:author="正典 松浦" w:date="2023-12-18T17:29:00Z"/>
                    <w:rFonts w:ascii="ＭＳ 明朝" w:hAnsi="ＭＳ 明朝"/>
                    <w:szCs w:val="22"/>
                  </w:rPr>
                </w:rPrChange>
              </w:rPr>
            </w:pPr>
            <w:del w:id="1748" w:author="正典 松浦" w:date="2023-12-18T17:29:00Z">
              <w:r w:rsidRPr="00627849" w:rsidDel="00173F06">
                <w:rPr>
                  <w:rFonts w:ascii="ＭＳ 明朝" w:hAnsi="ＭＳ 明朝" w:hint="eastAsia"/>
                  <w:szCs w:val="22"/>
                  <w:rPrChange w:id="1749" w:author="正典 松浦" w:date="2023-12-19T20:15:00Z">
                    <w:rPr>
                      <w:rFonts w:ascii="ＭＳ 明朝" w:hAnsi="ＭＳ 明朝" w:hint="eastAsia"/>
                      <w:szCs w:val="22"/>
                    </w:rPr>
                  </w:rPrChange>
                </w:rPr>
                <w:delText>オマキザル</w:delText>
              </w:r>
              <w:r w:rsidR="00543103" w:rsidRPr="00627849" w:rsidDel="00173F06">
                <w:rPr>
                  <w:rFonts w:ascii="ＭＳ 明朝" w:hAnsi="ＭＳ 明朝" w:hint="eastAsia"/>
                  <w:szCs w:val="22"/>
                  <w:rPrChange w:id="1750" w:author="正典 松浦" w:date="2023-12-19T20:15:00Z">
                    <w:rPr>
                      <w:rFonts w:ascii="ＭＳ 明朝" w:hAnsi="ＭＳ 明朝" w:hint="eastAsia"/>
                      <w:szCs w:val="22"/>
                    </w:rPr>
                  </w:rPrChange>
                </w:rPr>
                <w:delText>科</w:delText>
              </w:r>
            </w:del>
          </w:p>
        </w:tc>
        <w:tc>
          <w:tcPr>
            <w:tcW w:w="1448" w:type="dxa"/>
            <w:tcBorders>
              <w:top w:val="nil"/>
              <w:left w:val="nil"/>
              <w:bottom w:val="nil"/>
              <w:right w:val="nil"/>
            </w:tcBorders>
            <w:shd w:val="clear" w:color="auto" w:fill="auto"/>
            <w:noWrap/>
            <w:vAlign w:val="center"/>
            <w:hideMark/>
          </w:tcPr>
          <w:p w14:paraId="2724FBEE" w14:textId="221BEBE5" w:rsidR="00543103" w:rsidRPr="00627849" w:rsidDel="00173F06" w:rsidRDefault="006604E1" w:rsidP="00543103">
            <w:pPr>
              <w:ind w:firstLine="220"/>
              <w:jc w:val="right"/>
              <w:rPr>
                <w:del w:id="1751" w:author="正典 松浦" w:date="2023-12-18T17:29:00Z"/>
                <w:rFonts w:ascii="ＭＳ 明朝" w:hAnsi="ＭＳ 明朝"/>
                <w:color w:val="000000"/>
                <w:szCs w:val="22"/>
                <w:rPrChange w:id="1752" w:author="正典 松浦" w:date="2023-12-19T20:15:00Z">
                  <w:rPr>
                    <w:del w:id="1753" w:author="正典 松浦" w:date="2023-12-18T17:29:00Z"/>
                    <w:rFonts w:ascii="ＭＳ 明朝" w:hAnsi="ＭＳ 明朝"/>
                    <w:color w:val="000000"/>
                    <w:szCs w:val="22"/>
                  </w:rPr>
                </w:rPrChange>
              </w:rPr>
            </w:pPr>
            <w:del w:id="1754" w:author="正典 松浦" w:date="2023-12-18T17:29:00Z">
              <w:r w:rsidRPr="00627849" w:rsidDel="00173F06">
                <w:rPr>
                  <w:rFonts w:ascii="ＭＳ 明朝" w:hAnsi="ＭＳ 明朝"/>
                  <w:szCs w:val="22"/>
                  <w:rPrChange w:id="1755" w:author="正典 松浦" w:date="2023-12-19T20:15:00Z">
                    <w:rPr>
                      <w:rFonts w:ascii="ＭＳ 明朝" w:hAnsi="ＭＳ 明朝"/>
                      <w:szCs w:val="22"/>
                    </w:rPr>
                  </w:rPrChange>
                </w:rPr>
                <w:delText>5</w:delText>
              </w:r>
            </w:del>
          </w:p>
        </w:tc>
      </w:tr>
      <w:tr w:rsidR="00543103" w:rsidRPr="00627849" w:rsidDel="00173F06" w14:paraId="5CF45181" w14:textId="4D403554" w:rsidTr="00F900AD">
        <w:trPr>
          <w:trHeight w:val="340"/>
          <w:jc w:val="center"/>
          <w:del w:id="1756" w:author="正典 松浦" w:date="2023-12-18T17:29:00Z"/>
        </w:trPr>
        <w:tc>
          <w:tcPr>
            <w:tcW w:w="2147" w:type="dxa"/>
            <w:tcBorders>
              <w:top w:val="nil"/>
              <w:left w:val="nil"/>
              <w:right w:val="nil"/>
            </w:tcBorders>
            <w:shd w:val="clear" w:color="auto" w:fill="auto"/>
            <w:noWrap/>
            <w:hideMark/>
          </w:tcPr>
          <w:p w14:paraId="783081A0" w14:textId="75A46A58" w:rsidR="00543103" w:rsidRPr="00627849" w:rsidDel="00173F06" w:rsidRDefault="00A4020C" w:rsidP="00543103">
            <w:pPr>
              <w:ind w:firstLine="220"/>
              <w:rPr>
                <w:del w:id="1757" w:author="正典 松浦" w:date="2023-12-18T17:29:00Z"/>
                <w:rFonts w:ascii="ＭＳ 明朝" w:hAnsi="ＭＳ 明朝"/>
                <w:color w:val="000000"/>
                <w:szCs w:val="22"/>
                <w:rPrChange w:id="1758" w:author="正典 松浦" w:date="2023-12-19T20:15:00Z">
                  <w:rPr>
                    <w:del w:id="1759" w:author="正典 松浦" w:date="2023-12-18T17:29:00Z"/>
                    <w:rFonts w:ascii="ＭＳ 明朝" w:hAnsi="ＭＳ 明朝"/>
                    <w:color w:val="000000"/>
                    <w:szCs w:val="22"/>
                  </w:rPr>
                </w:rPrChange>
              </w:rPr>
            </w:pPr>
            <w:del w:id="1760" w:author="正典 松浦" w:date="2023-12-18T17:29:00Z">
              <w:r w:rsidRPr="00627849" w:rsidDel="00173F06">
                <w:rPr>
                  <w:rFonts w:ascii="ＭＳ 明朝" w:hAnsi="ＭＳ 明朝" w:hint="eastAsia"/>
                  <w:szCs w:val="22"/>
                  <w:rPrChange w:id="1761" w:author="正典 松浦" w:date="2023-12-19T20:15:00Z">
                    <w:rPr>
                      <w:rFonts w:ascii="ＭＳ 明朝" w:hAnsi="ＭＳ 明朝" w:hint="eastAsia"/>
                      <w:szCs w:val="22"/>
                    </w:rPr>
                  </w:rPrChange>
                </w:rPr>
                <w:delText>アリクイ</w:delText>
              </w:r>
              <w:r w:rsidR="00543103" w:rsidRPr="00627849" w:rsidDel="00173F06">
                <w:rPr>
                  <w:rFonts w:ascii="ＭＳ 明朝" w:hAnsi="ＭＳ 明朝" w:hint="eastAsia"/>
                  <w:szCs w:val="22"/>
                  <w:rPrChange w:id="1762" w:author="正典 松浦" w:date="2023-12-19T20:15:00Z">
                    <w:rPr>
                      <w:rFonts w:ascii="ＭＳ 明朝" w:hAnsi="ＭＳ 明朝" w:hint="eastAsia"/>
                      <w:szCs w:val="22"/>
                    </w:rPr>
                  </w:rPrChange>
                </w:rPr>
                <w:delText>科</w:delText>
              </w:r>
              <w:r w:rsidR="00543103" w:rsidRPr="00627849" w:rsidDel="00173F06">
                <w:rPr>
                  <w:rFonts w:ascii="ＭＳ 明朝" w:hAnsi="ＭＳ 明朝"/>
                  <w:szCs w:val="22"/>
                  <w:rPrChange w:id="1763" w:author="正典 松浦" w:date="2023-12-19T20:15:00Z">
                    <w:rPr>
                      <w:rFonts w:ascii="ＭＳ 明朝" w:hAnsi="ＭＳ 明朝"/>
                      <w:szCs w:val="22"/>
                    </w:rPr>
                  </w:rPrChange>
                </w:rPr>
                <w:delText xml:space="preserve"> </w:delText>
              </w:r>
            </w:del>
          </w:p>
        </w:tc>
        <w:tc>
          <w:tcPr>
            <w:tcW w:w="1448" w:type="dxa"/>
            <w:tcBorders>
              <w:top w:val="nil"/>
              <w:left w:val="nil"/>
              <w:right w:val="nil"/>
            </w:tcBorders>
            <w:shd w:val="clear" w:color="auto" w:fill="auto"/>
            <w:noWrap/>
            <w:vAlign w:val="center"/>
            <w:hideMark/>
          </w:tcPr>
          <w:p w14:paraId="77E9BC93" w14:textId="2C04BFD6" w:rsidR="00543103" w:rsidRPr="00627849" w:rsidDel="00173F06" w:rsidRDefault="006604E1" w:rsidP="00543103">
            <w:pPr>
              <w:ind w:firstLine="220"/>
              <w:jc w:val="right"/>
              <w:rPr>
                <w:del w:id="1764" w:author="正典 松浦" w:date="2023-12-18T17:29:00Z"/>
                <w:rFonts w:ascii="ＭＳ 明朝" w:hAnsi="ＭＳ 明朝"/>
                <w:color w:val="000000"/>
                <w:szCs w:val="22"/>
                <w:rPrChange w:id="1765" w:author="正典 松浦" w:date="2023-12-19T20:15:00Z">
                  <w:rPr>
                    <w:del w:id="1766" w:author="正典 松浦" w:date="2023-12-18T17:29:00Z"/>
                    <w:rFonts w:ascii="ＭＳ 明朝" w:hAnsi="ＭＳ 明朝"/>
                    <w:color w:val="000000"/>
                    <w:szCs w:val="22"/>
                  </w:rPr>
                </w:rPrChange>
              </w:rPr>
            </w:pPr>
            <w:del w:id="1767" w:author="正典 松浦" w:date="2023-12-18T17:29:00Z">
              <w:r w:rsidRPr="00627849" w:rsidDel="00173F06">
                <w:rPr>
                  <w:rFonts w:ascii="ＭＳ 明朝" w:hAnsi="ＭＳ 明朝"/>
                  <w:szCs w:val="22"/>
                  <w:rPrChange w:id="1768" w:author="正典 松浦" w:date="2023-12-19T20:15:00Z">
                    <w:rPr>
                      <w:rFonts w:ascii="ＭＳ 明朝" w:hAnsi="ＭＳ 明朝"/>
                      <w:szCs w:val="22"/>
                    </w:rPr>
                  </w:rPrChange>
                </w:rPr>
                <w:delText>5</w:delText>
              </w:r>
            </w:del>
          </w:p>
        </w:tc>
      </w:tr>
      <w:tr w:rsidR="00543103" w:rsidRPr="00627849" w:rsidDel="00173F06" w14:paraId="46F299D7" w14:textId="00119091" w:rsidTr="00F900AD">
        <w:trPr>
          <w:trHeight w:val="340"/>
          <w:jc w:val="center"/>
          <w:del w:id="1769" w:author="正典 松浦" w:date="2023-12-18T17:29:00Z"/>
        </w:trPr>
        <w:tc>
          <w:tcPr>
            <w:tcW w:w="2147" w:type="dxa"/>
            <w:tcBorders>
              <w:top w:val="nil"/>
              <w:left w:val="nil"/>
              <w:bottom w:val="single" w:sz="4" w:space="0" w:color="auto"/>
              <w:right w:val="nil"/>
            </w:tcBorders>
            <w:shd w:val="clear" w:color="auto" w:fill="auto"/>
            <w:noWrap/>
            <w:hideMark/>
          </w:tcPr>
          <w:p w14:paraId="23E7B6AE" w14:textId="7F2C982D" w:rsidR="00543103" w:rsidRPr="00627849" w:rsidDel="00173F06" w:rsidRDefault="00380018" w:rsidP="00862B13">
            <w:pPr>
              <w:ind w:firstLine="220"/>
              <w:rPr>
                <w:del w:id="1770" w:author="正典 松浦" w:date="2023-12-18T17:29:00Z"/>
                <w:rFonts w:ascii="ＭＳ 明朝" w:hAnsi="ＭＳ 明朝"/>
                <w:color w:val="000000"/>
                <w:szCs w:val="22"/>
                <w:rPrChange w:id="1771" w:author="正典 松浦" w:date="2023-12-19T20:15:00Z">
                  <w:rPr>
                    <w:del w:id="1772" w:author="正典 松浦" w:date="2023-12-18T17:29:00Z"/>
                    <w:rFonts w:ascii="ＭＳ 明朝" w:hAnsi="ＭＳ 明朝"/>
                    <w:color w:val="000000"/>
                    <w:szCs w:val="22"/>
                  </w:rPr>
                </w:rPrChange>
              </w:rPr>
            </w:pPr>
            <w:del w:id="1773" w:author="正典 松浦" w:date="2023-12-18T17:29:00Z">
              <w:r w:rsidRPr="00627849" w:rsidDel="00173F06">
                <w:rPr>
                  <w:rFonts w:ascii="ＭＳ 明朝" w:hAnsi="ＭＳ 明朝" w:hint="eastAsia"/>
                  <w:szCs w:val="22"/>
                  <w:rPrChange w:id="1774" w:author="正典 松浦" w:date="2023-12-19T20:15:00Z">
                    <w:rPr>
                      <w:rFonts w:ascii="ＭＳ 明朝" w:hAnsi="ＭＳ 明朝" w:hint="eastAsia"/>
                      <w:szCs w:val="22"/>
                    </w:rPr>
                  </w:rPrChange>
                </w:rPr>
                <w:delText>リクガメ</w:delText>
              </w:r>
              <w:r w:rsidR="00543103" w:rsidRPr="00627849" w:rsidDel="00173F06">
                <w:rPr>
                  <w:rFonts w:ascii="ＭＳ 明朝" w:hAnsi="ＭＳ 明朝" w:hint="eastAsia"/>
                  <w:szCs w:val="22"/>
                  <w:rPrChange w:id="1775" w:author="正典 松浦" w:date="2023-12-19T20:15:00Z">
                    <w:rPr>
                      <w:rFonts w:ascii="ＭＳ 明朝" w:hAnsi="ＭＳ 明朝" w:hint="eastAsia"/>
                      <w:szCs w:val="22"/>
                    </w:rPr>
                  </w:rPrChange>
                </w:rPr>
                <w:delText>科</w:delText>
              </w:r>
            </w:del>
          </w:p>
        </w:tc>
        <w:tc>
          <w:tcPr>
            <w:tcW w:w="1448" w:type="dxa"/>
            <w:tcBorders>
              <w:top w:val="nil"/>
              <w:left w:val="nil"/>
              <w:bottom w:val="single" w:sz="4" w:space="0" w:color="auto"/>
              <w:right w:val="nil"/>
            </w:tcBorders>
            <w:shd w:val="clear" w:color="auto" w:fill="auto"/>
            <w:noWrap/>
            <w:vAlign w:val="center"/>
            <w:hideMark/>
          </w:tcPr>
          <w:p w14:paraId="0B57EB82" w14:textId="0B420DA1" w:rsidR="00543103" w:rsidRPr="00627849" w:rsidDel="00173F06" w:rsidRDefault="006604E1" w:rsidP="00862B13">
            <w:pPr>
              <w:ind w:firstLine="220"/>
              <w:jc w:val="right"/>
              <w:rPr>
                <w:del w:id="1776" w:author="正典 松浦" w:date="2023-12-18T17:29:00Z"/>
                <w:rFonts w:ascii="ＭＳ 明朝" w:hAnsi="ＭＳ 明朝"/>
                <w:color w:val="000000"/>
                <w:szCs w:val="22"/>
                <w:rPrChange w:id="1777" w:author="正典 松浦" w:date="2023-12-19T20:15:00Z">
                  <w:rPr>
                    <w:del w:id="1778" w:author="正典 松浦" w:date="2023-12-18T17:29:00Z"/>
                    <w:rFonts w:ascii="ＭＳ 明朝" w:hAnsi="ＭＳ 明朝"/>
                    <w:color w:val="000000"/>
                    <w:szCs w:val="22"/>
                  </w:rPr>
                </w:rPrChange>
              </w:rPr>
            </w:pPr>
            <w:del w:id="1779" w:author="正典 松浦" w:date="2023-12-18T17:29:00Z">
              <w:r w:rsidRPr="00627849" w:rsidDel="00173F06">
                <w:rPr>
                  <w:rFonts w:ascii="ＭＳ 明朝" w:hAnsi="ＭＳ 明朝" w:hint="eastAsia"/>
                  <w:color w:val="000000"/>
                  <w:szCs w:val="22"/>
                  <w:rPrChange w:id="1780" w:author="正典 松浦" w:date="2023-12-19T20:15:00Z">
                    <w:rPr>
                      <w:rFonts w:ascii="ＭＳ 明朝" w:hAnsi="ＭＳ 明朝" w:hint="eastAsia"/>
                      <w:color w:val="000000"/>
                      <w:szCs w:val="22"/>
                    </w:rPr>
                  </w:rPrChange>
                </w:rPr>
                <w:delText>2</w:delText>
              </w:r>
            </w:del>
          </w:p>
        </w:tc>
      </w:tr>
    </w:tbl>
    <w:p w14:paraId="01BB56F4" w14:textId="3CE3AB32" w:rsidR="00543103" w:rsidRPr="00627849" w:rsidDel="00173F06" w:rsidRDefault="00543103" w:rsidP="00A26103">
      <w:pPr>
        <w:ind w:firstLine="220"/>
        <w:rPr>
          <w:del w:id="1781" w:author="正典 松浦" w:date="2023-12-18T17:29:00Z"/>
          <w:rFonts w:ascii="ＭＳ 明朝" w:hAnsi="ＭＳ 明朝"/>
          <w:szCs w:val="22"/>
          <w:rPrChange w:id="1782" w:author="正典 松浦" w:date="2023-12-19T20:15:00Z">
            <w:rPr>
              <w:del w:id="1783" w:author="正典 松浦" w:date="2023-12-18T17:29:00Z"/>
              <w:rFonts w:ascii="ＭＳ 明朝" w:hAnsi="ＭＳ 明朝"/>
              <w:szCs w:val="22"/>
            </w:rPr>
          </w:rPrChange>
        </w:rPr>
      </w:pPr>
    </w:p>
    <w:p w14:paraId="3955DBA4" w14:textId="6E8A0BCB" w:rsidR="00FE7D05" w:rsidRPr="00627849" w:rsidDel="00173F06" w:rsidRDefault="00FE7D05" w:rsidP="00A26103">
      <w:pPr>
        <w:ind w:firstLine="220"/>
        <w:rPr>
          <w:del w:id="1784" w:author="正典 松浦" w:date="2023-12-18T17:29:00Z"/>
          <w:rFonts w:ascii="ＭＳ 明朝" w:hAnsi="ＭＳ 明朝"/>
          <w:szCs w:val="22"/>
          <w:rPrChange w:id="1785" w:author="正典 松浦" w:date="2023-12-19T20:15:00Z">
            <w:rPr>
              <w:del w:id="1786" w:author="正典 松浦" w:date="2023-12-18T17:29:00Z"/>
              <w:rFonts w:ascii="ＭＳ 明朝" w:hAnsi="ＭＳ 明朝"/>
              <w:szCs w:val="22"/>
            </w:rPr>
          </w:rPrChange>
        </w:rPr>
      </w:pPr>
      <w:del w:id="1787" w:author="正典 松浦" w:date="2023-12-18T17:29:00Z">
        <w:r w:rsidRPr="00627849" w:rsidDel="00173F06">
          <w:rPr>
            <w:rFonts w:ascii="ＭＳ 明朝" w:hAnsi="ＭＳ 明朝" w:hint="eastAsia"/>
            <w:szCs w:val="22"/>
            <w:rPrChange w:id="1788" w:author="正典 松浦" w:date="2023-12-19T20:15:00Z">
              <w:rPr>
                <w:rFonts w:ascii="ＭＳ 明朝" w:hAnsi="ＭＳ 明朝" w:hint="eastAsia"/>
                <w:szCs w:val="22"/>
              </w:rPr>
            </w:rPrChange>
          </w:rPr>
          <w:delText>中国は取引国ごとに輸入品目が大幅に違うことがわかる。</w:delText>
        </w:r>
      </w:del>
    </w:p>
    <w:p w14:paraId="366D2BD8" w14:textId="319E2CA7" w:rsidR="007D305B" w:rsidRPr="00080174" w:rsidRDefault="007D305B" w:rsidP="00317B18">
      <w:pPr>
        <w:pStyle w:val="2"/>
        <w:numPr>
          <w:ilvl w:val="0"/>
          <w:numId w:val="4"/>
        </w:numPr>
        <w:ind w:firstLine="220"/>
        <w:rPr>
          <w:rFonts w:ascii="ＭＳ 明朝" w:eastAsia="ＭＳ 明朝" w:hAnsi="ＭＳ 明朝"/>
          <w:szCs w:val="22"/>
        </w:rPr>
      </w:pPr>
      <w:r w:rsidRPr="00080174">
        <w:rPr>
          <w:rFonts w:ascii="ＭＳ 明朝" w:eastAsia="ＭＳ 明朝" w:hAnsi="ＭＳ 明朝" w:hint="eastAsia"/>
          <w:szCs w:val="22"/>
        </w:rPr>
        <w:t>タイの取引実態</w:t>
      </w:r>
    </w:p>
    <w:p w14:paraId="657B1D9A" w14:textId="64D2D863" w:rsidR="00145B34" w:rsidRPr="00080174" w:rsidRDefault="00145B34" w:rsidP="00145B34">
      <w:pPr>
        <w:ind w:firstLine="220"/>
        <w:rPr>
          <w:rFonts w:ascii="ＭＳ 明朝" w:hAnsi="ＭＳ 明朝" w:hint="eastAsia"/>
          <w:szCs w:val="22"/>
        </w:rPr>
      </w:pPr>
      <w:r w:rsidRPr="00080174">
        <w:rPr>
          <w:rFonts w:ascii="ＭＳ 明朝" w:hAnsi="ＭＳ 明朝"/>
          <w:szCs w:val="22"/>
        </w:rPr>
        <w:fldChar w:fldCharType="begin"/>
      </w:r>
      <w:r w:rsidRPr="00080174">
        <w:rPr>
          <w:rFonts w:ascii="ＭＳ 明朝" w:hAnsi="ＭＳ 明朝"/>
          <w:szCs w:val="22"/>
        </w:rPr>
        <w:instrText xml:space="preserve"> REF _Ref149670821 \h </w:instrText>
      </w:r>
      <w:r w:rsidR="003402B5" w:rsidRPr="00080174">
        <w:rPr>
          <w:rFonts w:ascii="ＭＳ 明朝" w:hAnsi="ＭＳ 明朝"/>
          <w:szCs w:val="22"/>
        </w:rPr>
        <w:instrText xml:space="preserve"> \* MERGEFORMAT </w:instrText>
      </w:r>
      <w:r w:rsidRPr="00080174">
        <w:rPr>
          <w:rFonts w:ascii="ＭＳ 明朝" w:hAnsi="ＭＳ 明朝"/>
          <w:szCs w:val="22"/>
        </w:rPr>
      </w:r>
      <w:r w:rsidRPr="00080174">
        <w:rPr>
          <w:rFonts w:ascii="ＭＳ 明朝" w:hAnsi="ＭＳ 明朝"/>
          <w:szCs w:val="22"/>
        </w:rPr>
        <w:fldChar w:fldCharType="separate"/>
      </w:r>
      <w:r w:rsidR="00DA1F26" w:rsidRPr="00080174">
        <w:rPr>
          <w:rFonts w:ascii="ＭＳ 明朝" w:hAnsi="ＭＳ 明朝"/>
          <w:szCs w:val="22"/>
        </w:rPr>
        <w:t xml:space="preserve">図 </w:t>
      </w:r>
      <w:r w:rsidR="00DA1F26" w:rsidRPr="00080174">
        <w:rPr>
          <w:rFonts w:ascii="ＭＳ 明朝" w:hAnsi="ＭＳ 明朝"/>
          <w:noProof/>
          <w:szCs w:val="22"/>
        </w:rPr>
        <w:t>3</w:t>
      </w:r>
      <w:r w:rsidRPr="00080174">
        <w:rPr>
          <w:rFonts w:ascii="ＭＳ 明朝" w:hAnsi="ＭＳ 明朝"/>
          <w:szCs w:val="22"/>
        </w:rPr>
        <w:fldChar w:fldCharType="end"/>
      </w:r>
      <w:ins w:id="1789" w:author="正典 松浦" w:date="2023-12-19T19:37:00Z">
        <w:r w:rsidR="008D37A0" w:rsidRPr="00080174">
          <w:rPr>
            <w:rFonts w:ascii="ＭＳ 明朝" w:hAnsi="ＭＳ 明朝" w:hint="eastAsia"/>
            <w:szCs w:val="22"/>
          </w:rPr>
          <w:t>の左図</w:t>
        </w:r>
      </w:ins>
      <w:r w:rsidRPr="00080174">
        <w:rPr>
          <w:rFonts w:ascii="ＭＳ 明朝" w:hAnsi="ＭＳ 明朝" w:hint="eastAsia"/>
          <w:szCs w:val="22"/>
        </w:rPr>
        <w:t>は</w:t>
      </w:r>
      <w:commentRangeStart w:id="1790"/>
      <w:commentRangeStart w:id="1791"/>
      <w:r w:rsidRPr="00080174">
        <w:rPr>
          <w:rFonts w:ascii="ＭＳ 明朝" w:hAnsi="ＭＳ 明朝" w:hint="eastAsia"/>
          <w:szCs w:val="22"/>
        </w:rPr>
        <w:t>タイのワシントン条約登録野生動物の輸入件数</w:t>
      </w:r>
      <w:commentRangeEnd w:id="1790"/>
      <w:r w:rsidR="006C44BD" w:rsidRPr="00080174">
        <w:rPr>
          <w:rStyle w:val="af5"/>
          <w:rFonts w:ascii="ＭＳ 明朝" w:hAnsi="ＭＳ 明朝"/>
          <w:sz w:val="22"/>
          <w:szCs w:val="22"/>
        </w:rPr>
        <w:commentReference w:id="1790"/>
      </w:r>
      <w:commentRangeEnd w:id="1791"/>
      <w:r w:rsidR="00D16976" w:rsidRPr="00080174">
        <w:rPr>
          <w:rStyle w:val="af5"/>
          <w:rFonts w:ascii="ＭＳ 明朝" w:hAnsi="ＭＳ 明朝"/>
          <w:sz w:val="22"/>
          <w:szCs w:val="22"/>
        </w:rPr>
        <w:commentReference w:id="1791"/>
      </w:r>
      <w:r w:rsidRPr="00080174">
        <w:rPr>
          <w:rFonts w:ascii="ＭＳ 明朝" w:hAnsi="ＭＳ 明朝" w:hint="eastAsia"/>
          <w:szCs w:val="22"/>
        </w:rPr>
        <w:t>を示している。</w:t>
      </w:r>
      <w:ins w:id="1792" w:author="正典 松浦" w:date="2023-12-19T19:28:00Z">
        <w:r w:rsidR="00C02EBD" w:rsidRPr="00080174">
          <w:rPr>
            <w:rFonts w:ascii="ＭＳ 明朝" w:hAnsi="ＭＳ 明朝" w:hint="eastAsia"/>
            <w:szCs w:val="22"/>
          </w:rPr>
          <w:t>1</w:t>
        </w:r>
        <w:r w:rsidR="00C02EBD" w:rsidRPr="00080174">
          <w:rPr>
            <w:rFonts w:ascii="ＭＳ 明朝" w:hAnsi="ＭＳ 明朝"/>
            <w:szCs w:val="22"/>
          </w:rPr>
          <w:t>990</w:t>
        </w:r>
        <w:r w:rsidR="00C02EBD" w:rsidRPr="00080174">
          <w:rPr>
            <w:rFonts w:ascii="ＭＳ 明朝" w:hAnsi="ＭＳ 明朝" w:hint="eastAsia"/>
            <w:szCs w:val="22"/>
          </w:rPr>
          <w:t>年から毎年</w:t>
        </w:r>
      </w:ins>
      <w:ins w:id="1793" w:author="正典 松浦" w:date="2023-12-19T19:29:00Z">
        <w:r w:rsidR="00C02EBD" w:rsidRPr="00080174">
          <w:rPr>
            <w:rFonts w:ascii="ＭＳ 明朝" w:hAnsi="ＭＳ 明朝" w:hint="eastAsia"/>
            <w:szCs w:val="22"/>
          </w:rPr>
          <w:t>取引件数の</w:t>
        </w:r>
      </w:ins>
      <w:ins w:id="1794" w:author="正典 松浦" w:date="2023-12-19T19:35:00Z">
        <w:r w:rsidR="008129E3" w:rsidRPr="00080174">
          <w:rPr>
            <w:rFonts w:ascii="ＭＳ 明朝" w:hAnsi="ＭＳ 明朝" w:hint="eastAsia"/>
            <w:szCs w:val="22"/>
          </w:rPr>
          <w:t>上下</w:t>
        </w:r>
      </w:ins>
      <w:ins w:id="1795" w:author="正典 松浦" w:date="2023-12-19T19:28:00Z">
        <w:r w:rsidR="00C02EBD" w:rsidRPr="00080174">
          <w:rPr>
            <w:rFonts w:ascii="ＭＳ 明朝" w:hAnsi="ＭＳ 明朝" w:hint="eastAsia"/>
            <w:szCs w:val="22"/>
          </w:rPr>
          <w:t>変動は観察されるが、</w:t>
        </w:r>
      </w:ins>
      <w:ins w:id="1796" w:author="正典 松浦" w:date="2023-12-19T19:35:00Z">
        <w:r w:rsidR="008129E3" w:rsidRPr="00080174">
          <w:rPr>
            <w:rFonts w:ascii="ＭＳ 明朝" w:hAnsi="ＭＳ 明朝" w:hint="eastAsia"/>
            <w:szCs w:val="22"/>
          </w:rPr>
          <w:t>30年スパンで見ると</w:t>
        </w:r>
      </w:ins>
      <w:ins w:id="1797" w:author="正典 松浦" w:date="2023-12-19T19:36:00Z">
        <w:r w:rsidR="004B18C7" w:rsidRPr="00080174">
          <w:rPr>
            <w:rFonts w:ascii="ＭＳ 明朝" w:hAnsi="ＭＳ 明朝" w:hint="eastAsia"/>
            <w:szCs w:val="22"/>
          </w:rPr>
          <w:t>取引件数は</w:t>
        </w:r>
      </w:ins>
      <w:ins w:id="1798" w:author="正典 松浦" w:date="2023-12-19T19:35:00Z">
        <w:r w:rsidR="008129E3" w:rsidRPr="00080174">
          <w:rPr>
            <w:rFonts w:ascii="ＭＳ 明朝" w:hAnsi="ＭＳ 明朝" w:hint="eastAsia"/>
            <w:szCs w:val="22"/>
          </w:rPr>
          <w:t>増加傾向である。</w:t>
        </w:r>
      </w:ins>
      <w:ins w:id="1799" w:author="正典 松浦" w:date="2023-12-19T19:36:00Z">
        <w:r w:rsidR="004536E8" w:rsidRPr="00080174">
          <w:rPr>
            <w:rFonts w:ascii="ＭＳ 明朝" w:hAnsi="ＭＳ 明朝" w:hint="eastAsia"/>
            <w:szCs w:val="22"/>
          </w:rPr>
          <w:t>また、</w:t>
        </w:r>
        <w:r w:rsidR="004536E8" w:rsidRPr="00080174">
          <w:rPr>
            <w:rFonts w:ascii="ＭＳ 明朝" w:hAnsi="ＭＳ 明朝"/>
            <w:szCs w:val="22"/>
          </w:rPr>
          <w:fldChar w:fldCharType="begin"/>
        </w:r>
        <w:r w:rsidR="004536E8" w:rsidRPr="00080174">
          <w:rPr>
            <w:rFonts w:ascii="ＭＳ 明朝" w:hAnsi="ＭＳ 明朝"/>
            <w:szCs w:val="22"/>
          </w:rPr>
          <w:instrText xml:space="preserve"> </w:instrText>
        </w:r>
        <w:r w:rsidR="004536E8" w:rsidRPr="00080174">
          <w:rPr>
            <w:rFonts w:ascii="ＭＳ 明朝" w:hAnsi="ＭＳ 明朝" w:hint="eastAsia"/>
            <w:szCs w:val="22"/>
          </w:rPr>
          <w:instrText>REF _Ref149670821 \h</w:instrText>
        </w:r>
        <w:r w:rsidR="004536E8" w:rsidRPr="00080174">
          <w:rPr>
            <w:rFonts w:ascii="ＭＳ 明朝" w:hAnsi="ＭＳ 明朝"/>
            <w:szCs w:val="22"/>
          </w:rPr>
          <w:instrText xml:space="preserve"> </w:instrText>
        </w:r>
        <w:r w:rsidR="004536E8" w:rsidRPr="00080174">
          <w:rPr>
            <w:rFonts w:ascii="ＭＳ 明朝" w:hAnsi="ＭＳ 明朝"/>
            <w:szCs w:val="22"/>
          </w:rPr>
        </w:r>
      </w:ins>
      <w:r w:rsidR="00627849">
        <w:rPr>
          <w:rFonts w:ascii="ＭＳ 明朝" w:hAnsi="ＭＳ 明朝"/>
          <w:szCs w:val="22"/>
        </w:rPr>
        <w:instrText xml:space="preserve"> \* MERGEFORMAT </w:instrText>
      </w:r>
      <w:r w:rsidR="004536E8" w:rsidRPr="00080174">
        <w:rPr>
          <w:rFonts w:ascii="ＭＳ 明朝" w:hAnsi="ＭＳ 明朝"/>
          <w:szCs w:val="22"/>
        </w:rPr>
        <w:fldChar w:fldCharType="separate"/>
      </w:r>
      <w:ins w:id="1800" w:author="正典 松浦" w:date="2023-12-19T19:36:00Z">
        <w:r w:rsidR="004536E8" w:rsidRPr="00080174">
          <w:rPr>
            <w:rFonts w:ascii="ＭＳ 明朝" w:hAnsi="ＭＳ 明朝"/>
            <w:szCs w:val="22"/>
          </w:rPr>
          <w:t xml:space="preserve">図 </w:t>
        </w:r>
        <w:r w:rsidR="004536E8" w:rsidRPr="00080174">
          <w:rPr>
            <w:rFonts w:ascii="ＭＳ 明朝" w:hAnsi="ＭＳ 明朝"/>
            <w:noProof/>
            <w:szCs w:val="22"/>
          </w:rPr>
          <w:t>3</w:t>
        </w:r>
        <w:r w:rsidR="004536E8" w:rsidRPr="00080174">
          <w:rPr>
            <w:rFonts w:ascii="ＭＳ 明朝" w:hAnsi="ＭＳ 明朝"/>
            <w:szCs w:val="22"/>
          </w:rPr>
          <w:fldChar w:fldCharType="end"/>
        </w:r>
        <w:r w:rsidR="007F3887" w:rsidRPr="00080174">
          <w:rPr>
            <w:rFonts w:ascii="ＭＳ 明朝" w:hAnsi="ＭＳ 明朝" w:hint="eastAsia"/>
            <w:szCs w:val="22"/>
          </w:rPr>
          <w:t>の右図はタイの実質GDP推移を表しており、</w:t>
        </w:r>
        <w:r w:rsidR="00E15441" w:rsidRPr="00080174">
          <w:rPr>
            <w:rFonts w:ascii="ＭＳ 明朝" w:hAnsi="ＭＳ 明朝" w:hint="eastAsia"/>
            <w:szCs w:val="22"/>
          </w:rPr>
          <w:t>タイの経済成長とともに野生動物</w:t>
        </w:r>
      </w:ins>
      <w:ins w:id="1801" w:author="正典 松浦" w:date="2023-12-19T19:37:00Z">
        <w:r w:rsidR="00E15441" w:rsidRPr="00080174">
          <w:rPr>
            <w:rFonts w:ascii="ＭＳ 明朝" w:hAnsi="ＭＳ 明朝" w:hint="eastAsia"/>
            <w:szCs w:val="22"/>
          </w:rPr>
          <w:t>への需要が増えて結果的に国際</w:t>
        </w:r>
      </w:ins>
      <w:ins w:id="1802" w:author="正典 松浦" w:date="2023-12-19T19:36:00Z">
        <w:r w:rsidR="00E15441" w:rsidRPr="00080174">
          <w:rPr>
            <w:rFonts w:ascii="ＭＳ 明朝" w:hAnsi="ＭＳ 明朝" w:hint="eastAsia"/>
            <w:szCs w:val="22"/>
          </w:rPr>
          <w:t>取引が増えて</w:t>
        </w:r>
      </w:ins>
      <w:ins w:id="1803" w:author="正典 松浦" w:date="2023-12-19T19:37:00Z">
        <w:r w:rsidR="00E15441" w:rsidRPr="00080174">
          <w:rPr>
            <w:rFonts w:ascii="ＭＳ 明朝" w:hAnsi="ＭＳ 明朝" w:hint="eastAsia"/>
            <w:szCs w:val="22"/>
          </w:rPr>
          <w:t>いると考えられる。</w:t>
        </w:r>
      </w:ins>
    </w:p>
    <w:p w14:paraId="597493B9" w14:textId="6DFB871C" w:rsidR="00AA1CD8" w:rsidRPr="00080174" w:rsidRDefault="00F14B6D" w:rsidP="00AA1CD8">
      <w:pPr>
        <w:pStyle w:val="af4"/>
        <w:keepNext/>
        <w:ind w:leftChars="0" w:left="0" w:firstLine="220"/>
        <w:jc w:val="center"/>
        <w:rPr>
          <w:rFonts w:ascii="ＭＳ 明朝" w:hAnsi="ＭＳ 明朝"/>
          <w:szCs w:val="22"/>
        </w:rPr>
      </w:pPr>
      <w:r w:rsidRPr="00080174">
        <w:rPr>
          <w:rFonts w:ascii="ＭＳ 明朝" w:hAnsi="ＭＳ 明朝" w:hint="eastAsia"/>
          <w:noProof/>
          <w:szCs w:val="22"/>
        </w:rPr>
        <w:lastRenderedPageBreak/>
        <w:drawing>
          <wp:inline distT="0" distB="0" distL="0" distR="0" wp14:anchorId="7DFF3FB2" wp14:editId="7184F1E1">
            <wp:extent cx="5656521" cy="3223497"/>
            <wp:effectExtent l="0" t="0" r="1905" b="0"/>
            <wp:docPr id="48114224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42242" name="図 2"/>
                    <pic:cNvPicPr/>
                  </pic:nvPicPr>
                  <pic:blipFill>
                    <a:blip r:embed="rId14">
                      <a:extLst>
                        <a:ext uri="{28A0092B-C50C-407E-A947-70E740481C1C}">
                          <a14:useLocalDpi xmlns:a14="http://schemas.microsoft.com/office/drawing/2010/main" val="0"/>
                        </a:ext>
                      </a:extLst>
                    </a:blip>
                    <a:stretch>
                      <a:fillRect/>
                    </a:stretch>
                  </pic:blipFill>
                  <pic:spPr>
                    <a:xfrm>
                      <a:off x="0" y="0"/>
                      <a:ext cx="5670030" cy="3231196"/>
                    </a:xfrm>
                    <a:prstGeom prst="rect">
                      <a:avLst/>
                    </a:prstGeom>
                  </pic:spPr>
                </pic:pic>
              </a:graphicData>
            </a:graphic>
          </wp:inline>
        </w:drawing>
      </w:r>
    </w:p>
    <w:p w14:paraId="2736B43F" w14:textId="1F9F1C87" w:rsidR="007D305B" w:rsidRPr="00080174" w:rsidRDefault="00AA1CD8" w:rsidP="00AA1CD8">
      <w:pPr>
        <w:pStyle w:val="ad"/>
        <w:ind w:firstLine="220"/>
        <w:rPr>
          <w:rFonts w:ascii="ＭＳ 明朝" w:hAnsi="ＭＳ 明朝"/>
          <w:szCs w:val="22"/>
        </w:rPr>
      </w:pPr>
      <w:bookmarkStart w:id="1804" w:name="_Ref149670821"/>
      <w:r w:rsidRPr="00080174">
        <w:rPr>
          <w:rFonts w:ascii="ＭＳ 明朝" w:hAnsi="ＭＳ 明朝"/>
          <w:szCs w:val="22"/>
        </w:rPr>
        <w:t xml:space="preserve">図 </w:t>
      </w:r>
      <w:r w:rsidRPr="00080174">
        <w:rPr>
          <w:rFonts w:ascii="ＭＳ 明朝" w:hAnsi="ＭＳ 明朝"/>
          <w:szCs w:val="22"/>
        </w:rPr>
        <w:fldChar w:fldCharType="begin"/>
      </w:r>
      <w:r w:rsidRPr="00080174">
        <w:rPr>
          <w:rFonts w:ascii="ＭＳ 明朝" w:hAnsi="ＭＳ 明朝"/>
          <w:szCs w:val="22"/>
        </w:rPr>
        <w:instrText xml:space="preserve"> SEQ 図 \* ARABIC </w:instrText>
      </w:r>
      <w:r w:rsidRPr="00080174">
        <w:rPr>
          <w:rFonts w:ascii="ＭＳ 明朝" w:hAnsi="ＭＳ 明朝"/>
          <w:szCs w:val="22"/>
        </w:rPr>
        <w:fldChar w:fldCharType="separate"/>
      </w:r>
      <w:r w:rsidR="00DA1F26" w:rsidRPr="00080174">
        <w:rPr>
          <w:rFonts w:ascii="ＭＳ 明朝" w:hAnsi="ＭＳ 明朝"/>
          <w:noProof/>
          <w:szCs w:val="22"/>
        </w:rPr>
        <w:t>3</w:t>
      </w:r>
      <w:r w:rsidRPr="00080174">
        <w:rPr>
          <w:rFonts w:ascii="ＭＳ 明朝" w:hAnsi="ＭＳ 明朝"/>
          <w:szCs w:val="22"/>
        </w:rPr>
        <w:fldChar w:fldCharType="end"/>
      </w:r>
      <w:bookmarkEnd w:id="1804"/>
      <w:r w:rsidRPr="00080174">
        <w:rPr>
          <w:rFonts w:ascii="ＭＳ 明朝" w:hAnsi="ＭＳ 明朝" w:hint="eastAsia"/>
          <w:szCs w:val="22"/>
        </w:rPr>
        <w:t xml:space="preserve"> </w:t>
      </w:r>
      <w:ins w:id="1805" w:author="正典 松浦" w:date="2023-12-19T19:36:00Z">
        <w:r w:rsidR="004536E8" w:rsidRPr="00080174">
          <w:rPr>
            <w:rFonts w:ascii="ＭＳ 明朝" w:hAnsi="ＭＳ 明朝" w:hint="eastAsia"/>
            <w:szCs w:val="22"/>
          </w:rPr>
          <w:t xml:space="preserve">　</w:t>
        </w:r>
      </w:ins>
      <w:r w:rsidRPr="00080174">
        <w:rPr>
          <w:rFonts w:ascii="ＭＳ 明朝" w:hAnsi="ＭＳ 明朝" w:hint="eastAsia"/>
          <w:szCs w:val="22"/>
        </w:rPr>
        <w:t>タイ</w:t>
      </w:r>
      <w:r w:rsidRPr="00080174">
        <w:rPr>
          <w:rFonts w:ascii="ＭＳ 明朝" w:hAnsi="ＭＳ 明朝"/>
          <w:szCs w:val="22"/>
        </w:rPr>
        <w:t>によるワシントン条約登録野生動物の輸入件数</w:t>
      </w:r>
      <w:r w:rsidR="00A16DD1" w:rsidRPr="00080174">
        <w:rPr>
          <w:rFonts w:ascii="ＭＳ 明朝" w:hAnsi="ＭＳ 明朝" w:hint="eastAsia"/>
          <w:szCs w:val="22"/>
        </w:rPr>
        <w:t>及び</w:t>
      </w:r>
      <w:r w:rsidR="00AB1656" w:rsidRPr="00080174">
        <w:rPr>
          <w:rFonts w:ascii="ＭＳ 明朝" w:hAnsi="ＭＳ 明朝" w:hint="eastAsia"/>
          <w:szCs w:val="22"/>
        </w:rPr>
        <w:t>実質GDPの変遷</w:t>
      </w:r>
      <w:r w:rsidRPr="00080174">
        <w:rPr>
          <w:rFonts w:ascii="ＭＳ 明朝" w:hAnsi="ＭＳ 明朝"/>
          <w:szCs w:val="22"/>
        </w:rPr>
        <w:t>(1990-2021年)</w:t>
      </w:r>
    </w:p>
    <w:p w14:paraId="4980D741" w14:textId="77777777" w:rsidR="007C1569" w:rsidRPr="00080174" w:rsidRDefault="007C1569" w:rsidP="007C1569">
      <w:pPr>
        <w:ind w:firstLine="220"/>
        <w:rPr>
          <w:ins w:id="1806" w:author="正典 松浦" w:date="2023-12-19T16:21:00Z"/>
          <w:rFonts w:ascii="ＭＳ 明朝" w:hAnsi="ＭＳ 明朝"/>
          <w:szCs w:val="22"/>
        </w:rPr>
      </w:pPr>
      <w:ins w:id="1807" w:author="正典 松浦" w:date="2023-12-18T13:47:00Z">
        <w:r w:rsidRPr="00080174">
          <w:rPr>
            <w:rFonts w:ascii="ＭＳ 明朝" w:hAnsi="ＭＳ 明朝" w:hint="eastAsia"/>
            <w:szCs w:val="22"/>
          </w:rPr>
          <w:t>出所 世界銀行(</w:t>
        </w:r>
        <w:r w:rsidRPr="00080174">
          <w:rPr>
            <w:rFonts w:ascii="ＭＳ 明朝" w:hAnsi="ＭＳ 明朝"/>
            <w:szCs w:val="22"/>
          </w:rPr>
          <w:t>2023)</w:t>
        </w:r>
      </w:ins>
    </w:p>
    <w:p w14:paraId="1E5D932B" w14:textId="2146CAAD" w:rsidR="008E0BB3" w:rsidRPr="00627849" w:rsidRDefault="008E0BB3" w:rsidP="00D91F31">
      <w:pPr>
        <w:ind w:firstLine="220"/>
        <w:rPr>
          <w:ins w:id="1808" w:author="正典 松浦" w:date="2023-12-19T16:21:00Z"/>
          <w:rFonts w:ascii="ＭＳ 明朝" w:hAnsi="ＭＳ 明朝"/>
          <w:rPrChange w:id="1809" w:author="正典 松浦" w:date="2023-12-19T20:15:00Z">
            <w:rPr>
              <w:ins w:id="1810" w:author="正典 松浦" w:date="2023-12-19T16:21:00Z"/>
            </w:rPr>
          </w:rPrChange>
        </w:rPr>
        <w:pPrChange w:id="1811" w:author="正典 松浦" w:date="2023-12-19T20:14:00Z">
          <w:pPr>
            <w:pStyle w:val="ad"/>
            <w:keepNext/>
            <w:ind w:firstLine="220"/>
          </w:pPr>
        </w:pPrChange>
      </w:pPr>
    </w:p>
    <w:p w14:paraId="047992EF" w14:textId="468FC7DC" w:rsidR="007030AF" w:rsidRPr="00627849" w:rsidRDefault="007030AF" w:rsidP="007030AF">
      <w:pPr>
        <w:pStyle w:val="ad"/>
        <w:keepNext/>
        <w:ind w:firstLine="220"/>
        <w:rPr>
          <w:ins w:id="1812" w:author="正典 松浦" w:date="2023-12-19T19:21:00Z"/>
          <w:rFonts w:ascii="ＭＳ 明朝" w:hAnsi="ＭＳ 明朝"/>
          <w:rPrChange w:id="1813" w:author="正典 松浦" w:date="2023-12-19T20:15:00Z">
            <w:rPr>
              <w:ins w:id="1814" w:author="正典 松浦" w:date="2023-12-19T19:21:00Z"/>
            </w:rPr>
          </w:rPrChange>
        </w:rPr>
        <w:pPrChange w:id="1815" w:author="正典 松浦" w:date="2023-12-19T19:21:00Z">
          <w:pPr>
            <w:ind w:firstLine="220"/>
          </w:pPr>
        </w:pPrChange>
      </w:pPr>
      <w:ins w:id="1816" w:author="正典 松浦" w:date="2023-12-19T19:21:00Z">
        <w:r w:rsidRPr="00627849">
          <w:rPr>
            <w:rFonts w:ascii="ＭＳ 明朝" w:hAnsi="ＭＳ 明朝"/>
            <w:rPrChange w:id="1817" w:author="正典 松浦" w:date="2023-12-19T20:15:00Z">
              <w:rPr/>
            </w:rPrChange>
          </w:rPr>
          <w:t>表</w:t>
        </w:r>
        <w:r w:rsidRPr="00627849">
          <w:rPr>
            <w:rFonts w:ascii="ＭＳ 明朝" w:hAnsi="ＭＳ 明朝"/>
            <w:rPrChange w:id="1818" w:author="正典 松浦" w:date="2023-12-19T20:15:00Z">
              <w:rPr/>
            </w:rPrChange>
          </w:rPr>
          <w:t xml:space="preserve"> </w:t>
        </w:r>
        <w:r w:rsidRPr="00627849">
          <w:rPr>
            <w:rFonts w:ascii="ＭＳ 明朝" w:hAnsi="ＭＳ 明朝"/>
            <w:rPrChange w:id="1819" w:author="正典 松浦" w:date="2023-12-19T20:15:00Z">
              <w:rPr/>
            </w:rPrChange>
          </w:rPr>
          <w:fldChar w:fldCharType="begin"/>
        </w:r>
        <w:r w:rsidRPr="00627849">
          <w:rPr>
            <w:rFonts w:ascii="ＭＳ 明朝" w:hAnsi="ＭＳ 明朝"/>
            <w:rPrChange w:id="1820" w:author="正典 松浦" w:date="2023-12-19T20:15:00Z">
              <w:rPr/>
            </w:rPrChange>
          </w:rPr>
          <w:instrText xml:space="preserve"> SEQ </w:instrText>
        </w:r>
        <w:r w:rsidRPr="00627849">
          <w:rPr>
            <w:rFonts w:ascii="ＭＳ 明朝" w:hAnsi="ＭＳ 明朝"/>
            <w:rPrChange w:id="1821" w:author="正典 松浦" w:date="2023-12-19T20:15:00Z">
              <w:rPr/>
            </w:rPrChange>
          </w:rPr>
          <w:instrText>表</w:instrText>
        </w:r>
        <w:r w:rsidRPr="00627849">
          <w:rPr>
            <w:rFonts w:ascii="ＭＳ 明朝" w:hAnsi="ＭＳ 明朝"/>
            <w:rPrChange w:id="1822" w:author="正典 松浦" w:date="2023-12-19T20:15:00Z">
              <w:rPr/>
            </w:rPrChange>
          </w:rPr>
          <w:instrText xml:space="preserve"> \* ARABIC </w:instrText>
        </w:r>
      </w:ins>
      <w:r w:rsidRPr="00627849">
        <w:rPr>
          <w:rFonts w:ascii="ＭＳ 明朝" w:hAnsi="ＭＳ 明朝"/>
          <w:rPrChange w:id="1823" w:author="正典 松浦" w:date="2023-12-19T20:15:00Z">
            <w:rPr/>
          </w:rPrChange>
        </w:rPr>
        <w:fldChar w:fldCharType="separate"/>
      </w:r>
      <w:ins w:id="1824" w:author="正典 松浦" w:date="2023-12-19T19:21:00Z">
        <w:r w:rsidRPr="00627849">
          <w:rPr>
            <w:rFonts w:ascii="ＭＳ 明朝" w:hAnsi="ＭＳ 明朝"/>
            <w:noProof/>
            <w:rPrChange w:id="1825" w:author="正典 松浦" w:date="2023-12-19T20:15:00Z">
              <w:rPr>
                <w:noProof/>
              </w:rPr>
            </w:rPrChange>
          </w:rPr>
          <w:t>17</w:t>
        </w:r>
        <w:r w:rsidRPr="00627849">
          <w:rPr>
            <w:rFonts w:ascii="ＭＳ 明朝" w:hAnsi="ＭＳ 明朝"/>
            <w:rPrChange w:id="1826" w:author="正典 松浦" w:date="2023-12-19T20:15:00Z">
              <w:rPr/>
            </w:rPrChange>
          </w:rPr>
          <w:fldChar w:fldCharType="end"/>
        </w:r>
        <w:r w:rsidRPr="00627849">
          <w:rPr>
            <w:rFonts w:ascii="ＭＳ 明朝" w:hAnsi="ＭＳ 明朝" w:hint="eastAsia"/>
            <w:rPrChange w:id="1827" w:author="正典 松浦" w:date="2023-12-19T20:15:00Z">
              <w:rPr>
                <w:rFonts w:hint="eastAsia"/>
              </w:rPr>
            </w:rPrChange>
          </w:rPr>
          <w:t xml:space="preserve">　タイの野生動物取引件数上位</w:t>
        </w:r>
        <w:r w:rsidRPr="00627849">
          <w:rPr>
            <w:rFonts w:ascii="ＭＳ 明朝" w:hAnsi="ＭＳ 明朝"/>
            <w:rPrChange w:id="1828" w:author="正典 松浦" w:date="2023-12-19T20:15:00Z">
              <w:rPr/>
            </w:rPrChange>
          </w:rPr>
          <w:t>5</w:t>
        </w:r>
        <w:r w:rsidRPr="00627849">
          <w:rPr>
            <w:rFonts w:ascii="ＭＳ 明朝" w:hAnsi="ＭＳ 明朝"/>
            <w:rPrChange w:id="1829" w:author="正典 松浦" w:date="2023-12-19T20:15:00Z">
              <w:rPr/>
            </w:rPrChange>
          </w:rPr>
          <w:t>種類</w:t>
        </w:r>
        <w:r w:rsidRPr="00627849">
          <w:rPr>
            <w:rFonts w:ascii="ＭＳ 明朝" w:hAnsi="ＭＳ 明朝"/>
            <w:rPrChange w:id="1830" w:author="正典 松浦" w:date="2023-12-19T20:15:00Z">
              <w:rPr/>
            </w:rPrChange>
          </w:rPr>
          <w:t>(1990-2021</w:t>
        </w:r>
        <w:r w:rsidRPr="00627849">
          <w:rPr>
            <w:rFonts w:ascii="ＭＳ 明朝" w:hAnsi="ＭＳ 明朝"/>
            <w:rPrChange w:id="1831" w:author="正典 松浦" w:date="2023-12-19T20:15:00Z">
              <w:rPr/>
            </w:rPrChange>
          </w:rPr>
          <w:t>年</w:t>
        </w:r>
        <w:r w:rsidRPr="00627849">
          <w:rPr>
            <w:rFonts w:ascii="ＭＳ 明朝" w:hAnsi="ＭＳ 明朝"/>
            <w:rPrChange w:id="1832" w:author="正典 松浦" w:date="2023-12-19T20:15:00Z">
              <w:rPr/>
            </w:rPrChange>
          </w:rPr>
          <w:t>)</w:t>
        </w:r>
      </w:ins>
    </w:p>
    <w:tbl>
      <w:tblPr>
        <w:tblW w:w="4749" w:type="dxa"/>
        <w:jc w:val="center"/>
        <w:tblCellMar>
          <w:left w:w="99" w:type="dxa"/>
          <w:right w:w="99" w:type="dxa"/>
        </w:tblCellMar>
        <w:tblLook w:val="04A0" w:firstRow="1" w:lastRow="0" w:firstColumn="1" w:lastColumn="0" w:noHBand="0" w:noVBand="1"/>
      </w:tblPr>
      <w:tblGrid>
        <w:gridCol w:w="2068"/>
        <w:gridCol w:w="2681"/>
      </w:tblGrid>
      <w:tr w:rsidR="008E0BB3" w:rsidRPr="00080174" w14:paraId="4035AA2F" w14:textId="77777777" w:rsidTr="00C44FA0">
        <w:trPr>
          <w:trHeight w:val="20"/>
          <w:jc w:val="center"/>
          <w:ins w:id="1833" w:author="正典 松浦" w:date="2023-12-19T16:21:00Z"/>
        </w:trPr>
        <w:tc>
          <w:tcPr>
            <w:tcW w:w="2068" w:type="dxa"/>
            <w:tcBorders>
              <w:top w:val="single" w:sz="4" w:space="0" w:color="auto"/>
              <w:left w:val="nil"/>
              <w:bottom w:val="nil"/>
              <w:right w:val="nil"/>
            </w:tcBorders>
            <w:shd w:val="clear" w:color="auto" w:fill="auto"/>
            <w:noWrap/>
            <w:vAlign w:val="center"/>
          </w:tcPr>
          <w:p w14:paraId="06E39AB6" w14:textId="7927D3B8" w:rsidR="008E0BB3" w:rsidRPr="00080174" w:rsidRDefault="000922B8" w:rsidP="00F2582E">
            <w:pPr>
              <w:ind w:firstLineChars="0" w:firstLine="0"/>
              <w:rPr>
                <w:ins w:id="1834" w:author="正典 松浦" w:date="2023-12-19T16:21:00Z"/>
                <w:rFonts w:ascii="ＭＳ 明朝" w:hAnsi="ＭＳ 明朝"/>
                <w:szCs w:val="22"/>
              </w:rPr>
              <w:pPrChange w:id="1835" w:author="正典 松浦" w:date="2023-12-19T19:44:00Z">
                <w:pPr>
                  <w:ind w:firstLine="220"/>
                </w:pPr>
              </w:pPrChange>
            </w:pPr>
            <w:ins w:id="1836" w:author="正典 松浦" w:date="2023-12-19T19:43:00Z">
              <w:r w:rsidRPr="00080174">
                <w:rPr>
                  <w:rFonts w:ascii="ＭＳ 明朝" w:hAnsi="ＭＳ 明朝" w:hint="eastAsia"/>
                  <w:szCs w:val="22"/>
                </w:rPr>
                <w:t>種類</w:t>
              </w:r>
            </w:ins>
          </w:p>
        </w:tc>
        <w:tc>
          <w:tcPr>
            <w:tcW w:w="2681" w:type="dxa"/>
            <w:tcBorders>
              <w:top w:val="single" w:sz="4" w:space="0" w:color="auto"/>
              <w:left w:val="nil"/>
              <w:bottom w:val="nil"/>
              <w:right w:val="nil"/>
            </w:tcBorders>
            <w:shd w:val="clear" w:color="auto" w:fill="auto"/>
            <w:noWrap/>
            <w:vAlign w:val="center"/>
          </w:tcPr>
          <w:p w14:paraId="64B2F389" w14:textId="77777777" w:rsidR="008E0BB3" w:rsidRPr="00080174" w:rsidRDefault="008E0BB3" w:rsidP="00C44FA0">
            <w:pPr>
              <w:ind w:firstLine="220"/>
              <w:jc w:val="right"/>
              <w:rPr>
                <w:ins w:id="1837" w:author="正典 松浦" w:date="2023-12-19T16:21:00Z"/>
                <w:rFonts w:ascii="ＭＳ 明朝" w:hAnsi="ＭＳ 明朝"/>
                <w:szCs w:val="22"/>
              </w:rPr>
            </w:pPr>
            <w:ins w:id="1838" w:author="正典 松浦" w:date="2023-12-19T16:21:00Z">
              <w:r w:rsidRPr="00080174">
                <w:rPr>
                  <w:rFonts w:ascii="ＭＳ 明朝" w:hAnsi="ＭＳ 明朝"/>
                  <w:szCs w:val="22"/>
                </w:rPr>
                <w:t>取引件数</w:t>
              </w:r>
            </w:ins>
          </w:p>
        </w:tc>
      </w:tr>
      <w:tr w:rsidR="007319B1" w:rsidRPr="00080174" w14:paraId="10C9FAE9" w14:textId="77777777" w:rsidTr="00C44FA0">
        <w:trPr>
          <w:trHeight w:val="20"/>
          <w:jc w:val="center"/>
          <w:ins w:id="1839" w:author="正典 松浦" w:date="2023-12-19T16:21:00Z"/>
        </w:trPr>
        <w:tc>
          <w:tcPr>
            <w:tcW w:w="2068" w:type="dxa"/>
            <w:tcBorders>
              <w:top w:val="single" w:sz="4" w:space="0" w:color="auto"/>
              <w:left w:val="nil"/>
              <w:bottom w:val="nil"/>
              <w:right w:val="nil"/>
            </w:tcBorders>
            <w:shd w:val="clear" w:color="auto" w:fill="auto"/>
            <w:noWrap/>
            <w:vAlign w:val="center"/>
            <w:hideMark/>
          </w:tcPr>
          <w:p w14:paraId="65CE97A0" w14:textId="21574259" w:rsidR="007319B1" w:rsidRPr="00080174" w:rsidRDefault="007F046C" w:rsidP="007319B1">
            <w:pPr>
              <w:ind w:firstLineChars="0" w:firstLine="0"/>
              <w:rPr>
                <w:ins w:id="1840" w:author="正典 松浦" w:date="2023-12-19T16:21:00Z"/>
                <w:rFonts w:ascii="ＭＳ 明朝" w:hAnsi="ＭＳ 明朝"/>
                <w:szCs w:val="22"/>
              </w:rPr>
            </w:pPr>
            <w:ins w:id="1841" w:author="正典 松浦" w:date="2023-12-19T19:45:00Z">
              <w:r w:rsidRPr="00080174">
                <w:rPr>
                  <w:rFonts w:ascii="ＭＳ 明朝" w:hAnsi="ＭＳ 明朝" w:hint="eastAsia"/>
                  <w:szCs w:val="22"/>
                </w:rPr>
                <w:t>インコ科</w:t>
              </w:r>
            </w:ins>
          </w:p>
        </w:tc>
        <w:tc>
          <w:tcPr>
            <w:tcW w:w="2681" w:type="dxa"/>
            <w:tcBorders>
              <w:top w:val="single" w:sz="4" w:space="0" w:color="auto"/>
              <w:left w:val="nil"/>
              <w:bottom w:val="nil"/>
              <w:right w:val="nil"/>
            </w:tcBorders>
            <w:shd w:val="clear" w:color="auto" w:fill="auto"/>
            <w:noWrap/>
            <w:vAlign w:val="center"/>
            <w:hideMark/>
          </w:tcPr>
          <w:p w14:paraId="419BCB10" w14:textId="3BA6ECD1" w:rsidR="007319B1" w:rsidRPr="00080174" w:rsidRDefault="007319B1" w:rsidP="007319B1">
            <w:pPr>
              <w:ind w:firstLine="220"/>
              <w:jc w:val="right"/>
              <w:rPr>
                <w:ins w:id="1842" w:author="正典 松浦" w:date="2023-12-19T16:21:00Z"/>
                <w:rFonts w:ascii="ＭＳ 明朝" w:hAnsi="ＭＳ 明朝"/>
                <w:szCs w:val="22"/>
              </w:rPr>
            </w:pPr>
            <w:ins w:id="1843" w:author="正典 松浦" w:date="2023-12-19T19:43:00Z">
              <w:r w:rsidRPr="00627849">
                <w:rPr>
                  <w:rFonts w:ascii="ＭＳ 明朝" w:hAnsi="ＭＳ 明朝" w:hint="eastAsia"/>
                  <w:color w:val="000000"/>
                  <w:szCs w:val="22"/>
                  <w:rPrChange w:id="1844" w:author="正典 松浦" w:date="2023-12-19T20:15:00Z">
                    <w:rPr>
                      <w:rFonts w:ascii="游ゴシック" w:eastAsia="游ゴシック" w:hAnsi="游ゴシック" w:hint="eastAsia"/>
                      <w:color w:val="000000"/>
                      <w:szCs w:val="22"/>
                    </w:rPr>
                  </w:rPrChange>
                </w:rPr>
                <w:t>923</w:t>
              </w:r>
            </w:ins>
          </w:p>
        </w:tc>
      </w:tr>
      <w:tr w:rsidR="007319B1" w:rsidRPr="00080174" w14:paraId="0BCF02BA" w14:textId="77777777" w:rsidTr="00C44FA0">
        <w:trPr>
          <w:trHeight w:val="20"/>
          <w:jc w:val="center"/>
          <w:ins w:id="1845" w:author="正典 松浦" w:date="2023-12-19T16:21:00Z"/>
        </w:trPr>
        <w:tc>
          <w:tcPr>
            <w:tcW w:w="2068" w:type="dxa"/>
            <w:tcBorders>
              <w:top w:val="nil"/>
              <w:left w:val="nil"/>
              <w:bottom w:val="nil"/>
              <w:right w:val="nil"/>
            </w:tcBorders>
            <w:shd w:val="clear" w:color="auto" w:fill="auto"/>
            <w:noWrap/>
            <w:vAlign w:val="center"/>
            <w:hideMark/>
          </w:tcPr>
          <w:p w14:paraId="2FAB64CF" w14:textId="3A757B17" w:rsidR="007319B1" w:rsidRPr="00080174" w:rsidRDefault="00AD0115" w:rsidP="007319B1">
            <w:pPr>
              <w:ind w:firstLineChars="0" w:firstLine="0"/>
              <w:rPr>
                <w:ins w:id="1846" w:author="正典 松浦" w:date="2023-12-19T16:21:00Z"/>
                <w:rFonts w:ascii="ＭＳ 明朝" w:hAnsi="ＭＳ 明朝"/>
                <w:szCs w:val="22"/>
              </w:rPr>
            </w:pPr>
            <w:ins w:id="1847" w:author="正典 松浦" w:date="2023-12-19T19:45:00Z">
              <w:r w:rsidRPr="00080174">
                <w:rPr>
                  <w:rFonts w:ascii="ＭＳ 明朝" w:hAnsi="ＭＳ 明朝" w:hint="eastAsia"/>
                  <w:szCs w:val="22"/>
                </w:rPr>
                <w:t>カメレオン科</w:t>
              </w:r>
            </w:ins>
          </w:p>
        </w:tc>
        <w:tc>
          <w:tcPr>
            <w:tcW w:w="2681" w:type="dxa"/>
            <w:tcBorders>
              <w:top w:val="nil"/>
              <w:left w:val="nil"/>
              <w:bottom w:val="nil"/>
              <w:right w:val="nil"/>
            </w:tcBorders>
            <w:shd w:val="clear" w:color="auto" w:fill="auto"/>
            <w:noWrap/>
            <w:vAlign w:val="center"/>
            <w:hideMark/>
          </w:tcPr>
          <w:p w14:paraId="5D471A76" w14:textId="538197E2" w:rsidR="007319B1" w:rsidRPr="00080174" w:rsidRDefault="007319B1" w:rsidP="007319B1">
            <w:pPr>
              <w:ind w:firstLine="220"/>
              <w:jc w:val="right"/>
              <w:rPr>
                <w:ins w:id="1848" w:author="正典 松浦" w:date="2023-12-19T16:21:00Z"/>
                <w:rFonts w:ascii="ＭＳ 明朝" w:hAnsi="ＭＳ 明朝"/>
                <w:szCs w:val="22"/>
              </w:rPr>
            </w:pPr>
            <w:ins w:id="1849" w:author="正典 松浦" w:date="2023-12-19T19:43:00Z">
              <w:r w:rsidRPr="00627849">
                <w:rPr>
                  <w:rFonts w:ascii="ＭＳ 明朝" w:hAnsi="ＭＳ 明朝" w:hint="eastAsia"/>
                  <w:color w:val="000000"/>
                  <w:szCs w:val="22"/>
                  <w:rPrChange w:id="1850" w:author="正典 松浦" w:date="2023-12-19T20:15:00Z">
                    <w:rPr>
                      <w:rFonts w:ascii="游ゴシック" w:eastAsia="游ゴシック" w:hAnsi="游ゴシック" w:hint="eastAsia"/>
                      <w:color w:val="000000"/>
                      <w:szCs w:val="22"/>
                    </w:rPr>
                  </w:rPrChange>
                </w:rPr>
                <w:t>107</w:t>
              </w:r>
            </w:ins>
          </w:p>
        </w:tc>
      </w:tr>
      <w:tr w:rsidR="007319B1" w:rsidRPr="00080174" w14:paraId="452A0ED5" w14:textId="77777777" w:rsidTr="00C44FA0">
        <w:trPr>
          <w:trHeight w:val="20"/>
          <w:jc w:val="center"/>
          <w:ins w:id="1851" w:author="正典 松浦" w:date="2023-12-19T16:21:00Z"/>
        </w:trPr>
        <w:tc>
          <w:tcPr>
            <w:tcW w:w="2068" w:type="dxa"/>
            <w:tcBorders>
              <w:top w:val="nil"/>
              <w:left w:val="nil"/>
              <w:bottom w:val="nil"/>
              <w:right w:val="nil"/>
            </w:tcBorders>
            <w:shd w:val="clear" w:color="auto" w:fill="auto"/>
            <w:noWrap/>
            <w:vAlign w:val="center"/>
            <w:hideMark/>
          </w:tcPr>
          <w:p w14:paraId="1FA85597" w14:textId="45F51DF9" w:rsidR="007319B1" w:rsidRPr="00080174" w:rsidRDefault="00AD0115" w:rsidP="007319B1">
            <w:pPr>
              <w:ind w:firstLineChars="0" w:firstLine="0"/>
              <w:rPr>
                <w:ins w:id="1852" w:author="正典 松浦" w:date="2023-12-19T16:21:00Z"/>
                <w:rFonts w:ascii="ＭＳ 明朝" w:hAnsi="ＭＳ 明朝"/>
                <w:szCs w:val="22"/>
              </w:rPr>
            </w:pPr>
            <w:ins w:id="1853" w:author="正典 松浦" w:date="2023-12-19T19:45:00Z">
              <w:r w:rsidRPr="00080174">
                <w:rPr>
                  <w:rFonts w:ascii="ＭＳ 明朝" w:hAnsi="ＭＳ 明朝" w:hint="eastAsia"/>
                  <w:color w:val="000000"/>
                  <w:szCs w:val="22"/>
                </w:rPr>
                <w:t>オオハシ科</w:t>
              </w:r>
            </w:ins>
          </w:p>
        </w:tc>
        <w:tc>
          <w:tcPr>
            <w:tcW w:w="2681" w:type="dxa"/>
            <w:tcBorders>
              <w:top w:val="nil"/>
              <w:left w:val="nil"/>
              <w:bottom w:val="nil"/>
              <w:right w:val="nil"/>
            </w:tcBorders>
            <w:shd w:val="clear" w:color="auto" w:fill="auto"/>
            <w:noWrap/>
            <w:vAlign w:val="center"/>
            <w:hideMark/>
          </w:tcPr>
          <w:p w14:paraId="17E8484A" w14:textId="23FC8C7C" w:rsidR="007319B1" w:rsidRPr="00080174" w:rsidRDefault="007319B1" w:rsidP="007319B1">
            <w:pPr>
              <w:ind w:firstLine="220"/>
              <w:jc w:val="right"/>
              <w:rPr>
                <w:ins w:id="1854" w:author="正典 松浦" w:date="2023-12-19T16:21:00Z"/>
                <w:rFonts w:ascii="ＭＳ 明朝" w:hAnsi="ＭＳ 明朝"/>
                <w:szCs w:val="22"/>
              </w:rPr>
            </w:pPr>
            <w:ins w:id="1855" w:author="正典 松浦" w:date="2023-12-19T19:43:00Z">
              <w:r w:rsidRPr="00627849">
                <w:rPr>
                  <w:rFonts w:ascii="ＭＳ 明朝" w:hAnsi="ＭＳ 明朝" w:hint="eastAsia"/>
                  <w:color w:val="000000"/>
                  <w:szCs w:val="22"/>
                  <w:rPrChange w:id="1856" w:author="正典 松浦" w:date="2023-12-19T20:15:00Z">
                    <w:rPr>
                      <w:rFonts w:ascii="游ゴシック" w:eastAsia="游ゴシック" w:hAnsi="游ゴシック" w:hint="eastAsia"/>
                      <w:color w:val="000000"/>
                      <w:szCs w:val="22"/>
                    </w:rPr>
                  </w:rPrChange>
                </w:rPr>
                <w:t>87</w:t>
              </w:r>
            </w:ins>
          </w:p>
        </w:tc>
      </w:tr>
      <w:tr w:rsidR="007319B1" w:rsidRPr="00080174" w14:paraId="6C71E485" w14:textId="77777777" w:rsidTr="00C44FA0">
        <w:trPr>
          <w:trHeight w:val="20"/>
          <w:jc w:val="center"/>
          <w:ins w:id="1857" w:author="正典 松浦" w:date="2023-12-19T16:21:00Z"/>
        </w:trPr>
        <w:tc>
          <w:tcPr>
            <w:tcW w:w="2068" w:type="dxa"/>
            <w:tcBorders>
              <w:top w:val="nil"/>
              <w:left w:val="nil"/>
              <w:right w:val="nil"/>
            </w:tcBorders>
            <w:shd w:val="clear" w:color="auto" w:fill="auto"/>
            <w:noWrap/>
            <w:vAlign w:val="center"/>
            <w:hideMark/>
          </w:tcPr>
          <w:p w14:paraId="7987D3F2" w14:textId="6D736429" w:rsidR="007319B1" w:rsidRPr="00080174" w:rsidRDefault="00D56646" w:rsidP="007319B1">
            <w:pPr>
              <w:ind w:firstLineChars="0" w:firstLine="0"/>
              <w:rPr>
                <w:ins w:id="1858" w:author="正典 松浦" w:date="2023-12-19T16:21:00Z"/>
                <w:rFonts w:ascii="ＭＳ 明朝" w:hAnsi="ＭＳ 明朝"/>
                <w:szCs w:val="22"/>
              </w:rPr>
            </w:pPr>
            <w:ins w:id="1859" w:author="正典 松浦" w:date="2023-12-19T19:45:00Z">
              <w:r w:rsidRPr="00080174">
                <w:rPr>
                  <w:rFonts w:ascii="ＭＳ 明朝" w:hAnsi="ＭＳ 明朝" w:hint="eastAsia"/>
                  <w:color w:val="000000"/>
                  <w:szCs w:val="22"/>
                </w:rPr>
                <w:t>ヤモリ科</w:t>
              </w:r>
            </w:ins>
          </w:p>
        </w:tc>
        <w:tc>
          <w:tcPr>
            <w:tcW w:w="2681" w:type="dxa"/>
            <w:tcBorders>
              <w:top w:val="nil"/>
              <w:left w:val="nil"/>
              <w:right w:val="nil"/>
            </w:tcBorders>
            <w:shd w:val="clear" w:color="auto" w:fill="auto"/>
            <w:noWrap/>
            <w:vAlign w:val="center"/>
            <w:hideMark/>
          </w:tcPr>
          <w:p w14:paraId="6ADAF18F" w14:textId="53D23BF0" w:rsidR="007319B1" w:rsidRPr="00080174" w:rsidRDefault="007319B1" w:rsidP="007319B1">
            <w:pPr>
              <w:ind w:firstLine="220"/>
              <w:jc w:val="right"/>
              <w:rPr>
                <w:ins w:id="1860" w:author="正典 松浦" w:date="2023-12-19T16:21:00Z"/>
                <w:rFonts w:ascii="ＭＳ 明朝" w:hAnsi="ＭＳ 明朝"/>
                <w:szCs w:val="22"/>
              </w:rPr>
            </w:pPr>
            <w:ins w:id="1861" w:author="正典 松浦" w:date="2023-12-19T19:43:00Z">
              <w:r w:rsidRPr="00627849">
                <w:rPr>
                  <w:rFonts w:ascii="ＭＳ 明朝" w:hAnsi="ＭＳ 明朝" w:hint="eastAsia"/>
                  <w:color w:val="000000"/>
                  <w:szCs w:val="22"/>
                  <w:rPrChange w:id="1862" w:author="正典 松浦" w:date="2023-12-19T20:15:00Z">
                    <w:rPr>
                      <w:rFonts w:ascii="游ゴシック" w:eastAsia="游ゴシック" w:hAnsi="游ゴシック" w:hint="eastAsia"/>
                      <w:color w:val="000000"/>
                      <w:szCs w:val="22"/>
                    </w:rPr>
                  </w:rPrChange>
                </w:rPr>
                <w:t>60</w:t>
              </w:r>
            </w:ins>
          </w:p>
        </w:tc>
      </w:tr>
      <w:tr w:rsidR="007319B1" w:rsidRPr="00080174" w14:paraId="600547E3" w14:textId="77777777" w:rsidTr="00C44FA0">
        <w:trPr>
          <w:trHeight w:val="20"/>
          <w:jc w:val="center"/>
          <w:ins w:id="1863" w:author="正典 松浦" w:date="2023-12-19T16:21:00Z"/>
        </w:trPr>
        <w:tc>
          <w:tcPr>
            <w:tcW w:w="2068" w:type="dxa"/>
            <w:tcBorders>
              <w:top w:val="nil"/>
              <w:left w:val="nil"/>
              <w:bottom w:val="single" w:sz="4" w:space="0" w:color="auto"/>
              <w:right w:val="nil"/>
            </w:tcBorders>
            <w:shd w:val="clear" w:color="auto" w:fill="auto"/>
            <w:noWrap/>
            <w:vAlign w:val="center"/>
            <w:hideMark/>
          </w:tcPr>
          <w:p w14:paraId="6858BFF8" w14:textId="1F464436" w:rsidR="007319B1" w:rsidRPr="00080174" w:rsidRDefault="00D228E8" w:rsidP="007319B1">
            <w:pPr>
              <w:ind w:firstLineChars="0" w:firstLine="0"/>
              <w:rPr>
                <w:ins w:id="1864" w:author="正典 松浦" w:date="2023-12-19T16:21:00Z"/>
                <w:rFonts w:ascii="ＭＳ 明朝" w:hAnsi="ＭＳ 明朝"/>
                <w:szCs w:val="22"/>
              </w:rPr>
            </w:pPr>
            <w:ins w:id="1865" w:author="正典 松浦" w:date="2023-12-19T19:46:00Z">
              <w:r w:rsidRPr="00080174">
                <w:rPr>
                  <w:rFonts w:ascii="ＭＳ 明朝" w:hAnsi="ＭＳ 明朝" w:hint="eastAsia"/>
                  <w:color w:val="000000"/>
                  <w:szCs w:val="22"/>
                </w:rPr>
                <w:t>オマキザル科</w:t>
              </w:r>
            </w:ins>
          </w:p>
        </w:tc>
        <w:tc>
          <w:tcPr>
            <w:tcW w:w="2681" w:type="dxa"/>
            <w:tcBorders>
              <w:top w:val="nil"/>
              <w:left w:val="nil"/>
              <w:bottom w:val="single" w:sz="4" w:space="0" w:color="auto"/>
              <w:right w:val="nil"/>
            </w:tcBorders>
            <w:shd w:val="clear" w:color="auto" w:fill="auto"/>
            <w:noWrap/>
            <w:vAlign w:val="center"/>
            <w:hideMark/>
          </w:tcPr>
          <w:p w14:paraId="2FC97E76" w14:textId="20168CE7" w:rsidR="007319B1" w:rsidRPr="00080174" w:rsidRDefault="007319B1" w:rsidP="007319B1">
            <w:pPr>
              <w:ind w:firstLine="220"/>
              <w:jc w:val="right"/>
              <w:rPr>
                <w:ins w:id="1866" w:author="正典 松浦" w:date="2023-12-19T16:21:00Z"/>
                <w:rFonts w:ascii="ＭＳ 明朝" w:hAnsi="ＭＳ 明朝"/>
                <w:szCs w:val="22"/>
              </w:rPr>
            </w:pPr>
            <w:ins w:id="1867" w:author="正典 松浦" w:date="2023-12-19T19:43:00Z">
              <w:r w:rsidRPr="00627849">
                <w:rPr>
                  <w:rFonts w:ascii="ＭＳ 明朝" w:hAnsi="ＭＳ 明朝" w:hint="eastAsia"/>
                  <w:color w:val="000000"/>
                  <w:szCs w:val="22"/>
                  <w:rPrChange w:id="1868" w:author="正典 松浦" w:date="2023-12-19T20:15:00Z">
                    <w:rPr>
                      <w:rFonts w:ascii="游ゴシック" w:eastAsia="游ゴシック" w:hAnsi="游ゴシック" w:hint="eastAsia"/>
                      <w:color w:val="000000"/>
                      <w:szCs w:val="22"/>
                    </w:rPr>
                  </w:rPrChange>
                </w:rPr>
                <w:t>47</w:t>
              </w:r>
            </w:ins>
          </w:p>
        </w:tc>
      </w:tr>
    </w:tbl>
    <w:p w14:paraId="45A3B332" w14:textId="77777777" w:rsidR="008E0BB3" w:rsidRPr="00080174" w:rsidRDefault="008E0BB3" w:rsidP="008E0BB3">
      <w:pPr>
        <w:ind w:firstLine="220"/>
        <w:jc w:val="center"/>
        <w:rPr>
          <w:ins w:id="1869" w:author="正典 松浦" w:date="2023-12-19T16:21:00Z"/>
          <w:rFonts w:ascii="ＭＳ 明朝" w:hAnsi="ＭＳ 明朝"/>
          <w:szCs w:val="22"/>
        </w:rPr>
      </w:pPr>
      <w:ins w:id="1870" w:author="正典 松浦" w:date="2023-12-19T16:21:00Z">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ins>
    </w:p>
    <w:p w14:paraId="341E55F0" w14:textId="77777777" w:rsidR="008E0BB3" w:rsidRPr="00080174" w:rsidRDefault="008E0BB3" w:rsidP="008E0BB3">
      <w:pPr>
        <w:ind w:firstLine="220"/>
        <w:rPr>
          <w:ins w:id="1871" w:author="正典 松浦" w:date="2023-12-19T16:21:00Z"/>
          <w:rFonts w:ascii="ＭＳ 明朝" w:hAnsi="ＭＳ 明朝"/>
          <w:szCs w:val="22"/>
        </w:rPr>
      </w:pPr>
      <w:ins w:id="1872" w:author="正典 松浦" w:date="2023-12-19T16:21:00Z">
        <w:r w:rsidRPr="00080174">
          <w:rPr>
            <w:rFonts w:ascii="ＭＳ 明朝" w:hAnsi="ＭＳ 明朝"/>
            <w:szCs w:val="22"/>
          </w:rPr>
          <w:fldChar w:fldCharType="begin"/>
        </w:r>
        <w:r w:rsidRPr="00080174">
          <w:rPr>
            <w:rFonts w:ascii="ＭＳ 明朝" w:hAnsi="ＭＳ 明朝"/>
            <w:szCs w:val="22"/>
          </w:rPr>
          <w:instrText xml:space="preserve"> REF _Ref141397509 \h  \* MERGEFORMAT </w:instrText>
        </w:r>
        <w:r w:rsidRPr="00080174">
          <w:rPr>
            <w:rFonts w:ascii="ＭＳ 明朝" w:hAnsi="ＭＳ 明朝"/>
            <w:szCs w:val="22"/>
          </w:rPr>
        </w:r>
        <w:r w:rsidRPr="00080174">
          <w:rPr>
            <w:rFonts w:ascii="ＭＳ 明朝" w:hAnsi="ＭＳ 明朝"/>
            <w:szCs w:val="22"/>
          </w:rPr>
          <w:fldChar w:fldCharType="separate"/>
        </w:r>
        <w:r w:rsidRPr="00080174">
          <w:rPr>
            <w:rFonts w:ascii="ＭＳ 明朝" w:hAnsi="ＭＳ 明朝"/>
            <w:szCs w:val="22"/>
          </w:rPr>
          <w:t xml:space="preserve">表 </w:t>
        </w:r>
        <w:r w:rsidRPr="00080174">
          <w:rPr>
            <w:rFonts w:ascii="ＭＳ 明朝" w:hAnsi="ＭＳ 明朝"/>
            <w:szCs w:val="22"/>
          </w:rPr>
          <w:fldChar w:fldCharType="end"/>
        </w:r>
        <w:r w:rsidRPr="00080174">
          <w:rPr>
            <w:rFonts w:ascii="ＭＳ 明朝" w:hAnsi="ＭＳ 明朝" w:hint="eastAsia"/>
            <w:szCs w:val="22"/>
          </w:rPr>
          <w:t>11では中国がカメレオン科の野生動物を取引している上位5か国を明らかにしている。ここから、カメレオン科の野生動物は主にアフリカ諸国から輸入していることがわかる。</w:t>
        </w:r>
        <w:r w:rsidRPr="00080174">
          <w:rPr>
            <w:rFonts w:ascii="ＭＳ 明朝" w:hAnsi="ＭＳ 明朝" w:hint="eastAsia"/>
          </w:rPr>
          <w:t>さらに、表12は中国が何の目的で生体の野生カメレオンを輸入しているか示している。表12から野生イシガメの大多数が商業目的で輸入されていることがわかる。商業目的のイシガメンは、ペットショップで売られていると考えるのが自然であることから、動物園のような厳格な管理下ではなく一般市民の手元にわたっていると考えられる。</w:t>
        </w:r>
      </w:ins>
    </w:p>
    <w:p w14:paraId="0AD3AAB0" w14:textId="77777777" w:rsidR="008E0BB3" w:rsidRPr="00080174" w:rsidRDefault="008E0BB3" w:rsidP="008E0BB3">
      <w:pPr>
        <w:ind w:firstLine="220"/>
        <w:rPr>
          <w:ins w:id="1873" w:author="正典 松浦" w:date="2023-12-19T16:21:00Z"/>
          <w:rFonts w:ascii="ＭＳ 明朝" w:hAnsi="ＭＳ 明朝"/>
          <w:szCs w:val="22"/>
        </w:rPr>
      </w:pPr>
      <w:ins w:id="1874" w:author="正典 松浦" w:date="2023-12-19T16:21:00Z">
        <w:r w:rsidRPr="00080174">
          <w:rPr>
            <w:rFonts w:ascii="ＭＳ 明朝" w:hAnsi="ＭＳ 明朝" w:hint="eastAsia"/>
            <w:szCs w:val="22"/>
          </w:rPr>
          <w:t>これらの分析結果から、中国の取引市場において、感染症のリスクに特に直面しているのは中国国内の一般市民であり、彼らが人獣共通感染症への意識を高めることが野生動物取引を通じた</w:t>
        </w:r>
      </w:ins>
    </w:p>
    <w:p w14:paraId="7547D4E3" w14:textId="77777777" w:rsidR="008E0BB3" w:rsidRPr="00080174" w:rsidRDefault="008E0BB3" w:rsidP="008E0BB3">
      <w:pPr>
        <w:ind w:firstLine="220"/>
        <w:rPr>
          <w:ins w:id="1875" w:author="正典 松浦" w:date="2023-12-19T16:21:00Z"/>
          <w:rFonts w:ascii="ＭＳ 明朝" w:hAnsi="ＭＳ 明朝"/>
          <w:szCs w:val="22"/>
        </w:rPr>
      </w:pPr>
    </w:p>
    <w:p w14:paraId="5FBEF615" w14:textId="27BCF130" w:rsidR="008E0BB3" w:rsidRPr="00080174" w:rsidRDefault="008E0BB3" w:rsidP="008E0BB3">
      <w:pPr>
        <w:pStyle w:val="ad"/>
        <w:keepNext/>
        <w:ind w:firstLine="220"/>
        <w:rPr>
          <w:ins w:id="1876" w:author="正典 松浦" w:date="2023-12-19T16:21:00Z"/>
          <w:rFonts w:ascii="ＭＳ 明朝" w:hAnsi="ＭＳ 明朝"/>
        </w:rPr>
      </w:pPr>
    </w:p>
    <w:p w14:paraId="3DAEAD06" w14:textId="066D37FC" w:rsidR="007030AF" w:rsidRPr="00627849" w:rsidRDefault="007030AF" w:rsidP="007030AF">
      <w:pPr>
        <w:pStyle w:val="ad"/>
        <w:keepNext/>
        <w:ind w:firstLine="220"/>
        <w:rPr>
          <w:ins w:id="1877" w:author="正典 松浦" w:date="2023-12-19T19:22:00Z"/>
          <w:rFonts w:ascii="ＭＳ 明朝" w:hAnsi="ＭＳ 明朝"/>
          <w:rPrChange w:id="1878" w:author="正典 松浦" w:date="2023-12-19T20:15:00Z">
            <w:rPr>
              <w:ins w:id="1879" w:author="正典 松浦" w:date="2023-12-19T19:22:00Z"/>
            </w:rPr>
          </w:rPrChange>
        </w:rPr>
        <w:pPrChange w:id="1880" w:author="正典 松浦" w:date="2023-12-19T19:22:00Z">
          <w:pPr>
            <w:ind w:firstLine="220"/>
          </w:pPr>
        </w:pPrChange>
      </w:pPr>
      <w:ins w:id="1881" w:author="正典 松浦" w:date="2023-12-19T19:22:00Z">
        <w:r w:rsidRPr="00627849">
          <w:rPr>
            <w:rFonts w:ascii="ＭＳ 明朝" w:hAnsi="ＭＳ 明朝"/>
            <w:rPrChange w:id="1882" w:author="正典 松浦" w:date="2023-12-19T20:15:00Z">
              <w:rPr/>
            </w:rPrChange>
          </w:rPr>
          <w:t>表</w:t>
        </w:r>
        <w:r w:rsidRPr="00627849">
          <w:rPr>
            <w:rFonts w:ascii="ＭＳ 明朝" w:hAnsi="ＭＳ 明朝"/>
            <w:rPrChange w:id="1883" w:author="正典 松浦" w:date="2023-12-19T20:15:00Z">
              <w:rPr/>
            </w:rPrChange>
          </w:rPr>
          <w:t xml:space="preserve"> </w:t>
        </w:r>
        <w:r w:rsidRPr="00627849">
          <w:rPr>
            <w:rFonts w:ascii="ＭＳ 明朝" w:hAnsi="ＭＳ 明朝"/>
            <w:rPrChange w:id="1884" w:author="正典 松浦" w:date="2023-12-19T20:15:00Z">
              <w:rPr/>
            </w:rPrChange>
          </w:rPr>
          <w:fldChar w:fldCharType="begin"/>
        </w:r>
        <w:r w:rsidRPr="00627849">
          <w:rPr>
            <w:rFonts w:ascii="ＭＳ 明朝" w:hAnsi="ＭＳ 明朝"/>
            <w:rPrChange w:id="1885" w:author="正典 松浦" w:date="2023-12-19T20:15:00Z">
              <w:rPr/>
            </w:rPrChange>
          </w:rPr>
          <w:instrText xml:space="preserve"> SEQ </w:instrText>
        </w:r>
        <w:r w:rsidRPr="00627849">
          <w:rPr>
            <w:rFonts w:ascii="ＭＳ 明朝" w:hAnsi="ＭＳ 明朝"/>
            <w:rPrChange w:id="1886" w:author="正典 松浦" w:date="2023-12-19T20:15:00Z">
              <w:rPr/>
            </w:rPrChange>
          </w:rPr>
          <w:instrText>表</w:instrText>
        </w:r>
        <w:r w:rsidRPr="00627849">
          <w:rPr>
            <w:rFonts w:ascii="ＭＳ 明朝" w:hAnsi="ＭＳ 明朝"/>
            <w:rPrChange w:id="1887" w:author="正典 松浦" w:date="2023-12-19T20:15:00Z">
              <w:rPr/>
            </w:rPrChange>
          </w:rPr>
          <w:instrText xml:space="preserve"> \* ARABIC </w:instrText>
        </w:r>
      </w:ins>
      <w:r w:rsidRPr="00627849">
        <w:rPr>
          <w:rFonts w:ascii="ＭＳ 明朝" w:hAnsi="ＭＳ 明朝"/>
          <w:rPrChange w:id="1888" w:author="正典 松浦" w:date="2023-12-19T20:15:00Z">
            <w:rPr/>
          </w:rPrChange>
        </w:rPr>
        <w:fldChar w:fldCharType="separate"/>
      </w:r>
      <w:ins w:id="1889" w:author="正典 松浦" w:date="2023-12-19T19:22:00Z">
        <w:r w:rsidRPr="00627849">
          <w:rPr>
            <w:rFonts w:ascii="ＭＳ 明朝" w:hAnsi="ＭＳ 明朝"/>
            <w:noProof/>
            <w:rPrChange w:id="1890" w:author="正典 松浦" w:date="2023-12-19T20:15:00Z">
              <w:rPr>
                <w:noProof/>
              </w:rPr>
            </w:rPrChange>
          </w:rPr>
          <w:t>18</w:t>
        </w:r>
        <w:r w:rsidRPr="00627849">
          <w:rPr>
            <w:rFonts w:ascii="ＭＳ 明朝" w:hAnsi="ＭＳ 明朝"/>
            <w:rPrChange w:id="1891" w:author="正典 松浦" w:date="2023-12-19T20:15:00Z">
              <w:rPr/>
            </w:rPrChange>
          </w:rPr>
          <w:fldChar w:fldCharType="end"/>
        </w:r>
        <w:r w:rsidRPr="00627849">
          <w:rPr>
            <w:rFonts w:ascii="ＭＳ 明朝" w:hAnsi="ＭＳ 明朝" w:hint="eastAsia"/>
            <w:rPrChange w:id="1892" w:author="正典 松浦" w:date="2023-12-19T20:15:00Z">
              <w:rPr>
                <w:rFonts w:hint="eastAsia"/>
              </w:rPr>
            </w:rPrChange>
          </w:rPr>
          <w:t xml:space="preserve">　</w:t>
        </w:r>
        <w:r w:rsidRPr="00627849">
          <w:rPr>
            <w:rFonts w:ascii="ＭＳ 明朝" w:hAnsi="ＭＳ 明朝" w:hint="eastAsia"/>
            <w:rPrChange w:id="1893" w:author="正典 松浦" w:date="2023-12-19T20:15:00Z">
              <w:rPr>
                <w:rFonts w:hint="eastAsia"/>
              </w:rPr>
            </w:rPrChange>
          </w:rPr>
          <w:t>タイの</w:t>
        </w:r>
      </w:ins>
      <w:ins w:id="1894" w:author="正典 松浦" w:date="2023-12-19T19:46:00Z">
        <w:r w:rsidR="007535EB" w:rsidRPr="00627849">
          <w:rPr>
            <w:rFonts w:ascii="ＭＳ 明朝" w:hAnsi="ＭＳ 明朝" w:hint="eastAsia"/>
            <w:rPrChange w:id="1895" w:author="正典 松浦" w:date="2023-12-19T20:15:00Z">
              <w:rPr>
                <w:rFonts w:hint="eastAsia"/>
              </w:rPr>
            </w:rPrChange>
          </w:rPr>
          <w:t>インコ</w:t>
        </w:r>
      </w:ins>
      <w:ins w:id="1896" w:author="正典 松浦" w:date="2023-12-19T19:22:00Z">
        <w:r w:rsidRPr="00627849">
          <w:rPr>
            <w:rFonts w:ascii="ＭＳ 明朝" w:hAnsi="ＭＳ 明朝" w:hint="eastAsia"/>
            <w:rPrChange w:id="1897" w:author="正典 松浦" w:date="2023-12-19T20:15:00Z">
              <w:rPr>
                <w:rFonts w:hint="eastAsia"/>
              </w:rPr>
            </w:rPrChange>
          </w:rPr>
          <w:t>科輸入上位</w:t>
        </w:r>
        <w:r w:rsidRPr="00627849">
          <w:rPr>
            <w:rFonts w:ascii="ＭＳ 明朝" w:hAnsi="ＭＳ 明朝"/>
            <w:rPrChange w:id="1898" w:author="正典 松浦" w:date="2023-12-19T20:15:00Z">
              <w:rPr/>
            </w:rPrChange>
          </w:rPr>
          <w:t>5</w:t>
        </w:r>
        <w:r w:rsidRPr="00627849">
          <w:rPr>
            <w:rFonts w:ascii="ＭＳ 明朝" w:hAnsi="ＭＳ 明朝"/>
            <w:rPrChange w:id="1899" w:author="正典 松浦" w:date="2023-12-19T20:15:00Z">
              <w:rPr/>
            </w:rPrChange>
          </w:rPr>
          <w:t>か国</w:t>
        </w:r>
      </w:ins>
    </w:p>
    <w:tbl>
      <w:tblPr>
        <w:tblW w:w="4171" w:type="dxa"/>
        <w:jc w:val="center"/>
        <w:tblCellMar>
          <w:left w:w="99" w:type="dxa"/>
          <w:right w:w="99" w:type="dxa"/>
        </w:tblCellMar>
        <w:tblLook w:val="04A0" w:firstRow="1" w:lastRow="0" w:firstColumn="1" w:lastColumn="0" w:noHBand="0" w:noVBand="1"/>
      </w:tblPr>
      <w:tblGrid>
        <w:gridCol w:w="2654"/>
        <w:gridCol w:w="1517"/>
        <w:tblGridChange w:id="1900">
          <w:tblGrid>
            <w:gridCol w:w="2654"/>
            <w:gridCol w:w="1517"/>
          </w:tblGrid>
        </w:tblGridChange>
      </w:tblGrid>
      <w:tr w:rsidR="008E0BB3" w:rsidRPr="00080174" w14:paraId="58F7B68B" w14:textId="77777777" w:rsidTr="00C44FA0">
        <w:trPr>
          <w:trHeight w:val="20"/>
          <w:jc w:val="center"/>
          <w:ins w:id="1901" w:author="正典 松浦" w:date="2023-12-19T16:21:00Z"/>
        </w:trPr>
        <w:tc>
          <w:tcPr>
            <w:tcW w:w="2654" w:type="dxa"/>
            <w:tcBorders>
              <w:top w:val="single" w:sz="4" w:space="0" w:color="auto"/>
              <w:left w:val="nil"/>
              <w:bottom w:val="single" w:sz="4" w:space="0" w:color="auto"/>
              <w:right w:val="nil"/>
            </w:tcBorders>
            <w:shd w:val="clear" w:color="auto" w:fill="auto"/>
            <w:noWrap/>
            <w:vAlign w:val="center"/>
          </w:tcPr>
          <w:p w14:paraId="3BF379F1" w14:textId="77777777" w:rsidR="008E0BB3" w:rsidRPr="00080174" w:rsidRDefault="008E0BB3" w:rsidP="00C44FA0">
            <w:pPr>
              <w:ind w:firstLineChars="0" w:firstLine="0"/>
              <w:rPr>
                <w:ins w:id="1902" w:author="正典 松浦" w:date="2023-12-19T16:21:00Z"/>
                <w:rFonts w:ascii="ＭＳ 明朝" w:hAnsi="ＭＳ 明朝"/>
              </w:rPr>
            </w:pPr>
            <w:ins w:id="1903" w:author="正典 松浦" w:date="2023-12-19T16:21:00Z">
              <w:r w:rsidRPr="00080174">
                <w:rPr>
                  <w:rFonts w:ascii="ＭＳ 明朝" w:hAnsi="ＭＳ 明朝" w:hint="eastAsia"/>
                </w:rPr>
                <w:t>国</w:t>
              </w:r>
            </w:ins>
          </w:p>
        </w:tc>
        <w:tc>
          <w:tcPr>
            <w:tcW w:w="1517" w:type="dxa"/>
            <w:tcBorders>
              <w:top w:val="single" w:sz="4" w:space="0" w:color="auto"/>
              <w:left w:val="nil"/>
              <w:bottom w:val="single" w:sz="4" w:space="0" w:color="auto"/>
              <w:right w:val="nil"/>
            </w:tcBorders>
            <w:shd w:val="clear" w:color="auto" w:fill="auto"/>
            <w:noWrap/>
            <w:vAlign w:val="center"/>
          </w:tcPr>
          <w:p w14:paraId="0699E520" w14:textId="77777777" w:rsidR="008E0BB3" w:rsidRPr="00080174" w:rsidRDefault="008E0BB3" w:rsidP="00C44FA0">
            <w:pPr>
              <w:ind w:firstLineChars="0" w:firstLine="0"/>
              <w:jc w:val="right"/>
              <w:rPr>
                <w:ins w:id="1904" w:author="正典 松浦" w:date="2023-12-19T16:21:00Z"/>
                <w:rFonts w:ascii="ＭＳ 明朝" w:hAnsi="ＭＳ 明朝"/>
              </w:rPr>
            </w:pPr>
            <w:ins w:id="1905" w:author="正典 松浦" w:date="2023-12-19T16:21:00Z">
              <w:r w:rsidRPr="00080174">
                <w:rPr>
                  <w:rFonts w:ascii="ＭＳ 明朝" w:hAnsi="ＭＳ 明朝" w:hint="eastAsia"/>
                </w:rPr>
                <w:t>取引件数</w:t>
              </w:r>
            </w:ins>
          </w:p>
        </w:tc>
      </w:tr>
      <w:tr w:rsidR="00801FB8" w:rsidRPr="00080174" w14:paraId="0DA8ED8D" w14:textId="77777777" w:rsidTr="00C44FA0">
        <w:trPr>
          <w:trHeight w:val="20"/>
          <w:jc w:val="center"/>
          <w:ins w:id="1906" w:author="正典 松浦" w:date="2023-12-19T16:21:00Z"/>
        </w:trPr>
        <w:tc>
          <w:tcPr>
            <w:tcW w:w="2654" w:type="dxa"/>
            <w:tcBorders>
              <w:top w:val="single" w:sz="4" w:space="0" w:color="auto"/>
              <w:left w:val="nil"/>
              <w:bottom w:val="nil"/>
              <w:right w:val="nil"/>
            </w:tcBorders>
            <w:shd w:val="clear" w:color="auto" w:fill="auto"/>
            <w:noWrap/>
            <w:vAlign w:val="center"/>
            <w:hideMark/>
          </w:tcPr>
          <w:p w14:paraId="3222DBFF" w14:textId="0B6372D1" w:rsidR="00801FB8" w:rsidRPr="00080174" w:rsidRDefault="008775B2" w:rsidP="00801FB8">
            <w:pPr>
              <w:ind w:firstLineChars="0" w:firstLine="0"/>
              <w:rPr>
                <w:ins w:id="1907" w:author="正典 松浦" w:date="2023-12-19T16:21:00Z"/>
                <w:rFonts w:ascii="ＭＳ 明朝" w:hAnsi="ＭＳ 明朝"/>
              </w:rPr>
            </w:pPr>
            <w:ins w:id="1908" w:author="正典 松浦" w:date="2023-12-19T20:02:00Z">
              <w:r w:rsidRPr="00080174">
                <w:rPr>
                  <w:rFonts w:ascii="ＭＳ 明朝" w:hAnsi="ＭＳ 明朝" w:hint="eastAsia"/>
                </w:rPr>
                <w:t>ガイアナ</w:t>
              </w:r>
            </w:ins>
          </w:p>
        </w:tc>
        <w:tc>
          <w:tcPr>
            <w:tcW w:w="1517" w:type="dxa"/>
            <w:tcBorders>
              <w:top w:val="single" w:sz="4" w:space="0" w:color="auto"/>
              <w:left w:val="nil"/>
              <w:bottom w:val="nil"/>
              <w:right w:val="nil"/>
            </w:tcBorders>
            <w:shd w:val="clear" w:color="auto" w:fill="auto"/>
            <w:noWrap/>
            <w:vAlign w:val="center"/>
            <w:hideMark/>
          </w:tcPr>
          <w:p w14:paraId="7E5E95E2" w14:textId="0297861B" w:rsidR="00801FB8" w:rsidRPr="00080174" w:rsidRDefault="00801FB8" w:rsidP="00801FB8">
            <w:pPr>
              <w:ind w:firstLineChars="0" w:firstLine="0"/>
              <w:jc w:val="right"/>
              <w:rPr>
                <w:ins w:id="1909" w:author="正典 松浦" w:date="2023-12-19T16:21:00Z"/>
                <w:rFonts w:ascii="ＭＳ 明朝" w:hAnsi="ＭＳ 明朝"/>
              </w:rPr>
            </w:pPr>
            <w:ins w:id="1910" w:author="正典 松浦" w:date="2023-12-19T20:02:00Z">
              <w:r w:rsidRPr="00627849">
                <w:rPr>
                  <w:rFonts w:ascii="ＭＳ 明朝" w:hAnsi="ＭＳ 明朝" w:hint="eastAsia"/>
                  <w:color w:val="000000"/>
                  <w:szCs w:val="22"/>
                  <w:rPrChange w:id="1911" w:author="正典 松浦" w:date="2023-12-19T20:15:00Z">
                    <w:rPr>
                      <w:rFonts w:ascii="游ゴシック" w:eastAsia="游ゴシック" w:hAnsi="游ゴシック" w:hint="eastAsia"/>
                      <w:color w:val="000000"/>
                      <w:szCs w:val="22"/>
                    </w:rPr>
                  </w:rPrChange>
                </w:rPr>
                <w:t>373</w:t>
              </w:r>
            </w:ins>
          </w:p>
        </w:tc>
      </w:tr>
      <w:tr w:rsidR="00801FB8" w:rsidRPr="00080174" w14:paraId="061FBBDA" w14:textId="77777777" w:rsidTr="00C44FA0">
        <w:trPr>
          <w:trHeight w:val="20"/>
          <w:jc w:val="center"/>
          <w:ins w:id="1912" w:author="正典 松浦" w:date="2023-12-19T16:21:00Z"/>
        </w:trPr>
        <w:tc>
          <w:tcPr>
            <w:tcW w:w="2654" w:type="dxa"/>
            <w:tcBorders>
              <w:top w:val="nil"/>
              <w:left w:val="nil"/>
              <w:bottom w:val="nil"/>
              <w:right w:val="nil"/>
            </w:tcBorders>
            <w:shd w:val="clear" w:color="auto" w:fill="auto"/>
            <w:noWrap/>
            <w:vAlign w:val="center"/>
            <w:hideMark/>
          </w:tcPr>
          <w:p w14:paraId="24ADE3CF" w14:textId="5C8A5BE0" w:rsidR="00801FB8" w:rsidRPr="00080174" w:rsidRDefault="00B026F5" w:rsidP="00801FB8">
            <w:pPr>
              <w:ind w:firstLineChars="0" w:firstLine="0"/>
              <w:rPr>
                <w:ins w:id="1913" w:author="正典 松浦" w:date="2023-12-19T16:21:00Z"/>
                <w:rFonts w:ascii="ＭＳ 明朝" w:hAnsi="ＭＳ 明朝"/>
              </w:rPr>
            </w:pPr>
            <w:ins w:id="1914" w:author="正典 松浦" w:date="2023-12-19T20:02:00Z">
              <w:r w:rsidRPr="00080174">
                <w:rPr>
                  <w:rFonts w:ascii="ＭＳ 明朝" w:hAnsi="ＭＳ 明朝" w:hint="eastAsia"/>
                </w:rPr>
                <w:t>スリナム</w:t>
              </w:r>
            </w:ins>
          </w:p>
        </w:tc>
        <w:tc>
          <w:tcPr>
            <w:tcW w:w="1517" w:type="dxa"/>
            <w:tcBorders>
              <w:top w:val="nil"/>
              <w:left w:val="nil"/>
              <w:bottom w:val="nil"/>
              <w:right w:val="nil"/>
            </w:tcBorders>
            <w:shd w:val="clear" w:color="auto" w:fill="auto"/>
            <w:noWrap/>
            <w:vAlign w:val="center"/>
            <w:hideMark/>
          </w:tcPr>
          <w:p w14:paraId="3E094EC5" w14:textId="14524DA6" w:rsidR="00801FB8" w:rsidRPr="00080174" w:rsidRDefault="00801FB8" w:rsidP="00801FB8">
            <w:pPr>
              <w:ind w:firstLineChars="0" w:firstLine="0"/>
              <w:jc w:val="right"/>
              <w:rPr>
                <w:ins w:id="1915" w:author="正典 松浦" w:date="2023-12-19T16:21:00Z"/>
                <w:rFonts w:ascii="ＭＳ 明朝" w:hAnsi="ＭＳ 明朝"/>
              </w:rPr>
            </w:pPr>
            <w:ins w:id="1916" w:author="正典 松浦" w:date="2023-12-19T20:02:00Z">
              <w:r w:rsidRPr="00627849">
                <w:rPr>
                  <w:rFonts w:ascii="ＭＳ 明朝" w:hAnsi="ＭＳ 明朝" w:hint="eastAsia"/>
                  <w:color w:val="000000"/>
                  <w:szCs w:val="22"/>
                  <w:rPrChange w:id="1917" w:author="正典 松浦" w:date="2023-12-19T20:15:00Z">
                    <w:rPr>
                      <w:rFonts w:ascii="游ゴシック" w:eastAsia="游ゴシック" w:hAnsi="游ゴシック" w:hint="eastAsia"/>
                      <w:color w:val="000000"/>
                      <w:szCs w:val="22"/>
                    </w:rPr>
                  </w:rPrChange>
                </w:rPr>
                <w:t>362</w:t>
              </w:r>
            </w:ins>
          </w:p>
        </w:tc>
      </w:tr>
      <w:tr w:rsidR="00801FB8" w:rsidRPr="00080174" w14:paraId="3ADFF812" w14:textId="77777777" w:rsidTr="00C44FA0">
        <w:trPr>
          <w:trHeight w:val="20"/>
          <w:jc w:val="center"/>
          <w:ins w:id="1918" w:author="正典 松浦" w:date="2023-12-19T16:21:00Z"/>
        </w:trPr>
        <w:tc>
          <w:tcPr>
            <w:tcW w:w="2654" w:type="dxa"/>
            <w:tcBorders>
              <w:top w:val="nil"/>
              <w:left w:val="nil"/>
              <w:right w:val="nil"/>
            </w:tcBorders>
            <w:shd w:val="clear" w:color="auto" w:fill="auto"/>
            <w:noWrap/>
            <w:vAlign w:val="center"/>
            <w:hideMark/>
          </w:tcPr>
          <w:p w14:paraId="0A765D56" w14:textId="32168579" w:rsidR="00801FB8" w:rsidRPr="00080174" w:rsidRDefault="00B026F5" w:rsidP="00801FB8">
            <w:pPr>
              <w:ind w:firstLineChars="0" w:firstLine="0"/>
              <w:rPr>
                <w:ins w:id="1919" w:author="正典 松浦" w:date="2023-12-19T16:21:00Z"/>
                <w:rFonts w:ascii="ＭＳ 明朝" w:hAnsi="ＭＳ 明朝"/>
              </w:rPr>
            </w:pPr>
            <w:ins w:id="1920" w:author="正典 松浦" w:date="2023-12-19T20:02:00Z">
              <w:r w:rsidRPr="00080174">
                <w:rPr>
                  <w:rFonts w:ascii="ＭＳ 明朝" w:hAnsi="ＭＳ 明朝" w:hint="eastAsia"/>
                </w:rPr>
                <w:t>オランダ</w:t>
              </w:r>
            </w:ins>
          </w:p>
        </w:tc>
        <w:tc>
          <w:tcPr>
            <w:tcW w:w="1517" w:type="dxa"/>
            <w:tcBorders>
              <w:top w:val="nil"/>
              <w:left w:val="nil"/>
              <w:right w:val="nil"/>
            </w:tcBorders>
            <w:shd w:val="clear" w:color="auto" w:fill="auto"/>
            <w:noWrap/>
            <w:vAlign w:val="center"/>
            <w:hideMark/>
          </w:tcPr>
          <w:p w14:paraId="79E75620" w14:textId="6BE34550" w:rsidR="00801FB8" w:rsidRPr="00080174" w:rsidRDefault="00801FB8" w:rsidP="00801FB8">
            <w:pPr>
              <w:ind w:firstLineChars="0" w:firstLine="0"/>
              <w:jc w:val="right"/>
              <w:rPr>
                <w:ins w:id="1921" w:author="正典 松浦" w:date="2023-12-19T16:21:00Z"/>
                <w:rFonts w:ascii="ＭＳ 明朝" w:hAnsi="ＭＳ 明朝"/>
              </w:rPr>
            </w:pPr>
            <w:ins w:id="1922" w:author="正典 松浦" w:date="2023-12-19T20:02:00Z">
              <w:r w:rsidRPr="00627849">
                <w:rPr>
                  <w:rFonts w:ascii="ＭＳ 明朝" w:hAnsi="ＭＳ 明朝" w:hint="eastAsia"/>
                  <w:color w:val="000000"/>
                  <w:szCs w:val="22"/>
                  <w:rPrChange w:id="1923" w:author="正典 松浦" w:date="2023-12-19T20:15:00Z">
                    <w:rPr>
                      <w:rFonts w:ascii="游ゴシック" w:eastAsia="游ゴシック" w:hAnsi="游ゴシック" w:hint="eastAsia"/>
                      <w:color w:val="000000"/>
                      <w:szCs w:val="22"/>
                    </w:rPr>
                  </w:rPrChange>
                </w:rPr>
                <w:t>52</w:t>
              </w:r>
            </w:ins>
          </w:p>
        </w:tc>
      </w:tr>
      <w:tr w:rsidR="00801FB8" w:rsidRPr="00080174" w14:paraId="5CDDA077" w14:textId="77777777" w:rsidTr="00801FB8">
        <w:tblPrEx>
          <w:tblW w:w="4171" w:type="dxa"/>
          <w:jc w:val="center"/>
          <w:tblCellMar>
            <w:left w:w="99" w:type="dxa"/>
            <w:right w:w="99" w:type="dxa"/>
          </w:tblCellMar>
          <w:tblPrExChange w:id="1924" w:author="正典 松浦" w:date="2023-12-19T20:02:00Z">
            <w:tblPrEx>
              <w:tblW w:w="4171" w:type="dxa"/>
              <w:jc w:val="center"/>
              <w:tblCellMar>
                <w:left w:w="99" w:type="dxa"/>
                <w:right w:w="99" w:type="dxa"/>
              </w:tblCellMar>
            </w:tblPrEx>
          </w:tblPrExChange>
        </w:tblPrEx>
        <w:trPr>
          <w:trHeight w:val="20"/>
          <w:jc w:val="center"/>
          <w:ins w:id="1925" w:author="正典 松浦" w:date="2023-12-19T16:21:00Z"/>
          <w:trPrChange w:id="1926" w:author="正典 松浦" w:date="2023-12-19T20:02:00Z">
            <w:trPr>
              <w:trHeight w:val="20"/>
              <w:jc w:val="center"/>
            </w:trPr>
          </w:trPrChange>
        </w:trPr>
        <w:tc>
          <w:tcPr>
            <w:tcW w:w="2654" w:type="dxa"/>
            <w:tcBorders>
              <w:top w:val="nil"/>
              <w:left w:val="nil"/>
              <w:bottom w:val="nil"/>
              <w:right w:val="nil"/>
            </w:tcBorders>
            <w:shd w:val="clear" w:color="auto" w:fill="auto"/>
            <w:noWrap/>
            <w:vAlign w:val="center"/>
            <w:hideMark/>
            <w:tcPrChange w:id="1927" w:author="正典 松浦" w:date="2023-12-19T20:02:00Z">
              <w:tcPr>
                <w:tcW w:w="2654" w:type="dxa"/>
                <w:tcBorders>
                  <w:top w:val="nil"/>
                  <w:left w:val="nil"/>
                  <w:bottom w:val="single" w:sz="4" w:space="0" w:color="auto"/>
                  <w:right w:val="nil"/>
                </w:tcBorders>
                <w:shd w:val="clear" w:color="auto" w:fill="auto"/>
                <w:noWrap/>
                <w:vAlign w:val="center"/>
                <w:hideMark/>
              </w:tcPr>
            </w:tcPrChange>
          </w:tcPr>
          <w:p w14:paraId="3D3C9A7D" w14:textId="469E5869" w:rsidR="00801FB8" w:rsidRPr="00080174" w:rsidRDefault="00EE4A75" w:rsidP="00801FB8">
            <w:pPr>
              <w:ind w:firstLineChars="0" w:firstLine="0"/>
              <w:rPr>
                <w:ins w:id="1928" w:author="正典 松浦" w:date="2023-12-19T16:21:00Z"/>
                <w:rFonts w:ascii="ＭＳ 明朝" w:hAnsi="ＭＳ 明朝" w:hint="eastAsia"/>
              </w:rPr>
            </w:pPr>
            <w:ins w:id="1929" w:author="正典 松浦" w:date="2023-12-19T20:03:00Z">
              <w:r w:rsidRPr="00080174">
                <w:rPr>
                  <w:rFonts w:ascii="ＭＳ 明朝" w:hAnsi="ＭＳ 明朝" w:hint="eastAsia"/>
                </w:rPr>
                <w:t>シンガポール</w:t>
              </w:r>
            </w:ins>
          </w:p>
        </w:tc>
        <w:tc>
          <w:tcPr>
            <w:tcW w:w="1517" w:type="dxa"/>
            <w:tcBorders>
              <w:top w:val="nil"/>
              <w:left w:val="nil"/>
              <w:bottom w:val="nil"/>
              <w:right w:val="nil"/>
            </w:tcBorders>
            <w:shd w:val="clear" w:color="auto" w:fill="auto"/>
            <w:noWrap/>
            <w:vAlign w:val="center"/>
            <w:hideMark/>
            <w:tcPrChange w:id="1930" w:author="正典 松浦" w:date="2023-12-19T20:02:00Z">
              <w:tcPr>
                <w:tcW w:w="1517" w:type="dxa"/>
                <w:tcBorders>
                  <w:top w:val="nil"/>
                  <w:left w:val="nil"/>
                  <w:bottom w:val="single" w:sz="4" w:space="0" w:color="auto"/>
                  <w:right w:val="nil"/>
                </w:tcBorders>
                <w:shd w:val="clear" w:color="auto" w:fill="auto"/>
                <w:noWrap/>
                <w:vAlign w:val="center"/>
                <w:hideMark/>
              </w:tcPr>
            </w:tcPrChange>
          </w:tcPr>
          <w:p w14:paraId="58FF7FFB" w14:textId="3EEABBB6" w:rsidR="00801FB8" w:rsidRPr="00080174" w:rsidRDefault="00801FB8" w:rsidP="00801FB8">
            <w:pPr>
              <w:ind w:firstLineChars="0" w:firstLine="0"/>
              <w:jc w:val="right"/>
              <w:rPr>
                <w:ins w:id="1931" w:author="正典 松浦" w:date="2023-12-19T16:21:00Z"/>
                <w:rFonts w:ascii="ＭＳ 明朝" w:hAnsi="ＭＳ 明朝"/>
              </w:rPr>
            </w:pPr>
            <w:ins w:id="1932" w:author="正典 松浦" w:date="2023-12-19T20:02:00Z">
              <w:r w:rsidRPr="00627849">
                <w:rPr>
                  <w:rFonts w:ascii="ＭＳ 明朝" w:hAnsi="ＭＳ 明朝" w:hint="eastAsia"/>
                  <w:color w:val="000000"/>
                  <w:szCs w:val="22"/>
                  <w:rPrChange w:id="1933" w:author="正典 松浦" w:date="2023-12-19T20:15:00Z">
                    <w:rPr>
                      <w:rFonts w:ascii="游ゴシック" w:eastAsia="游ゴシック" w:hAnsi="游ゴシック" w:hint="eastAsia"/>
                      <w:color w:val="000000"/>
                      <w:szCs w:val="22"/>
                    </w:rPr>
                  </w:rPrChange>
                </w:rPr>
                <w:t>49</w:t>
              </w:r>
            </w:ins>
          </w:p>
        </w:tc>
      </w:tr>
      <w:tr w:rsidR="00801FB8" w:rsidRPr="00080174" w14:paraId="51C04F41" w14:textId="77777777" w:rsidTr="00C44FA0">
        <w:trPr>
          <w:trHeight w:val="20"/>
          <w:jc w:val="center"/>
          <w:ins w:id="1934" w:author="正典 松浦" w:date="2023-12-19T20:02:00Z"/>
        </w:trPr>
        <w:tc>
          <w:tcPr>
            <w:tcW w:w="2654" w:type="dxa"/>
            <w:tcBorders>
              <w:top w:val="nil"/>
              <w:left w:val="nil"/>
              <w:bottom w:val="single" w:sz="4" w:space="0" w:color="auto"/>
              <w:right w:val="nil"/>
            </w:tcBorders>
            <w:shd w:val="clear" w:color="auto" w:fill="auto"/>
            <w:noWrap/>
            <w:vAlign w:val="center"/>
          </w:tcPr>
          <w:p w14:paraId="1C6B6AEC" w14:textId="6AE004A0" w:rsidR="00801FB8" w:rsidRPr="00627849" w:rsidRDefault="00EE4A75" w:rsidP="00801FB8">
            <w:pPr>
              <w:ind w:firstLineChars="0" w:firstLine="0"/>
              <w:rPr>
                <w:ins w:id="1935" w:author="正典 松浦" w:date="2023-12-19T20:02:00Z"/>
                <w:rFonts w:ascii="ＭＳ 明朝" w:hAnsi="ＭＳ 明朝" w:hint="eastAsia"/>
                <w:color w:val="000000"/>
                <w:szCs w:val="22"/>
                <w:rPrChange w:id="1936" w:author="正典 松浦" w:date="2023-12-19T20:15:00Z">
                  <w:rPr>
                    <w:ins w:id="1937" w:author="正典 松浦" w:date="2023-12-19T20:02:00Z"/>
                    <w:rFonts w:ascii="游ゴシック" w:eastAsia="游ゴシック" w:hAnsi="游ゴシック" w:hint="eastAsia"/>
                    <w:color w:val="000000"/>
                    <w:szCs w:val="22"/>
                  </w:rPr>
                </w:rPrChange>
              </w:rPr>
            </w:pPr>
            <w:ins w:id="1938" w:author="正典 松浦" w:date="2023-12-19T20:03:00Z">
              <w:r w:rsidRPr="00080174">
                <w:rPr>
                  <w:rFonts w:ascii="ＭＳ 明朝" w:hAnsi="ＭＳ 明朝" w:hint="eastAsia"/>
                  <w:color w:val="000000"/>
                  <w:szCs w:val="22"/>
                </w:rPr>
                <w:t>コンゴ民主共和国</w:t>
              </w:r>
            </w:ins>
          </w:p>
        </w:tc>
        <w:tc>
          <w:tcPr>
            <w:tcW w:w="1517" w:type="dxa"/>
            <w:tcBorders>
              <w:top w:val="nil"/>
              <w:left w:val="nil"/>
              <w:bottom w:val="single" w:sz="4" w:space="0" w:color="auto"/>
              <w:right w:val="nil"/>
            </w:tcBorders>
            <w:shd w:val="clear" w:color="auto" w:fill="auto"/>
            <w:noWrap/>
            <w:vAlign w:val="center"/>
          </w:tcPr>
          <w:p w14:paraId="5FF193CF" w14:textId="26CE66C1" w:rsidR="00801FB8" w:rsidRPr="00627849" w:rsidRDefault="00801FB8" w:rsidP="00801FB8">
            <w:pPr>
              <w:ind w:firstLineChars="0" w:firstLine="0"/>
              <w:jc w:val="right"/>
              <w:rPr>
                <w:ins w:id="1939" w:author="正典 松浦" w:date="2023-12-19T20:02:00Z"/>
                <w:rFonts w:ascii="ＭＳ 明朝" w:hAnsi="ＭＳ 明朝" w:hint="eastAsia"/>
                <w:color w:val="000000"/>
                <w:szCs w:val="22"/>
                <w:rPrChange w:id="1940" w:author="正典 松浦" w:date="2023-12-19T20:15:00Z">
                  <w:rPr>
                    <w:ins w:id="1941" w:author="正典 松浦" w:date="2023-12-19T20:02:00Z"/>
                    <w:rFonts w:ascii="游ゴシック" w:eastAsia="游ゴシック" w:hAnsi="游ゴシック" w:hint="eastAsia"/>
                    <w:color w:val="000000"/>
                    <w:szCs w:val="22"/>
                  </w:rPr>
                </w:rPrChange>
              </w:rPr>
            </w:pPr>
            <w:ins w:id="1942" w:author="正典 松浦" w:date="2023-12-19T20:02:00Z">
              <w:r w:rsidRPr="00627849">
                <w:rPr>
                  <w:rFonts w:ascii="ＭＳ 明朝" w:hAnsi="ＭＳ 明朝" w:hint="eastAsia"/>
                  <w:color w:val="000000"/>
                  <w:szCs w:val="22"/>
                  <w:rPrChange w:id="1943" w:author="正典 松浦" w:date="2023-12-19T20:15:00Z">
                    <w:rPr>
                      <w:rFonts w:ascii="游ゴシック" w:eastAsia="游ゴシック" w:hAnsi="游ゴシック" w:hint="eastAsia"/>
                      <w:color w:val="000000"/>
                      <w:szCs w:val="22"/>
                    </w:rPr>
                  </w:rPrChange>
                </w:rPr>
                <w:t>16</w:t>
              </w:r>
            </w:ins>
          </w:p>
        </w:tc>
      </w:tr>
    </w:tbl>
    <w:p w14:paraId="3D61DEBB" w14:textId="77777777" w:rsidR="008E0BB3" w:rsidRPr="00080174" w:rsidRDefault="008E0BB3" w:rsidP="008E0BB3">
      <w:pPr>
        <w:ind w:firstLine="220"/>
        <w:jc w:val="center"/>
        <w:rPr>
          <w:ins w:id="1944" w:author="正典 松浦" w:date="2023-12-19T16:21:00Z"/>
          <w:rFonts w:ascii="ＭＳ 明朝" w:hAnsi="ＭＳ 明朝"/>
          <w:szCs w:val="22"/>
        </w:rPr>
      </w:pPr>
      <w:ins w:id="1945" w:author="正典 松浦" w:date="2023-12-19T16:21:00Z">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ins>
    </w:p>
    <w:p w14:paraId="6EAA7C2E" w14:textId="554ED1B0" w:rsidR="008E0BB3" w:rsidRPr="00080174" w:rsidRDefault="008E0BB3" w:rsidP="008E0BB3">
      <w:pPr>
        <w:pStyle w:val="ad"/>
        <w:keepNext/>
        <w:ind w:firstLine="220"/>
        <w:rPr>
          <w:ins w:id="1946" w:author="正典 松浦" w:date="2023-12-19T16:21:00Z"/>
          <w:rFonts w:ascii="ＭＳ 明朝" w:hAnsi="ＭＳ 明朝" w:hint="eastAsia"/>
        </w:rPr>
      </w:pPr>
    </w:p>
    <w:p w14:paraId="0C3B61FF" w14:textId="1368D334" w:rsidR="00310790" w:rsidRPr="00627849" w:rsidRDefault="00310790" w:rsidP="00310790">
      <w:pPr>
        <w:pStyle w:val="ad"/>
        <w:keepNext/>
        <w:ind w:firstLine="220"/>
        <w:rPr>
          <w:ins w:id="1947" w:author="正典 松浦" w:date="2023-12-19T19:22:00Z"/>
          <w:rFonts w:ascii="ＭＳ 明朝" w:hAnsi="ＭＳ 明朝"/>
          <w:rPrChange w:id="1948" w:author="正典 松浦" w:date="2023-12-19T20:15:00Z">
            <w:rPr>
              <w:ins w:id="1949" w:author="正典 松浦" w:date="2023-12-19T19:22:00Z"/>
            </w:rPr>
          </w:rPrChange>
        </w:rPr>
        <w:pPrChange w:id="1950" w:author="正典 松浦" w:date="2023-12-19T19:22:00Z">
          <w:pPr>
            <w:ind w:firstLine="220"/>
          </w:pPr>
        </w:pPrChange>
      </w:pPr>
      <w:ins w:id="1951" w:author="正典 松浦" w:date="2023-12-19T19:22:00Z">
        <w:r w:rsidRPr="00627849">
          <w:rPr>
            <w:rFonts w:ascii="ＭＳ 明朝" w:hAnsi="ＭＳ 明朝"/>
            <w:rPrChange w:id="1952" w:author="正典 松浦" w:date="2023-12-19T20:15:00Z">
              <w:rPr/>
            </w:rPrChange>
          </w:rPr>
          <w:t>表</w:t>
        </w:r>
        <w:r w:rsidRPr="00627849">
          <w:rPr>
            <w:rFonts w:ascii="ＭＳ 明朝" w:hAnsi="ＭＳ 明朝"/>
            <w:rPrChange w:id="1953" w:author="正典 松浦" w:date="2023-12-19T20:15:00Z">
              <w:rPr/>
            </w:rPrChange>
          </w:rPr>
          <w:t xml:space="preserve"> </w:t>
        </w:r>
        <w:r w:rsidRPr="00627849">
          <w:rPr>
            <w:rFonts w:ascii="ＭＳ 明朝" w:hAnsi="ＭＳ 明朝"/>
            <w:rPrChange w:id="1954" w:author="正典 松浦" w:date="2023-12-19T20:15:00Z">
              <w:rPr/>
            </w:rPrChange>
          </w:rPr>
          <w:fldChar w:fldCharType="begin"/>
        </w:r>
        <w:r w:rsidRPr="00627849">
          <w:rPr>
            <w:rFonts w:ascii="ＭＳ 明朝" w:hAnsi="ＭＳ 明朝"/>
            <w:rPrChange w:id="1955" w:author="正典 松浦" w:date="2023-12-19T20:15:00Z">
              <w:rPr/>
            </w:rPrChange>
          </w:rPr>
          <w:instrText xml:space="preserve"> SEQ </w:instrText>
        </w:r>
        <w:r w:rsidRPr="00627849">
          <w:rPr>
            <w:rFonts w:ascii="ＭＳ 明朝" w:hAnsi="ＭＳ 明朝"/>
            <w:rPrChange w:id="1956" w:author="正典 松浦" w:date="2023-12-19T20:15:00Z">
              <w:rPr/>
            </w:rPrChange>
          </w:rPr>
          <w:instrText>表</w:instrText>
        </w:r>
        <w:r w:rsidRPr="00627849">
          <w:rPr>
            <w:rFonts w:ascii="ＭＳ 明朝" w:hAnsi="ＭＳ 明朝"/>
            <w:rPrChange w:id="1957" w:author="正典 松浦" w:date="2023-12-19T20:15:00Z">
              <w:rPr/>
            </w:rPrChange>
          </w:rPr>
          <w:instrText xml:space="preserve"> \* ARABIC </w:instrText>
        </w:r>
      </w:ins>
      <w:r w:rsidRPr="00627849">
        <w:rPr>
          <w:rFonts w:ascii="ＭＳ 明朝" w:hAnsi="ＭＳ 明朝"/>
          <w:rPrChange w:id="1958" w:author="正典 松浦" w:date="2023-12-19T20:15:00Z">
            <w:rPr/>
          </w:rPrChange>
        </w:rPr>
        <w:fldChar w:fldCharType="separate"/>
      </w:r>
      <w:ins w:id="1959" w:author="正典 松浦" w:date="2023-12-19T19:22:00Z">
        <w:r w:rsidRPr="00627849">
          <w:rPr>
            <w:rFonts w:ascii="ＭＳ 明朝" w:hAnsi="ＭＳ 明朝"/>
            <w:noProof/>
            <w:rPrChange w:id="1960" w:author="正典 松浦" w:date="2023-12-19T20:15:00Z">
              <w:rPr>
                <w:noProof/>
              </w:rPr>
            </w:rPrChange>
          </w:rPr>
          <w:t>19</w:t>
        </w:r>
        <w:r w:rsidRPr="00627849">
          <w:rPr>
            <w:rFonts w:ascii="ＭＳ 明朝" w:hAnsi="ＭＳ 明朝"/>
            <w:rPrChange w:id="1961" w:author="正典 松浦" w:date="2023-12-19T20:15:00Z">
              <w:rPr/>
            </w:rPrChange>
          </w:rPr>
          <w:fldChar w:fldCharType="end"/>
        </w:r>
        <w:r w:rsidRPr="00627849">
          <w:rPr>
            <w:rFonts w:ascii="ＭＳ 明朝" w:hAnsi="ＭＳ 明朝" w:hint="eastAsia"/>
            <w:rPrChange w:id="1962" w:author="正典 松浦" w:date="2023-12-19T20:15:00Z">
              <w:rPr>
                <w:rFonts w:hint="eastAsia"/>
              </w:rPr>
            </w:rPrChange>
          </w:rPr>
          <w:t xml:space="preserve">　タイの</w:t>
        </w:r>
      </w:ins>
      <w:ins w:id="1963" w:author="正典 松浦" w:date="2023-12-19T19:46:00Z">
        <w:r w:rsidR="007535EB" w:rsidRPr="00627849">
          <w:rPr>
            <w:rFonts w:ascii="ＭＳ 明朝" w:hAnsi="ＭＳ 明朝" w:hint="eastAsia"/>
            <w:rPrChange w:id="1964" w:author="正典 松浦" w:date="2023-12-19T20:15:00Z">
              <w:rPr>
                <w:rFonts w:hint="eastAsia"/>
              </w:rPr>
            </w:rPrChange>
          </w:rPr>
          <w:t>インコ</w:t>
        </w:r>
      </w:ins>
      <w:ins w:id="1965" w:author="正典 松浦" w:date="2023-12-19T19:22:00Z">
        <w:r w:rsidRPr="00627849">
          <w:rPr>
            <w:rFonts w:ascii="ＭＳ 明朝" w:hAnsi="ＭＳ 明朝" w:hint="eastAsia"/>
            <w:rPrChange w:id="1966" w:author="正典 松浦" w:date="2023-12-19T20:15:00Z">
              <w:rPr>
                <w:rFonts w:hint="eastAsia"/>
              </w:rPr>
            </w:rPrChange>
          </w:rPr>
          <w:t>科輸入目的</w:t>
        </w:r>
      </w:ins>
    </w:p>
    <w:tbl>
      <w:tblPr>
        <w:tblW w:w="3756" w:type="dxa"/>
        <w:jc w:val="center"/>
        <w:tblCellMar>
          <w:left w:w="99" w:type="dxa"/>
          <w:right w:w="99" w:type="dxa"/>
        </w:tblCellMar>
        <w:tblLook w:val="04A0" w:firstRow="1" w:lastRow="0" w:firstColumn="1" w:lastColumn="0" w:noHBand="0" w:noVBand="1"/>
      </w:tblPr>
      <w:tblGrid>
        <w:gridCol w:w="2426"/>
        <w:gridCol w:w="1330"/>
        <w:tblGridChange w:id="1967">
          <w:tblGrid>
            <w:gridCol w:w="2426"/>
            <w:gridCol w:w="1330"/>
          </w:tblGrid>
        </w:tblGridChange>
      </w:tblGrid>
      <w:tr w:rsidR="008E0BB3" w:rsidRPr="00080174" w14:paraId="1C142E42" w14:textId="77777777" w:rsidTr="00C44FA0">
        <w:trPr>
          <w:trHeight w:val="340"/>
          <w:jc w:val="center"/>
          <w:ins w:id="1968" w:author="正典 松浦" w:date="2023-12-19T16:21:00Z"/>
        </w:trPr>
        <w:tc>
          <w:tcPr>
            <w:tcW w:w="2426" w:type="dxa"/>
            <w:tcBorders>
              <w:top w:val="single" w:sz="4" w:space="0" w:color="auto"/>
              <w:left w:val="nil"/>
              <w:bottom w:val="single" w:sz="4" w:space="0" w:color="auto"/>
              <w:right w:val="nil"/>
            </w:tcBorders>
            <w:shd w:val="clear" w:color="auto" w:fill="auto"/>
            <w:noWrap/>
            <w:vAlign w:val="center"/>
          </w:tcPr>
          <w:p w14:paraId="1D6ADF28" w14:textId="77777777" w:rsidR="008E0BB3" w:rsidRPr="00080174" w:rsidRDefault="008E0BB3" w:rsidP="00C44FA0">
            <w:pPr>
              <w:ind w:firstLineChars="0" w:firstLine="0"/>
              <w:rPr>
                <w:ins w:id="1969" w:author="正典 松浦" w:date="2023-12-19T16:21:00Z"/>
                <w:rFonts w:ascii="ＭＳ 明朝" w:hAnsi="ＭＳ 明朝"/>
                <w:color w:val="000000"/>
                <w:szCs w:val="22"/>
              </w:rPr>
            </w:pPr>
            <w:ins w:id="1970" w:author="正典 松浦" w:date="2023-12-19T16:21:00Z">
              <w:r w:rsidRPr="00080174">
                <w:rPr>
                  <w:rFonts w:ascii="ＭＳ 明朝" w:hAnsi="ＭＳ 明朝" w:hint="eastAsia"/>
                  <w:color w:val="000000"/>
                  <w:szCs w:val="22"/>
                </w:rPr>
                <w:t>目的</w:t>
              </w:r>
            </w:ins>
          </w:p>
        </w:tc>
        <w:tc>
          <w:tcPr>
            <w:tcW w:w="1330" w:type="dxa"/>
            <w:tcBorders>
              <w:top w:val="single" w:sz="4" w:space="0" w:color="auto"/>
              <w:left w:val="nil"/>
              <w:bottom w:val="single" w:sz="4" w:space="0" w:color="auto"/>
              <w:right w:val="nil"/>
            </w:tcBorders>
            <w:shd w:val="clear" w:color="auto" w:fill="auto"/>
            <w:noWrap/>
            <w:vAlign w:val="center"/>
          </w:tcPr>
          <w:p w14:paraId="27FFD17B" w14:textId="77777777" w:rsidR="008E0BB3" w:rsidRPr="00080174" w:rsidRDefault="008E0BB3" w:rsidP="00C44FA0">
            <w:pPr>
              <w:ind w:firstLineChars="0" w:firstLine="0"/>
              <w:jc w:val="right"/>
              <w:rPr>
                <w:ins w:id="1971" w:author="正典 松浦" w:date="2023-12-19T16:21:00Z"/>
                <w:rFonts w:ascii="ＭＳ 明朝" w:hAnsi="ＭＳ 明朝"/>
                <w:color w:val="000000"/>
                <w:szCs w:val="22"/>
              </w:rPr>
            </w:pPr>
            <w:ins w:id="1972" w:author="正典 松浦" w:date="2023-12-19T16:21:00Z">
              <w:r w:rsidRPr="00080174">
                <w:rPr>
                  <w:rFonts w:ascii="ＭＳ 明朝" w:hAnsi="ＭＳ 明朝" w:hint="eastAsia"/>
                  <w:color w:val="000000"/>
                  <w:szCs w:val="22"/>
                </w:rPr>
                <w:t>取引件数</w:t>
              </w:r>
            </w:ins>
          </w:p>
        </w:tc>
      </w:tr>
      <w:tr w:rsidR="008E0BB3" w:rsidRPr="00080174" w14:paraId="51EA938C" w14:textId="77777777" w:rsidTr="00C44FA0">
        <w:trPr>
          <w:trHeight w:val="340"/>
          <w:jc w:val="center"/>
          <w:ins w:id="1973" w:author="正典 松浦" w:date="2023-12-19T16:21:00Z"/>
        </w:trPr>
        <w:tc>
          <w:tcPr>
            <w:tcW w:w="2426" w:type="dxa"/>
            <w:tcBorders>
              <w:top w:val="single" w:sz="4" w:space="0" w:color="auto"/>
              <w:left w:val="nil"/>
              <w:right w:val="nil"/>
            </w:tcBorders>
            <w:shd w:val="clear" w:color="auto" w:fill="auto"/>
            <w:noWrap/>
            <w:vAlign w:val="center"/>
            <w:hideMark/>
          </w:tcPr>
          <w:p w14:paraId="4D3F53E5" w14:textId="77777777" w:rsidR="008E0BB3" w:rsidRPr="00080174" w:rsidRDefault="008E0BB3" w:rsidP="00C44FA0">
            <w:pPr>
              <w:ind w:firstLineChars="0" w:firstLine="0"/>
              <w:rPr>
                <w:ins w:id="1974" w:author="正典 松浦" w:date="2023-12-19T16:21:00Z"/>
                <w:rFonts w:ascii="ＭＳ 明朝" w:hAnsi="ＭＳ 明朝"/>
                <w:color w:val="000000"/>
              </w:rPr>
            </w:pPr>
            <w:ins w:id="1975" w:author="正典 松浦" w:date="2023-12-19T16:21:00Z">
              <w:r w:rsidRPr="00080174">
                <w:rPr>
                  <w:rFonts w:ascii="ＭＳ 明朝" w:hAnsi="ＭＳ 明朝" w:hint="eastAsia"/>
                </w:rPr>
                <w:t>商業用</w:t>
              </w:r>
            </w:ins>
          </w:p>
        </w:tc>
        <w:tc>
          <w:tcPr>
            <w:tcW w:w="1330" w:type="dxa"/>
            <w:tcBorders>
              <w:top w:val="single" w:sz="4" w:space="0" w:color="auto"/>
              <w:left w:val="nil"/>
              <w:right w:val="nil"/>
            </w:tcBorders>
            <w:shd w:val="clear" w:color="auto" w:fill="auto"/>
            <w:noWrap/>
            <w:vAlign w:val="center"/>
            <w:hideMark/>
          </w:tcPr>
          <w:p w14:paraId="118261B2" w14:textId="7B059B27" w:rsidR="008E0BB3" w:rsidRPr="00080174" w:rsidRDefault="00274D9A" w:rsidP="00C44FA0">
            <w:pPr>
              <w:ind w:firstLineChars="0" w:firstLine="0"/>
              <w:jc w:val="right"/>
              <w:rPr>
                <w:ins w:id="1976" w:author="正典 松浦" w:date="2023-12-19T16:21:00Z"/>
                <w:rFonts w:ascii="ＭＳ 明朝" w:hAnsi="ＭＳ 明朝"/>
                <w:color w:val="000000"/>
              </w:rPr>
            </w:pPr>
            <w:ins w:id="1977" w:author="正典 松浦" w:date="2023-12-19T20:16:00Z">
              <w:r>
                <w:rPr>
                  <w:rFonts w:ascii="ＭＳ 明朝" w:hAnsi="ＭＳ 明朝" w:hint="eastAsia"/>
                  <w:color w:val="000000"/>
                </w:rPr>
                <w:t>6</w:t>
              </w:r>
              <w:r>
                <w:rPr>
                  <w:rFonts w:ascii="ＭＳ 明朝" w:hAnsi="ＭＳ 明朝"/>
                  <w:color w:val="000000"/>
                </w:rPr>
                <w:t>63</w:t>
              </w:r>
            </w:ins>
          </w:p>
        </w:tc>
      </w:tr>
      <w:tr w:rsidR="008E0BB3" w:rsidRPr="00080174" w14:paraId="490A5359" w14:textId="77777777" w:rsidTr="00C44FA0">
        <w:trPr>
          <w:trHeight w:val="340"/>
          <w:jc w:val="center"/>
          <w:ins w:id="1978" w:author="正典 松浦" w:date="2023-12-19T16:21:00Z"/>
        </w:trPr>
        <w:tc>
          <w:tcPr>
            <w:tcW w:w="2426" w:type="dxa"/>
            <w:tcBorders>
              <w:left w:val="nil"/>
              <w:right w:val="nil"/>
            </w:tcBorders>
            <w:shd w:val="clear" w:color="auto" w:fill="auto"/>
            <w:noWrap/>
            <w:vAlign w:val="center"/>
          </w:tcPr>
          <w:p w14:paraId="2F2B504E" w14:textId="130F0368" w:rsidR="008E0BB3" w:rsidRPr="00080174" w:rsidRDefault="00080174" w:rsidP="00C44FA0">
            <w:pPr>
              <w:ind w:firstLineChars="0" w:firstLine="0"/>
              <w:rPr>
                <w:ins w:id="1979" w:author="正典 松浦" w:date="2023-12-19T16:21:00Z"/>
                <w:rFonts w:ascii="ＭＳ 明朝" w:hAnsi="ＭＳ 明朝" w:hint="eastAsia"/>
              </w:rPr>
            </w:pPr>
            <w:ins w:id="1980" w:author="正典 松浦" w:date="2023-12-19T20:15:00Z">
              <w:r>
                <w:rPr>
                  <w:rFonts w:ascii="ＭＳ 明朝" w:hAnsi="ＭＳ 明朝" w:hint="eastAsia"/>
                </w:rPr>
                <w:t>人口</w:t>
              </w:r>
            </w:ins>
            <w:ins w:id="1981" w:author="正典 松浦" w:date="2023-12-19T20:16:00Z">
              <w:r w:rsidR="00CD6DC3">
                <w:rPr>
                  <w:rFonts w:ascii="ＭＳ 明朝" w:hAnsi="ＭＳ 明朝" w:hint="eastAsia"/>
                </w:rPr>
                <w:t>繁殖用</w:t>
              </w:r>
            </w:ins>
          </w:p>
        </w:tc>
        <w:tc>
          <w:tcPr>
            <w:tcW w:w="1330" w:type="dxa"/>
            <w:tcBorders>
              <w:left w:val="nil"/>
              <w:right w:val="nil"/>
            </w:tcBorders>
            <w:shd w:val="clear" w:color="auto" w:fill="auto"/>
            <w:noWrap/>
            <w:vAlign w:val="center"/>
          </w:tcPr>
          <w:p w14:paraId="2BB49023" w14:textId="3DCE8775" w:rsidR="008E0BB3" w:rsidRPr="00080174" w:rsidRDefault="00274D9A" w:rsidP="00274D9A">
            <w:pPr>
              <w:ind w:firstLineChars="0" w:firstLine="0"/>
              <w:jc w:val="right"/>
              <w:rPr>
                <w:ins w:id="1982" w:author="正典 松浦" w:date="2023-12-19T16:21:00Z"/>
                <w:rFonts w:ascii="ＭＳ 明朝" w:hAnsi="ＭＳ 明朝" w:hint="eastAsia"/>
                <w:color w:val="000000"/>
                <w:szCs w:val="22"/>
              </w:rPr>
            </w:pPr>
            <w:ins w:id="1983" w:author="正典 松浦" w:date="2023-12-19T20:16:00Z">
              <w:r>
                <w:rPr>
                  <w:rFonts w:ascii="ＭＳ 明朝" w:hAnsi="ＭＳ 明朝" w:hint="eastAsia"/>
                  <w:color w:val="000000"/>
                  <w:szCs w:val="22"/>
                </w:rPr>
                <w:t>1</w:t>
              </w:r>
              <w:r>
                <w:rPr>
                  <w:rFonts w:ascii="ＭＳ 明朝" w:hAnsi="ＭＳ 明朝"/>
                  <w:color w:val="000000"/>
                  <w:szCs w:val="22"/>
                </w:rPr>
                <w:t>86</w:t>
              </w:r>
            </w:ins>
          </w:p>
        </w:tc>
      </w:tr>
      <w:tr w:rsidR="008E0BB3" w:rsidRPr="00080174" w14:paraId="14BD8CFE" w14:textId="77777777" w:rsidTr="00260868">
        <w:tblPrEx>
          <w:tblW w:w="3756" w:type="dxa"/>
          <w:jc w:val="center"/>
          <w:tblCellMar>
            <w:left w:w="99" w:type="dxa"/>
            <w:right w:w="99" w:type="dxa"/>
          </w:tblCellMar>
          <w:tblPrExChange w:id="1984" w:author="正典 松浦" w:date="2023-12-19T20:17:00Z">
            <w:tblPrEx>
              <w:tblW w:w="3756" w:type="dxa"/>
              <w:jc w:val="center"/>
              <w:tblCellMar>
                <w:left w:w="99" w:type="dxa"/>
                <w:right w:w="99" w:type="dxa"/>
              </w:tblCellMar>
            </w:tblPrEx>
          </w:tblPrExChange>
        </w:tblPrEx>
        <w:trPr>
          <w:trHeight w:val="340"/>
          <w:jc w:val="center"/>
          <w:ins w:id="1985" w:author="正典 松浦" w:date="2023-12-19T16:21:00Z"/>
          <w:trPrChange w:id="1986" w:author="正典 松浦" w:date="2023-12-19T20:17:00Z">
            <w:trPr>
              <w:trHeight w:val="340"/>
              <w:jc w:val="center"/>
            </w:trPr>
          </w:trPrChange>
        </w:trPr>
        <w:tc>
          <w:tcPr>
            <w:tcW w:w="2426" w:type="dxa"/>
            <w:tcBorders>
              <w:top w:val="nil"/>
              <w:left w:val="nil"/>
              <w:right w:val="nil"/>
            </w:tcBorders>
            <w:shd w:val="clear" w:color="auto" w:fill="auto"/>
            <w:noWrap/>
            <w:vAlign w:val="center"/>
            <w:hideMark/>
            <w:tcPrChange w:id="1987" w:author="正典 松浦" w:date="2023-12-19T20:17:00Z">
              <w:tcPr>
                <w:tcW w:w="2426" w:type="dxa"/>
                <w:tcBorders>
                  <w:top w:val="nil"/>
                  <w:left w:val="nil"/>
                  <w:bottom w:val="single" w:sz="4" w:space="0" w:color="auto"/>
                  <w:right w:val="nil"/>
                </w:tcBorders>
                <w:shd w:val="clear" w:color="auto" w:fill="auto"/>
                <w:noWrap/>
                <w:vAlign w:val="center"/>
                <w:hideMark/>
              </w:tcPr>
            </w:tcPrChange>
          </w:tcPr>
          <w:p w14:paraId="2C2C65DC" w14:textId="39CEB47A" w:rsidR="008E0BB3" w:rsidRPr="00080174" w:rsidRDefault="003413D8" w:rsidP="00C44FA0">
            <w:pPr>
              <w:ind w:firstLineChars="0" w:firstLine="0"/>
              <w:rPr>
                <w:ins w:id="1988" w:author="正典 松浦" w:date="2023-12-19T16:21:00Z"/>
                <w:rFonts w:ascii="ＭＳ 明朝" w:hAnsi="ＭＳ 明朝"/>
                <w:color w:val="000000"/>
              </w:rPr>
            </w:pPr>
            <w:ins w:id="1989" w:author="正典 松浦" w:date="2023-12-19T20:16:00Z">
              <w:r>
                <w:rPr>
                  <w:rFonts w:ascii="ＭＳ 明朝" w:hAnsi="ＭＳ 明朝" w:hint="eastAsia"/>
                  <w:color w:val="000000"/>
                </w:rPr>
                <w:t>動物園</w:t>
              </w:r>
            </w:ins>
            <w:ins w:id="1990" w:author="正典 松浦" w:date="2023-12-19T16:21:00Z">
              <w:r w:rsidR="008E0BB3" w:rsidRPr="00080174">
                <w:rPr>
                  <w:rFonts w:ascii="ＭＳ 明朝" w:hAnsi="ＭＳ 明朝" w:hint="eastAsia"/>
                  <w:color w:val="000000"/>
                </w:rPr>
                <w:t>用</w:t>
              </w:r>
            </w:ins>
          </w:p>
        </w:tc>
        <w:tc>
          <w:tcPr>
            <w:tcW w:w="1330" w:type="dxa"/>
            <w:tcBorders>
              <w:top w:val="nil"/>
              <w:left w:val="nil"/>
              <w:right w:val="nil"/>
            </w:tcBorders>
            <w:shd w:val="clear" w:color="auto" w:fill="auto"/>
            <w:noWrap/>
            <w:vAlign w:val="center"/>
            <w:hideMark/>
            <w:tcPrChange w:id="1991" w:author="正典 松浦" w:date="2023-12-19T20:17:00Z">
              <w:tcPr>
                <w:tcW w:w="1330" w:type="dxa"/>
                <w:tcBorders>
                  <w:top w:val="nil"/>
                  <w:left w:val="nil"/>
                  <w:bottom w:val="single" w:sz="4" w:space="0" w:color="auto"/>
                  <w:right w:val="nil"/>
                </w:tcBorders>
                <w:shd w:val="clear" w:color="auto" w:fill="auto"/>
                <w:noWrap/>
                <w:vAlign w:val="center"/>
                <w:hideMark/>
              </w:tcPr>
            </w:tcPrChange>
          </w:tcPr>
          <w:p w14:paraId="3E4C6B4F" w14:textId="5A6571D6" w:rsidR="008E0BB3" w:rsidRPr="00080174" w:rsidRDefault="00274D9A" w:rsidP="00C44FA0">
            <w:pPr>
              <w:ind w:firstLineChars="0" w:firstLine="0"/>
              <w:jc w:val="right"/>
              <w:rPr>
                <w:ins w:id="1992" w:author="正典 松浦" w:date="2023-12-19T16:21:00Z"/>
                <w:rFonts w:ascii="ＭＳ 明朝" w:hAnsi="ＭＳ 明朝"/>
                <w:color w:val="000000"/>
              </w:rPr>
            </w:pPr>
            <w:ins w:id="1993" w:author="正典 松浦" w:date="2023-12-19T20:16:00Z">
              <w:r>
                <w:rPr>
                  <w:rFonts w:ascii="ＭＳ 明朝" w:hAnsi="ＭＳ 明朝" w:hint="eastAsia"/>
                  <w:color w:val="000000"/>
                </w:rPr>
                <w:t>6</w:t>
              </w:r>
              <w:r>
                <w:rPr>
                  <w:rFonts w:ascii="ＭＳ 明朝" w:hAnsi="ＭＳ 明朝"/>
                  <w:color w:val="000000"/>
                </w:rPr>
                <w:t>4</w:t>
              </w:r>
            </w:ins>
          </w:p>
        </w:tc>
      </w:tr>
      <w:tr w:rsidR="00577573" w:rsidRPr="00080174" w14:paraId="3379F986" w14:textId="77777777" w:rsidTr="00260868">
        <w:tblPrEx>
          <w:tblW w:w="3756" w:type="dxa"/>
          <w:jc w:val="center"/>
          <w:tblCellMar>
            <w:left w:w="99" w:type="dxa"/>
            <w:right w:w="99" w:type="dxa"/>
          </w:tblCellMar>
          <w:tblPrExChange w:id="1994" w:author="正典 松浦" w:date="2023-12-19T20:17:00Z">
            <w:tblPrEx>
              <w:tblW w:w="3756" w:type="dxa"/>
              <w:jc w:val="center"/>
              <w:tblCellMar>
                <w:left w:w="99" w:type="dxa"/>
                <w:right w:w="99" w:type="dxa"/>
              </w:tblCellMar>
            </w:tblPrEx>
          </w:tblPrExChange>
        </w:tblPrEx>
        <w:trPr>
          <w:trHeight w:val="340"/>
          <w:jc w:val="center"/>
          <w:ins w:id="1995" w:author="正典 松浦" w:date="2023-12-19T20:16:00Z"/>
          <w:trPrChange w:id="1996" w:author="正典 松浦" w:date="2023-12-19T20:17:00Z">
            <w:trPr>
              <w:trHeight w:val="340"/>
              <w:jc w:val="center"/>
            </w:trPr>
          </w:trPrChange>
        </w:trPr>
        <w:tc>
          <w:tcPr>
            <w:tcW w:w="2426" w:type="dxa"/>
            <w:tcBorders>
              <w:top w:val="nil"/>
              <w:left w:val="nil"/>
              <w:right w:val="nil"/>
            </w:tcBorders>
            <w:shd w:val="clear" w:color="auto" w:fill="auto"/>
            <w:noWrap/>
            <w:vAlign w:val="center"/>
            <w:tcPrChange w:id="1997" w:author="正典 松浦" w:date="2023-12-19T20:17:00Z">
              <w:tcPr>
                <w:tcW w:w="2426" w:type="dxa"/>
                <w:tcBorders>
                  <w:top w:val="nil"/>
                  <w:left w:val="nil"/>
                  <w:bottom w:val="single" w:sz="4" w:space="0" w:color="auto"/>
                  <w:right w:val="nil"/>
                </w:tcBorders>
                <w:shd w:val="clear" w:color="auto" w:fill="auto"/>
                <w:noWrap/>
                <w:vAlign w:val="center"/>
              </w:tcPr>
            </w:tcPrChange>
          </w:tcPr>
          <w:p w14:paraId="366EC2B7" w14:textId="0782A5DD" w:rsidR="00577573" w:rsidRDefault="00861917" w:rsidP="00C44FA0">
            <w:pPr>
              <w:ind w:firstLineChars="0" w:firstLine="0"/>
              <w:rPr>
                <w:ins w:id="1998" w:author="正典 松浦" w:date="2023-12-19T20:16:00Z"/>
                <w:rFonts w:ascii="ＭＳ 明朝" w:hAnsi="ＭＳ 明朝" w:hint="eastAsia"/>
                <w:color w:val="000000"/>
              </w:rPr>
            </w:pPr>
            <w:ins w:id="1999" w:author="正典 松浦" w:date="2023-12-19T20:16:00Z">
              <w:r>
                <w:rPr>
                  <w:rFonts w:ascii="ＭＳ 明朝" w:hAnsi="ＭＳ 明朝" w:hint="eastAsia"/>
                  <w:color w:val="000000"/>
                </w:rPr>
                <w:t>個人用</w:t>
              </w:r>
            </w:ins>
          </w:p>
        </w:tc>
        <w:tc>
          <w:tcPr>
            <w:tcW w:w="1330" w:type="dxa"/>
            <w:tcBorders>
              <w:top w:val="nil"/>
              <w:left w:val="nil"/>
              <w:right w:val="nil"/>
            </w:tcBorders>
            <w:shd w:val="clear" w:color="auto" w:fill="auto"/>
            <w:noWrap/>
            <w:vAlign w:val="center"/>
            <w:tcPrChange w:id="2000" w:author="正典 松浦" w:date="2023-12-19T20:17:00Z">
              <w:tcPr>
                <w:tcW w:w="1330" w:type="dxa"/>
                <w:tcBorders>
                  <w:top w:val="nil"/>
                  <w:left w:val="nil"/>
                  <w:bottom w:val="single" w:sz="4" w:space="0" w:color="auto"/>
                  <w:right w:val="nil"/>
                </w:tcBorders>
                <w:shd w:val="clear" w:color="auto" w:fill="auto"/>
                <w:noWrap/>
                <w:vAlign w:val="center"/>
              </w:tcPr>
            </w:tcPrChange>
          </w:tcPr>
          <w:p w14:paraId="5230C171" w14:textId="5317F193" w:rsidR="00577573" w:rsidRPr="00080174" w:rsidRDefault="00274D9A" w:rsidP="00C44FA0">
            <w:pPr>
              <w:ind w:firstLineChars="0" w:firstLine="0"/>
              <w:jc w:val="right"/>
              <w:rPr>
                <w:ins w:id="2001" w:author="正典 松浦" w:date="2023-12-19T20:16:00Z"/>
                <w:rFonts w:ascii="ＭＳ 明朝" w:hAnsi="ＭＳ 明朝" w:hint="eastAsia"/>
                <w:color w:val="000000"/>
              </w:rPr>
            </w:pPr>
            <w:ins w:id="2002" w:author="正典 松浦" w:date="2023-12-19T20:16:00Z">
              <w:r>
                <w:rPr>
                  <w:rFonts w:ascii="ＭＳ 明朝" w:hAnsi="ＭＳ 明朝" w:hint="eastAsia"/>
                  <w:color w:val="000000"/>
                </w:rPr>
                <w:t>6</w:t>
              </w:r>
            </w:ins>
          </w:p>
        </w:tc>
      </w:tr>
      <w:tr w:rsidR="00577573" w:rsidRPr="00080174" w14:paraId="631E9AB9" w14:textId="77777777" w:rsidTr="00260868">
        <w:tblPrEx>
          <w:tblW w:w="3756" w:type="dxa"/>
          <w:jc w:val="center"/>
          <w:tblCellMar>
            <w:left w:w="99" w:type="dxa"/>
            <w:right w:w="99" w:type="dxa"/>
          </w:tblCellMar>
          <w:tblPrExChange w:id="2003" w:author="正典 松浦" w:date="2023-12-19T20:17:00Z">
            <w:tblPrEx>
              <w:tblW w:w="3756" w:type="dxa"/>
              <w:jc w:val="center"/>
              <w:tblCellMar>
                <w:left w:w="99" w:type="dxa"/>
                <w:right w:w="99" w:type="dxa"/>
              </w:tblCellMar>
            </w:tblPrEx>
          </w:tblPrExChange>
        </w:tblPrEx>
        <w:trPr>
          <w:trHeight w:val="340"/>
          <w:jc w:val="center"/>
          <w:ins w:id="2004" w:author="正典 松浦" w:date="2023-12-19T20:16:00Z"/>
          <w:trPrChange w:id="2005" w:author="正典 松浦" w:date="2023-12-19T20:17:00Z">
            <w:trPr>
              <w:trHeight w:val="340"/>
              <w:jc w:val="center"/>
            </w:trPr>
          </w:trPrChange>
        </w:trPr>
        <w:tc>
          <w:tcPr>
            <w:tcW w:w="2426" w:type="dxa"/>
            <w:tcBorders>
              <w:left w:val="nil"/>
              <w:bottom w:val="single" w:sz="4" w:space="0" w:color="auto"/>
              <w:right w:val="nil"/>
            </w:tcBorders>
            <w:shd w:val="clear" w:color="auto" w:fill="auto"/>
            <w:noWrap/>
            <w:vAlign w:val="center"/>
            <w:tcPrChange w:id="2006" w:author="正典 松浦" w:date="2023-12-19T20:17:00Z">
              <w:tcPr>
                <w:tcW w:w="2426" w:type="dxa"/>
                <w:tcBorders>
                  <w:top w:val="nil"/>
                  <w:left w:val="nil"/>
                  <w:bottom w:val="single" w:sz="4" w:space="0" w:color="auto"/>
                  <w:right w:val="nil"/>
                </w:tcBorders>
                <w:shd w:val="clear" w:color="auto" w:fill="auto"/>
                <w:noWrap/>
                <w:vAlign w:val="center"/>
              </w:tcPr>
            </w:tcPrChange>
          </w:tcPr>
          <w:p w14:paraId="07DBDDE7" w14:textId="72B22C08" w:rsidR="00577573" w:rsidRDefault="00063994" w:rsidP="00C44FA0">
            <w:pPr>
              <w:ind w:firstLineChars="0" w:firstLine="0"/>
              <w:rPr>
                <w:ins w:id="2007" w:author="正典 松浦" w:date="2023-12-19T20:16:00Z"/>
                <w:rFonts w:ascii="ＭＳ 明朝" w:hAnsi="ＭＳ 明朝" w:hint="eastAsia"/>
                <w:color w:val="000000"/>
              </w:rPr>
            </w:pPr>
            <w:ins w:id="2008" w:author="正典 松浦" w:date="2023-12-19T20:16:00Z">
              <w:r>
                <w:rPr>
                  <w:rFonts w:ascii="ＭＳ 明朝" w:hAnsi="ＭＳ 明朝" w:hint="eastAsia"/>
                  <w:color w:val="000000"/>
                </w:rPr>
                <w:t>教育用</w:t>
              </w:r>
            </w:ins>
          </w:p>
        </w:tc>
        <w:tc>
          <w:tcPr>
            <w:tcW w:w="1330" w:type="dxa"/>
            <w:tcBorders>
              <w:left w:val="nil"/>
              <w:bottom w:val="single" w:sz="4" w:space="0" w:color="auto"/>
              <w:right w:val="nil"/>
            </w:tcBorders>
            <w:shd w:val="clear" w:color="auto" w:fill="auto"/>
            <w:noWrap/>
            <w:vAlign w:val="center"/>
            <w:tcPrChange w:id="2009" w:author="正典 松浦" w:date="2023-12-19T20:17:00Z">
              <w:tcPr>
                <w:tcW w:w="1330" w:type="dxa"/>
                <w:tcBorders>
                  <w:top w:val="nil"/>
                  <w:left w:val="nil"/>
                  <w:bottom w:val="single" w:sz="4" w:space="0" w:color="auto"/>
                  <w:right w:val="nil"/>
                </w:tcBorders>
                <w:shd w:val="clear" w:color="auto" w:fill="auto"/>
                <w:noWrap/>
                <w:vAlign w:val="center"/>
              </w:tcPr>
            </w:tcPrChange>
          </w:tcPr>
          <w:p w14:paraId="18DCA124" w14:textId="07C03A78" w:rsidR="00577573" w:rsidRPr="00080174" w:rsidRDefault="00274D9A" w:rsidP="00C44FA0">
            <w:pPr>
              <w:ind w:firstLineChars="0" w:firstLine="0"/>
              <w:jc w:val="right"/>
              <w:rPr>
                <w:ins w:id="2010" w:author="正典 松浦" w:date="2023-12-19T20:16:00Z"/>
                <w:rFonts w:ascii="ＭＳ 明朝" w:hAnsi="ＭＳ 明朝" w:hint="eastAsia"/>
                <w:color w:val="000000"/>
              </w:rPr>
            </w:pPr>
            <w:ins w:id="2011" w:author="正典 松浦" w:date="2023-12-19T20:16:00Z">
              <w:r>
                <w:rPr>
                  <w:rFonts w:ascii="ＭＳ 明朝" w:hAnsi="ＭＳ 明朝" w:hint="eastAsia"/>
                  <w:color w:val="000000"/>
                </w:rPr>
                <w:t>1</w:t>
              </w:r>
            </w:ins>
          </w:p>
        </w:tc>
      </w:tr>
    </w:tbl>
    <w:p w14:paraId="46D6B734" w14:textId="6918C855" w:rsidR="008E0BB3" w:rsidRPr="00080174" w:rsidRDefault="008E0BB3" w:rsidP="008E0BB3">
      <w:pPr>
        <w:ind w:firstLineChars="0" w:firstLine="0"/>
        <w:jc w:val="center"/>
        <w:rPr>
          <w:ins w:id="2012" w:author="正典 松浦" w:date="2023-12-19T16:21:00Z"/>
          <w:rFonts w:ascii="ＭＳ 明朝" w:hAnsi="ＭＳ 明朝" w:hint="eastAsia"/>
          <w:szCs w:val="22"/>
        </w:rPr>
      </w:pPr>
      <w:ins w:id="2013" w:author="正典 松浦" w:date="2023-12-19T16:21:00Z">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ins>
      <w:ins w:id="2014" w:author="正典 松浦" w:date="2023-12-19T20:17:00Z">
        <w:r w:rsidR="001A0ACA">
          <w:rPr>
            <w:rFonts w:ascii="ＭＳ 明朝" w:hAnsi="ＭＳ 明朝" w:hint="eastAsia"/>
            <w:szCs w:val="22"/>
          </w:rPr>
          <w:t>用途不明が3件</w:t>
        </w:r>
        <w:r w:rsidR="007C6C01">
          <w:rPr>
            <w:rFonts w:ascii="ＭＳ 明朝" w:hAnsi="ＭＳ 明朝" w:hint="eastAsia"/>
            <w:szCs w:val="22"/>
          </w:rPr>
          <w:t>あり</w:t>
        </w:r>
        <w:r w:rsidR="001A0ACA">
          <w:rPr>
            <w:rFonts w:ascii="ＭＳ 明朝" w:hAnsi="ＭＳ 明朝" w:hint="eastAsia"/>
            <w:szCs w:val="22"/>
          </w:rPr>
          <w:t>。</w:t>
        </w:r>
      </w:ins>
    </w:p>
    <w:p w14:paraId="363F11F2" w14:textId="77777777" w:rsidR="008E0BB3" w:rsidRPr="00080174" w:rsidRDefault="008E0BB3" w:rsidP="008E0BB3">
      <w:pPr>
        <w:ind w:firstLine="220"/>
        <w:rPr>
          <w:ins w:id="2015" w:author="正典 松浦" w:date="2023-12-19T16:21:00Z"/>
          <w:rFonts w:ascii="ＭＳ 明朝" w:hAnsi="ＭＳ 明朝"/>
          <w:szCs w:val="22"/>
        </w:rPr>
      </w:pPr>
      <w:ins w:id="2016" w:author="正典 松浦" w:date="2023-12-19T16:21:00Z">
        <w:r w:rsidRPr="00080174">
          <w:rPr>
            <w:rFonts w:ascii="ＭＳ 明朝" w:hAnsi="ＭＳ 明朝" w:hint="eastAsia"/>
            <w:szCs w:val="22"/>
          </w:rPr>
          <w:t>次に、表</w:t>
        </w:r>
        <w:r w:rsidRPr="00080174">
          <w:rPr>
            <w:rFonts w:ascii="ＭＳ 明朝" w:hAnsi="ＭＳ 明朝"/>
            <w:szCs w:val="22"/>
          </w:rPr>
          <w:t>10</w:t>
        </w:r>
        <w:r w:rsidRPr="00080174">
          <w:rPr>
            <w:rFonts w:ascii="ＭＳ 明朝" w:hAnsi="ＭＳ 明朝" w:hint="eastAsia"/>
            <w:szCs w:val="22"/>
          </w:rPr>
          <w:t>でカメレオン科の次に輸入件数が多いオオトカゲ科の野生動物取引について考察を行う。</w:t>
        </w:r>
        <w:r w:rsidRPr="00080174">
          <w:rPr>
            <w:rFonts w:ascii="ＭＳ 明朝" w:hAnsi="ＭＳ 明朝"/>
            <w:szCs w:val="22"/>
          </w:rPr>
          <w:fldChar w:fldCharType="begin"/>
        </w:r>
        <w:r w:rsidRPr="00080174">
          <w:rPr>
            <w:rFonts w:ascii="ＭＳ 明朝" w:hAnsi="ＭＳ 明朝"/>
            <w:szCs w:val="22"/>
          </w:rPr>
          <w:instrText xml:space="preserve"> </w:instrText>
        </w:r>
        <w:r w:rsidRPr="00080174">
          <w:rPr>
            <w:rFonts w:ascii="ＭＳ 明朝" w:hAnsi="ＭＳ 明朝" w:hint="eastAsia"/>
            <w:szCs w:val="22"/>
          </w:rPr>
          <w:instrText>REF _Ref141397919 \h</w:instrText>
        </w:r>
        <w:r w:rsidRPr="00080174">
          <w:rPr>
            <w:rFonts w:ascii="ＭＳ 明朝" w:hAnsi="ＭＳ 明朝"/>
            <w:szCs w:val="22"/>
          </w:rPr>
          <w:instrText xml:space="preserve">  \* MERGEFORMAT </w:instrText>
        </w:r>
        <w:r w:rsidRPr="00080174">
          <w:rPr>
            <w:rFonts w:ascii="ＭＳ 明朝" w:hAnsi="ＭＳ 明朝"/>
            <w:szCs w:val="22"/>
          </w:rPr>
        </w:r>
        <w:r w:rsidRPr="00080174">
          <w:rPr>
            <w:rFonts w:ascii="ＭＳ 明朝" w:hAnsi="ＭＳ 明朝"/>
            <w:szCs w:val="22"/>
          </w:rPr>
          <w:fldChar w:fldCharType="separate"/>
        </w:r>
        <w:r w:rsidRPr="00080174">
          <w:rPr>
            <w:rFonts w:ascii="ＭＳ 明朝" w:hAnsi="ＭＳ 明朝"/>
            <w:szCs w:val="22"/>
          </w:rPr>
          <w:t>表</w:t>
        </w:r>
        <w:r w:rsidRPr="00080174">
          <w:rPr>
            <w:rFonts w:ascii="ＭＳ 明朝" w:hAnsi="ＭＳ 明朝"/>
            <w:szCs w:val="22"/>
          </w:rPr>
          <w:fldChar w:fldCharType="end"/>
        </w:r>
        <w:r w:rsidRPr="00080174">
          <w:rPr>
            <w:rFonts w:ascii="ＭＳ 明朝" w:hAnsi="ＭＳ 明朝"/>
            <w:szCs w:val="22"/>
          </w:rPr>
          <w:t>14</w:t>
        </w:r>
        <w:r w:rsidRPr="00080174">
          <w:rPr>
            <w:rFonts w:ascii="ＭＳ 明朝" w:hAnsi="ＭＳ 明朝" w:hint="eastAsia"/>
            <w:szCs w:val="22"/>
          </w:rPr>
          <w:t>は中国のオオトカゲ科の輸入相手国上位5か国を示しており、インドが輸入件数の大部分を占めていることがわかる。また、ミャンマーもランクインしており、アフリカ・アジアとの取引が盛んであると言える。</w:t>
        </w:r>
        <w:r w:rsidRPr="00080174">
          <w:rPr>
            <w:rFonts w:ascii="ＭＳ 明朝" w:hAnsi="ＭＳ 明朝"/>
            <w:szCs w:val="22"/>
          </w:rPr>
          <w:fldChar w:fldCharType="begin"/>
        </w:r>
        <w:r w:rsidRPr="00080174">
          <w:rPr>
            <w:rFonts w:ascii="ＭＳ 明朝" w:hAnsi="ＭＳ 明朝"/>
            <w:szCs w:val="22"/>
          </w:rPr>
          <w:instrText xml:space="preserve"> </w:instrText>
        </w:r>
        <w:r w:rsidRPr="00080174">
          <w:rPr>
            <w:rFonts w:ascii="ＭＳ 明朝" w:hAnsi="ＭＳ 明朝" w:hint="eastAsia"/>
            <w:szCs w:val="22"/>
          </w:rPr>
          <w:instrText>REF _Ref141398319 \h</w:instrText>
        </w:r>
        <w:r w:rsidRPr="00080174">
          <w:rPr>
            <w:rFonts w:ascii="ＭＳ 明朝" w:hAnsi="ＭＳ 明朝"/>
            <w:szCs w:val="22"/>
          </w:rPr>
          <w:instrText xml:space="preserve"> </w:instrText>
        </w:r>
        <w:r w:rsidRPr="00080174">
          <w:rPr>
            <w:rFonts w:ascii="ＭＳ 明朝" w:hAnsi="ＭＳ 明朝"/>
            <w:szCs w:val="22"/>
          </w:rPr>
        </w:r>
        <w:r w:rsidRPr="00080174">
          <w:rPr>
            <w:rFonts w:ascii="ＭＳ 明朝" w:hAnsi="ＭＳ 明朝"/>
            <w:szCs w:val="22"/>
          </w:rPr>
          <w:instrText xml:space="preserve"> \* MERGEFORMAT </w:instrText>
        </w:r>
        <w:r w:rsidRPr="00080174">
          <w:rPr>
            <w:rFonts w:ascii="ＭＳ 明朝" w:hAnsi="ＭＳ 明朝"/>
            <w:szCs w:val="22"/>
          </w:rPr>
          <w:fldChar w:fldCharType="separate"/>
        </w:r>
        <w:r w:rsidRPr="00080174">
          <w:rPr>
            <w:rFonts w:ascii="ＭＳ 明朝" w:hAnsi="ＭＳ 明朝"/>
            <w:szCs w:val="22"/>
          </w:rPr>
          <w:t xml:space="preserve">表 </w:t>
        </w:r>
        <w:r w:rsidRPr="00080174">
          <w:rPr>
            <w:rFonts w:ascii="ＭＳ 明朝" w:hAnsi="ＭＳ 明朝"/>
            <w:noProof/>
            <w:szCs w:val="22"/>
          </w:rPr>
          <w:t>7</w:t>
        </w:r>
        <w:r w:rsidRPr="00080174">
          <w:rPr>
            <w:rFonts w:ascii="ＭＳ 明朝" w:hAnsi="ＭＳ 明朝"/>
            <w:szCs w:val="22"/>
          </w:rPr>
          <w:fldChar w:fldCharType="end"/>
        </w:r>
        <w:r w:rsidRPr="00080174">
          <w:rPr>
            <w:rFonts w:ascii="ＭＳ 明朝" w:hAnsi="ＭＳ 明朝" w:hint="eastAsia"/>
            <w:szCs w:val="22"/>
          </w:rPr>
          <w:t>は日本のオオトカゲ輸入目的上位3件である。</w:t>
        </w:r>
      </w:ins>
    </w:p>
    <w:p w14:paraId="2CA03267" w14:textId="4AA151B0" w:rsidR="008E0BB3" w:rsidRPr="00080174" w:rsidRDefault="008E0BB3" w:rsidP="00691C18">
      <w:pPr>
        <w:pStyle w:val="ad"/>
        <w:keepNext/>
        <w:ind w:firstLine="220"/>
        <w:jc w:val="both"/>
        <w:rPr>
          <w:ins w:id="2017" w:author="正典 松浦" w:date="2023-12-19T16:21:00Z"/>
          <w:rFonts w:ascii="ＭＳ 明朝" w:hAnsi="ＭＳ 明朝" w:hint="eastAsia"/>
          <w:szCs w:val="22"/>
        </w:rPr>
        <w:pPrChange w:id="2018" w:author="正典 松浦" w:date="2023-12-19T19:22:00Z">
          <w:pPr>
            <w:pStyle w:val="ad"/>
            <w:keepNext/>
            <w:ind w:firstLine="220"/>
          </w:pPr>
        </w:pPrChange>
      </w:pPr>
    </w:p>
    <w:p w14:paraId="25D2878F" w14:textId="4D20D695" w:rsidR="00691C18" w:rsidRPr="00627849" w:rsidRDefault="00691C18" w:rsidP="00691C18">
      <w:pPr>
        <w:pStyle w:val="ad"/>
        <w:keepNext/>
        <w:ind w:firstLine="220"/>
        <w:rPr>
          <w:ins w:id="2019" w:author="正典 松浦" w:date="2023-12-19T19:22:00Z"/>
          <w:rFonts w:ascii="ＭＳ 明朝" w:hAnsi="ＭＳ 明朝"/>
          <w:rPrChange w:id="2020" w:author="正典 松浦" w:date="2023-12-19T20:15:00Z">
            <w:rPr>
              <w:ins w:id="2021" w:author="正典 松浦" w:date="2023-12-19T19:22:00Z"/>
            </w:rPr>
          </w:rPrChange>
        </w:rPr>
        <w:pPrChange w:id="2022" w:author="正典 松浦" w:date="2023-12-19T19:22:00Z">
          <w:pPr>
            <w:ind w:firstLine="220"/>
          </w:pPr>
        </w:pPrChange>
      </w:pPr>
      <w:ins w:id="2023" w:author="正典 松浦" w:date="2023-12-19T19:22:00Z">
        <w:r w:rsidRPr="00627849">
          <w:rPr>
            <w:rFonts w:ascii="ＭＳ 明朝" w:hAnsi="ＭＳ 明朝"/>
            <w:rPrChange w:id="2024" w:author="正典 松浦" w:date="2023-12-19T20:15:00Z">
              <w:rPr/>
            </w:rPrChange>
          </w:rPr>
          <w:t>表</w:t>
        </w:r>
        <w:r w:rsidRPr="00627849">
          <w:rPr>
            <w:rFonts w:ascii="ＭＳ 明朝" w:hAnsi="ＭＳ 明朝"/>
            <w:rPrChange w:id="2025" w:author="正典 松浦" w:date="2023-12-19T20:15:00Z">
              <w:rPr/>
            </w:rPrChange>
          </w:rPr>
          <w:t xml:space="preserve"> </w:t>
        </w:r>
        <w:r w:rsidRPr="00627849">
          <w:rPr>
            <w:rFonts w:ascii="ＭＳ 明朝" w:hAnsi="ＭＳ 明朝"/>
            <w:rPrChange w:id="2026" w:author="正典 松浦" w:date="2023-12-19T20:15:00Z">
              <w:rPr/>
            </w:rPrChange>
          </w:rPr>
          <w:fldChar w:fldCharType="begin"/>
        </w:r>
        <w:r w:rsidRPr="00627849">
          <w:rPr>
            <w:rFonts w:ascii="ＭＳ 明朝" w:hAnsi="ＭＳ 明朝"/>
            <w:rPrChange w:id="2027" w:author="正典 松浦" w:date="2023-12-19T20:15:00Z">
              <w:rPr/>
            </w:rPrChange>
          </w:rPr>
          <w:instrText xml:space="preserve"> SEQ </w:instrText>
        </w:r>
        <w:r w:rsidRPr="00627849">
          <w:rPr>
            <w:rFonts w:ascii="ＭＳ 明朝" w:hAnsi="ＭＳ 明朝"/>
            <w:rPrChange w:id="2028" w:author="正典 松浦" w:date="2023-12-19T20:15:00Z">
              <w:rPr/>
            </w:rPrChange>
          </w:rPr>
          <w:instrText>表</w:instrText>
        </w:r>
        <w:r w:rsidRPr="00627849">
          <w:rPr>
            <w:rFonts w:ascii="ＭＳ 明朝" w:hAnsi="ＭＳ 明朝"/>
            <w:rPrChange w:id="2029" w:author="正典 松浦" w:date="2023-12-19T20:15:00Z">
              <w:rPr/>
            </w:rPrChange>
          </w:rPr>
          <w:instrText xml:space="preserve"> \* ARABIC </w:instrText>
        </w:r>
      </w:ins>
      <w:r w:rsidRPr="00627849">
        <w:rPr>
          <w:rFonts w:ascii="ＭＳ 明朝" w:hAnsi="ＭＳ 明朝"/>
          <w:rPrChange w:id="2030" w:author="正典 松浦" w:date="2023-12-19T20:15:00Z">
            <w:rPr/>
          </w:rPrChange>
        </w:rPr>
        <w:fldChar w:fldCharType="separate"/>
      </w:r>
      <w:ins w:id="2031" w:author="正典 松浦" w:date="2023-12-19T19:22:00Z">
        <w:r w:rsidRPr="00627849">
          <w:rPr>
            <w:rFonts w:ascii="ＭＳ 明朝" w:hAnsi="ＭＳ 明朝"/>
            <w:noProof/>
            <w:rPrChange w:id="2032" w:author="正典 松浦" w:date="2023-12-19T20:15:00Z">
              <w:rPr>
                <w:noProof/>
              </w:rPr>
            </w:rPrChange>
          </w:rPr>
          <w:t>20</w:t>
        </w:r>
        <w:r w:rsidRPr="00627849">
          <w:rPr>
            <w:rFonts w:ascii="ＭＳ 明朝" w:hAnsi="ＭＳ 明朝"/>
            <w:rPrChange w:id="2033" w:author="正典 松浦" w:date="2023-12-19T20:15:00Z">
              <w:rPr/>
            </w:rPrChange>
          </w:rPr>
          <w:fldChar w:fldCharType="end"/>
        </w:r>
        <w:r w:rsidRPr="00627849">
          <w:rPr>
            <w:rFonts w:ascii="ＭＳ 明朝" w:hAnsi="ＭＳ 明朝" w:hint="eastAsia"/>
            <w:rPrChange w:id="2034" w:author="正典 松浦" w:date="2023-12-19T20:15:00Z">
              <w:rPr>
                <w:rFonts w:hint="eastAsia"/>
              </w:rPr>
            </w:rPrChange>
          </w:rPr>
          <w:t xml:space="preserve">　タイの</w:t>
        </w:r>
      </w:ins>
      <w:ins w:id="2035" w:author="正典 松浦" w:date="2023-12-19T19:46:00Z">
        <w:r w:rsidR="0009194D" w:rsidRPr="00627849">
          <w:rPr>
            <w:rFonts w:ascii="ＭＳ 明朝" w:hAnsi="ＭＳ 明朝" w:hint="eastAsia"/>
            <w:rPrChange w:id="2036" w:author="正典 松浦" w:date="2023-12-19T20:15:00Z">
              <w:rPr>
                <w:rFonts w:hint="eastAsia"/>
              </w:rPr>
            </w:rPrChange>
          </w:rPr>
          <w:t>カメレオン</w:t>
        </w:r>
      </w:ins>
      <w:ins w:id="2037" w:author="正典 松浦" w:date="2023-12-19T19:22:00Z">
        <w:r w:rsidRPr="00627849">
          <w:rPr>
            <w:rFonts w:ascii="ＭＳ 明朝" w:hAnsi="ＭＳ 明朝" w:hint="eastAsia"/>
            <w:rPrChange w:id="2038" w:author="正典 松浦" w:date="2023-12-19T20:15:00Z">
              <w:rPr>
                <w:rFonts w:hint="eastAsia"/>
              </w:rPr>
            </w:rPrChange>
          </w:rPr>
          <w:t>科輸入上位</w:t>
        </w:r>
        <w:r w:rsidRPr="00627849">
          <w:rPr>
            <w:rFonts w:ascii="ＭＳ 明朝" w:hAnsi="ＭＳ 明朝"/>
            <w:rPrChange w:id="2039" w:author="正典 松浦" w:date="2023-12-19T20:15:00Z">
              <w:rPr/>
            </w:rPrChange>
          </w:rPr>
          <w:t>5</w:t>
        </w:r>
        <w:r w:rsidRPr="00627849">
          <w:rPr>
            <w:rFonts w:ascii="ＭＳ 明朝" w:hAnsi="ＭＳ 明朝"/>
            <w:rPrChange w:id="2040" w:author="正典 松浦" w:date="2023-12-19T20:15:00Z">
              <w:rPr/>
            </w:rPrChange>
          </w:rPr>
          <w:t>か国</w:t>
        </w:r>
      </w:ins>
    </w:p>
    <w:tbl>
      <w:tblPr>
        <w:tblW w:w="3342" w:type="dxa"/>
        <w:jc w:val="center"/>
        <w:tblCellMar>
          <w:left w:w="99" w:type="dxa"/>
          <w:right w:w="99" w:type="dxa"/>
        </w:tblCellMar>
        <w:tblLook w:val="04A0" w:firstRow="1" w:lastRow="0" w:firstColumn="1" w:lastColumn="0" w:noHBand="0" w:noVBand="1"/>
      </w:tblPr>
      <w:tblGrid>
        <w:gridCol w:w="1952"/>
        <w:gridCol w:w="1390"/>
        <w:tblGridChange w:id="2041">
          <w:tblGrid>
            <w:gridCol w:w="1952"/>
            <w:gridCol w:w="1390"/>
          </w:tblGrid>
        </w:tblGridChange>
      </w:tblGrid>
      <w:tr w:rsidR="008E0BB3" w:rsidRPr="00080174" w14:paraId="68E6A778" w14:textId="77777777" w:rsidTr="00C44FA0">
        <w:trPr>
          <w:trHeight w:val="340"/>
          <w:jc w:val="center"/>
          <w:ins w:id="2042" w:author="正典 松浦" w:date="2023-12-19T16:21:00Z"/>
        </w:trPr>
        <w:tc>
          <w:tcPr>
            <w:tcW w:w="1952" w:type="dxa"/>
            <w:tcBorders>
              <w:top w:val="single" w:sz="4" w:space="0" w:color="auto"/>
              <w:left w:val="nil"/>
              <w:bottom w:val="nil"/>
              <w:right w:val="nil"/>
            </w:tcBorders>
            <w:shd w:val="clear" w:color="auto" w:fill="auto"/>
            <w:noWrap/>
            <w:vAlign w:val="center"/>
          </w:tcPr>
          <w:p w14:paraId="18BA69D2" w14:textId="77777777" w:rsidR="008E0BB3" w:rsidRPr="00080174" w:rsidRDefault="008E0BB3" w:rsidP="00C44FA0">
            <w:pPr>
              <w:ind w:firstLine="220"/>
              <w:rPr>
                <w:ins w:id="2043" w:author="正典 松浦" w:date="2023-12-19T16:21:00Z"/>
                <w:rFonts w:ascii="ＭＳ 明朝" w:hAnsi="ＭＳ 明朝"/>
                <w:color w:val="000000"/>
                <w:szCs w:val="22"/>
              </w:rPr>
            </w:pPr>
            <w:ins w:id="2044" w:author="正典 松浦" w:date="2023-12-19T16:21:00Z">
              <w:r w:rsidRPr="00080174">
                <w:rPr>
                  <w:rFonts w:ascii="ＭＳ 明朝" w:hAnsi="ＭＳ 明朝" w:hint="eastAsia"/>
                  <w:color w:val="000000"/>
                  <w:szCs w:val="22"/>
                </w:rPr>
                <w:t>和名</w:t>
              </w:r>
            </w:ins>
          </w:p>
        </w:tc>
        <w:tc>
          <w:tcPr>
            <w:tcW w:w="1390" w:type="dxa"/>
            <w:tcBorders>
              <w:top w:val="single" w:sz="4" w:space="0" w:color="auto"/>
              <w:left w:val="nil"/>
              <w:bottom w:val="nil"/>
              <w:right w:val="nil"/>
            </w:tcBorders>
            <w:shd w:val="clear" w:color="auto" w:fill="auto"/>
            <w:noWrap/>
            <w:vAlign w:val="center"/>
          </w:tcPr>
          <w:p w14:paraId="427A4CF2" w14:textId="77777777" w:rsidR="008E0BB3" w:rsidRPr="00080174" w:rsidRDefault="008E0BB3" w:rsidP="00C44FA0">
            <w:pPr>
              <w:ind w:firstLine="220"/>
              <w:jc w:val="right"/>
              <w:rPr>
                <w:ins w:id="2045" w:author="正典 松浦" w:date="2023-12-19T16:21:00Z"/>
                <w:rFonts w:ascii="ＭＳ 明朝" w:hAnsi="ＭＳ 明朝"/>
                <w:color w:val="000000"/>
                <w:szCs w:val="22"/>
              </w:rPr>
            </w:pPr>
            <w:ins w:id="2046" w:author="正典 松浦" w:date="2023-12-19T16:21:00Z">
              <w:r w:rsidRPr="00080174">
                <w:rPr>
                  <w:rFonts w:ascii="ＭＳ 明朝" w:hAnsi="ＭＳ 明朝" w:hint="eastAsia"/>
                  <w:color w:val="000000"/>
                  <w:szCs w:val="22"/>
                </w:rPr>
                <w:t>取引件数</w:t>
              </w:r>
            </w:ins>
          </w:p>
        </w:tc>
      </w:tr>
      <w:tr w:rsidR="00EE4A75" w:rsidRPr="00080174" w14:paraId="252432F9" w14:textId="77777777" w:rsidTr="004743EB">
        <w:tblPrEx>
          <w:tblW w:w="3342" w:type="dxa"/>
          <w:jc w:val="center"/>
          <w:tblCellMar>
            <w:left w:w="99" w:type="dxa"/>
            <w:right w:w="99" w:type="dxa"/>
          </w:tblCellMar>
          <w:tblPrExChange w:id="2047" w:author="正典 松浦" w:date="2023-12-19T20:03:00Z">
            <w:tblPrEx>
              <w:tblW w:w="3342" w:type="dxa"/>
              <w:jc w:val="center"/>
              <w:tblCellMar>
                <w:left w:w="99" w:type="dxa"/>
                <w:right w:w="99" w:type="dxa"/>
              </w:tblCellMar>
            </w:tblPrEx>
          </w:tblPrExChange>
        </w:tblPrEx>
        <w:trPr>
          <w:trHeight w:val="340"/>
          <w:jc w:val="center"/>
          <w:ins w:id="2048" w:author="正典 松浦" w:date="2023-12-19T16:21:00Z"/>
          <w:trPrChange w:id="2049" w:author="正典 松浦" w:date="2023-12-19T20:03:00Z">
            <w:trPr>
              <w:trHeight w:val="340"/>
              <w:jc w:val="center"/>
            </w:trPr>
          </w:trPrChange>
        </w:trPr>
        <w:tc>
          <w:tcPr>
            <w:tcW w:w="1952" w:type="dxa"/>
            <w:tcBorders>
              <w:top w:val="single" w:sz="4" w:space="0" w:color="auto"/>
              <w:left w:val="nil"/>
              <w:bottom w:val="nil"/>
              <w:right w:val="nil"/>
            </w:tcBorders>
            <w:shd w:val="clear" w:color="auto" w:fill="auto"/>
            <w:noWrap/>
            <w:vAlign w:val="center"/>
            <w:hideMark/>
            <w:tcPrChange w:id="2050" w:author="正典 松浦" w:date="2023-12-19T20:03:00Z">
              <w:tcPr>
                <w:tcW w:w="1952" w:type="dxa"/>
                <w:tcBorders>
                  <w:top w:val="single" w:sz="4" w:space="0" w:color="auto"/>
                  <w:left w:val="nil"/>
                  <w:bottom w:val="nil"/>
                  <w:right w:val="nil"/>
                </w:tcBorders>
                <w:shd w:val="clear" w:color="auto" w:fill="auto"/>
                <w:noWrap/>
                <w:hideMark/>
              </w:tcPr>
            </w:tcPrChange>
          </w:tcPr>
          <w:p w14:paraId="73B39256" w14:textId="204D5CCC" w:rsidR="00EE4A75" w:rsidRPr="00080174" w:rsidRDefault="004E0E42" w:rsidP="00EE4A75">
            <w:pPr>
              <w:ind w:firstLineChars="0" w:firstLine="0"/>
              <w:rPr>
                <w:ins w:id="2051" w:author="正典 松浦" w:date="2023-12-19T16:21:00Z"/>
                <w:rFonts w:ascii="ＭＳ 明朝" w:hAnsi="ＭＳ 明朝"/>
                <w:szCs w:val="22"/>
              </w:rPr>
            </w:pPr>
            <w:ins w:id="2052" w:author="正典 松浦" w:date="2023-12-19T20:04:00Z">
              <w:r w:rsidRPr="00080174">
                <w:rPr>
                  <w:rFonts w:ascii="ＭＳ 明朝" w:hAnsi="ＭＳ 明朝" w:hint="eastAsia"/>
                  <w:color w:val="000000"/>
                  <w:szCs w:val="22"/>
                </w:rPr>
                <w:t>マダガスカル</w:t>
              </w:r>
            </w:ins>
          </w:p>
        </w:tc>
        <w:tc>
          <w:tcPr>
            <w:tcW w:w="1390" w:type="dxa"/>
            <w:tcBorders>
              <w:top w:val="single" w:sz="4" w:space="0" w:color="auto"/>
              <w:left w:val="nil"/>
              <w:bottom w:val="nil"/>
              <w:right w:val="nil"/>
            </w:tcBorders>
            <w:shd w:val="clear" w:color="auto" w:fill="auto"/>
            <w:noWrap/>
            <w:vAlign w:val="center"/>
            <w:hideMark/>
            <w:tcPrChange w:id="2053" w:author="正典 松浦" w:date="2023-12-19T20:03:00Z">
              <w:tcPr>
                <w:tcW w:w="1390" w:type="dxa"/>
                <w:tcBorders>
                  <w:top w:val="single" w:sz="4" w:space="0" w:color="auto"/>
                  <w:left w:val="nil"/>
                  <w:bottom w:val="nil"/>
                  <w:right w:val="nil"/>
                </w:tcBorders>
                <w:shd w:val="clear" w:color="auto" w:fill="auto"/>
                <w:noWrap/>
                <w:vAlign w:val="center"/>
                <w:hideMark/>
              </w:tcPr>
            </w:tcPrChange>
          </w:tcPr>
          <w:p w14:paraId="4B01F516" w14:textId="739BF531" w:rsidR="00EE4A75" w:rsidRPr="00080174" w:rsidRDefault="00EE4A75" w:rsidP="00EE4A75">
            <w:pPr>
              <w:ind w:firstLine="220"/>
              <w:jc w:val="right"/>
              <w:rPr>
                <w:ins w:id="2054" w:author="正典 松浦" w:date="2023-12-19T16:21:00Z"/>
                <w:rFonts w:ascii="ＭＳ 明朝" w:hAnsi="ＭＳ 明朝"/>
                <w:color w:val="000000"/>
                <w:szCs w:val="22"/>
              </w:rPr>
            </w:pPr>
            <w:ins w:id="2055" w:author="正典 松浦" w:date="2023-12-19T20:03:00Z">
              <w:r w:rsidRPr="00627849">
                <w:rPr>
                  <w:rFonts w:ascii="ＭＳ 明朝" w:hAnsi="ＭＳ 明朝" w:hint="eastAsia"/>
                  <w:color w:val="000000"/>
                  <w:szCs w:val="22"/>
                  <w:rPrChange w:id="2056" w:author="正典 松浦" w:date="2023-12-19T20:15:00Z">
                    <w:rPr>
                      <w:rFonts w:ascii="游ゴシック" w:eastAsia="游ゴシック" w:hAnsi="游ゴシック" w:hint="eastAsia"/>
                      <w:color w:val="000000"/>
                      <w:szCs w:val="22"/>
                    </w:rPr>
                  </w:rPrChange>
                </w:rPr>
                <w:t>60</w:t>
              </w:r>
            </w:ins>
          </w:p>
        </w:tc>
      </w:tr>
      <w:tr w:rsidR="00EE4A75" w:rsidRPr="00080174" w14:paraId="621226AE" w14:textId="77777777" w:rsidTr="004743EB">
        <w:tblPrEx>
          <w:tblW w:w="3342" w:type="dxa"/>
          <w:jc w:val="center"/>
          <w:tblCellMar>
            <w:left w:w="99" w:type="dxa"/>
            <w:right w:w="99" w:type="dxa"/>
          </w:tblCellMar>
          <w:tblPrExChange w:id="2057" w:author="正典 松浦" w:date="2023-12-19T20:03:00Z">
            <w:tblPrEx>
              <w:tblW w:w="3342" w:type="dxa"/>
              <w:jc w:val="center"/>
              <w:tblCellMar>
                <w:left w:w="99" w:type="dxa"/>
                <w:right w:w="99" w:type="dxa"/>
              </w:tblCellMar>
            </w:tblPrEx>
          </w:tblPrExChange>
        </w:tblPrEx>
        <w:trPr>
          <w:trHeight w:val="340"/>
          <w:jc w:val="center"/>
          <w:ins w:id="2058" w:author="正典 松浦" w:date="2023-12-19T16:21:00Z"/>
          <w:trPrChange w:id="2059" w:author="正典 松浦" w:date="2023-12-19T20:03:00Z">
            <w:trPr>
              <w:trHeight w:val="340"/>
              <w:jc w:val="center"/>
            </w:trPr>
          </w:trPrChange>
        </w:trPr>
        <w:tc>
          <w:tcPr>
            <w:tcW w:w="1952" w:type="dxa"/>
            <w:tcBorders>
              <w:top w:val="nil"/>
              <w:left w:val="nil"/>
              <w:right w:val="nil"/>
            </w:tcBorders>
            <w:shd w:val="clear" w:color="auto" w:fill="auto"/>
            <w:noWrap/>
            <w:vAlign w:val="center"/>
            <w:hideMark/>
            <w:tcPrChange w:id="2060" w:author="正典 松浦" w:date="2023-12-19T20:03:00Z">
              <w:tcPr>
                <w:tcW w:w="1952" w:type="dxa"/>
                <w:tcBorders>
                  <w:top w:val="nil"/>
                  <w:left w:val="nil"/>
                  <w:right w:val="nil"/>
                </w:tcBorders>
                <w:shd w:val="clear" w:color="auto" w:fill="auto"/>
                <w:noWrap/>
                <w:hideMark/>
              </w:tcPr>
            </w:tcPrChange>
          </w:tcPr>
          <w:p w14:paraId="78C43619" w14:textId="7C08BC52" w:rsidR="00EE4A75" w:rsidRPr="00080174" w:rsidRDefault="004E0E42" w:rsidP="00EE4A75">
            <w:pPr>
              <w:ind w:firstLineChars="0" w:firstLine="0"/>
              <w:rPr>
                <w:ins w:id="2061" w:author="正典 松浦" w:date="2023-12-19T16:21:00Z"/>
                <w:rFonts w:ascii="ＭＳ 明朝" w:hAnsi="ＭＳ 明朝" w:hint="eastAsia"/>
                <w:color w:val="000000"/>
                <w:szCs w:val="22"/>
              </w:rPr>
            </w:pPr>
            <w:ins w:id="2062" w:author="正典 松浦" w:date="2023-12-19T20:04:00Z">
              <w:r w:rsidRPr="00080174">
                <w:rPr>
                  <w:rFonts w:ascii="ＭＳ 明朝" w:hAnsi="ＭＳ 明朝" w:hint="eastAsia"/>
                  <w:color w:val="000000"/>
                  <w:szCs w:val="22"/>
                </w:rPr>
                <w:t>タンザニア</w:t>
              </w:r>
            </w:ins>
          </w:p>
        </w:tc>
        <w:tc>
          <w:tcPr>
            <w:tcW w:w="1390" w:type="dxa"/>
            <w:tcBorders>
              <w:top w:val="nil"/>
              <w:left w:val="nil"/>
              <w:right w:val="nil"/>
            </w:tcBorders>
            <w:shd w:val="clear" w:color="auto" w:fill="auto"/>
            <w:noWrap/>
            <w:vAlign w:val="center"/>
            <w:hideMark/>
            <w:tcPrChange w:id="2063" w:author="正典 松浦" w:date="2023-12-19T20:03:00Z">
              <w:tcPr>
                <w:tcW w:w="1390" w:type="dxa"/>
                <w:tcBorders>
                  <w:top w:val="nil"/>
                  <w:left w:val="nil"/>
                  <w:right w:val="nil"/>
                </w:tcBorders>
                <w:shd w:val="clear" w:color="auto" w:fill="auto"/>
                <w:noWrap/>
                <w:vAlign w:val="center"/>
                <w:hideMark/>
              </w:tcPr>
            </w:tcPrChange>
          </w:tcPr>
          <w:p w14:paraId="1A5C4D67" w14:textId="298EBC5B" w:rsidR="00EE4A75" w:rsidRPr="00080174" w:rsidRDefault="00EE4A75" w:rsidP="00EE4A75">
            <w:pPr>
              <w:ind w:firstLine="220"/>
              <w:jc w:val="right"/>
              <w:rPr>
                <w:ins w:id="2064" w:author="正典 松浦" w:date="2023-12-19T16:21:00Z"/>
                <w:rFonts w:ascii="ＭＳ 明朝" w:hAnsi="ＭＳ 明朝"/>
                <w:color w:val="000000"/>
                <w:szCs w:val="22"/>
              </w:rPr>
            </w:pPr>
            <w:ins w:id="2065" w:author="正典 松浦" w:date="2023-12-19T20:03:00Z">
              <w:r w:rsidRPr="00627849">
                <w:rPr>
                  <w:rFonts w:ascii="ＭＳ 明朝" w:hAnsi="ＭＳ 明朝" w:hint="eastAsia"/>
                  <w:color w:val="000000"/>
                  <w:szCs w:val="22"/>
                  <w:rPrChange w:id="2066" w:author="正典 松浦" w:date="2023-12-19T20:15:00Z">
                    <w:rPr>
                      <w:rFonts w:ascii="游ゴシック" w:eastAsia="游ゴシック" w:hAnsi="游ゴシック" w:hint="eastAsia"/>
                      <w:color w:val="000000"/>
                      <w:szCs w:val="22"/>
                    </w:rPr>
                  </w:rPrChange>
                </w:rPr>
                <w:t>17</w:t>
              </w:r>
            </w:ins>
          </w:p>
        </w:tc>
      </w:tr>
      <w:tr w:rsidR="00EE4A75" w:rsidRPr="00080174" w14:paraId="240A46E0" w14:textId="77777777" w:rsidTr="004743EB">
        <w:tblPrEx>
          <w:tblW w:w="3342" w:type="dxa"/>
          <w:jc w:val="center"/>
          <w:tblCellMar>
            <w:left w:w="99" w:type="dxa"/>
            <w:right w:w="99" w:type="dxa"/>
          </w:tblCellMar>
          <w:tblPrExChange w:id="2067" w:author="正典 松浦" w:date="2023-12-19T20:03:00Z">
            <w:tblPrEx>
              <w:tblW w:w="3342" w:type="dxa"/>
              <w:jc w:val="center"/>
              <w:tblCellMar>
                <w:left w:w="99" w:type="dxa"/>
                <w:right w:w="99" w:type="dxa"/>
              </w:tblCellMar>
            </w:tblPrEx>
          </w:tblPrExChange>
        </w:tblPrEx>
        <w:trPr>
          <w:trHeight w:val="340"/>
          <w:jc w:val="center"/>
          <w:ins w:id="2068" w:author="正典 松浦" w:date="2023-12-19T20:03:00Z"/>
          <w:trPrChange w:id="2069" w:author="正典 松浦" w:date="2023-12-19T20:03:00Z">
            <w:trPr>
              <w:trHeight w:val="340"/>
              <w:jc w:val="center"/>
            </w:trPr>
          </w:trPrChange>
        </w:trPr>
        <w:tc>
          <w:tcPr>
            <w:tcW w:w="1952" w:type="dxa"/>
            <w:tcBorders>
              <w:top w:val="nil"/>
              <w:left w:val="nil"/>
              <w:right w:val="nil"/>
            </w:tcBorders>
            <w:shd w:val="clear" w:color="auto" w:fill="auto"/>
            <w:noWrap/>
            <w:vAlign w:val="center"/>
            <w:tcPrChange w:id="2070" w:author="正典 松浦" w:date="2023-12-19T20:03:00Z">
              <w:tcPr>
                <w:tcW w:w="1952" w:type="dxa"/>
                <w:tcBorders>
                  <w:top w:val="nil"/>
                  <w:left w:val="nil"/>
                  <w:right w:val="nil"/>
                </w:tcBorders>
                <w:shd w:val="clear" w:color="auto" w:fill="auto"/>
                <w:noWrap/>
              </w:tcPr>
            </w:tcPrChange>
          </w:tcPr>
          <w:p w14:paraId="4824E6C0" w14:textId="723B70DE" w:rsidR="00EE4A75" w:rsidRPr="00080174" w:rsidRDefault="004E0E42" w:rsidP="00EE4A75">
            <w:pPr>
              <w:ind w:firstLineChars="0" w:firstLine="0"/>
              <w:rPr>
                <w:ins w:id="2071" w:author="正典 松浦" w:date="2023-12-19T20:03:00Z"/>
                <w:rFonts w:ascii="ＭＳ 明朝" w:hAnsi="ＭＳ 明朝" w:hint="eastAsia"/>
                <w:color w:val="000000"/>
                <w:szCs w:val="22"/>
              </w:rPr>
            </w:pPr>
            <w:ins w:id="2072" w:author="正典 松浦" w:date="2023-12-19T20:04:00Z">
              <w:r w:rsidRPr="00080174">
                <w:rPr>
                  <w:rFonts w:ascii="ＭＳ 明朝" w:hAnsi="ＭＳ 明朝" w:hint="eastAsia"/>
                  <w:color w:val="000000"/>
                  <w:szCs w:val="22"/>
                </w:rPr>
                <w:t>ウガンダ</w:t>
              </w:r>
            </w:ins>
          </w:p>
        </w:tc>
        <w:tc>
          <w:tcPr>
            <w:tcW w:w="1390" w:type="dxa"/>
            <w:tcBorders>
              <w:top w:val="nil"/>
              <w:left w:val="nil"/>
              <w:right w:val="nil"/>
            </w:tcBorders>
            <w:shd w:val="clear" w:color="auto" w:fill="auto"/>
            <w:noWrap/>
            <w:vAlign w:val="center"/>
            <w:tcPrChange w:id="2073" w:author="正典 松浦" w:date="2023-12-19T20:03:00Z">
              <w:tcPr>
                <w:tcW w:w="1390" w:type="dxa"/>
                <w:tcBorders>
                  <w:top w:val="nil"/>
                  <w:left w:val="nil"/>
                  <w:right w:val="nil"/>
                </w:tcBorders>
                <w:shd w:val="clear" w:color="auto" w:fill="auto"/>
                <w:noWrap/>
                <w:vAlign w:val="center"/>
              </w:tcPr>
            </w:tcPrChange>
          </w:tcPr>
          <w:p w14:paraId="4AB53049" w14:textId="2592EE11" w:rsidR="00EE4A75" w:rsidRPr="00080174" w:rsidRDefault="00EE4A75" w:rsidP="00EE4A75">
            <w:pPr>
              <w:ind w:firstLine="220"/>
              <w:jc w:val="right"/>
              <w:rPr>
                <w:ins w:id="2074" w:author="正典 松浦" w:date="2023-12-19T20:03:00Z"/>
                <w:rFonts w:ascii="ＭＳ 明朝" w:hAnsi="ＭＳ 明朝" w:hint="eastAsia"/>
                <w:color w:val="000000"/>
                <w:szCs w:val="22"/>
              </w:rPr>
            </w:pPr>
            <w:ins w:id="2075" w:author="正典 松浦" w:date="2023-12-19T20:03:00Z">
              <w:r w:rsidRPr="00627849">
                <w:rPr>
                  <w:rFonts w:ascii="ＭＳ 明朝" w:hAnsi="ＭＳ 明朝" w:hint="eastAsia"/>
                  <w:color w:val="000000"/>
                  <w:szCs w:val="22"/>
                  <w:rPrChange w:id="2076" w:author="正典 松浦" w:date="2023-12-19T20:15:00Z">
                    <w:rPr>
                      <w:rFonts w:ascii="游ゴシック" w:eastAsia="游ゴシック" w:hAnsi="游ゴシック" w:hint="eastAsia"/>
                      <w:color w:val="000000"/>
                      <w:szCs w:val="22"/>
                    </w:rPr>
                  </w:rPrChange>
                </w:rPr>
                <w:t>10</w:t>
              </w:r>
            </w:ins>
          </w:p>
        </w:tc>
      </w:tr>
      <w:tr w:rsidR="00EE4A75" w:rsidRPr="00080174" w14:paraId="5C4ED88D" w14:textId="77777777" w:rsidTr="004743EB">
        <w:tblPrEx>
          <w:tblW w:w="3342" w:type="dxa"/>
          <w:jc w:val="center"/>
          <w:tblCellMar>
            <w:left w:w="99" w:type="dxa"/>
            <w:right w:w="99" w:type="dxa"/>
          </w:tblCellMar>
          <w:tblPrExChange w:id="2077" w:author="正典 松浦" w:date="2023-12-19T20:03:00Z">
            <w:tblPrEx>
              <w:tblW w:w="3342" w:type="dxa"/>
              <w:jc w:val="center"/>
              <w:tblCellMar>
                <w:left w:w="99" w:type="dxa"/>
                <w:right w:w="99" w:type="dxa"/>
              </w:tblCellMar>
            </w:tblPrEx>
          </w:tblPrExChange>
        </w:tblPrEx>
        <w:trPr>
          <w:trHeight w:val="340"/>
          <w:jc w:val="center"/>
          <w:ins w:id="2078" w:author="正典 松浦" w:date="2023-12-19T20:03:00Z"/>
          <w:trPrChange w:id="2079" w:author="正典 松浦" w:date="2023-12-19T20:03:00Z">
            <w:trPr>
              <w:trHeight w:val="340"/>
              <w:jc w:val="center"/>
            </w:trPr>
          </w:trPrChange>
        </w:trPr>
        <w:tc>
          <w:tcPr>
            <w:tcW w:w="1952" w:type="dxa"/>
            <w:tcBorders>
              <w:top w:val="nil"/>
              <w:left w:val="nil"/>
              <w:right w:val="nil"/>
            </w:tcBorders>
            <w:shd w:val="clear" w:color="auto" w:fill="auto"/>
            <w:noWrap/>
            <w:vAlign w:val="center"/>
            <w:tcPrChange w:id="2080" w:author="正典 松浦" w:date="2023-12-19T20:03:00Z">
              <w:tcPr>
                <w:tcW w:w="1952" w:type="dxa"/>
                <w:tcBorders>
                  <w:top w:val="nil"/>
                  <w:left w:val="nil"/>
                  <w:right w:val="nil"/>
                </w:tcBorders>
                <w:shd w:val="clear" w:color="auto" w:fill="auto"/>
                <w:noWrap/>
              </w:tcPr>
            </w:tcPrChange>
          </w:tcPr>
          <w:p w14:paraId="0B22FC57" w14:textId="181A501F" w:rsidR="00EE4A75" w:rsidRPr="00080174" w:rsidRDefault="004E0E42" w:rsidP="00EE4A75">
            <w:pPr>
              <w:ind w:firstLineChars="0" w:firstLine="0"/>
              <w:rPr>
                <w:ins w:id="2081" w:author="正典 松浦" w:date="2023-12-19T20:03:00Z"/>
                <w:rFonts w:ascii="ＭＳ 明朝" w:hAnsi="ＭＳ 明朝" w:hint="eastAsia"/>
                <w:color w:val="000000"/>
                <w:szCs w:val="22"/>
              </w:rPr>
            </w:pPr>
            <w:ins w:id="2082" w:author="正典 松浦" w:date="2023-12-19T20:04:00Z">
              <w:r w:rsidRPr="00080174">
                <w:rPr>
                  <w:rFonts w:ascii="ＭＳ 明朝" w:hAnsi="ＭＳ 明朝" w:hint="eastAsia"/>
                  <w:color w:val="000000"/>
                  <w:szCs w:val="22"/>
                </w:rPr>
                <w:t>カメルーン</w:t>
              </w:r>
            </w:ins>
          </w:p>
        </w:tc>
        <w:tc>
          <w:tcPr>
            <w:tcW w:w="1390" w:type="dxa"/>
            <w:tcBorders>
              <w:top w:val="nil"/>
              <w:left w:val="nil"/>
              <w:right w:val="nil"/>
            </w:tcBorders>
            <w:shd w:val="clear" w:color="auto" w:fill="auto"/>
            <w:noWrap/>
            <w:vAlign w:val="center"/>
            <w:tcPrChange w:id="2083" w:author="正典 松浦" w:date="2023-12-19T20:03:00Z">
              <w:tcPr>
                <w:tcW w:w="1390" w:type="dxa"/>
                <w:tcBorders>
                  <w:top w:val="nil"/>
                  <w:left w:val="nil"/>
                  <w:right w:val="nil"/>
                </w:tcBorders>
                <w:shd w:val="clear" w:color="auto" w:fill="auto"/>
                <w:noWrap/>
                <w:vAlign w:val="center"/>
              </w:tcPr>
            </w:tcPrChange>
          </w:tcPr>
          <w:p w14:paraId="58374B41" w14:textId="4488FAE0" w:rsidR="00EE4A75" w:rsidRPr="00080174" w:rsidRDefault="00EE4A75" w:rsidP="00EE4A75">
            <w:pPr>
              <w:ind w:firstLine="220"/>
              <w:jc w:val="right"/>
              <w:rPr>
                <w:ins w:id="2084" w:author="正典 松浦" w:date="2023-12-19T20:03:00Z"/>
                <w:rFonts w:ascii="ＭＳ 明朝" w:hAnsi="ＭＳ 明朝" w:hint="eastAsia"/>
                <w:color w:val="000000"/>
                <w:szCs w:val="22"/>
              </w:rPr>
            </w:pPr>
            <w:ins w:id="2085" w:author="正典 松浦" w:date="2023-12-19T20:03:00Z">
              <w:r w:rsidRPr="00627849">
                <w:rPr>
                  <w:rFonts w:ascii="ＭＳ 明朝" w:hAnsi="ＭＳ 明朝" w:hint="eastAsia"/>
                  <w:color w:val="000000"/>
                  <w:szCs w:val="22"/>
                  <w:rPrChange w:id="2086" w:author="正典 松浦" w:date="2023-12-19T20:15:00Z">
                    <w:rPr>
                      <w:rFonts w:ascii="游ゴシック" w:eastAsia="游ゴシック" w:hAnsi="游ゴシック" w:hint="eastAsia"/>
                      <w:color w:val="000000"/>
                      <w:szCs w:val="22"/>
                    </w:rPr>
                  </w:rPrChange>
                </w:rPr>
                <w:t>8</w:t>
              </w:r>
            </w:ins>
          </w:p>
        </w:tc>
      </w:tr>
      <w:tr w:rsidR="00EE4A75" w:rsidRPr="00080174" w14:paraId="7AFECC58" w14:textId="77777777" w:rsidTr="004743EB">
        <w:tblPrEx>
          <w:tblW w:w="3342" w:type="dxa"/>
          <w:jc w:val="center"/>
          <w:tblCellMar>
            <w:left w:w="99" w:type="dxa"/>
            <w:right w:w="99" w:type="dxa"/>
          </w:tblCellMar>
          <w:tblPrExChange w:id="2087" w:author="正典 松浦" w:date="2023-12-19T20:03:00Z">
            <w:tblPrEx>
              <w:tblW w:w="3342" w:type="dxa"/>
              <w:jc w:val="center"/>
              <w:tblCellMar>
                <w:left w:w="99" w:type="dxa"/>
                <w:right w:w="99" w:type="dxa"/>
              </w:tblCellMar>
            </w:tblPrEx>
          </w:tblPrExChange>
        </w:tblPrEx>
        <w:trPr>
          <w:trHeight w:val="340"/>
          <w:jc w:val="center"/>
          <w:ins w:id="2088" w:author="正典 松浦" w:date="2023-12-19T16:21:00Z"/>
          <w:trPrChange w:id="2089" w:author="正典 松浦" w:date="2023-12-19T20:03:00Z">
            <w:trPr>
              <w:trHeight w:val="340"/>
              <w:jc w:val="center"/>
            </w:trPr>
          </w:trPrChange>
        </w:trPr>
        <w:tc>
          <w:tcPr>
            <w:tcW w:w="1952" w:type="dxa"/>
            <w:tcBorders>
              <w:top w:val="nil"/>
              <w:left w:val="nil"/>
              <w:bottom w:val="single" w:sz="4" w:space="0" w:color="auto"/>
              <w:right w:val="nil"/>
            </w:tcBorders>
            <w:shd w:val="clear" w:color="auto" w:fill="auto"/>
            <w:noWrap/>
            <w:vAlign w:val="center"/>
            <w:hideMark/>
            <w:tcPrChange w:id="2090" w:author="正典 松浦" w:date="2023-12-19T20:03:00Z">
              <w:tcPr>
                <w:tcW w:w="1952" w:type="dxa"/>
                <w:tcBorders>
                  <w:top w:val="nil"/>
                  <w:left w:val="nil"/>
                  <w:bottom w:val="single" w:sz="4" w:space="0" w:color="auto"/>
                  <w:right w:val="nil"/>
                </w:tcBorders>
                <w:shd w:val="clear" w:color="auto" w:fill="auto"/>
                <w:noWrap/>
                <w:hideMark/>
              </w:tcPr>
            </w:tcPrChange>
          </w:tcPr>
          <w:p w14:paraId="6D62DF3D" w14:textId="2B66D8FB" w:rsidR="00EE4A75" w:rsidRPr="00080174" w:rsidRDefault="004E0E42" w:rsidP="00EE4A75">
            <w:pPr>
              <w:ind w:firstLineChars="0" w:firstLine="0"/>
              <w:rPr>
                <w:ins w:id="2091" w:author="正典 松浦" w:date="2023-12-19T16:21:00Z"/>
                <w:rFonts w:ascii="ＭＳ 明朝" w:hAnsi="ＭＳ 明朝"/>
                <w:color w:val="000000"/>
                <w:szCs w:val="22"/>
              </w:rPr>
            </w:pPr>
            <w:ins w:id="2092" w:author="正典 松浦" w:date="2023-12-19T20:04:00Z">
              <w:r w:rsidRPr="00080174">
                <w:rPr>
                  <w:rFonts w:ascii="ＭＳ 明朝" w:hAnsi="ＭＳ 明朝" w:hint="eastAsia"/>
                  <w:color w:val="000000"/>
                  <w:szCs w:val="22"/>
                </w:rPr>
                <w:t>アメリカ合衆国</w:t>
              </w:r>
            </w:ins>
          </w:p>
        </w:tc>
        <w:tc>
          <w:tcPr>
            <w:tcW w:w="1390" w:type="dxa"/>
            <w:tcBorders>
              <w:top w:val="nil"/>
              <w:left w:val="nil"/>
              <w:bottom w:val="single" w:sz="4" w:space="0" w:color="auto"/>
              <w:right w:val="nil"/>
            </w:tcBorders>
            <w:shd w:val="clear" w:color="auto" w:fill="auto"/>
            <w:noWrap/>
            <w:vAlign w:val="center"/>
            <w:hideMark/>
            <w:tcPrChange w:id="2093" w:author="正典 松浦" w:date="2023-12-19T20:03:00Z">
              <w:tcPr>
                <w:tcW w:w="1390" w:type="dxa"/>
                <w:tcBorders>
                  <w:top w:val="nil"/>
                  <w:left w:val="nil"/>
                  <w:bottom w:val="single" w:sz="4" w:space="0" w:color="auto"/>
                  <w:right w:val="nil"/>
                </w:tcBorders>
                <w:shd w:val="clear" w:color="auto" w:fill="auto"/>
                <w:noWrap/>
                <w:vAlign w:val="center"/>
                <w:hideMark/>
              </w:tcPr>
            </w:tcPrChange>
          </w:tcPr>
          <w:p w14:paraId="051B14EF" w14:textId="1869E5F3" w:rsidR="00EE4A75" w:rsidRPr="00080174" w:rsidRDefault="00EE4A75" w:rsidP="00EE4A75">
            <w:pPr>
              <w:ind w:firstLineChars="0" w:firstLine="0"/>
              <w:jc w:val="right"/>
              <w:rPr>
                <w:ins w:id="2094" w:author="正典 松浦" w:date="2023-12-19T16:21:00Z"/>
                <w:rFonts w:ascii="ＭＳ 明朝" w:hAnsi="ＭＳ 明朝"/>
                <w:color w:val="000000"/>
                <w:szCs w:val="22"/>
              </w:rPr>
            </w:pPr>
            <w:ins w:id="2095" w:author="正典 松浦" w:date="2023-12-19T20:04:00Z">
              <w:r w:rsidRPr="00627849">
                <w:rPr>
                  <w:rFonts w:ascii="ＭＳ 明朝" w:hAnsi="ＭＳ 明朝" w:hint="eastAsia"/>
                  <w:color w:val="000000"/>
                  <w:szCs w:val="22"/>
                  <w:rPrChange w:id="2096" w:author="正典 松浦" w:date="2023-12-19T20:15:00Z">
                    <w:rPr>
                      <w:rFonts w:ascii="游ゴシック" w:eastAsia="游ゴシック" w:hAnsi="游ゴシック" w:hint="eastAsia"/>
                      <w:color w:val="000000"/>
                      <w:szCs w:val="22"/>
                    </w:rPr>
                  </w:rPrChange>
                </w:rPr>
                <w:t>3</w:t>
              </w:r>
            </w:ins>
          </w:p>
        </w:tc>
      </w:tr>
    </w:tbl>
    <w:p w14:paraId="1BF23CAA" w14:textId="3CE5D48B" w:rsidR="008E0BB3" w:rsidRPr="00080174" w:rsidRDefault="008E0BB3" w:rsidP="008E0BB3">
      <w:pPr>
        <w:ind w:firstLine="220"/>
        <w:jc w:val="center"/>
        <w:rPr>
          <w:ins w:id="2097" w:author="正典 松浦" w:date="2023-12-19T16:21:00Z"/>
          <w:rFonts w:ascii="ＭＳ 明朝" w:hAnsi="ＭＳ 明朝"/>
          <w:szCs w:val="22"/>
        </w:rPr>
      </w:pPr>
      <w:ins w:id="2098" w:author="正典 松浦" w:date="2023-12-19T16:21:00Z">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ins>
      <w:ins w:id="2099" w:author="正典 松浦" w:date="2023-12-19T20:04:00Z">
        <w:r w:rsidR="00F1710E" w:rsidRPr="00080174">
          <w:rPr>
            <w:rFonts w:ascii="ＭＳ 明朝" w:hAnsi="ＭＳ 明朝" w:hint="eastAsia"/>
            <w:szCs w:val="22"/>
          </w:rPr>
          <w:t>。4件が</w:t>
        </w:r>
        <w:r w:rsidR="00ED743D" w:rsidRPr="00080174">
          <w:rPr>
            <w:rFonts w:ascii="ＭＳ 明朝" w:hAnsi="ＭＳ 明朝" w:hint="eastAsia"/>
            <w:szCs w:val="22"/>
          </w:rPr>
          <w:t>輸入先不明。</w:t>
        </w:r>
      </w:ins>
    </w:p>
    <w:p w14:paraId="370E006D" w14:textId="502EBBFE" w:rsidR="008E0BB3" w:rsidRPr="00080174" w:rsidDel="00D057CD" w:rsidRDefault="008E0BB3" w:rsidP="008E0BB3">
      <w:pPr>
        <w:pStyle w:val="ad"/>
        <w:keepNext/>
        <w:ind w:firstLine="220"/>
        <w:rPr>
          <w:ins w:id="2100" w:author="正典 松浦" w:date="2023-12-19T16:21:00Z"/>
          <w:rFonts w:ascii="ＭＳ 明朝" w:hAnsi="ＭＳ 明朝"/>
          <w:szCs w:val="22"/>
        </w:rPr>
      </w:pPr>
    </w:p>
    <w:p w14:paraId="1130B05C" w14:textId="3AA1AB27" w:rsidR="00595EEA" w:rsidRPr="00627849" w:rsidRDefault="00595EEA" w:rsidP="00595EEA">
      <w:pPr>
        <w:pStyle w:val="ad"/>
        <w:keepNext/>
        <w:ind w:firstLine="220"/>
        <w:rPr>
          <w:ins w:id="2101" w:author="正典 松浦" w:date="2023-12-19T19:22:00Z"/>
          <w:rFonts w:ascii="ＭＳ 明朝" w:hAnsi="ＭＳ 明朝"/>
          <w:rPrChange w:id="2102" w:author="正典 松浦" w:date="2023-12-19T20:15:00Z">
            <w:rPr>
              <w:ins w:id="2103" w:author="正典 松浦" w:date="2023-12-19T19:22:00Z"/>
            </w:rPr>
          </w:rPrChange>
        </w:rPr>
        <w:pPrChange w:id="2104" w:author="正典 松浦" w:date="2023-12-19T19:22:00Z">
          <w:pPr>
            <w:ind w:firstLine="220"/>
          </w:pPr>
        </w:pPrChange>
      </w:pPr>
      <w:ins w:id="2105" w:author="正典 松浦" w:date="2023-12-19T19:22:00Z">
        <w:r w:rsidRPr="00627849">
          <w:rPr>
            <w:rFonts w:ascii="ＭＳ 明朝" w:hAnsi="ＭＳ 明朝"/>
            <w:rPrChange w:id="2106" w:author="正典 松浦" w:date="2023-12-19T20:15:00Z">
              <w:rPr/>
            </w:rPrChange>
          </w:rPr>
          <w:t>表</w:t>
        </w:r>
        <w:r w:rsidRPr="00627849">
          <w:rPr>
            <w:rFonts w:ascii="ＭＳ 明朝" w:hAnsi="ＭＳ 明朝"/>
            <w:rPrChange w:id="2107" w:author="正典 松浦" w:date="2023-12-19T20:15:00Z">
              <w:rPr/>
            </w:rPrChange>
          </w:rPr>
          <w:t xml:space="preserve"> </w:t>
        </w:r>
        <w:r w:rsidRPr="00627849">
          <w:rPr>
            <w:rFonts w:ascii="ＭＳ 明朝" w:hAnsi="ＭＳ 明朝"/>
            <w:rPrChange w:id="2108" w:author="正典 松浦" w:date="2023-12-19T20:15:00Z">
              <w:rPr/>
            </w:rPrChange>
          </w:rPr>
          <w:fldChar w:fldCharType="begin"/>
        </w:r>
        <w:r w:rsidRPr="00627849">
          <w:rPr>
            <w:rFonts w:ascii="ＭＳ 明朝" w:hAnsi="ＭＳ 明朝"/>
            <w:rPrChange w:id="2109" w:author="正典 松浦" w:date="2023-12-19T20:15:00Z">
              <w:rPr/>
            </w:rPrChange>
          </w:rPr>
          <w:instrText xml:space="preserve"> SEQ </w:instrText>
        </w:r>
        <w:r w:rsidRPr="00627849">
          <w:rPr>
            <w:rFonts w:ascii="ＭＳ 明朝" w:hAnsi="ＭＳ 明朝"/>
            <w:rPrChange w:id="2110" w:author="正典 松浦" w:date="2023-12-19T20:15:00Z">
              <w:rPr/>
            </w:rPrChange>
          </w:rPr>
          <w:instrText>表</w:instrText>
        </w:r>
        <w:r w:rsidRPr="00627849">
          <w:rPr>
            <w:rFonts w:ascii="ＭＳ 明朝" w:hAnsi="ＭＳ 明朝"/>
            <w:rPrChange w:id="2111" w:author="正典 松浦" w:date="2023-12-19T20:15:00Z">
              <w:rPr/>
            </w:rPrChange>
          </w:rPr>
          <w:instrText xml:space="preserve"> \* ARABIC </w:instrText>
        </w:r>
      </w:ins>
      <w:r w:rsidRPr="00627849">
        <w:rPr>
          <w:rFonts w:ascii="ＭＳ 明朝" w:hAnsi="ＭＳ 明朝"/>
          <w:rPrChange w:id="2112" w:author="正典 松浦" w:date="2023-12-19T20:15:00Z">
            <w:rPr/>
          </w:rPrChange>
        </w:rPr>
        <w:fldChar w:fldCharType="separate"/>
      </w:r>
      <w:ins w:id="2113" w:author="正典 松浦" w:date="2023-12-19T19:22:00Z">
        <w:r w:rsidRPr="00627849">
          <w:rPr>
            <w:rFonts w:ascii="ＭＳ 明朝" w:hAnsi="ＭＳ 明朝"/>
            <w:noProof/>
            <w:rPrChange w:id="2114" w:author="正典 松浦" w:date="2023-12-19T20:15:00Z">
              <w:rPr>
                <w:noProof/>
              </w:rPr>
            </w:rPrChange>
          </w:rPr>
          <w:t>21</w:t>
        </w:r>
        <w:r w:rsidRPr="00627849">
          <w:rPr>
            <w:rFonts w:ascii="ＭＳ 明朝" w:hAnsi="ＭＳ 明朝"/>
            <w:rPrChange w:id="2115" w:author="正典 松浦" w:date="2023-12-19T20:15:00Z">
              <w:rPr/>
            </w:rPrChange>
          </w:rPr>
          <w:fldChar w:fldCharType="end"/>
        </w:r>
        <w:r w:rsidRPr="00627849">
          <w:rPr>
            <w:rFonts w:ascii="ＭＳ 明朝" w:hAnsi="ＭＳ 明朝" w:hint="eastAsia"/>
            <w:rPrChange w:id="2116" w:author="正典 松浦" w:date="2023-12-19T20:15:00Z">
              <w:rPr>
                <w:rFonts w:hint="eastAsia"/>
              </w:rPr>
            </w:rPrChange>
          </w:rPr>
          <w:t xml:space="preserve">　タイの</w:t>
        </w:r>
      </w:ins>
      <w:ins w:id="2117" w:author="正典 松浦" w:date="2023-12-19T19:46:00Z">
        <w:r w:rsidR="00B20286" w:rsidRPr="00627849">
          <w:rPr>
            <w:rFonts w:ascii="ＭＳ 明朝" w:hAnsi="ＭＳ 明朝" w:hint="eastAsia"/>
            <w:rPrChange w:id="2118" w:author="正典 松浦" w:date="2023-12-19T20:15:00Z">
              <w:rPr>
                <w:rFonts w:hint="eastAsia"/>
              </w:rPr>
            </w:rPrChange>
          </w:rPr>
          <w:t>カメレオン</w:t>
        </w:r>
      </w:ins>
      <w:ins w:id="2119" w:author="正典 松浦" w:date="2023-12-19T19:22:00Z">
        <w:r w:rsidRPr="00627849">
          <w:rPr>
            <w:rFonts w:ascii="ＭＳ 明朝" w:hAnsi="ＭＳ 明朝" w:hint="eastAsia"/>
            <w:rPrChange w:id="2120" w:author="正典 松浦" w:date="2023-12-19T20:15:00Z">
              <w:rPr>
                <w:rFonts w:hint="eastAsia"/>
              </w:rPr>
            </w:rPrChange>
          </w:rPr>
          <w:t>科輸入目的</w:t>
        </w:r>
      </w:ins>
    </w:p>
    <w:tbl>
      <w:tblPr>
        <w:tblW w:w="3756" w:type="dxa"/>
        <w:jc w:val="center"/>
        <w:tblCellMar>
          <w:left w:w="99" w:type="dxa"/>
          <w:right w:w="99" w:type="dxa"/>
        </w:tblCellMar>
        <w:tblLook w:val="04A0" w:firstRow="1" w:lastRow="0" w:firstColumn="1" w:lastColumn="0" w:noHBand="0" w:noVBand="1"/>
      </w:tblPr>
      <w:tblGrid>
        <w:gridCol w:w="2426"/>
        <w:gridCol w:w="1330"/>
      </w:tblGrid>
      <w:tr w:rsidR="008E0BB3" w:rsidRPr="00080174" w14:paraId="4D3C0D3D" w14:textId="77777777" w:rsidTr="00C44FA0">
        <w:trPr>
          <w:trHeight w:val="374"/>
          <w:jc w:val="center"/>
          <w:ins w:id="2121" w:author="正典 松浦" w:date="2023-12-19T16:21:00Z"/>
        </w:trPr>
        <w:tc>
          <w:tcPr>
            <w:tcW w:w="2426" w:type="dxa"/>
            <w:tcBorders>
              <w:top w:val="single" w:sz="4" w:space="0" w:color="auto"/>
              <w:left w:val="nil"/>
              <w:bottom w:val="single" w:sz="4" w:space="0" w:color="auto"/>
              <w:right w:val="nil"/>
            </w:tcBorders>
            <w:shd w:val="clear" w:color="auto" w:fill="auto"/>
            <w:noWrap/>
            <w:vAlign w:val="center"/>
          </w:tcPr>
          <w:p w14:paraId="2F33380E" w14:textId="77777777" w:rsidR="008E0BB3" w:rsidRPr="00080174" w:rsidRDefault="008E0BB3" w:rsidP="00C44FA0">
            <w:pPr>
              <w:ind w:firstLineChars="0" w:firstLine="0"/>
              <w:rPr>
                <w:ins w:id="2122" w:author="正典 松浦" w:date="2023-12-19T16:21:00Z"/>
                <w:rFonts w:ascii="ＭＳ 明朝" w:hAnsi="ＭＳ 明朝"/>
                <w:color w:val="000000"/>
                <w:szCs w:val="22"/>
              </w:rPr>
            </w:pPr>
            <w:ins w:id="2123" w:author="正典 松浦" w:date="2023-12-19T16:21:00Z">
              <w:r w:rsidRPr="00080174">
                <w:rPr>
                  <w:rFonts w:ascii="ＭＳ 明朝" w:hAnsi="ＭＳ 明朝" w:hint="eastAsia"/>
                  <w:color w:val="000000"/>
                  <w:szCs w:val="22"/>
                </w:rPr>
                <w:t>目的</w:t>
              </w:r>
            </w:ins>
          </w:p>
        </w:tc>
        <w:tc>
          <w:tcPr>
            <w:tcW w:w="1330" w:type="dxa"/>
            <w:tcBorders>
              <w:top w:val="single" w:sz="4" w:space="0" w:color="auto"/>
              <w:left w:val="nil"/>
              <w:bottom w:val="single" w:sz="4" w:space="0" w:color="auto"/>
              <w:right w:val="nil"/>
            </w:tcBorders>
            <w:shd w:val="clear" w:color="auto" w:fill="auto"/>
            <w:noWrap/>
            <w:vAlign w:val="center"/>
          </w:tcPr>
          <w:p w14:paraId="5AFA3E7C" w14:textId="77777777" w:rsidR="008E0BB3" w:rsidRPr="00080174" w:rsidRDefault="008E0BB3" w:rsidP="00C44FA0">
            <w:pPr>
              <w:ind w:firstLineChars="0" w:firstLine="0"/>
              <w:jc w:val="right"/>
              <w:rPr>
                <w:ins w:id="2124" w:author="正典 松浦" w:date="2023-12-19T16:21:00Z"/>
                <w:rFonts w:ascii="ＭＳ 明朝" w:hAnsi="ＭＳ 明朝"/>
                <w:color w:val="000000"/>
                <w:szCs w:val="22"/>
              </w:rPr>
            </w:pPr>
            <w:ins w:id="2125" w:author="正典 松浦" w:date="2023-12-19T16:21:00Z">
              <w:r w:rsidRPr="00080174">
                <w:rPr>
                  <w:rFonts w:ascii="ＭＳ 明朝" w:hAnsi="ＭＳ 明朝" w:hint="eastAsia"/>
                  <w:color w:val="000000"/>
                  <w:szCs w:val="22"/>
                </w:rPr>
                <w:t>取引件数</w:t>
              </w:r>
            </w:ins>
          </w:p>
        </w:tc>
      </w:tr>
      <w:tr w:rsidR="008E0BB3" w:rsidRPr="00080174" w14:paraId="5AA52DEE" w14:textId="77777777" w:rsidTr="00C44FA0">
        <w:trPr>
          <w:trHeight w:val="374"/>
          <w:jc w:val="center"/>
          <w:ins w:id="2126" w:author="正典 松浦" w:date="2023-12-19T16:21:00Z"/>
        </w:trPr>
        <w:tc>
          <w:tcPr>
            <w:tcW w:w="2426" w:type="dxa"/>
            <w:tcBorders>
              <w:top w:val="single" w:sz="4" w:space="0" w:color="auto"/>
              <w:left w:val="nil"/>
              <w:right w:val="nil"/>
            </w:tcBorders>
            <w:shd w:val="clear" w:color="auto" w:fill="auto"/>
            <w:noWrap/>
            <w:vAlign w:val="center"/>
            <w:hideMark/>
          </w:tcPr>
          <w:p w14:paraId="13D4B01C" w14:textId="77777777" w:rsidR="008E0BB3" w:rsidRPr="00080174" w:rsidRDefault="008E0BB3" w:rsidP="00C44FA0">
            <w:pPr>
              <w:ind w:firstLineChars="0" w:firstLine="0"/>
              <w:rPr>
                <w:ins w:id="2127" w:author="正典 松浦" w:date="2023-12-19T16:21:00Z"/>
                <w:rFonts w:ascii="ＭＳ 明朝" w:hAnsi="ＭＳ 明朝"/>
                <w:color w:val="000000"/>
              </w:rPr>
            </w:pPr>
            <w:ins w:id="2128" w:author="正典 松浦" w:date="2023-12-19T16:21:00Z">
              <w:r w:rsidRPr="00080174">
                <w:rPr>
                  <w:rFonts w:ascii="ＭＳ 明朝" w:hAnsi="ＭＳ 明朝" w:hint="eastAsia"/>
                </w:rPr>
                <w:t>商業用</w:t>
              </w:r>
            </w:ins>
          </w:p>
        </w:tc>
        <w:tc>
          <w:tcPr>
            <w:tcW w:w="1330" w:type="dxa"/>
            <w:tcBorders>
              <w:top w:val="single" w:sz="4" w:space="0" w:color="auto"/>
              <w:left w:val="nil"/>
              <w:right w:val="nil"/>
            </w:tcBorders>
            <w:shd w:val="clear" w:color="auto" w:fill="auto"/>
            <w:noWrap/>
            <w:vAlign w:val="center"/>
            <w:hideMark/>
          </w:tcPr>
          <w:p w14:paraId="6174D891" w14:textId="79BDC194" w:rsidR="008E0BB3" w:rsidRPr="00080174" w:rsidRDefault="00AE4B21" w:rsidP="00C44FA0">
            <w:pPr>
              <w:ind w:firstLineChars="0" w:firstLine="0"/>
              <w:jc w:val="right"/>
              <w:rPr>
                <w:ins w:id="2129" w:author="正典 松浦" w:date="2023-12-19T16:21:00Z"/>
                <w:rFonts w:ascii="ＭＳ 明朝" w:hAnsi="ＭＳ 明朝"/>
                <w:color w:val="000000"/>
              </w:rPr>
            </w:pPr>
            <w:ins w:id="2130" w:author="正典 松浦" w:date="2023-12-19T20:18:00Z">
              <w:r>
                <w:rPr>
                  <w:rFonts w:ascii="ＭＳ 明朝" w:hAnsi="ＭＳ 明朝" w:hint="eastAsia"/>
                  <w:color w:val="000000"/>
                </w:rPr>
                <w:t>1</w:t>
              </w:r>
              <w:r>
                <w:rPr>
                  <w:rFonts w:ascii="ＭＳ 明朝" w:hAnsi="ＭＳ 明朝"/>
                  <w:color w:val="000000"/>
                </w:rPr>
                <w:t>05</w:t>
              </w:r>
            </w:ins>
          </w:p>
        </w:tc>
      </w:tr>
      <w:tr w:rsidR="008E0BB3" w:rsidRPr="00080174" w14:paraId="4CED549D" w14:textId="77777777" w:rsidTr="00C44FA0">
        <w:trPr>
          <w:trHeight w:val="374"/>
          <w:jc w:val="center"/>
          <w:ins w:id="2131" w:author="正典 松浦" w:date="2023-12-19T16:21:00Z"/>
        </w:trPr>
        <w:tc>
          <w:tcPr>
            <w:tcW w:w="2426" w:type="dxa"/>
            <w:tcBorders>
              <w:left w:val="nil"/>
              <w:bottom w:val="single" w:sz="4" w:space="0" w:color="auto"/>
              <w:right w:val="nil"/>
            </w:tcBorders>
            <w:shd w:val="clear" w:color="auto" w:fill="auto"/>
            <w:noWrap/>
            <w:vAlign w:val="center"/>
          </w:tcPr>
          <w:p w14:paraId="0DDFFBF3" w14:textId="548BE736" w:rsidR="008E0BB3" w:rsidRPr="00080174" w:rsidRDefault="002912A5" w:rsidP="00C44FA0">
            <w:pPr>
              <w:ind w:firstLineChars="0" w:firstLine="0"/>
              <w:rPr>
                <w:ins w:id="2132" w:author="正典 松浦" w:date="2023-12-19T16:21:00Z"/>
                <w:rFonts w:ascii="ＭＳ 明朝" w:hAnsi="ＭＳ 明朝"/>
              </w:rPr>
            </w:pPr>
            <w:ins w:id="2133" w:author="正典 松浦" w:date="2023-12-19T20:18:00Z">
              <w:r>
                <w:rPr>
                  <w:rFonts w:ascii="ＭＳ 明朝" w:hAnsi="ＭＳ 明朝" w:hint="eastAsia"/>
                </w:rPr>
                <w:t>人工繁殖</w:t>
              </w:r>
            </w:ins>
            <w:ins w:id="2134" w:author="正典 松浦" w:date="2023-12-19T16:21:00Z">
              <w:r w:rsidR="008E0BB3" w:rsidRPr="00080174">
                <w:rPr>
                  <w:rFonts w:ascii="ＭＳ 明朝" w:hAnsi="ＭＳ 明朝" w:hint="eastAsia"/>
                </w:rPr>
                <w:t>用</w:t>
              </w:r>
            </w:ins>
          </w:p>
        </w:tc>
        <w:tc>
          <w:tcPr>
            <w:tcW w:w="1330" w:type="dxa"/>
            <w:tcBorders>
              <w:left w:val="nil"/>
              <w:bottom w:val="single" w:sz="4" w:space="0" w:color="auto"/>
              <w:right w:val="nil"/>
            </w:tcBorders>
            <w:shd w:val="clear" w:color="auto" w:fill="auto"/>
            <w:noWrap/>
            <w:vAlign w:val="center"/>
          </w:tcPr>
          <w:p w14:paraId="64D14FC0" w14:textId="602DE7F6" w:rsidR="008E0BB3" w:rsidRPr="00080174" w:rsidRDefault="00AE4B21" w:rsidP="00C44FA0">
            <w:pPr>
              <w:ind w:firstLineChars="0" w:firstLine="0"/>
              <w:jc w:val="right"/>
              <w:rPr>
                <w:ins w:id="2135" w:author="正典 松浦" w:date="2023-12-19T16:21:00Z"/>
                <w:rFonts w:ascii="ＭＳ 明朝" w:hAnsi="ＭＳ 明朝"/>
                <w:color w:val="000000"/>
                <w:szCs w:val="22"/>
              </w:rPr>
            </w:pPr>
            <w:ins w:id="2136" w:author="正典 松浦" w:date="2023-12-19T20:18:00Z">
              <w:r>
                <w:rPr>
                  <w:rFonts w:ascii="ＭＳ 明朝" w:hAnsi="ＭＳ 明朝" w:hint="eastAsia"/>
                  <w:color w:val="000000"/>
                  <w:szCs w:val="22"/>
                </w:rPr>
                <w:t>2</w:t>
              </w:r>
            </w:ins>
          </w:p>
        </w:tc>
      </w:tr>
    </w:tbl>
    <w:p w14:paraId="47D3D909" w14:textId="704A1A97" w:rsidR="008E0BB3" w:rsidRPr="00080174" w:rsidRDefault="008E0BB3" w:rsidP="008E0BB3">
      <w:pPr>
        <w:ind w:firstLine="220"/>
        <w:jc w:val="center"/>
        <w:rPr>
          <w:ins w:id="2137" w:author="正典 松浦" w:date="2023-12-19T16:21:00Z"/>
          <w:rFonts w:ascii="ＭＳ 明朝" w:hAnsi="ＭＳ 明朝"/>
          <w:szCs w:val="22"/>
        </w:rPr>
      </w:pPr>
      <w:ins w:id="2138" w:author="正典 松浦" w:date="2023-12-19T16:21:00Z">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ins>
      <w:ins w:id="2139" w:author="正典 松浦" w:date="2023-12-19T20:18:00Z">
        <w:r w:rsidR="00E00303">
          <w:rPr>
            <w:rFonts w:ascii="ＭＳ 明朝" w:hAnsi="ＭＳ 明朝" w:hint="eastAsia"/>
            <w:szCs w:val="22"/>
          </w:rPr>
          <w:t>。</w:t>
        </w:r>
      </w:ins>
    </w:p>
    <w:p w14:paraId="253A0B7B" w14:textId="77777777" w:rsidR="008E0BB3" w:rsidRPr="00080174" w:rsidRDefault="008E0BB3" w:rsidP="008E0BB3">
      <w:pPr>
        <w:ind w:firstLine="220"/>
        <w:rPr>
          <w:ins w:id="2140" w:author="正典 松浦" w:date="2023-12-19T16:21:00Z"/>
          <w:rFonts w:ascii="ＭＳ 明朝" w:hAnsi="ＭＳ 明朝"/>
        </w:rPr>
      </w:pPr>
      <w:ins w:id="2141" w:author="正典 松浦" w:date="2023-12-19T16:21:00Z">
        <w:r w:rsidRPr="00080174">
          <w:rPr>
            <w:rFonts w:ascii="ＭＳ 明朝" w:hAnsi="ＭＳ 明朝" w:hint="eastAsia"/>
          </w:rPr>
          <w:lastRenderedPageBreak/>
          <w:t>最後にオオトカゲ科の次に取引件数が多かったニシキヘビ科の取引について分析をする。ニシキヘビ科の取引はインドが最も多い854件であり、アメリカの80件、マレーシアの28件と続いている。</w:t>
        </w:r>
        <w:r w:rsidRPr="00080174">
          <w:rPr>
            <w:rFonts w:ascii="ＭＳ 明朝" w:hAnsi="ＭＳ 明朝"/>
            <w:szCs w:val="22"/>
          </w:rPr>
          <w:fldChar w:fldCharType="begin"/>
        </w:r>
        <w:r w:rsidRPr="00080174">
          <w:rPr>
            <w:rFonts w:ascii="ＭＳ 明朝" w:hAnsi="ＭＳ 明朝"/>
            <w:szCs w:val="22"/>
          </w:rPr>
          <w:instrText xml:space="preserve"> </w:instrText>
        </w:r>
        <w:r w:rsidRPr="00080174">
          <w:rPr>
            <w:rFonts w:ascii="ＭＳ 明朝" w:hAnsi="ＭＳ 明朝" w:hint="eastAsia"/>
            <w:szCs w:val="22"/>
          </w:rPr>
          <w:instrText>REF _Ref141397919 \h</w:instrText>
        </w:r>
        <w:r w:rsidRPr="00080174">
          <w:rPr>
            <w:rFonts w:ascii="ＭＳ 明朝" w:hAnsi="ＭＳ 明朝"/>
            <w:szCs w:val="22"/>
          </w:rPr>
          <w:instrText xml:space="preserve">  \* MERGEFORMAT </w:instrText>
        </w:r>
        <w:r w:rsidRPr="00080174">
          <w:rPr>
            <w:rFonts w:ascii="ＭＳ 明朝" w:hAnsi="ＭＳ 明朝"/>
            <w:szCs w:val="22"/>
          </w:rPr>
        </w:r>
        <w:r w:rsidRPr="00080174">
          <w:rPr>
            <w:rFonts w:ascii="ＭＳ 明朝" w:hAnsi="ＭＳ 明朝"/>
            <w:szCs w:val="22"/>
          </w:rPr>
          <w:fldChar w:fldCharType="separate"/>
        </w:r>
        <w:r w:rsidRPr="00080174">
          <w:rPr>
            <w:rFonts w:ascii="ＭＳ 明朝" w:hAnsi="ＭＳ 明朝"/>
            <w:szCs w:val="22"/>
          </w:rPr>
          <w:t xml:space="preserve">表 </w:t>
        </w:r>
        <w:r w:rsidRPr="00080174">
          <w:rPr>
            <w:rFonts w:ascii="ＭＳ 明朝" w:hAnsi="ＭＳ 明朝"/>
            <w:noProof/>
            <w:szCs w:val="22"/>
          </w:rPr>
          <w:t>6</w:t>
        </w:r>
        <w:r w:rsidRPr="00080174">
          <w:rPr>
            <w:rFonts w:ascii="ＭＳ 明朝" w:hAnsi="ＭＳ 明朝"/>
            <w:szCs w:val="22"/>
          </w:rPr>
          <w:fldChar w:fldCharType="end"/>
        </w:r>
        <w:r w:rsidRPr="00080174">
          <w:rPr>
            <w:rFonts w:ascii="ＭＳ 明朝" w:hAnsi="ＭＳ 明朝" w:hint="eastAsia"/>
            <w:szCs w:val="22"/>
          </w:rPr>
          <w:t>のオオトカゲ科と重要取引相手国が酷似しており、日本は爬虫類をインド、アメリカ、マレーシア、ガーナとアジア・アフリカ各国から幅広く輸入していることがわかる。</w:t>
        </w:r>
      </w:ins>
    </w:p>
    <w:p w14:paraId="0403AB2B" w14:textId="4ADA418D" w:rsidR="003C5EA2" w:rsidRPr="00627849" w:rsidRDefault="008E0BB3" w:rsidP="003C5EA2">
      <w:pPr>
        <w:pStyle w:val="ad"/>
        <w:keepNext/>
        <w:ind w:firstLine="220"/>
        <w:rPr>
          <w:ins w:id="2142" w:author="正典 松浦" w:date="2023-12-19T19:22:00Z"/>
          <w:rFonts w:ascii="ＭＳ 明朝" w:hAnsi="ＭＳ 明朝"/>
          <w:rPrChange w:id="2143" w:author="正典 松浦" w:date="2023-12-19T20:15:00Z">
            <w:rPr>
              <w:ins w:id="2144" w:author="正典 松浦" w:date="2023-12-19T19:22:00Z"/>
            </w:rPr>
          </w:rPrChange>
        </w:rPr>
        <w:pPrChange w:id="2145" w:author="正典 松浦" w:date="2023-12-19T19:22:00Z">
          <w:pPr>
            <w:ind w:firstLine="220"/>
          </w:pPr>
        </w:pPrChange>
      </w:pPr>
      <w:ins w:id="2146" w:author="正典 松浦" w:date="2023-12-19T16:21:00Z">
        <w:r w:rsidRPr="00080174">
          <w:rPr>
            <w:rFonts w:ascii="ＭＳ 明朝" w:hAnsi="ＭＳ 明朝" w:hint="eastAsia"/>
            <w:szCs w:val="22"/>
          </w:rPr>
          <w:t xml:space="preserve">　</w:t>
        </w:r>
      </w:ins>
      <w:ins w:id="2147" w:author="正典 松浦" w:date="2023-12-19T19:22:00Z">
        <w:r w:rsidR="003C5EA2" w:rsidRPr="00627849">
          <w:rPr>
            <w:rFonts w:ascii="ＭＳ 明朝" w:hAnsi="ＭＳ 明朝"/>
            <w:rPrChange w:id="2148" w:author="正典 松浦" w:date="2023-12-19T20:15:00Z">
              <w:rPr/>
            </w:rPrChange>
          </w:rPr>
          <w:t>表</w:t>
        </w:r>
        <w:r w:rsidR="003C5EA2" w:rsidRPr="00627849">
          <w:rPr>
            <w:rFonts w:ascii="ＭＳ 明朝" w:hAnsi="ＭＳ 明朝"/>
            <w:rPrChange w:id="2149" w:author="正典 松浦" w:date="2023-12-19T20:15:00Z">
              <w:rPr/>
            </w:rPrChange>
          </w:rPr>
          <w:t xml:space="preserve"> </w:t>
        </w:r>
        <w:r w:rsidR="003C5EA2" w:rsidRPr="00627849">
          <w:rPr>
            <w:rFonts w:ascii="ＭＳ 明朝" w:hAnsi="ＭＳ 明朝"/>
            <w:rPrChange w:id="2150" w:author="正典 松浦" w:date="2023-12-19T20:15:00Z">
              <w:rPr/>
            </w:rPrChange>
          </w:rPr>
          <w:fldChar w:fldCharType="begin"/>
        </w:r>
        <w:r w:rsidR="003C5EA2" w:rsidRPr="00627849">
          <w:rPr>
            <w:rFonts w:ascii="ＭＳ 明朝" w:hAnsi="ＭＳ 明朝"/>
            <w:rPrChange w:id="2151" w:author="正典 松浦" w:date="2023-12-19T20:15:00Z">
              <w:rPr/>
            </w:rPrChange>
          </w:rPr>
          <w:instrText xml:space="preserve"> SEQ </w:instrText>
        </w:r>
        <w:r w:rsidR="003C5EA2" w:rsidRPr="00627849">
          <w:rPr>
            <w:rFonts w:ascii="ＭＳ 明朝" w:hAnsi="ＭＳ 明朝"/>
            <w:rPrChange w:id="2152" w:author="正典 松浦" w:date="2023-12-19T20:15:00Z">
              <w:rPr/>
            </w:rPrChange>
          </w:rPr>
          <w:instrText>表</w:instrText>
        </w:r>
        <w:r w:rsidR="003C5EA2" w:rsidRPr="00627849">
          <w:rPr>
            <w:rFonts w:ascii="ＭＳ 明朝" w:hAnsi="ＭＳ 明朝"/>
            <w:rPrChange w:id="2153" w:author="正典 松浦" w:date="2023-12-19T20:15:00Z">
              <w:rPr/>
            </w:rPrChange>
          </w:rPr>
          <w:instrText xml:space="preserve"> \* ARABIC </w:instrText>
        </w:r>
      </w:ins>
      <w:r w:rsidR="003C5EA2" w:rsidRPr="00627849">
        <w:rPr>
          <w:rFonts w:ascii="ＭＳ 明朝" w:hAnsi="ＭＳ 明朝"/>
          <w:rPrChange w:id="2154" w:author="正典 松浦" w:date="2023-12-19T20:15:00Z">
            <w:rPr/>
          </w:rPrChange>
        </w:rPr>
        <w:fldChar w:fldCharType="separate"/>
      </w:r>
      <w:ins w:id="2155" w:author="正典 松浦" w:date="2023-12-19T19:22:00Z">
        <w:r w:rsidR="003C5EA2" w:rsidRPr="00627849">
          <w:rPr>
            <w:rFonts w:ascii="ＭＳ 明朝" w:hAnsi="ＭＳ 明朝"/>
            <w:noProof/>
            <w:rPrChange w:id="2156" w:author="正典 松浦" w:date="2023-12-19T20:15:00Z">
              <w:rPr>
                <w:noProof/>
              </w:rPr>
            </w:rPrChange>
          </w:rPr>
          <w:t>22</w:t>
        </w:r>
        <w:r w:rsidR="003C5EA2" w:rsidRPr="00627849">
          <w:rPr>
            <w:rFonts w:ascii="ＭＳ 明朝" w:hAnsi="ＭＳ 明朝"/>
            <w:rPrChange w:id="2157" w:author="正典 松浦" w:date="2023-12-19T20:15:00Z">
              <w:rPr/>
            </w:rPrChange>
          </w:rPr>
          <w:fldChar w:fldCharType="end"/>
        </w:r>
        <w:r w:rsidR="003C5EA2" w:rsidRPr="00627849">
          <w:rPr>
            <w:rFonts w:ascii="ＭＳ 明朝" w:hAnsi="ＭＳ 明朝" w:hint="eastAsia"/>
            <w:rPrChange w:id="2158" w:author="正典 松浦" w:date="2023-12-19T20:15:00Z">
              <w:rPr>
                <w:rFonts w:hint="eastAsia"/>
              </w:rPr>
            </w:rPrChange>
          </w:rPr>
          <w:t xml:space="preserve">　タイの</w:t>
        </w:r>
      </w:ins>
      <w:ins w:id="2159" w:author="正典 松浦" w:date="2023-12-19T19:46:00Z">
        <w:r w:rsidR="005B7718" w:rsidRPr="00627849">
          <w:rPr>
            <w:rFonts w:ascii="ＭＳ 明朝" w:hAnsi="ＭＳ 明朝" w:hint="eastAsia"/>
            <w:rPrChange w:id="2160" w:author="正典 松浦" w:date="2023-12-19T20:15:00Z">
              <w:rPr>
                <w:rFonts w:hint="eastAsia"/>
              </w:rPr>
            </w:rPrChange>
          </w:rPr>
          <w:t>オオハシ</w:t>
        </w:r>
      </w:ins>
      <w:ins w:id="2161" w:author="正典 松浦" w:date="2023-12-19T19:22:00Z">
        <w:r w:rsidR="003C5EA2" w:rsidRPr="00627849">
          <w:rPr>
            <w:rFonts w:ascii="ＭＳ 明朝" w:hAnsi="ＭＳ 明朝" w:hint="eastAsia"/>
            <w:rPrChange w:id="2162" w:author="正典 松浦" w:date="2023-12-19T20:15:00Z">
              <w:rPr>
                <w:rFonts w:hint="eastAsia"/>
              </w:rPr>
            </w:rPrChange>
          </w:rPr>
          <w:t>科輸入上位</w:t>
        </w:r>
        <w:r w:rsidR="003C5EA2" w:rsidRPr="00627849">
          <w:rPr>
            <w:rFonts w:ascii="ＭＳ 明朝" w:hAnsi="ＭＳ 明朝"/>
            <w:rPrChange w:id="2163" w:author="正典 松浦" w:date="2023-12-19T20:15:00Z">
              <w:rPr/>
            </w:rPrChange>
          </w:rPr>
          <w:t>5</w:t>
        </w:r>
        <w:r w:rsidR="003C5EA2" w:rsidRPr="00627849">
          <w:rPr>
            <w:rFonts w:ascii="ＭＳ 明朝" w:hAnsi="ＭＳ 明朝"/>
            <w:rPrChange w:id="2164" w:author="正典 松浦" w:date="2023-12-19T20:15:00Z">
              <w:rPr/>
            </w:rPrChange>
          </w:rPr>
          <w:t>か国</w:t>
        </w:r>
      </w:ins>
    </w:p>
    <w:tbl>
      <w:tblPr>
        <w:tblW w:w="3342" w:type="dxa"/>
        <w:jc w:val="center"/>
        <w:tblCellMar>
          <w:left w:w="99" w:type="dxa"/>
          <w:right w:w="99" w:type="dxa"/>
        </w:tblCellMar>
        <w:tblLook w:val="04A0" w:firstRow="1" w:lastRow="0" w:firstColumn="1" w:lastColumn="0" w:noHBand="0" w:noVBand="1"/>
      </w:tblPr>
      <w:tblGrid>
        <w:gridCol w:w="1952"/>
        <w:gridCol w:w="1390"/>
      </w:tblGrid>
      <w:tr w:rsidR="008E0BB3" w:rsidRPr="00080174" w14:paraId="4B0BC9B7" w14:textId="77777777" w:rsidTr="00C44FA0">
        <w:trPr>
          <w:trHeight w:val="340"/>
          <w:jc w:val="center"/>
          <w:ins w:id="2165" w:author="正典 松浦" w:date="2023-12-19T16:21:00Z"/>
        </w:trPr>
        <w:tc>
          <w:tcPr>
            <w:tcW w:w="1952" w:type="dxa"/>
            <w:tcBorders>
              <w:top w:val="single" w:sz="4" w:space="0" w:color="auto"/>
              <w:left w:val="nil"/>
              <w:bottom w:val="nil"/>
              <w:right w:val="nil"/>
            </w:tcBorders>
            <w:shd w:val="clear" w:color="auto" w:fill="auto"/>
            <w:noWrap/>
            <w:vAlign w:val="center"/>
          </w:tcPr>
          <w:p w14:paraId="7A235D45" w14:textId="77777777" w:rsidR="008E0BB3" w:rsidRPr="00080174" w:rsidRDefault="008E0BB3" w:rsidP="00C44FA0">
            <w:pPr>
              <w:ind w:firstLine="220"/>
              <w:rPr>
                <w:ins w:id="2166" w:author="正典 松浦" w:date="2023-12-19T16:21:00Z"/>
                <w:rFonts w:ascii="ＭＳ 明朝" w:hAnsi="ＭＳ 明朝"/>
                <w:color w:val="000000"/>
                <w:szCs w:val="22"/>
              </w:rPr>
            </w:pPr>
            <w:ins w:id="2167" w:author="正典 松浦" w:date="2023-12-19T16:21:00Z">
              <w:r w:rsidRPr="00080174">
                <w:rPr>
                  <w:rFonts w:ascii="ＭＳ 明朝" w:hAnsi="ＭＳ 明朝" w:hint="eastAsia"/>
                  <w:color w:val="000000"/>
                  <w:szCs w:val="22"/>
                </w:rPr>
                <w:t>和名</w:t>
              </w:r>
            </w:ins>
          </w:p>
        </w:tc>
        <w:tc>
          <w:tcPr>
            <w:tcW w:w="1390" w:type="dxa"/>
            <w:tcBorders>
              <w:top w:val="single" w:sz="4" w:space="0" w:color="auto"/>
              <w:left w:val="nil"/>
              <w:bottom w:val="nil"/>
              <w:right w:val="nil"/>
            </w:tcBorders>
            <w:shd w:val="clear" w:color="auto" w:fill="auto"/>
            <w:noWrap/>
            <w:vAlign w:val="center"/>
          </w:tcPr>
          <w:p w14:paraId="39BE0D2A" w14:textId="77777777" w:rsidR="008E0BB3" w:rsidRPr="00080174" w:rsidRDefault="008E0BB3" w:rsidP="00EE3773">
            <w:pPr>
              <w:ind w:firstLineChars="0" w:firstLine="0"/>
              <w:jc w:val="right"/>
              <w:rPr>
                <w:ins w:id="2168" w:author="正典 松浦" w:date="2023-12-19T16:21:00Z"/>
                <w:rFonts w:ascii="ＭＳ 明朝" w:hAnsi="ＭＳ 明朝"/>
                <w:color w:val="000000"/>
                <w:szCs w:val="22"/>
              </w:rPr>
              <w:pPrChange w:id="2169" w:author="正典 松浦" w:date="2023-12-19T20:07:00Z">
                <w:pPr>
                  <w:ind w:firstLine="220"/>
                  <w:jc w:val="right"/>
                </w:pPr>
              </w:pPrChange>
            </w:pPr>
            <w:ins w:id="2170" w:author="正典 松浦" w:date="2023-12-19T16:21:00Z">
              <w:r w:rsidRPr="00080174">
                <w:rPr>
                  <w:rFonts w:ascii="ＭＳ 明朝" w:hAnsi="ＭＳ 明朝" w:hint="eastAsia"/>
                  <w:color w:val="000000"/>
                  <w:szCs w:val="22"/>
                </w:rPr>
                <w:t>取引件数</w:t>
              </w:r>
            </w:ins>
          </w:p>
        </w:tc>
      </w:tr>
      <w:tr w:rsidR="008E0BB3" w:rsidRPr="00080174" w14:paraId="4C71E2EF" w14:textId="77777777" w:rsidTr="00C44FA0">
        <w:trPr>
          <w:trHeight w:val="340"/>
          <w:jc w:val="center"/>
          <w:ins w:id="2171" w:author="正典 松浦" w:date="2023-12-19T16:21:00Z"/>
        </w:trPr>
        <w:tc>
          <w:tcPr>
            <w:tcW w:w="1952" w:type="dxa"/>
            <w:tcBorders>
              <w:top w:val="single" w:sz="4" w:space="0" w:color="auto"/>
              <w:left w:val="nil"/>
              <w:bottom w:val="nil"/>
              <w:right w:val="nil"/>
            </w:tcBorders>
            <w:shd w:val="clear" w:color="auto" w:fill="auto"/>
            <w:noWrap/>
            <w:hideMark/>
          </w:tcPr>
          <w:p w14:paraId="1E4659EF" w14:textId="77777777" w:rsidR="008E0BB3" w:rsidRPr="00080174" w:rsidRDefault="008E0BB3" w:rsidP="00C44FA0">
            <w:pPr>
              <w:ind w:firstLineChars="0" w:firstLine="0"/>
              <w:rPr>
                <w:ins w:id="2172" w:author="正典 松浦" w:date="2023-12-19T16:21:00Z"/>
                <w:rFonts w:ascii="ＭＳ 明朝" w:hAnsi="ＭＳ 明朝"/>
                <w:szCs w:val="22"/>
              </w:rPr>
            </w:pPr>
            <w:ins w:id="2173" w:author="正典 松浦" w:date="2023-12-19T16:21:00Z">
              <w:r w:rsidRPr="00080174">
                <w:rPr>
                  <w:rFonts w:ascii="ＭＳ 明朝" w:hAnsi="ＭＳ 明朝" w:hint="eastAsia"/>
                  <w:szCs w:val="22"/>
                </w:rPr>
                <w:t>ガイアナ</w:t>
              </w:r>
            </w:ins>
          </w:p>
        </w:tc>
        <w:tc>
          <w:tcPr>
            <w:tcW w:w="1390" w:type="dxa"/>
            <w:tcBorders>
              <w:top w:val="single" w:sz="4" w:space="0" w:color="auto"/>
              <w:left w:val="nil"/>
              <w:bottom w:val="nil"/>
              <w:right w:val="nil"/>
            </w:tcBorders>
            <w:shd w:val="clear" w:color="auto" w:fill="auto"/>
            <w:noWrap/>
            <w:vAlign w:val="center"/>
            <w:hideMark/>
          </w:tcPr>
          <w:p w14:paraId="0BF4E13F" w14:textId="3671E9B1" w:rsidR="008E0BB3" w:rsidRPr="00080174" w:rsidRDefault="00384A41" w:rsidP="00EE3773">
            <w:pPr>
              <w:ind w:firstLineChars="0" w:firstLine="0"/>
              <w:jc w:val="right"/>
              <w:rPr>
                <w:ins w:id="2174" w:author="正典 松浦" w:date="2023-12-19T16:21:00Z"/>
                <w:rFonts w:ascii="ＭＳ 明朝" w:hAnsi="ＭＳ 明朝"/>
                <w:color w:val="000000"/>
                <w:szCs w:val="22"/>
              </w:rPr>
              <w:pPrChange w:id="2175" w:author="正典 松浦" w:date="2023-12-19T20:07:00Z">
                <w:pPr>
                  <w:ind w:firstLine="220"/>
                  <w:jc w:val="right"/>
                </w:pPr>
              </w:pPrChange>
            </w:pPr>
            <w:ins w:id="2176" w:author="正典 松浦" w:date="2023-12-19T20:07:00Z">
              <w:r w:rsidRPr="00080174">
                <w:rPr>
                  <w:rFonts w:ascii="ＭＳ 明朝" w:hAnsi="ＭＳ 明朝" w:hint="eastAsia"/>
                  <w:color w:val="000000"/>
                  <w:szCs w:val="22"/>
                </w:rPr>
                <w:t>5</w:t>
              </w:r>
              <w:r w:rsidRPr="00080174">
                <w:rPr>
                  <w:rFonts w:ascii="ＭＳ 明朝" w:hAnsi="ＭＳ 明朝"/>
                  <w:color w:val="000000"/>
                  <w:szCs w:val="22"/>
                </w:rPr>
                <w:t>9</w:t>
              </w:r>
            </w:ins>
          </w:p>
        </w:tc>
      </w:tr>
      <w:tr w:rsidR="008E0BB3" w:rsidRPr="00080174" w14:paraId="2D60DEAD" w14:textId="77777777" w:rsidTr="00C44FA0">
        <w:trPr>
          <w:trHeight w:val="340"/>
          <w:jc w:val="center"/>
          <w:ins w:id="2177" w:author="正典 松浦" w:date="2023-12-19T16:21:00Z"/>
        </w:trPr>
        <w:tc>
          <w:tcPr>
            <w:tcW w:w="1952" w:type="dxa"/>
            <w:tcBorders>
              <w:top w:val="nil"/>
              <w:left w:val="nil"/>
              <w:bottom w:val="nil"/>
              <w:right w:val="nil"/>
            </w:tcBorders>
            <w:shd w:val="clear" w:color="auto" w:fill="auto"/>
            <w:noWrap/>
            <w:hideMark/>
          </w:tcPr>
          <w:p w14:paraId="481BDBBE" w14:textId="414F99AD" w:rsidR="008E0BB3" w:rsidRPr="00080174" w:rsidRDefault="00660833" w:rsidP="00C44FA0">
            <w:pPr>
              <w:ind w:firstLineChars="0" w:firstLine="0"/>
              <w:rPr>
                <w:ins w:id="2178" w:author="正典 松浦" w:date="2023-12-19T16:21:00Z"/>
                <w:rFonts w:ascii="ＭＳ 明朝" w:hAnsi="ＭＳ 明朝"/>
                <w:color w:val="000000"/>
                <w:szCs w:val="22"/>
              </w:rPr>
            </w:pPr>
            <w:ins w:id="2179" w:author="正典 松浦" w:date="2023-12-19T20:07:00Z">
              <w:r w:rsidRPr="00080174">
                <w:rPr>
                  <w:rFonts w:ascii="ＭＳ 明朝" w:hAnsi="ＭＳ 明朝" w:hint="eastAsia"/>
                  <w:color w:val="000000"/>
                  <w:szCs w:val="22"/>
                </w:rPr>
                <w:t>オランダ</w:t>
              </w:r>
            </w:ins>
          </w:p>
        </w:tc>
        <w:tc>
          <w:tcPr>
            <w:tcW w:w="1390" w:type="dxa"/>
            <w:tcBorders>
              <w:top w:val="nil"/>
              <w:left w:val="nil"/>
              <w:bottom w:val="nil"/>
              <w:right w:val="nil"/>
            </w:tcBorders>
            <w:shd w:val="clear" w:color="auto" w:fill="auto"/>
            <w:noWrap/>
            <w:vAlign w:val="center"/>
            <w:hideMark/>
          </w:tcPr>
          <w:p w14:paraId="6FC9D798" w14:textId="500C783C" w:rsidR="008E0BB3" w:rsidRPr="00080174" w:rsidRDefault="00384A41" w:rsidP="00EE3773">
            <w:pPr>
              <w:ind w:firstLineChars="0" w:firstLine="0"/>
              <w:jc w:val="right"/>
              <w:rPr>
                <w:ins w:id="2180" w:author="正典 松浦" w:date="2023-12-19T16:21:00Z"/>
                <w:rFonts w:ascii="ＭＳ 明朝" w:hAnsi="ＭＳ 明朝"/>
                <w:color w:val="000000"/>
                <w:szCs w:val="22"/>
              </w:rPr>
              <w:pPrChange w:id="2181" w:author="正典 松浦" w:date="2023-12-19T20:07:00Z">
                <w:pPr>
                  <w:ind w:firstLine="220"/>
                  <w:jc w:val="right"/>
                </w:pPr>
              </w:pPrChange>
            </w:pPr>
            <w:ins w:id="2182" w:author="正典 松浦" w:date="2023-12-19T20:07:00Z">
              <w:r w:rsidRPr="00080174">
                <w:rPr>
                  <w:rFonts w:ascii="ＭＳ 明朝" w:hAnsi="ＭＳ 明朝" w:hint="eastAsia"/>
                  <w:color w:val="000000"/>
                  <w:szCs w:val="22"/>
                </w:rPr>
                <w:t>1</w:t>
              </w:r>
              <w:r w:rsidRPr="00080174">
                <w:rPr>
                  <w:rFonts w:ascii="ＭＳ 明朝" w:hAnsi="ＭＳ 明朝"/>
                  <w:color w:val="000000"/>
                  <w:szCs w:val="22"/>
                </w:rPr>
                <w:t>5</w:t>
              </w:r>
            </w:ins>
          </w:p>
        </w:tc>
      </w:tr>
      <w:tr w:rsidR="008E0BB3" w:rsidRPr="00080174" w14:paraId="6258C776" w14:textId="77777777" w:rsidTr="00C44FA0">
        <w:trPr>
          <w:trHeight w:val="340"/>
          <w:jc w:val="center"/>
          <w:ins w:id="2183" w:author="正典 松浦" w:date="2023-12-19T16:21:00Z"/>
        </w:trPr>
        <w:tc>
          <w:tcPr>
            <w:tcW w:w="1952" w:type="dxa"/>
            <w:tcBorders>
              <w:top w:val="nil"/>
              <w:left w:val="nil"/>
              <w:bottom w:val="nil"/>
              <w:right w:val="nil"/>
            </w:tcBorders>
            <w:shd w:val="clear" w:color="auto" w:fill="auto"/>
            <w:noWrap/>
            <w:hideMark/>
          </w:tcPr>
          <w:p w14:paraId="784B6172" w14:textId="4741F6CE" w:rsidR="008E0BB3" w:rsidRPr="00080174" w:rsidRDefault="00660833" w:rsidP="00C44FA0">
            <w:pPr>
              <w:ind w:firstLineChars="0" w:firstLine="0"/>
              <w:rPr>
                <w:ins w:id="2184" w:author="正典 松浦" w:date="2023-12-19T16:21:00Z"/>
                <w:rFonts w:ascii="ＭＳ 明朝" w:hAnsi="ＭＳ 明朝"/>
                <w:color w:val="000000"/>
                <w:szCs w:val="22"/>
              </w:rPr>
            </w:pPr>
            <w:ins w:id="2185" w:author="正典 松浦" w:date="2023-12-19T20:07:00Z">
              <w:r w:rsidRPr="00080174">
                <w:rPr>
                  <w:rFonts w:ascii="ＭＳ 明朝" w:hAnsi="ＭＳ 明朝" w:hint="eastAsia"/>
                  <w:color w:val="000000"/>
                  <w:szCs w:val="22"/>
                </w:rPr>
                <w:t>スリナム</w:t>
              </w:r>
            </w:ins>
          </w:p>
        </w:tc>
        <w:tc>
          <w:tcPr>
            <w:tcW w:w="1390" w:type="dxa"/>
            <w:tcBorders>
              <w:top w:val="nil"/>
              <w:left w:val="nil"/>
              <w:bottom w:val="nil"/>
              <w:right w:val="nil"/>
            </w:tcBorders>
            <w:shd w:val="clear" w:color="auto" w:fill="auto"/>
            <w:noWrap/>
            <w:vAlign w:val="center"/>
            <w:hideMark/>
          </w:tcPr>
          <w:p w14:paraId="7EE64101" w14:textId="1C22C482" w:rsidR="008E0BB3" w:rsidRPr="00080174" w:rsidRDefault="00384A41" w:rsidP="00D45EAC">
            <w:pPr>
              <w:ind w:firstLineChars="0" w:firstLine="0"/>
              <w:jc w:val="right"/>
              <w:rPr>
                <w:ins w:id="2186" w:author="正典 松浦" w:date="2023-12-19T16:21:00Z"/>
                <w:rFonts w:ascii="ＭＳ 明朝" w:hAnsi="ＭＳ 明朝"/>
                <w:color w:val="000000"/>
                <w:szCs w:val="22"/>
              </w:rPr>
            </w:pPr>
            <w:ins w:id="2187" w:author="正典 松浦" w:date="2023-12-19T20:07:00Z">
              <w:r w:rsidRPr="00080174">
                <w:rPr>
                  <w:rFonts w:ascii="ＭＳ 明朝" w:hAnsi="ＭＳ 明朝" w:hint="eastAsia"/>
                  <w:color w:val="000000"/>
                  <w:szCs w:val="22"/>
                </w:rPr>
                <w:t>7</w:t>
              </w:r>
            </w:ins>
          </w:p>
        </w:tc>
      </w:tr>
      <w:tr w:rsidR="008E0BB3" w:rsidRPr="00080174" w14:paraId="30FC09DF" w14:textId="77777777" w:rsidTr="00C44FA0">
        <w:trPr>
          <w:trHeight w:val="340"/>
          <w:jc w:val="center"/>
          <w:ins w:id="2188" w:author="正典 松浦" w:date="2023-12-19T16:21:00Z"/>
        </w:trPr>
        <w:tc>
          <w:tcPr>
            <w:tcW w:w="1952" w:type="dxa"/>
            <w:tcBorders>
              <w:top w:val="nil"/>
              <w:left w:val="nil"/>
              <w:right w:val="nil"/>
            </w:tcBorders>
            <w:shd w:val="clear" w:color="auto" w:fill="auto"/>
            <w:noWrap/>
            <w:hideMark/>
          </w:tcPr>
          <w:p w14:paraId="02E8DCB4" w14:textId="264D6E81" w:rsidR="008E0BB3" w:rsidRPr="00080174" w:rsidRDefault="00660833" w:rsidP="00C44FA0">
            <w:pPr>
              <w:ind w:firstLineChars="0" w:firstLine="0"/>
              <w:rPr>
                <w:ins w:id="2189" w:author="正典 松浦" w:date="2023-12-19T16:21:00Z"/>
                <w:rFonts w:ascii="ＭＳ 明朝" w:hAnsi="ＭＳ 明朝" w:hint="eastAsia"/>
                <w:color w:val="000000"/>
                <w:szCs w:val="22"/>
              </w:rPr>
            </w:pPr>
            <w:ins w:id="2190" w:author="正典 松浦" w:date="2023-12-19T20:07:00Z">
              <w:r w:rsidRPr="00080174">
                <w:rPr>
                  <w:rFonts w:ascii="ＭＳ 明朝" w:hAnsi="ＭＳ 明朝" w:hint="eastAsia"/>
                  <w:color w:val="000000"/>
                  <w:szCs w:val="22"/>
                </w:rPr>
                <w:t>シンガポール</w:t>
              </w:r>
            </w:ins>
          </w:p>
        </w:tc>
        <w:tc>
          <w:tcPr>
            <w:tcW w:w="1390" w:type="dxa"/>
            <w:tcBorders>
              <w:top w:val="nil"/>
              <w:left w:val="nil"/>
              <w:right w:val="nil"/>
            </w:tcBorders>
            <w:shd w:val="clear" w:color="auto" w:fill="auto"/>
            <w:noWrap/>
            <w:vAlign w:val="center"/>
            <w:hideMark/>
          </w:tcPr>
          <w:p w14:paraId="3A6788E8" w14:textId="16F50963" w:rsidR="008E0BB3" w:rsidRPr="00080174" w:rsidRDefault="00384A41" w:rsidP="00EE3773">
            <w:pPr>
              <w:ind w:firstLineChars="0" w:firstLine="0"/>
              <w:jc w:val="right"/>
              <w:rPr>
                <w:ins w:id="2191" w:author="正典 松浦" w:date="2023-12-19T16:21:00Z"/>
                <w:rFonts w:ascii="ＭＳ 明朝" w:hAnsi="ＭＳ 明朝" w:hint="eastAsia"/>
                <w:color w:val="000000"/>
                <w:szCs w:val="22"/>
              </w:rPr>
              <w:pPrChange w:id="2192" w:author="正典 松浦" w:date="2023-12-19T20:07:00Z">
                <w:pPr>
                  <w:ind w:firstLine="220"/>
                  <w:jc w:val="right"/>
                </w:pPr>
              </w:pPrChange>
            </w:pPr>
            <w:ins w:id="2193" w:author="正典 松浦" w:date="2023-12-19T20:07:00Z">
              <w:r w:rsidRPr="00080174">
                <w:rPr>
                  <w:rFonts w:ascii="ＭＳ 明朝" w:hAnsi="ＭＳ 明朝" w:hint="eastAsia"/>
                  <w:color w:val="000000"/>
                  <w:szCs w:val="22"/>
                </w:rPr>
                <w:t>5</w:t>
              </w:r>
            </w:ins>
          </w:p>
        </w:tc>
      </w:tr>
      <w:tr w:rsidR="008E0BB3" w:rsidRPr="00080174" w14:paraId="12C738C8" w14:textId="77777777" w:rsidTr="00C44FA0">
        <w:trPr>
          <w:trHeight w:val="340"/>
          <w:jc w:val="center"/>
          <w:ins w:id="2194" w:author="正典 松浦" w:date="2023-12-19T16:21:00Z"/>
        </w:trPr>
        <w:tc>
          <w:tcPr>
            <w:tcW w:w="1952" w:type="dxa"/>
            <w:tcBorders>
              <w:top w:val="nil"/>
              <w:left w:val="nil"/>
              <w:bottom w:val="single" w:sz="4" w:space="0" w:color="auto"/>
              <w:right w:val="nil"/>
            </w:tcBorders>
            <w:shd w:val="clear" w:color="auto" w:fill="auto"/>
            <w:noWrap/>
            <w:hideMark/>
          </w:tcPr>
          <w:p w14:paraId="50137578" w14:textId="6904154F" w:rsidR="008E0BB3" w:rsidRPr="00080174" w:rsidRDefault="00660833" w:rsidP="00C44FA0">
            <w:pPr>
              <w:ind w:firstLineChars="0" w:firstLine="0"/>
              <w:rPr>
                <w:ins w:id="2195" w:author="正典 松浦" w:date="2023-12-19T16:21:00Z"/>
                <w:rFonts w:ascii="ＭＳ 明朝" w:hAnsi="ＭＳ 明朝" w:hint="eastAsia"/>
                <w:color w:val="000000"/>
                <w:szCs w:val="22"/>
              </w:rPr>
            </w:pPr>
            <w:ins w:id="2196" w:author="正典 松浦" w:date="2023-12-19T20:07:00Z">
              <w:r w:rsidRPr="00080174">
                <w:rPr>
                  <w:rFonts w:ascii="ＭＳ 明朝" w:hAnsi="ＭＳ 明朝" w:hint="eastAsia"/>
                  <w:color w:val="000000"/>
                  <w:szCs w:val="22"/>
                </w:rPr>
                <w:t>ペルー</w:t>
              </w:r>
            </w:ins>
          </w:p>
        </w:tc>
        <w:tc>
          <w:tcPr>
            <w:tcW w:w="1390" w:type="dxa"/>
            <w:tcBorders>
              <w:top w:val="nil"/>
              <w:left w:val="nil"/>
              <w:bottom w:val="single" w:sz="4" w:space="0" w:color="auto"/>
              <w:right w:val="nil"/>
            </w:tcBorders>
            <w:shd w:val="clear" w:color="auto" w:fill="auto"/>
            <w:noWrap/>
            <w:vAlign w:val="center"/>
            <w:hideMark/>
          </w:tcPr>
          <w:p w14:paraId="158E650C" w14:textId="3CA52198" w:rsidR="008E0BB3" w:rsidRPr="00080174" w:rsidRDefault="00384A41" w:rsidP="00EE3773">
            <w:pPr>
              <w:ind w:firstLineChars="0" w:firstLine="0"/>
              <w:jc w:val="right"/>
              <w:rPr>
                <w:ins w:id="2197" w:author="正典 松浦" w:date="2023-12-19T16:21:00Z"/>
                <w:rFonts w:ascii="ＭＳ 明朝" w:hAnsi="ＭＳ 明朝"/>
                <w:color w:val="000000"/>
                <w:szCs w:val="22"/>
              </w:rPr>
              <w:pPrChange w:id="2198" w:author="正典 松浦" w:date="2023-12-19T20:07:00Z">
                <w:pPr>
                  <w:ind w:firstLine="220"/>
                  <w:jc w:val="right"/>
                </w:pPr>
              </w:pPrChange>
            </w:pPr>
            <w:ins w:id="2199" w:author="正典 松浦" w:date="2023-12-19T20:07:00Z">
              <w:r w:rsidRPr="00080174">
                <w:rPr>
                  <w:rFonts w:ascii="ＭＳ 明朝" w:hAnsi="ＭＳ 明朝" w:hint="eastAsia"/>
                  <w:color w:val="000000"/>
                  <w:szCs w:val="22"/>
                </w:rPr>
                <w:t>1</w:t>
              </w:r>
            </w:ins>
          </w:p>
        </w:tc>
      </w:tr>
    </w:tbl>
    <w:p w14:paraId="7FDA05B4" w14:textId="77777777" w:rsidR="008E0BB3" w:rsidRPr="00080174" w:rsidDel="00D057CD" w:rsidRDefault="008E0BB3" w:rsidP="008E0BB3">
      <w:pPr>
        <w:ind w:firstLine="220"/>
        <w:jc w:val="center"/>
        <w:rPr>
          <w:ins w:id="2200" w:author="正典 松浦" w:date="2023-12-19T16:21:00Z"/>
          <w:rFonts w:ascii="ＭＳ 明朝" w:hAnsi="ＭＳ 明朝"/>
          <w:szCs w:val="22"/>
        </w:rPr>
      </w:pPr>
      <w:ins w:id="2201" w:author="正典 松浦" w:date="2023-12-19T16:21:00Z">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ins>
    </w:p>
    <w:p w14:paraId="6A19BB4E" w14:textId="329FBC49" w:rsidR="008E0BB3" w:rsidRPr="00080174" w:rsidRDefault="008E0BB3" w:rsidP="008E0BB3">
      <w:pPr>
        <w:pStyle w:val="ad"/>
        <w:keepNext/>
        <w:ind w:firstLine="220"/>
        <w:rPr>
          <w:ins w:id="2202" w:author="正典 松浦" w:date="2023-12-19T16:21:00Z"/>
          <w:rFonts w:ascii="ＭＳ 明朝" w:hAnsi="ＭＳ 明朝"/>
        </w:rPr>
      </w:pPr>
    </w:p>
    <w:p w14:paraId="38F4EA6D" w14:textId="72ED3122" w:rsidR="00DB3E08" w:rsidRPr="00627849" w:rsidRDefault="00DB3E08" w:rsidP="00DB3E08">
      <w:pPr>
        <w:pStyle w:val="ad"/>
        <w:keepNext/>
        <w:ind w:firstLine="220"/>
        <w:rPr>
          <w:ins w:id="2203" w:author="正典 松浦" w:date="2023-12-19T19:23:00Z"/>
          <w:rFonts w:ascii="ＭＳ 明朝" w:hAnsi="ＭＳ 明朝"/>
          <w:rPrChange w:id="2204" w:author="正典 松浦" w:date="2023-12-19T20:15:00Z">
            <w:rPr>
              <w:ins w:id="2205" w:author="正典 松浦" w:date="2023-12-19T19:23:00Z"/>
            </w:rPr>
          </w:rPrChange>
        </w:rPr>
        <w:pPrChange w:id="2206" w:author="正典 松浦" w:date="2023-12-19T19:23:00Z">
          <w:pPr>
            <w:ind w:firstLine="220"/>
          </w:pPr>
        </w:pPrChange>
      </w:pPr>
      <w:ins w:id="2207" w:author="正典 松浦" w:date="2023-12-19T19:23:00Z">
        <w:r w:rsidRPr="00627849">
          <w:rPr>
            <w:rFonts w:ascii="ＭＳ 明朝" w:hAnsi="ＭＳ 明朝"/>
            <w:rPrChange w:id="2208" w:author="正典 松浦" w:date="2023-12-19T20:15:00Z">
              <w:rPr/>
            </w:rPrChange>
          </w:rPr>
          <w:t>表</w:t>
        </w:r>
        <w:r w:rsidRPr="00627849">
          <w:rPr>
            <w:rFonts w:ascii="ＭＳ 明朝" w:hAnsi="ＭＳ 明朝"/>
            <w:rPrChange w:id="2209" w:author="正典 松浦" w:date="2023-12-19T20:15:00Z">
              <w:rPr/>
            </w:rPrChange>
          </w:rPr>
          <w:t xml:space="preserve"> </w:t>
        </w:r>
        <w:r w:rsidRPr="00627849">
          <w:rPr>
            <w:rFonts w:ascii="ＭＳ 明朝" w:hAnsi="ＭＳ 明朝"/>
            <w:rPrChange w:id="2210" w:author="正典 松浦" w:date="2023-12-19T20:15:00Z">
              <w:rPr/>
            </w:rPrChange>
          </w:rPr>
          <w:fldChar w:fldCharType="begin"/>
        </w:r>
        <w:r w:rsidRPr="00627849">
          <w:rPr>
            <w:rFonts w:ascii="ＭＳ 明朝" w:hAnsi="ＭＳ 明朝"/>
            <w:rPrChange w:id="2211" w:author="正典 松浦" w:date="2023-12-19T20:15:00Z">
              <w:rPr/>
            </w:rPrChange>
          </w:rPr>
          <w:instrText xml:space="preserve"> SEQ </w:instrText>
        </w:r>
        <w:r w:rsidRPr="00627849">
          <w:rPr>
            <w:rFonts w:ascii="ＭＳ 明朝" w:hAnsi="ＭＳ 明朝"/>
            <w:rPrChange w:id="2212" w:author="正典 松浦" w:date="2023-12-19T20:15:00Z">
              <w:rPr/>
            </w:rPrChange>
          </w:rPr>
          <w:instrText>表</w:instrText>
        </w:r>
        <w:r w:rsidRPr="00627849">
          <w:rPr>
            <w:rFonts w:ascii="ＭＳ 明朝" w:hAnsi="ＭＳ 明朝"/>
            <w:rPrChange w:id="2213" w:author="正典 松浦" w:date="2023-12-19T20:15:00Z">
              <w:rPr/>
            </w:rPrChange>
          </w:rPr>
          <w:instrText xml:space="preserve"> \* ARABIC </w:instrText>
        </w:r>
      </w:ins>
      <w:r w:rsidRPr="00627849">
        <w:rPr>
          <w:rFonts w:ascii="ＭＳ 明朝" w:hAnsi="ＭＳ 明朝"/>
          <w:rPrChange w:id="2214" w:author="正典 松浦" w:date="2023-12-19T20:15:00Z">
            <w:rPr/>
          </w:rPrChange>
        </w:rPr>
        <w:fldChar w:fldCharType="separate"/>
      </w:r>
      <w:ins w:id="2215" w:author="正典 松浦" w:date="2023-12-19T19:23:00Z">
        <w:r w:rsidRPr="00627849">
          <w:rPr>
            <w:rFonts w:ascii="ＭＳ 明朝" w:hAnsi="ＭＳ 明朝"/>
            <w:noProof/>
            <w:rPrChange w:id="2216" w:author="正典 松浦" w:date="2023-12-19T20:15:00Z">
              <w:rPr>
                <w:noProof/>
              </w:rPr>
            </w:rPrChange>
          </w:rPr>
          <w:t>23</w:t>
        </w:r>
        <w:r w:rsidRPr="00627849">
          <w:rPr>
            <w:rFonts w:ascii="ＭＳ 明朝" w:hAnsi="ＭＳ 明朝"/>
            <w:rPrChange w:id="2217" w:author="正典 松浦" w:date="2023-12-19T20:15:00Z">
              <w:rPr/>
            </w:rPrChange>
          </w:rPr>
          <w:fldChar w:fldCharType="end"/>
        </w:r>
        <w:r w:rsidRPr="00627849">
          <w:rPr>
            <w:rFonts w:ascii="ＭＳ 明朝" w:hAnsi="ＭＳ 明朝" w:hint="eastAsia"/>
            <w:rPrChange w:id="2218" w:author="正典 松浦" w:date="2023-12-19T20:15:00Z">
              <w:rPr>
                <w:rFonts w:hint="eastAsia"/>
              </w:rPr>
            </w:rPrChange>
          </w:rPr>
          <w:t xml:space="preserve">　タイの</w:t>
        </w:r>
      </w:ins>
      <w:ins w:id="2219" w:author="正典 松浦" w:date="2023-12-19T19:47:00Z">
        <w:r w:rsidR="00426330" w:rsidRPr="00627849">
          <w:rPr>
            <w:rFonts w:ascii="ＭＳ 明朝" w:hAnsi="ＭＳ 明朝" w:hint="eastAsia"/>
            <w:rPrChange w:id="2220" w:author="正典 松浦" w:date="2023-12-19T20:15:00Z">
              <w:rPr>
                <w:rFonts w:hint="eastAsia"/>
              </w:rPr>
            </w:rPrChange>
          </w:rPr>
          <w:t>オオハシ</w:t>
        </w:r>
      </w:ins>
      <w:ins w:id="2221" w:author="正典 松浦" w:date="2023-12-19T19:23:00Z">
        <w:r w:rsidRPr="00627849">
          <w:rPr>
            <w:rFonts w:ascii="ＭＳ 明朝" w:hAnsi="ＭＳ 明朝" w:hint="eastAsia"/>
            <w:rPrChange w:id="2222" w:author="正典 松浦" w:date="2023-12-19T20:15:00Z">
              <w:rPr>
                <w:rFonts w:hint="eastAsia"/>
              </w:rPr>
            </w:rPrChange>
          </w:rPr>
          <w:t>科輸入目的</w:t>
        </w:r>
      </w:ins>
    </w:p>
    <w:tbl>
      <w:tblPr>
        <w:tblW w:w="3756" w:type="dxa"/>
        <w:jc w:val="center"/>
        <w:tblCellMar>
          <w:left w:w="99" w:type="dxa"/>
          <w:right w:w="99" w:type="dxa"/>
        </w:tblCellMar>
        <w:tblLook w:val="04A0" w:firstRow="1" w:lastRow="0" w:firstColumn="1" w:lastColumn="0" w:noHBand="0" w:noVBand="1"/>
      </w:tblPr>
      <w:tblGrid>
        <w:gridCol w:w="2426"/>
        <w:gridCol w:w="1330"/>
        <w:tblGridChange w:id="2223">
          <w:tblGrid>
            <w:gridCol w:w="2426"/>
            <w:gridCol w:w="1330"/>
          </w:tblGrid>
        </w:tblGridChange>
      </w:tblGrid>
      <w:tr w:rsidR="008E0BB3" w:rsidRPr="00080174" w14:paraId="77B3713E" w14:textId="77777777" w:rsidTr="00C44FA0">
        <w:trPr>
          <w:trHeight w:val="374"/>
          <w:jc w:val="center"/>
          <w:ins w:id="2224" w:author="正典 松浦" w:date="2023-12-19T16:21:00Z"/>
        </w:trPr>
        <w:tc>
          <w:tcPr>
            <w:tcW w:w="2426" w:type="dxa"/>
            <w:tcBorders>
              <w:top w:val="single" w:sz="4" w:space="0" w:color="auto"/>
              <w:left w:val="nil"/>
              <w:bottom w:val="single" w:sz="4" w:space="0" w:color="auto"/>
              <w:right w:val="nil"/>
            </w:tcBorders>
            <w:shd w:val="clear" w:color="auto" w:fill="auto"/>
            <w:noWrap/>
            <w:vAlign w:val="center"/>
          </w:tcPr>
          <w:p w14:paraId="78339558" w14:textId="77777777" w:rsidR="008E0BB3" w:rsidRPr="00080174" w:rsidRDefault="008E0BB3" w:rsidP="00C44FA0">
            <w:pPr>
              <w:ind w:firstLineChars="0" w:firstLine="0"/>
              <w:rPr>
                <w:ins w:id="2225" w:author="正典 松浦" w:date="2023-12-19T16:21:00Z"/>
                <w:rFonts w:ascii="ＭＳ 明朝" w:hAnsi="ＭＳ 明朝"/>
                <w:color w:val="000000"/>
                <w:szCs w:val="22"/>
              </w:rPr>
            </w:pPr>
            <w:ins w:id="2226" w:author="正典 松浦" w:date="2023-12-19T16:21:00Z">
              <w:r w:rsidRPr="00080174">
                <w:rPr>
                  <w:rFonts w:ascii="ＭＳ 明朝" w:hAnsi="ＭＳ 明朝" w:hint="eastAsia"/>
                  <w:color w:val="000000"/>
                  <w:szCs w:val="22"/>
                </w:rPr>
                <w:t>目的</w:t>
              </w:r>
            </w:ins>
          </w:p>
        </w:tc>
        <w:tc>
          <w:tcPr>
            <w:tcW w:w="1330" w:type="dxa"/>
            <w:tcBorders>
              <w:top w:val="single" w:sz="4" w:space="0" w:color="auto"/>
              <w:left w:val="nil"/>
              <w:bottom w:val="single" w:sz="4" w:space="0" w:color="auto"/>
              <w:right w:val="nil"/>
            </w:tcBorders>
            <w:shd w:val="clear" w:color="auto" w:fill="auto"/>
            <w:noWrap/>
            <w:vAlign w:val="center"/>
          </w:tcPr>
          <w:p w14:paraId="6DF55464" w14:textId="77777777" w:rsidR="008E0BB3" w:rsidRPr="00080174" w:rsidRDefault="008E0BB3" w:rsidP="00C44FA0">
            <w:pPr>
              <w:ind w:firstLineChars="0" w:firstLine="0"/>
              <w:jc w:val="right"/>
              <w:rPr>
                <w:ins w:id="2227" w:author="正典 松浦" w:date="2023-12-19T16:21:00Z"/>
                <w:rFonts w:ascii="ＭＳ 明朝" w:hAnsi="ＭＳ 明朝"/>
                <w:color w:val="000000"/>
                <w:szCs w:val="22"/>
              </w:rPr>
            </w:pPr>
            <w:ins w:id="2228" w:author="正典 松浦" w:date="2023-12-19T16:21:00Z">
              <w:r w:rsidRPr="00080174">
                <w:rPr>
                  <w:rFonts w:ascii="ＭＳ 明朝" w:hAnsi="ＭＳ 明朝" w:hint="eastAsia"/>
                  <w:color w:val="000000"/>
                  <w:szCs w:val="22"/>
                </w:rPr>
                <w:t>取引件数</w:t>
              </w:r>
            </w:ins>
          </w:p>
        </w:tc>
      </w:tr>
      <w:tr w:rsidR="008E0BB3" w:rsidRPr="00080174" w14:paraId="06AA5EA8" w14:textId="77777777" w:rsidTr="00C44FA0">
        <w:trPr>
          <w:trHeight w:val="374"/>
          <w:jc w:val="center"/>
          <w:ins w:id="2229" w:author="正典 松浦" w:date="2023-12-19T16:21:00Z"/>
        </w:trPr>
        <w:tc>
          <w:tcPr>
            <w:tcW w:w="2426" w:type="dxa"/>
            <w:tcBorders>
              <w:top w:val="single" w:sz="4" w:space="0" w:color="auto"/>
              <w:left w:val="nil"/>
              <w:right w:val="nil"/>
            </w:tcBorders>
            <w:shd w:val="clear" w:color="auto" w:fill="auto"/>
            <w:noWrap/>
            <w:vAlign w:val="center"/>
            <w:hideMark/>
          </w:tcPr>
          <w:p w14:paraId="3A0C4D89" w14:textId="77777777" w:rsidR="008E0BB3" w:rsidRPr="00080174" w:rsidRDefault="008E0BB3" w:rsidP="00C44FA0">
            <w:pPr>
              <w:ind w:firstLineChars="0" w:firstLine="0"/>
              <w:rPr>
                <w:ins w:id="2230" w:author="正典 松浦" w:date="2023-12-19T16:21:00Z"/>
                <w:rFonts w:ascii="ＭＳ 明朝" w:hAnsi="ＭＳ 明朝"/>
                <w:color w:val="000000"/>
              </w:rPr>
            </w:pPr>
            <w:ins w:id="2231" w:author="正典 松浦" w:date="2023-12-19T16:21:00Z">
              <w:r w:rsidRPr="00080174">
                <w:rPr>
                  <w:rFonts w:ascii="ＭＳ 明朝" w:hAnsi="ＭＳ 明朝" w:hint="eastAsia"/>
                </w:rPr>
                <w:t>商業用</w:t>
              </w:r>
            </w:ins>
          </w:p>
        </w:tc>
        <w:tc>
          <w:tcPr>
            <w:tcW w:w="1330" w:type="dxa"/>
            <w:tcBorders>
              <w:top w:val="single" w:sz="4" w:space="0" w:color="auto"/>
              <w:left w:val="nil"/>
              <w:right w:val="nil"/>
            </w:tcBorders>
            <w:shd w:val="clear" w:color="auto" w:fill="auto"/>
            <w:noWrap/>
            <w:vAlign w:val="center"/>
            <w:hideMark/>
          </w:tcPr>
          <w:p w14:paraId="05075DE9" w14:textId="3CAC917A" w:rsidR="008E0BB3" w:rsidRPr="00080174" w:rsidRDefault="00DD7B48" w:rsidP="00C44FA0">
            <w:pPr>
              <w:ind w:firstLineChars="0" w:firstLine="0"/>
              <w:jc w:val="right"/>
              <w:rPr>
                <w:ins w:id="2232" w:author="正典 松浦" w:date="2023-12-19T16:21:00Z"/>
                <w:rFonts w:ascii="ＭＳ 明朝" w:hAnsi="ＭＳ 明朝"/>
                <w:color w:val="000000"/>
              </w:rPr>
            </w:pPr>
            <w:ins w:id="2233" w:author="正典 松浦" w:date="2023-12-19T20:19:00Z">
              <w:r>
                <w:rPr>
                  <w:rFonts w:ascii="ＭＳ 明朝" w:hAnsi="ＭＳ 明朝" w:hint="eastAsia"/>
                  <w:color w:val="000000"/>
                </w:rPr>
                <w:t>74</w:t>
              </w:r>
            </w:ins>
          </w:p>
        </w:tc>
      </w:tr>
      <w:tr w:rsidR="008E0BB3" w:rsidRPr="00080174" w14:paraId="15EF104C" w14:textId="77777777" w:rsidTr="00264D1F">
        <w:tblPrEx>
          <w:tblW w:w="3756" w:type="dxa"/>
          <w:jc w:val="center"/>
          <w:tblCellMar>
            <w:left w:w="99" w:type="dxa"/>
            <w:right w:w="99" w:type="dxa"/>
          </w:tblCellMar>
          <w:tblPrExChange w:id="2234" w:author="正典 松浦" w:date="2023-12-19T20:19:00Z">
            <w:tblPrEx>
              <w:tblW w:w="3756" w:type="dxa"/>
              <w:jc w:val="center"/>
              <w:tblCellMar>
                <w:left w:w="99" w:type="dxa"/>
                <w:right w:w="99" w:type="dxa"/>
              </w:tblCellMar>
            </w:tblPrEx>
          </w:tblPrExChange>
        </w:tblPrEx>
        <w:trPr>
          <w:trHeight w:val="374"/>
          <w:jc w:val="center"/>
          <w:ins w:id="2235" w:author="正典 松浦" w:date="2023-12-19T16:21:00Z"/>
          <w:trPrChange w:id="2236" w:author="正典 松浦" w:date="2023-12-19T20:19:00Z">
            <w:trPr>
              <w:trHeight w:val="374"/>
              <w:jc w:val="center"/>
            </w:trPr>
          </w:trPrChange>
        </w:trPr>
        <w:tc>
          <w:tcPr>
            <w:tcW w:w="2426" w:type="dxa"/>
            <w:tcBorders>
              <w:left w:val="nil"/>
              <w:right w:val="nil"/>
            </w:tcBorders>
            <w:shd w:val="clear" w:color="auto" w:fill="auto"/>
            <w:noWrap/>
            <w:vAlign w:val="center"/>
            <w:tcPrChange w:id="2237" w:author="正典 松浦" w:date="2023-12-19T20:19:00Z">
              <w:tcPr>
                <w:tcW w:w="2426" w:type="dxa"/>
                <w:tcBorders>
                  <w:left w:val="nil"/>
                  <w:right w:val="nil"/>
                </w:tcBorders>
                <w:shd w:val="clear" w:color="auto" w:fill="auto"/>
                <w:noWrap/>
                <w:vAlign w:val="center"/>
              </w:tcPr>
            </w:tcPrChange>
          </w:tcPr>
          <w:p w14:paraId="50FE108C" w14:textId="77777777" w:rsidR="008E0BB3" w:rsidRPr="00080174" w:rsidRDefault="008E0BB3" w:rsidP="00C44FA0">
            <w:pPr>
              <w:ind w:firstLineChars="0" w:firstLine="0"/>
              <w:rPr>
                <w:ins w:id="2238" w:author="正典 松浦" w:date="2023-12-19T16:21:00Z"/>
                <w:rFonts w:ascii="ＭＳ 明朝" w:hAnsi="ＭＳ 明朝"/>
              </w:rPr>
            </w:pPr>
            <w:ins w:id="2239" w:author="正典 松浦" w:date="2023-12-19T16:21:00Z">
              <w:r w:rsidRPr="00080174">
                <w:rPr>
                  <w:rFonts w:ascii="ＭＳ 明朝" w:hAnsi="ＭＳ 明朝" w:hint="eastAsia"/>
                </w:rPr>
                <w:t>人工繁殖用</w:t>
              </w:r>
            </w:ins>
          </w:p>
        </w:tc>
        <w:tc>
          <w:tcPr>
            <w:tcW w:w="1330" w:type="dxa"/>
            <w:tcBorders>
              <w:left w:val="nil"/>
              <w:right w:val="nil"/>
            </w:tcBorders>
            <w:shd w:val="clear" w:color="auto" w:fill="auto"/>
            <w:noWrap/>
            <w:vAlign w:val="center"/>
            <w:tcPrChange w:id="2240" w:author="正典 松浦" w:date="2023-12-19T20:19:00Z">
              <w:tcPr>
                <w:tcW w:w="1330" w:type="dxa"/>
                <w:tcBorders>
                  <w:left w:val="nil"/>
                  <w:right w:val="nil"/>
                </w:tcBorders>
                <w:shd w:val="clear" w:color="auto" w:fill="auto"/>
                <w:noWrap/>
                <w:vAlign w:val="center"/>
              </w:tcPr>
            </w:tcPrChange>
          </w:tcPr>
          <w:p w14:paraId="3DCDA992" w14:textId="660A1421" w:rsidR="008E0BB3" w:rsidRPr="00080174" w:rsidRDefault="00DD7B48" w:rsidP="00C44FA0">
            <w:pPr>
              <w:ind w:firstLineChars="0" w:firstLine="0"/>
              <w:jc w:val="right"/>
              <w:rPr>
                <w:ins w:id="2241" w:author="正典 松浦" w:date="2023-12-19T16:21:00Z"/>
                <w:rFonts w:ascii="ＭＳ 明朝" w:hAnsi="ＭＳ 明朝"/>
                <w:color w:val="000000"/>
              </w:rPr>
            </w:pPr>
            <w:ins w:id="2242" w:author="正典 松浦" w:date="2023-12-19T20:19:00Z">
              <w:r>
                <w:rPr>
                  <w:rFonts w:ascii="ＭＳ 明朝" w:hAnsi="ＭＳ 明朝" w:hint="eastAsia"/>
                  <w:color w:val="000000"/>
                </w:rPr>
                <w:t>1</w:t>
              </w:r>
              <w:r>
                <w:rPr>
                  <w:rFonts w:ascii="ＭＳ 明朝" w:hAnsi="ＭＳ 明朝"/>
                  <w:color w:val="000000"/>
                </w:rPr>
                <w:t>0</w:t>
              </w:r>
            </w:ins>
          </w:p>
        </w:tc>
      </w:tr>
      <w:tr w:rsidR="008E0BB3" w:rsidRPr="00080174" w14:paraId="393278D2" w14:textId="77777777" w:rsidTr="00264D1F">
        <w:tblPrEx>
          <w:tblW w:w="3756" w:type="dxa"/>
          <w:jc w:val="center"/>
          <w:tblCellMar>
            <w:left w:w="99" w:type="dxa"/>
            <w:right w:w="99" w:type="dxa"/>
          </w:tblCellMar>
          <w:tblPrExChange w:id="2243" w:author="正典 松浦" w:date="2023-12-19T20:19:00Z">
            <w:tblPrEx>
              <w:tblW w:w="3756" w:type="dxa"/>
              <w:jc w:val="center"/>
              <w:tblCellMar>
                <w:left w:w="99" w:type="dxa"/>
                <w:right w:w="99" w:type="dxa"/>
              </w:tblCellMar>
            </w:tblPrEx>
          </w:tblPrExChange>
        </w:tblPrEx>
        <w:trPr>
          <w:trHeight w:val="374"/>
          <w:jc w:val="center"/>
          <w:ins w:id="2244" w:author="正典 松浦" w:date="2023-12-19T16:21:00Z"/>
          <w:trPrChange w:id="2245" w:author="正典 松浦" w:date="2023-12-19T20:19:00Z">
            <w:trPr>
              <w:trHeight w:val="374"/>
              <w:jc w:val="center"/>
            </w:trPr>
          </w:trPrChange>
        </w:trPr>
        <w:tc>
          <w:tcPr>
            <w:tcW w:w="2426" w:type="dxa"/>
            <w:tcBorders>
              <w:left w:val="nil"/>
              <w:bottom w:val="single" w:sz="4" w:space="0" w:color="auto"/>
              <w:right w:val="nil"/>
            </w:tcBorders>
            <w:shd w:val="clear" w:color="auto" w:fill="auto"/>
            <w:noWrap/>
            <w:vAlign w:val="center"/>
            <w:tcPrChange w:id="2246" w:author="正典 松浦" w:date="2023-12-19T20:19:00Z">
              <w:tcPr>
                <w:tcW w:w="2426" w:type="dxa"/>
                <w:tcBorders>
                  <w:left w:val="nil"/>
                  <w:right w:val="nil"/>
                </w:tcBorders>
                <w:shd w:val="clear" w:color="auto" w:fill="auto"/>
                <w:noWrap/>
                <w:vAlign w:val="center"/>
              </w:tcPr>
            </w:tcPrChange>
          </w:tcPr>
          <w:p w14:paraId="0F50E750" w14:textId="77777777" w:rsidR="008E0BB3" w:rsidRPr="00080174" w:rsidRDefault="008E0BB3" w:rsidP="00C44FA0">
            <w:pPr>
              <w:ind w:firstLineChars="0" w:firstLine="0"/>
              <w:rPr>
                <w:ins w:id="2247" w:author="正典 松浦" w:date="2023-12-19T16:21:00Z"/>
                <w:rFonts w:ascii="ＭＳ 明朝" w:hAnsi="ＭＳ 明朝"/>
              </w:rPr>
            </w:pPr>
            <w:ins w:id="2248" w:author="正典 松浦" w:date="2023-12-19T16:21:00Z">
              <w:r w:rsidRPr="00080174">
                <w:rPr>
                  <w:rFonts w:ascii="ＭＳ 明朝" w:hAnsi="ＭＳ 明朝" w:hint="eastAsia"/>
                </w:rPr>
                <w:t>動物園用</w:t>
              </w:r>
            </w:ins>
          </w:p>
        </w:tc>
        <w:tc>
          <w:tcPr>
            <w:tcW w:w="1330" w:type="dxa"/>
            <w:tcBorders>
              <w:left w:val="nil"/>
              <w:bottom w:val="single" w:sz="4" w:space="0" w:color="auto"/>
              <w:right w:val="nil"/>
            </w:tcBorders>
            <w:shd w:val="clear" w:color="auto" w:fill="auto"/>
            <w:noWrap/>
            <w:vAlign w:val="center"/>
            <w:tcPrChange w:id="2249" w:author="正典 松浦" w:date="2023-12-19T20:19:00Z">
              <w:tcPr>
                <w:tcW w:w="1330" w:type="dxa"/>
                <w:tcBorders>
                  <w:left w:val="nil"/>
                  <w:right w:val="nil"/>
                </w:tcBorders>
                <w:shd w:val="clear" w:color="auto" w:fill="auto"/>
                <w:noWrap/>
                <w:vAlign w:val="center"/>
              </w:tcPr>
            </w:tcPrChange>
          </w:tcPr>
          <w:p w14:paraId="2DC6A847" w14:textId="1D26E38C" w:rsidR="008E0BB3" w:rsidRPr="00080174" w:rsidRDefault="00DD7B48" w:rsidP="00C44FA0">
            <w:pPr>
              <w:ind w:firstLineChars="0" w:firstLine="0"/>
              <w:jc w:val="right"/>
              <w:rPr>
                <w:ins w:id="2250" w:author="正典 松浦" w:date="2023-12-19T16:21:00Z"/>
                <w:rFonts w:ascii="ＭＳ 明朝" w:hAnsi="ＭＳ 明朝"/>
                <w:color w:val="000000"/>
                <w:szCs w:val="22"/>
              </w:rPr>
            </w:pPr>
            <w:ins w:id="2251" w:author="正典 松浦" w:date="2023-12-19T20:19:00Z">
              <w:r>
                <w:rPr>
                  <w:rFonts w:ascii="ＭＳ 明朝" w:hAnsi="ＭＳ 明朝" w:hint="eastAsia"/>
                  <w:color w:val="000000"/>
                  <w:szCs w:val="22"/>
                </w:rPr>
                <w:t>3</w:t>
              </w:r>
            </w:ins>
          </w:p>
        </w:tc>
      </w:tr>
    </w:tbl>
    <w:p w14:paraId="6E27B9DB" w14:textId="77777777" w:rsidR="008E0BB3" w:rsidRPr="00080174" w:rsidRDefault="008E0BB3" w:rsidP="008E0BB3">
      <w:pPr>
        <w:ind w:firstLine="220"/>
        <w:jc w:val="center"/>
        <w:rPr>
          <w:ins w:id="2252" w:author="正典 松浦" w:date="2023-12-19T16:21:00Z"/>
          <w:rFonts w:ascii="ＭＳ 明朝" w:hAnsi="ＭＳ 明朝"/>
          <w:szCs w:val="22"/>
        </w:rPr>
      </w:pPr>
      <w:ins w:id="2253" w:author="正典 松浦" w:date="2023-12-19T16:21:00Z">
        <w:r w:rsidRPr="00080174">
          <w:rPr>
            <w:rFonts w:ascii="ＭＳ 明朝" w:hAnsi="ＭＳ 明朝" w:hint="eastAsia"/>
            <w:szCs w:val="22"/>
          </w:rPr>
          <w:t>注</w:t>
        </w:r>
        <w:r w:rsidRPr="00080174">
          <w:rPr>
            <w:rFonts w:ascii="ＭＳ 明朝" w:hAnsi="ＭＳ 明朝"/>
            <w:szCs w:val="22"/>
          </w:rPr>
          <w:t xml:space="preserve">: </w:t>
        </w:r>
        <w:r w:rsidRPr="00080174">
          <w:rPr>
            <w:rFonts w:ascii="ＭＳ 明朝" w:hAnsi="ＭＳ 明朝" w:hint="eastAsia"/>
            <w:szCs w:val="22"/>
          </w:rPr>
          <w:t>筆者作成</w:t>
        </w:r>
      </w:ins>
    </w:p>
    <w:p w14:paraId="4BCF3515" w14:textId="77777777" w:rsidR="008E0BB3" w:rsidRPr="00080174" w:rsidRDefault="008E0BB3" w:rsidP="007C1569">
      <w:pPr>
        <w:ind w:firstLine="220"/>
        <w:rPr>
          <w:ins w:id="2254" w:author="正典 松浦" w:date="2023-12-18T13:47:00Z"/>
          <w:rFonts w:ascii="ＭＳ 明朝" w:hAnsi="ＭＳ 明朝"/>
          <w:szCs w:val="22"/>
        </w:rPr>
      </w:pPr>
    </w:p>
    <w:p w14:paraId="5FD54A0B" w14:textId="232BC1D5" w:rsidR="002B3E85" w:rsidRPr="00080174" w:rsidRDefault="002B3E85" w:rsidP="002B3E85">
      <w:pPr>
        <w:pStyle w:val="ad"/>
        <w:keepNext/>
        <w:ind w:firstLine="220"/>
        <w:rPr>
          <w:rFonts w:ascii="ＭＳ 明朝" w:hAnsi="ＭＳ 明朝"/>
          <w:szCs w:val="22"/>
        </w:rPr>
      </w:pPr>
    </w:p>
    <w:p w14:paraId="01541D4F" w14:textId="6FC577C7" w:rsidR="004F43F1" w:rsidRPr="00080174" w:rsidDel="00173F06" w:rsidRDefault="004F43F1" w:rsidP="004F43F1">
      <w:pPr>
        <w:pStyle w:val="ad"/>
        <w:keepNext/>
        <w:ind w:firstLine="220"/>
        <w:rPr>
          <w:del w:id="2255" w:author="正典 松浦" w:date="2023-12-18T17:29:00Z"/>
          <w:rFonts w:ascii="ＭＳ 明朝" w:hAnsi="ＭＳ 明朝"/>
          <w:szCs w:val="22"/>
        </w:rPr>
      </w:pPr>
      <w:del w:id="2256" w:author="正典 松浦" w:date="2023-12-18T17:29:00Z">
        <w:r w:rsidRPr="00080174" w:rsidDel="00173F06">
          <w:rPr>
            <w:rFonts w:ascii="ＭＳ 明朝" w:hAnsi="ＭＳ 明朝"/>
            <w:szCs w:val="22"/>
          </w:rPr>
          <w:delText xml:space="preserve">表 </w:delText>
        </w:r>
        <w:r w:rsidRPr="00080174" w:rsidDel="00173F06">
          <w:rPr>
            <w:rFonts w:ascii="ＭＳ 明朝" w:hAnsi="ＭＳ 明朝"/>
            <w:szCs w:val="22"/>
          </w:rPr>
          <w:fldChar w:fldCharType="begin"/>
        </w:r>
        <w:r w:rsidRPr="00080174" w:rsidDel="00173F06">
          <w:rPr>
            <w:rFonts w:ascii="ＭＳ 明朝" w:hAnsi="ＭＳ 明朝"/>
            <w:szCs w:val="22"/>
          </w:rPr>
          <w:delInstrText xml:space="preserve"> SEQ 表 \* ARABIC </w:delInstrText>
        </w:r>
        <w:r w:rsidRPr="00080174" w:rsidDel="00173F06">
          <w:rPr>
            <w:rFonts w:ascii="ＭＳ 明朝" w:hAnsi="ＭＳ 明朝"/>
            <w:szCs w:val="22"/>
          </w:rPr>
          <w:fldChar w:fldCharType="separate"/>
        </w:r>
      </w:del>
      <w:del w:id="2257" w:author="正典 松浦" w:date="2023-12-15T16:47:00Z">
        <w:r w:rsidR="00D15B63" w:rsidRPr="00080174" w:rsidDel="001D0BC5">
          <w:rPr>
            <w:rFonts w:ascii="ＭＳ 明朝" w:hAnsi="ＭＳ 明朝"/>
            <w:noProof/>
            <w:szCs w:val="22"/>
          </w:rPr>
          <w:delText>15</w:delText>
        </w:r>
      </w:del>
      <w:del w:id="2258" w:author="正典 松浦" w:date="2023-12-18T17:29:00Z">
        <w:r w:rsidRPr="00080174" w:rsidDel="00173F06">
          <w:rPr>
            <w:rFonts w:ascii="ＭＳ 明朝" w:hAnsi="ＭＳ 明朝"/>
            <w:szCs w:val="22"/>
          </w:rPr>
          <w:fldChar w:fldCharType="end"/>
        </w:r>
        <w:r w:rsidRPr="00080174" w:rsidDel="00173F06">
          <w:rPr>
            <w:rFonts w:ascii="ＭＳ 明朝" w:hAnsi="ＭＳ 明朝" w:hint="eastAsia"/>
            <w:szCs w:val="22"/>
          </w:rPr>
          <w:delText xml:space="preserve">　タイの野生動物取引件数上位</w:delText>
        </w:r>
        <w:r w:rsidRPr="00080174" w:rsidDel="00173F06">
          <w:rPr>
            <w:rFonts w:ascii="ＭＳ 明朝" w:hAnsi="ＭＳ 明朝"/>
            <w:szCs w:val="22"/>
          </w:rPr>
          <w:delText>10カ国(1990-2021年)</w:delText>
        </w:r>
      </w:del>
    </w:p>
    <w:tbl>
      <w:tblPr>
        <w:tblW w:w="4666" w:type="dxa"/>
        <w:jc w:val="center"/>
        <w:tblCellMar>
          <w:left w:w="99" w:type="dxa"/>
          <w:right w:w="99" w:type="dxa"/>
        </w:tblCellMar>
        <w:tblLook w:val="04A0" w:firstRow="1" w:lastRow="0" w:firstColumn="1" w:lastColumn="0" w:noHBand="0" w:noVBand="1"/>
      </w:tblPr>
      <w:tblGrid>
        <w:gridCol w:w="1985"/>
        <w:gridCol w:w="2681"/>
      </w:tblGrid>
      <w:tr w:rsidR="002B3E85" w:rsidRPr="00627849" w:rsidDel="00173F06" w14:paraId="51F21F57" w14:textId="0CFCA32C" w:rsidTr="003D393A">
        <w:trPr>
          <w:trHeight w:val="20"/>
          <w:jc w:val="center"/>
          <w:del w:id="2259" w:author="正典 松浦" w:date="2023-12-18T17:29:00Z"/>
        </w:trPr>
        <w:tc>
          <w:tcPr>
            <w:tcW w:w="1985" w:type="dxa"/>
            <w:tcBorders>
              <w:top w:val="single" w:sz="4" w:space="0" w:color="auto"/>
              <w:left w:val="nil"/>
              <w:bottom w:val="nil"/>
              <w:right w:val="nil"/>
            </w:tcBorders>
            <w:shd w:val="clear" w:color="auto" w:fill="auto"/>
            <w:noWrap/>
            <w:vAlign w:val="center"/>
          </w:tcPr>
          <w:p w14:paraId="14866FED" w14:textId="25C8B507" w:rsidR="002B3E85" w:rsidRPr="00080174" w:rsidDel="00173F06" w:rsidRDefault="002B3E85" w:rsidP="00A20ECC">
            <w:pPr>
              <w:ind w:firstLine="220"/>
              <w:rPr>
                <w:del w:id="2260" w:author="正典 松浦" w:date="2023-12-18T17:29:00Z"/>
                <w:rFonts w:ascii="ＭＳ 明朝" w:hAnsi="ＭＳ 明朝"/>
                <w:szCs w:val="22"/>
              </w:rPr>
            </w:pPr>
            <w:del w:id="2261" w:author="正典 松浦" w:date="2023-12-18T17:29:00Z">
              <w:r w:rsidRPr="00080174" w:rsidDel="00173F06">
                <w:rPr>
                  <w:rFonts w:ascii="ＭＳ 明朝" w:hAnsi="ＭＳ 明朝"/>
                  <w:szCs w:val="22"/>
                </w:rPr>
                <w:delText>国名</w:delText>
              </w:r>
            </w:del>
          </w:p>
        </w:tc>
        <w:tc>
          <w:tcPr>
            <w:tcW w:w="2681" w:type="dxa"/>
            <w:tcBorders>
              <w:top w:val="single" w:sz="4" w:space="0" w:color="auto"/>
              <w:left w:val="nil"/>
              <w:bottom w:val="nil"/>
              <w:right w:val="nil"/>
            </w:tcBorders>
            <w:shd w:val="clear" w:color="auto" w:fill="auto"/>
            <w:noWrap/>
            <w:vAlign w:val="center"/>
          </w:tcPr>
          <w:p w14:paraId="0480881B" w14:textId="5FCE6B70" w:rsidR="002B3E85" w:rsidRPr="00080174" w:rsidDel="00173F06" w:rsidRDefault="002B3E85" w:rsidP="00A20ECC">
            <w:pPr>
              <w:ind w:firstLine="220"/>
              <w:jc w:val="right"/>
              <w:rPr>
                <w:del w:id="2262" w:author="正典 松浦" w:date="2023-12-18T17:29:00Z"/>
                <w:rFonts w:ascii="ＭＳ 明朝" w:hAnsi="ＭＳ 明朝"/>
                <w:szCs w:val="22"/>
              </w:rPr>
            </w:pPr>
            <w:del w:id="2263" w:author="正典 松浦" w:date="2023-12-18T17:29:00Z">
              <w:r w:rsidRPr="00080174" w:rsidDel="00173F06">
                <w:rPr>
                  <w:rFonts w:ascii="ＭＳ 明朝" w:hAnsi="ＭＳ 明朝"/>
                  <w:szCs w:val="22"/>
                </w:rPr>
                <w:delText>取引件数</w:delText>
              </w:r>
            </w:del>
          </w:p>
        </w:tc>
      </w:tr>
      <w:tr w:rsidR="00AE42AC" w:rsidRPr="00627849" w:rsidDel="00173F06" w14:paraId="0E2AD289" w14:textId="1E5C5BFB" w:rsidTr="003D393A">
        <w:trPr>
          <w:trHeight w:val="20"/>
          <w:jc w:val="center"/>
          <w:del w:id="2264" w:author="正典 松浦" w:date="2023-12-18T17:29:00Z"/>
        </w:trPr>
        <w:tc>
          <w:tcPr>
            <w:tcW w:w="1985" w:type="dxa"/>
            <w:tcBorders>
              <w:top w:val="single" w:sz="4" w:space="0" w:color="auto"/>
              <w:left w:val="nil"/>
              <w:bottom w:val="nil"/>
              <w:right w:val="nil"/>
            </w:tcBorders>
            <w:shd w:val="clear" w:color="auto" w:fill="auto"/>
            <w:noWrap/>
            <w:vAlign w:val="center"/>
            <w:hideMark/>
          </w:tcPr>
          <w:p w14:paraId="50A93AE6" w14:textId="23EFA3C8" w:rsidR="00AE42AC" w:rsidRPr="00080174" w:rsidDel="00173F06" w:rsidRDefault="00734A95" w:rsidP="00A20ECC">
            <w:pPr>
              <w:ind w:firstLine="220"/>
              <w:rPr>
                <w:del w:id="2265" w:author="正典 松浦" w:date="2023-12-18T17:29:00Z"/>
                <w:rFonts w:ascii="ＭＳ 明朝" w:hAnsi="ＭＳ 明朝"/>
                <w:szCs w:val="22"/>
              </w:rPr>
            </w:pPr>
            <w:del w:id="2266" w:author="正典 松浦" w:date="2023-12-18T17:29:00Z">
              <w:r w:rsidRPr="00080174" w:rsidDel="00173F06">
                <w:rPr>
                  <w:rFonts w:ascii="ＭＳ 明朝" w:hAnsi="ＭＳ 明朝"/>
                  <w:szCs w:val="22"/>
                </w:rPr>
                <w:delText>ガイアナ</w:delText>
              </w:r>
            </w:del>
          </w:p>
        </w:tc>
        <w:tc>
          <w:tcPr>
            <w:tcW w:w="2681" w:type="dxa"/>
            <w:tcBorders>
              <w:top w:val="single" w:sz="4" w:space="0" w:color="auto"/>
              <w:left w:val="nil"/>
              <w:bottom w:val="nil"/>
              <w:right w:val="nil"/>
            </w:tcBorders>
            <w:shd w:val="clear" w:color="auto" w:fill="auto"/>
            <w:noWrap/>
            <w:vAlign w:val="center"/>
            <w:hideMark/>
          </w:tcPr>
          <w:p w14:paraId="074571C9" w14:textId="0F111B98" w:rsidR="00AE42AC" w:rsidRPr="00080174" w:rsidDel="00173F06" w:rsidRDefault="00AE42AC" w:rsidP="00A20ECC">
            <w:pPr>
              <w:ind w:firstLine="220"/>
              <w:jc w:val="right"/>
              <w:rPr>
                <w:del w:id="2267" w:author="正典 松浦" w:date="2023-12-18T17:29:00Z"/>
                <w:rFonts w:ascii="ＭＳ 明朝" w:hAnsi="ＭＳ 明朝"/>
                <w:szCs w:val="22"/>
              </w:rPr>
            </w:pPr>
            <w:del w:id="2268" w:author="正典 松浦" w:date="2023-12-18T17:29:00Z">
              <w:r w:rsidRPr="00080174" w:rsidDel="00173F06">
                <w:rPr>
                  <w:rFonts w:ascii="ＭＳ 明朝" w:hAnsi="ＭＳ 明朝"/>
                  <w:szCs w:val="22"/>
                </w:rPr>
                <w:delText>485</w:delText>
              </w:r>
            </w:del>
          </w:p>
        </w:tc>
      </w:tr>
      <w:tr w:rsidR="00AE42AC" w:rsidRPr="00627849" w:rsidDel="00173F06" w14:paraId="0AB99E01" w14:textId="095EABF8" w:rsidTr="003D393A">
        <w:trPr>
          <w:trHeight w:val="20"/>
          <w:jc w:val="center"/>
          <w:del w:id="2269" w:author="正典 松浦" w:date="2023-12-18T17:29:00Z"/>
        </w:trPr>
        <w:tc>
          <w:tcPr>
            <w:tcW w:w="1985" w:type="dxa"/>
            <w:tcBorders>
              <w:top w:val="nil"/>
              <w:left w:val="nil"/>
              <w:bottom w:val="nil"/>
              <w:right w:val="nil"/>
            </w:tcBorders>
            <w:shd w:val="clear" w:color="auto" w:fill="auto"/>
            <w:noWrap/>
            <w:vAlign w:val="center"/>
            <w:hideMark/>
          </w:tcPr>
          <w:p w14:paraId="1BDB932F" w14:textId="5F9DC0F4" w:rsidR="00AE42AC" w:rsidRPr="00080174" w:rsidDel="00173F06" w:rsidRDefault="00734A95" w:rsidP="00A20ECC">
            <w:pPr>
              <w:ind w:firstLine="220"/>
              <w:rPr>
                <w:del w:id="2270" w:author="正典 松浦" w:date="2023-12-18T17:29:00Z"/>
                <w:rFonts w:ascii="ＭＳ 明朝" w:hAnsi="ＭＳ 明朝"/>
                <w:szCs w:val="22"/>
              </w:rPr>
            </w:pPr>
            <w:del w:id="2271" w:author="正典 松浦" w:date="2023-12-18T17:29:00Z">
              <w:r w:rsidRPr="00080174" w:rsidDel="00173F06">
                <w:rPr>
                  <w:rFonts w:ascii="ＭＳ 明朝" w:hAnsi="ＭＳ 明朝"/>
                  <w:szCs w:val="22"/>
                </w:rPr>
                <w:delText>スリナム</w:delText>
              </w:r>
            </w:del>
          </w:p>
        </w:tc>
        <w:tc>
          <w:tcPr>
            <w:tcW w:w="2681" w:type="dxa"/>
            <w:tcBorders>
              <w:top w:val="nil"/>
              <w:left w:val="nil"/>
              <w:bottom w:val="nil"/>
              <w:right w:val="nil"/>
            </w:tcBorders>
            <w:shd w:val="clear" w:color="auto" w:fill="auto"/>
            <w:noWrap/>
            <w:vAlign w:val="center"/>
            <w:hideMark/>
          </w:tcPr>
          <w:p w14:paraId="51AA3B81" w14:textId="1BE05D0E" w:rsidR="00AE42AC" w:rsidRPr="00080174" w:rsidDel="00173F06" w:rsidRDefault="00AE42AC" w:rsidP="00A20ECC">
            <w:pPr>
              <w:ind w:firstLine="220"/>
              <w:jc w:val="right"/>
              <w:rPr>
                <w:del w:id="2272" w:author="正典 松浦" w:date="2023-12-18T17:29:00Z"/>
                <w:rFonts w:ascii="ＭＳ 明朝" w:hAnsi="ＭＳ 明朝"/>
                <w:szCs w:val="22"/>
              </w:rPr>
            </w:pPr>
            <w:del w:id="2273" w:author="正典 松浦" w:date="2023-12-18T17:29:00Z">
              <w:r w:rsidRPr="00080174" w:rsidDel="00173F06">
                <w:rPr>
                  <w:rFonts w:ascii="ＭＳ 明朝" w:hAnsi="ＭＳ 明朝"/>
                  <w:szCs w:val="22"/>
                </w:rPr>
                <w:delText>378</w:delText>
              </w:r>
            </w:del>
          </w:p>
        </w:tc>
      </w:tr>
      <w:tr w:rsidR="00AE42AC" w:rsidRPr="00627849" w:rsidDel="00173F06" w14:paraId="078F30EE" w14:textId="47125058" w:rsidTr="003D393A">
        <w:trPr>
          <w:trHeight w:val="20"/>
          <w:jc w:val="center"/>
          <w:del w:id="2274" w:author="正典 松浦" w:date="2023-12-18T17:29:00Z"/>
        </w:trPr>
        <w:tc>
          <w:tcPr>
            <w:tcW w:w="1985" w:type="dxa"/>
            <w:tcBorders>
              <w:top w:val="nil"/>
              <w:left w:val="nil"/>
              <w:bottom w:val="nil"/>
              <w:right w:val="nil"/>
            </w:tcBorders>
            <w:shd w:val="clear" w:color="auto" w:fill="auto"/>
            <w:noWrap/>
            <w:vAlign w:val="center"/>
            <w:hideMark/>
          </w:tcPr>
          <w:p w14:paraId="0DEF538C" w14:textId="3830F83F" w:rsidR="00AE42AC" w:rsidRPr="00080174" w:rsidDel="00173F06" w:rsidRDefault="00734A95" w:rsidP="00A20ECC">
            <w:pPr>
              <w:ind w:firstLine="220"/>
              <w:rPr>
                <w:del w:id="2275" w:author="正典 松浦" w:date="2023-12-18T17:29:00Z"/>
                <w:rFonts w:ascii="ＭＳ 明朝" w:hAnsi="ＭＳ 明朝"/>
                <w:szCs w:val="22"/>
              </w:rPr>
            </w:pPr>
            <w:del w:id="2276" w:author="正典 松浦" w:date="2023-12-18T17:29:00Z">
              <w:r w:rsidRPr="00080174" w:rsidDel="00173F06">
                <w:rPr>
                  <w:rFonts w:ascii="ＭＳ 明朝" w:hAnsi="ＭＳ 明朝"/>
                  <w:szCs w:val="22"/>
                </w:rPr>
                <w:delText>マダガスカル</w:delText>
              </w:r>
            </w:del>
          </w:p>
        </w:tc>
        <w:tc>
          <w:tcPr>
            <w:tcW w:w="2681" w:type="dxa"/>
            <w:tcBorders>
              <w:top w:val="nil"/>
              <w:left w:val="nil"/>
              <w:bottom w:val="nil"/>
              <w:right w:val="nil"/>
            </w:tcBorders>
            <w:shd w:val="clear" w:color="auto" w:fill="auto"/>
            <w:noWrap/>
            <w:vAlign w:val="center"/>
            <w:hideMark/>
          </w:tcPr>
          <w:p w14:paraId="3164EAC4" w14:textId="0C94E498" w:rsidR="00AE42AC" w:rsidRPr="00080174" w:rsidDel="00173F06" w:rsidRDefault="00AE42AC" w:rsidP="00A20ECC">
            <w:pPr>
              <w:ind w:firstLine="220"/>
              <w:jc w:val="right"/>
              <w:rPr>
                <w:del w:id="2277" w:author="正典 松浦" w:date="2023-12-18T17:29:00Z"/>
                <w:rFonts w:ascii="ＭＳ 明朝" w:hAnsi="ＭＳ 明朝"/>
                <w:szCs w:val="22"/>
              </w:rPr>
            </w:pPr>
            <w:del w:id="2278" w:author="正典 松浦" w:date="2023-12-18T17:29:00Z">
              <w:r w:rsidRPr="00080174" w:rsidDel="00173F06">
                <w:rPr>
                  <w:rFonts w:ascii="ＭＳ 明朝" w:hAnsi="ＭＳ 明朝"/>
                  <w:szCs w:val="22"/>
                </w:rPr>
                <w:delText>154</w:delText>
              </w:r>
            </w:del>
          </w:p>
        </w:tc>
      </w:tr>
      <w:tr w:rsidR="00AE42AC" w:rsidRPr="00627849" w:rsidDel="00173F06" w14:paraId="52ECAF71" w14:textId="02DF47BD" w:rsidTr="003D393A">
        <w:trPr>
          <w:trHeight w:val="20"/>
          <w:jc w:val="center"/>
          <w:del w:id="2279" w:author="正典 松浦" w:date="2023-12-18T17:29:00Z"/>
        </w:trPr>
        <w:tc>
          <w:tcPr>
            <w:tcW w:w="1985" w:type="dxa"/>
            <w:tcBorders>
              <w:top w:val="nil"/>
              <w:left w:val="nil"/>
              <w:bottom w:val="nil"/>
              <w:right w:val="nil"/>
            </w:tcBorders>
            <w:shd w:val="clear" w:color="auto" w:fill="auto"/>
            <w:noWrap/>
            <w:vAlign w:val="center"/>
            <w:hideMark/>
          </w:tcPr>
          <w:p w14:paraId="1B54D821" w14:textId="5228DA3A" w:rsidR="00AE42AC" w:rsidRPr="00080174" w:rsidDel="00173F06" w:rsidRDefault="00734A95" w:rsidP="00A20ECC">
            <w:pPr>
              <w:ind w:firstLine="220"/>
              <w:rPr>
                <w:del w:id="2280" w:author="正典 松浦" w:date="2023-12-18T17:29:00Z"/>
                <w:rFonts w:ascii="ＭＳ 明朝" w:hAnsi="ＭＳ 明朝"/>
                <w:szCs w:val="22"/>
              </w:rPr>
            </w:pPr>
            <w:del w:id="2281" w:author="正典 松浦" w:date="2023-12-18T17:29:00Z">
              <w:r w:rsidRPr="00080174" w:rsidDel="00173F06">
                <w:rPr>
                  <w:rFonts w:ascii="ＭＳ 明朝" w:hAnsi="ＭＳ 明朝"/>
                  <w:szCs w:val="22"/>
                </w:rPr>
                <w:delText>シンガポール</w:delText>
              </w:r>
            </w:del>
          </w:p>
        </w:tc>
        <w:tc>
          <w:tcPr>
            <w:tcW w:w="2681" w:type="dxa"/>
            <w:tcBorders>
              <w:top w:val="nil"/>
              <w:left w:val="nil"/>
              <w:bottom w:val="nil"/>
              <w:right w:val="nil"/>
            </w:tcBorders>
            <w:shd w:val="clear" w:color="auto" w:fill="auto"/>
            <w:noWrap/>
            <w:vAlign w:val="center"/>
            <w:hideMark/>
          </w:tcPr>
          <w:p w14:paraId="20F43046" w14:textId="7502AE22" w:rsidR="00AE42AC" w:rsidRPr="00080174" w:rsidDel="00173F06" w:rsidRDefault="00AE42AC" w:rsidP="00A20ECC">
            <w:pPr>
              <w:ind w:firstLine="220"/>
              <w:jc w:val="right"/>
              <w:rPr>
                <w:del w:id="2282" w:author="正典 松浦" w:date="2023-12-18T17:29:00Z"/>
                <w:rFonts w:ascii="ＭＳ 明朝" w:hAnsi="ＭＳ 明朝"/>
                <w:szCs w:val="22"/>
              </w:rPr>
            </w:pPr>
            <w:del w:id="2283" w:author="正典 松浦" w:date="2023-12-18T17:29:00Z">
              <w:r w:rsidRPr="00080174" w:rsidDel="00173F06">
                <w:rPr>
                  <w:rFonts w:ascii="ＭＳ 明朝" w:hAnsi="ＭＳ 明朝"/>
                  <w:szCs w:val="22"/>
                </w:rPr>
                <w:delText>76</w:delText>
              </w:r>
            </w:del>
          </w:p>
        </w:tc>
      </w:tr>
      <w:tr w:rsidR="00AE42AC" w:rsidRPr="00627849" w:rsidDel="00173F06" w14:paraId="518E6778" w14:textId="78632A69" w:rsidTr="003D393A">
        <w:trPr>
          <w:trHeight w:val="20"/>
          <w:jc w:val="center"/>
          <w:del w:id="2284" w:author="正典 松浦" w:date="2023-12-18T17:29:00Z"/>
        </w:trPr>
        <w:tc>
          <w:tcPr>
            <w:tcW w:w="1985" w:type="dxa"/>
            <w:tcBorders>
              <w:top w:val="nil"/>
              <w:left w:val="nil"/>
              <w:bottom w:val="nil"/>
              <w:right w:val="nil"/>
            </w:tcBorders>
            <w:shd w:val="clear" w:color="auto" w:fill="auto"/>
            <w:noWrap/>
            <w:vAlign w:val="center"/>
            <w:hideMark/>
          </w:tcPr>
          <w:p w14:paraId="5D135CDD" w14:textId="23126C52" w:rsidR="00AE42AC" w:rsidRPr="00080174" w:rsidDel="00173F06" w:rsidRDefault="00B569B0" w:rsidP="00A20ECC">
            <w:pPr>
              <w:ind w:firstLine="220"/>
              <w:rPr>
                <w:del w:id="2285" w:author="正典 松浦" w:date="2023-12-18T17:29:00Z"/>
                <w:rFonts w:ascii="ＭＳ 明朝" w:hAnsi="ＭＳ 明朝"/>
                <w:szCs w:val="22"/>
              </w:rPr>
            </w:pPr>
            <w:del w:id="2286" w:author="正典 松浦" w:date="2023-12-18T17:29:00Z">
              <w:r w:rsidRPr="00080174" w:rsidDel="00173F06">
                <w:rPr>
                  <w:rFonts w:ascii="ＭＳ 明朝" w:hAnsi="ＭＳ 明朝"/>
                  <w:szCs w:val="22"/>
                </w:rPr>
                <w:delText>オランダ</w:delText>
              </w:r>
            </w:del>
          </w:p>
        </w:tc>
        <w:tc>
          <w:tcPr>
            <w:tcW w:w="2681" w:type="dxa"/>
            <w:tcBorders>
              <w:top w:val="nil"/>
              <w:left w:val="nil"/>
              <w:bottom w:val="nil"/>
              <w:right w:val="nil"/>
            </w:tcBorders>
            <w:shd w:val="clear" w:color="auto" w:fill="auto"/>
            <w:noWrap/>
            <w:vAlign w:val="center"/>
            <w:hideMark/>
          </w:tcPr>
          <w:p w14:paraId="4ADE69D2" w14:textId="62447C58" w:rsidR="00AE42AC" w:rsidRPr="00080174" w:rsidDel="00173F06" w:rsidRDefault="00AE42AC" w:rsidP="00A20ECC">
            <w:pPr>
              <w:ind w:firstLine="220"/>
              <w:jc w:val="right"/>
              <w:rPr>
                <w:del w:id="2287" w:author="正典 松浦" w:date="2023-12-18T17:29:00Z"/>
                <w:rFonts w:ascii="ＭＳ 明朝" w:hAnsi="ＭＳ 明朝"/>
                <w:szCs w:val="22"/>
              </w:rPr>
            </w:pPr>
            <w:del w:id="2288" w:author="正典 松浦" w:date="2023-12-18T17:29:00Z">
              <w:r w:rsidRPr="00080174" w:rsidDel="00173F06">
                <w:rPr>
                  <w:rFonts w:ascii="ＭＳ 明朝" w:hAnsi="ＭＳ 明朝"/>
                  <w:szCs w:val="22"/>
                </w:rPr>
                <w:delText>74</w:delText>
              </w:r>
            </w:del>
          </w:p>
        </w:tc>
      </w:tr>
      <w:tr w:rsidR="00AE42AC" w:rsidRPr="00627849" w:rsidDel="00173F06" w14:paraId="45ECDCDE" w14:textId="3FF3591E" w:rsidTr="003D393A">
        <w:trPr>
          <w:trHeight w:val="20"/>
          <w:jc w:val="center"/>
          <w:del w:id="2289" w:author="正典 松浦" w:date="2023-12-18T17:29:00Z"/>
        </w:trPr>
        <w:tc>
          <w:tcPr>
            <w:tcW w:w="1985" w:type="dxa"/>
            <w:tcBorders>
              <w:top w:val="nil"/>
              <w:left w:val="nil"/>
              <w:bottom w:val="nil"/>
              <w:right w:val="nil"/>
            </w:tcBorders>
            <w:shd w:val="clear" w:color="auto" w:fill="auto"/>
            <w:noWrap/>
            <w:vAlign w:val="center"/>
            <w:hideMark/>
          </w:tcPr>
          <w:p w14:paraId="5F2439B0" w14:textId="48CF3F69" w:rsidR="00AE42AC" w:rsidRPr="00080174" w:rsidDel="00173F06" w:rsidRDefault="00B569B0" w:rsidP="00A20ECC">
            <w:pPr>
              <w:ind w:firstLine="220"/>
              <w:rPr>
                <w:del w:id="2290" w:author="正典 松浦" w:date="2023-12-18T17:29:00Z"/>
                <w:rFonts w:ascii="ＭＳ 明朝" w:hAnsi="ＭＳ 明朝"/>
                <w:szCs w:val="22"/>
              </w:rPr>
            </w:pPr>
            <w:del w:id="2291" w:author="正典 松浦" w:date="2023-12-18T17:29:00Z">
              <w:r w:rsidRPr="00080174" w:rsidDel="00173F06">
                <w:rPr>
                  <w:rFonts w:ascii="ＭＳ 明朝" w:hAnsi="ＭＳ 明朝"/>
                  <w:szCs w:val="22"/>
                </w:rPr>
                <w:delText>アメリカ合衆国</w:delText>
              </w:r>
            </w:del>
          </w:p>
        </w:tc>
        <w:tc>
          <w:tcPr>
            <w:tcW w:w="2681" w:type="dxa"/>
            <w:tcBorders>
              <w:top w:val="nil"/>
              <w:left w:val="nil"/>
              <w:bottom w:val="nil"/>
              <w:right w:val="nil"/>
            </w:tcBorders>
            <w:shd w:val="clear" w:color="auto" w:fill="auto"/>
            <w:noWrap/>
            <w:vAlign w:val="center"/>
            <w:hideMark/>
          </w:tcPr>
          <w:p w14:paraId="0BC5FFA4" w14:textId="5D6D2A0F" w:rsidR="00AE42AC" w:rsidRPr="00080174" w:rsidDel="00173F06" w:rsidRDefault="00AE42AC" w:rsidP="00A20ECC">
            <w:pPr>
              <w:ind w:firstLine="220"/>
              <w:jc w:val="right"/>
              <w:rPr>
                <w:del w:id="2292" w:author="正典 松浦" w:date="2023-12-18T17:29:00Z"/>
                <w:rFonts w:ascii="ＭＳ 明朝" w:hAnsi="ＭＳ 明朝"/>
                <w:szCs w:val="22"/>
              </w:rPr>
            </w:pPr>
            <w:del w:id="2293" w:author="正典 松浦" w:date="2023-12-18T17:29:00Z">
              <w:r w:rsidRPr="00080174" w:rsidDel="00173F06">
                <w:rPr>
                  <w:rFonts w:ascii="ＭＳ 明朝" w:hAnsi="ＭＳ 明朝"/>
                  <w:szCs w:val="22"/>
                </w:rPr>
                <w:delText>49</w:delText>
              </w:r>
            </w:del>
          </w:p>
        </w:tc>
      </w:tr>
      <w:tr w:rsidR="00AE42AC" w:rsidRPr="00627849" w:rsidDel="00173F06" w14:paraId="17BB9A31" w14:textId="6B683C39" w:rsidTr="003D393A">
        <w:trPr>
          <w:trHeight w:val="20"/>
          <w:jc w:val="center"/>
          <w:del w:id="2294" w:author="正典 松浦" w:date="2023-12-18T17:29:00Z"/>
        </w:trPr>
        <w:tc>
          <w:tcPr>
            <w:tcW w:w="1985" w:type="dxa"/>
            <w:tcBorders>
              <w:top w:val="nil"/>
              <w:left w:val="nil"/>
              <w:bottom w:val="nil"/>
              <w:right w:val="nil"/>
            </w:tcBorders>
            <w:shd w:val="clear" w:color="auto" w:fill="auto"/>
            <w:noWrap/>
            <w:vAlign w:val="center"/>
            <w:hideMark/>
          </w:tcPr>
          <w:p w14:paraId="2AE20385" w14:textId="4688DD25" w:rsidR="00AE42AC" w:rsidRPr="00080174" w:rsidDel="00173F06" w:rsidRDefault="00685FAD" w:rsidP="00A20ECC">
            <w:pPr>
              <w:ind w:firstLine="220"/>
              <w:rPr>
                <w:del w:id="2295" w:author="正典 松浦" w:date="2023-12-18T17:29:00Z"/>
                <w:rFonts w:ascii="ＭＳ 明朝" w:hAnsi="ＭＳ 明朝"/>
                <w:szCs w:val="22"/>
              </w:rPr>
            </w:pPr>
            <w:del w:id="2296" w:author="正典 松浦" w:date="2023-12-18T17:29:00Z">
              <w:r w:rsidRPr="00080174" w:rsidDel="00173F06">
                <w:rPr>
                  <w:rFonts w:ascii="ＭＳ 明朝" w:hAnsi="ＭＳ 明朝"/>
                  <w:szCs w:val="22"/>
                </w:rPr>
                <w:delText>インドネシア</w:delText>
              </w:r>
            </w:del>
          </w:p>
        </w:tc>
        <w:tc>
          <w:tcPr>
            <w:tcW w:w="2681" w:type="dxa"/>
            <w:tcBorders>
              <w:top w:val="nil"/>
              <w:left w:val="nil"/>
              <w:bottom w:val="nil"/>
              <w:right w:val="nil"/>
            </w:tcBorders>
            <w:shd w:val="clear" w:color="auto" w:fill="auto"/>
            <w:noWrap/>
            <w:vAlign w:val="center"/>
            <w:hideMark/>
          </w:tcPr>
          <w:p w14:paraId="3BADDB1C" w14:textId="7DC43668" w:rsidR="00AE42AC" w:rsidRPr="00080174" w:rsidDel="00173F06" w:rsidRDefault="00AE42AC" w:rsidP="00A20ECC">
            <w:pPr>
              <w:ind w:firstLine="220"/>
              <w:jc w:val="right"/>
              <w:rPr>
                <w:del w:id="2297" w:author="正典 松浦" w:date="2023-12-18T17:29:00Z"/>
                <w:rFonts w:ascii="ＭＳ 明朝" w:hAnsi="ＭＳ 明朝"/>
                <w:szCs w:val="22"/>
              </w:rPr>
            </w:pPr>
            <w:del w:id="2298" w:author="正典 松浦" w:date="2023-12-18T17:29:00Z">
              <w:r w:rsidRPr="00080174" w:rsidDel="00173F06">
                <w:rPr>
                  <w:rFonts w:ascii="ＭＳ 明朝" w:hAnsi="ＭＳ 明朝"/>
                  <w:szCs w:val="22"/>
                </w:rPr>
                <w:delText>48</w:delText>
              </w:r>
            </w:del>
          </w:p>
        </w:tc>
      </w:tr>
      <w:tr w:rsidR="00AE42AC" w:rsidRPr="00627849" w:rsidDel="00173F06" w14:paraId="2123286E" w14:textId="4A270C95" w:rsidTr="003D393A">
        <w:trPr>
          <w:trHeight w:val="20"/>
          <w:jc w:val="center"/>
          <w:del w:id="2299" w:author="正典 松浦" w:date="2023-12-18T17:29:00Z"/>
        </w:trPr>
        <w:tc>
          <w:tcPr>
            <w:tcW w:w="1985" w:type="dxa"/>
            <w:tcBorders>
              <w:top w:val="nil"/>
              <w:left w:val="nil"/>
              <w:bottom w:val="nil"/>
              <w:right w:val="nil"/>
            </w:tcBorders>
            <w:shd w:val="clear" w:color="auto" w:fill="auto"/>
            <w:noWrap/>
            <w:vAlign w:val="center"/>
            <w:hideMark/>
          </w:tcPr>
          <w:p w14:paraId="1316F530" w14:textId="304EC9A7" w:rsidR="00AE42AC" w:rsidRPr="00080174" w:rsidDel="00173F06" w:rsidRDefault="009A730D" w:rsidP="00A20ECC">
            <w:pPr>
              <w:ind w:firstLine="220"/>
              <w:rPr>
                <w:del w:id="2300" w:author="正典 松浦" w:date="2023-12-18T17:29:00Z"/>
                <w:rFonts w:ascii="ＭＳ 明朝" w:hAnsi="ＭＳ 明朝"/>
                <w:szCs w:val="22"/>
              </w:rPr>
            </w:pPr>
            <w:del w:id="2301" w:author="正典 松浦" w:date="2023-12-18T17:29:00Z">
              <w:r w:rsidRPr="00080174" w:rsidDel="00173F06">
                <w:rPr>
                  <w:rFonts w:ascii="ＭＳ 明朝" w:hAnsi="ＭＳ 明朝"/>
                  <w:szCs w:val="22"/>
                </w:rPr>
                <w:delText>コンゴ民主共和国</w:delText>
              </w:r>
            </w:del>
          </w:p>
        </w:tc>
        <w:tc>
          <w:tcPr>
            <w:tcW w:w="2681" w:type="dxa"/>
            <w:tcBorders>
              <w:top w:val="nil"/>
              <w:left w:val="nil"/>
              <w:bottom w:val="nil"/>
              <w:right w:val="nil"/>
            </w:tcBorders>
            <w:shd w:val="clear" w:color="auto" w:fill="auto"/>
            <w:noWrap/>
            <w:vAlign w:val="center"/>
            <w:hideMark/>
          </w:tcPr>
          <w:p w14:paraId="72C8EC6E" w14:textId="2580681E" w:rsidR="00AE42AC" w:rsidRPr="00080174" w:rsidDel="00173F06" w:rsidRDefault="00AE42AC" w:rsidP="00A20ECC">
            <w:pPr>
              <w:ind w:firstLine="220"/>
              <w:jc w:val="right"/>
              <w:rPr>
                <w:del w:id="2302" w:author="正典 松浦" w:date="2023-12-18T17:29:00Z"/>
                <w:rFonts w:ascii="ＭＳ 明朝" w:hAnsi="ＭＳ 明朝"/>
                <w:szCs w:val="22"/>
              </w:rPr>
            </w:pPr>
            <w:del w:id="2303" w:author="正典 松浦" w:date="2023-12-18T17:29:00Z">
              <w:r w:rsidRPr="00080174" w:rsidDel="00173F06">
                <w:rPr>
                  <w:rFonts w:ascii="ＭＳ 明朝" w:hAnsi="ＭＳ 明朝"/>
                  <w:szCs w:val="22"/>
                </w:rPr>
                <w:delText>46</w:delText>
              </w:r>
            </w:del>
          </w:p>
        </w:tc>
      </w:tr>
      <w:tr w:rsidR="00AE42AC" w:rsidRPr="00627849" w:rsidDel="00173F06" w14:paraId="7C08C3BA" w14:textId="69A1C224" w:rsidTr="003D393A">
        <w:trPr>
          <w:trHeight w:val="20"/>
          <w:jc w:val="center"/>
          <w:del w:id="2304" w:author="正典 松浦" w:date="2023-12-18T17:29:00Z"/>
        </w:trPr>
        <w:tc>
          <w:tcPr>
            <w:tcW w:w="1985" w:type="dxa"/>
            <w:tcBorders>
              <w:top w:val="nil"/>
              <w:left w:val="nil"/>
              <w:right w:val="nil"/>
            </w:tcBorders>
            <w:shd w:val="clear" w:color="auto" w:fill="auto"/>
            <w:noWrap/>
            <w:vAlign w:val="center"/>
            <w:hideMark/>
          </w:tcPr>
          <w:p w14:paraId="5CD2D029" w14:textId="2FBE85AE" w:rsidR="00AE42AC" w:rsidRPr="00080174" w:rsidDel="00173F06" w:rsidRDefault="009A730D" w:rsidP="00A20ECC">
            <w:pPr>
              <w:ind w:firstLine="220"/>
              <w:rPr>
                <w:del w:id="2305" w:author="正典 松浦" w:date="2023-12-18T17:29:00Z"/>
                <w:rFonts w:ascii="ＭＳ 明朝" w:hAnsi="ＭＳ 明朝"/>
                <w:szCs w:val="22"/>
              </w:rPr>
            </w:pPr>
            <w:del w:id="2306" w:author="正典 松浦" w:date="2023-12-18T17:29:00Z">
              <w:r w:rsidRPr="00080174" w:rsidDel="00173F06">
                <w:rPr>
                  <w:rFonts w:ascii="ＭＳ 明朝" w:hAnsi="ＭＳ 明朝"/>
                  <w:szCs w:val="22"/>
                </w:rPr>
                <w:delText>タンザニア</w:delText>
              </w:r>
            </w:del>
          </w:p>
        </w:tc>
        <w:tc>
          <w:tcPr>
            <w:tcW w:w="2681" w:type="dxa"/>
            <w:tcBorders>
              <w:top w:val="nil"/>
              <w:left w:val="nil"/>
              <w:right w:val="nil"/>
            </w:tcBorders>
            <w:shd w:val="clear" w:color="auto" w:fill="auto"/>
            <w:noWrap/>
            <w:vAlign w:val="center"/>
            <w:hideMark/>
          </w:tcPr>
          <w:p w14:paraId="1E88AAAF" w14:textId="1F8FC5BE" w:rsidR="00AE42AC" w:rsidRPr="00080174" w:rsidDel="00173F06" w:rsidRDefault="00AE42AC" w:rsidP="00A20ECC">
            <w:pPr>
              <w:ind w:firstLine="220"/>
              <w:jc w:val="right"/>
              <w:rPr>
                <w:del w:id="2307" w:author="正典 松浦" w:date="2023-12-18T17:29:00Z"/>
                <w:rFonts w:ascii="ＭＳ 明朝" w:hAnsi="ＭＳ 明朝"/>
                <w:szCs w:val="22"/>
              </w:rPr>
            </w:pPr>
            <w:del w:id="2308" w:author="正典 松浦" w:date="2023-12-18T17:29:00Z">
              <w:r w:rsidRPr="00080174" w:rsidDel="00173F06">
                <w:rPr>
                  <w:rFonts w:ascii="ＭＳ 明朝" w:hAnsi="ＭＳ 明朝"/>
                  <w:szCs w:val="22"/>
                </w:rPr>
                <w:delText>40</w:delText>
              </w:r>
            </w:del>
          </w:p>
        </w:tc>
      </w:tr>
      <w:tr w:rsidR="00AE42AC" w:rsidRPr="00627849" w:rsidDel="00173F06" w14:paraId="7D1E06A1" w14:textId="334D0299" w:rsidTr="008F4199">
        <w:trPr>
          <w:trHeight w:val="287"/>
          <w:jc w:val="center"/>
          <w:del w:id="2309" w:author="正典 松浦" w:date="2023-12-18T17:29:00Z"/>
        </w:trPr>
        <w:tc>
          <w:tcPr>
            <w:tcW w:w="1985" w:type="dxa"/>
            <w:tcBorders>
              <w:top w:val="nil"/>
              <w:left w:val="nil"/>
              <w:bottom w:val="single" w:sz="4" w:space="0" w:color="auto"/>
              <w:right w:val="nil"/>
            </w:tcBorders>
            <w:shd w:val="clear" w:color="auto" w:fill="auto"/>
            <w:noWrap/>
            <w:vAlign w:val="center"/>
            <w:hideMark/>
          </w:tcPr>
          <w:p w14:paraId="7749B3B3" w14:textId="46477B98" w:rsidR="00AE42AC" w:rsidRPr="00080174" w:rsidDel="00173F06" w:rsidRDefault="00963424" w:rsidP="00A20ECC">
            <w:pPr>
              <w:ind w:firstLine="220"/>
              <w:rPr>
                <w:del w:id="2310" w:author="正典 松浦" w:date="2023-12-18T17:29:00Z"/>
                <w:rFonts w:ascii="ＭＳ 明朝" w:hAnsi="ＭＳ 明朝"/>
                <w:szCs w:val="22"/>
              </w:rPr>
            </w:pPr>
            <w:del w:id="2311" w:author="正典 松浦" w:date="2023-12-18T17:29:00Z">
              <w:r w:rsidRPr="00080174" w:rsidDel="00173F06">
                <w:rPr>
                  <w:rFonts w:ascii="ＭＳ 明朝" w:hAnsi="ＭＳ 明朝"/>
                  <w:szCs w:val="22"/>
                </w:rPr>
                <w:delText>スーダン</w:delText>
              </w:r>
            </w:del>
          </w:p>
        </w:tc>
        <w:tc>
          <w:tcPr>
            <w:tcW w:w="2681" w:type="dxa"/>
            <w:tcBorders>
              <w:top w:val="nil"/>
              <w:left w:val="nil"/>
              <w:bottom w:val="single" w:sz="4" w:space="0" w:color="auto"/>
              <w:right w:val="nil"/>
            </w:tcBorders>
            <w:shd w:val="clear" w:color="auto" w:fill="auto"/>
            <w:noWrap/>
            <w:vAlign w:val="center"/>
            <w:hideMark/>
          </w:tcPr>
          <w:p w14:paraId="617FC10D" w14:textId="7B958CF1" w:rsidR="00AE42AC" w:rsidRPr="00080174" w:rsidDel="00173F06" w:rsidRDefault="00426739" w:rsidP="00A20ECC">
            <w:pPr>
              <w:ind w:firstLine="220"/>
              <w:jc w:val="right"/>
              <w:rPr>
                <w:del w:id="2312" w:author="正典 松浦" w:date="2023-12-18T17:29:00Z"/>
                <w:rFonts w:ascii="ＭＳ 明朝" w:hAnsi="ＭＳ 明朝"/>
                <w:szCs w:val="22"/>
              </w:rPr>
            </w:pPr>
            <w:del w:id="2313" w:author="正典 松浦" w:date="2023-12-18T17:29:00Z">
              <w:r w:rsidRPr="00080174" w:rsidDel="00173F06">
                <w:rPr>
                  <w:rFonts w:ascii="ＭＳ 明朝" w:hAnsi="ＭＳ 明朝"/>
                  <w:szCs w:val="22"/>
                </w:rPr>
                <w:delText>28</w:delText>
              </w:r>
            </w:del>
          </w:p>
        </w:tc>
      </w:tr>
    </w:tbl>
    <w:p w14:paraId="220CCB05" w14:textId="2C69639A" w:rsidR="002B3E85" w:rsidRPr="00080174" w:rsidDel="00173F06" w:rsidRDefault="002B3E85" w:rsidP="002B3E85">
      <w:pPr>
        <w:ind w:firstLine="220"/>
        <w:rPr>
          <w:del w:id="2314" w:author="正典 松浦" w:date="2023-12-18T17:29:00Z"/>
          <w:rFonts w:ascii="ＭＳ 明朝" w:hAnsi="ＭＳ 明朝"/>
          <w:szCs w:val="22"/>
        </w:rPr>
      </w:pPr>
    </w:p>
    <w:p w14:paraId="72706071" w14:textId="4BDEDFC3" w:rsidR="0008284A" w:rsidRPr="00080174" w:rsidDel="00173F06" w:rsidRDefault="0008284A" w:rsidP="0008284A">
      <w:pPr>
        <w:pStyle w:val="ad"/>
        <w:keepNext/>
        <w:ind w:firstLine="220"/>
        <w:rPr>
          <w:del w:id="2315" w:author="正典 松浦" w:date="2023-12-18T17:29:00Z"/>
          <w:rFonts w:ascii="ＭＳ 明朝" w:hAnsi="ＭＳ 明朝"/>
          <w:szCs w:val="22"/>
        </w:rPr>
      </w:pPr>
      <w:del w:id="2316" w:author="正典 松浦" w:date="2023-12-18T17:29:00Z">
        <w:r w:rsidRPr="00080174" w:rsidDel="00173F06">
          <w:rPr>
            <w:rFonts w:ascii="ＭＳ 明朝" w:hAnsi="ＭＳ 明朝"/>
            <w:szCs w:val="22"/>
          </w:rPr>
          <w:delText xml:space="preserve">表 </w:delText>
        </w:r>
        <w:r w:rsidRPr="00080174" w:rsidDel="00173F06">
          <w:rPr>
            <w:rFonts w:ascii="ＭＳ 明朝" w:hAnsi="ＭＳ 明朝"/>
            <w:szCs w:val="22"/>
          </w:rPr>
          <w:fldChar w:fldCharType="begin"/>
        </w:r>
        <w:r w:rsidRPr="00080174" w:rsidDel="00173F06">
          <w:rPr>
            <w:rFonts w:ascii="ＭＳ 明朝" w:hAnsi="ＭＳ 明朝"/>
            <w:szCs w:val="22"/>
          </w:rPr>
          <w:delInstrText xml:space="preserve"> SEQ 表 \* ARABIC </w:delInstrText>
        </w:r>
        <w:r w:rsidRPr="00080174" w:rsidDel="00173F06">
          <w:rPr>
            <w:rFonts w:ascii="ＭＳ 明朝" w:hAnsi="ＭＳ 明朝"/>
            <w:szCs w:val="22"/>
          </w:rPr>
          <w:fldChar w:fldCharType="separate"/>
        </w:r>
      </w:del>
      <w:del w:id="2317" w:author="正典 松浦" w:date="2023-12-15T16:47:00Z">
        <w:r w:rsidR="00D15B63" w:rsidRPr="00080174" w:rsidDel="001D0BC5">
          <w:rPr>
            <w:rFonts w:ascii="ＭＳ 明朝" w:hAnsi="ＭＳ 明朝"/>
            <w:noProof/>
            <w:szCs w:val="22"/>
          </w:rPr>
          <w:delText>16</w:delText>
        </w:r>
      </w:del>
      <w:del w:id="2318" w:author="正典 松浦" w:date="2023-12-18T17:29:00Z">
        <w:r w:rsidRPr="00080174" w:rsidDel="00173F06">
          <w:rPr>
            <w:rFonts w:ascii="ＭＳ 明朝" w:hAnsi="ＭＳ 明朝"/>
            <w:szCs w:val="22"/>
          </w:rPr>
          <w:fldChar w:fldCharType="end"/>
        </w:r>
        <w:r w:rsidRPr="00080174" w:rsidDel="00173F06">
          <w:rPr>
            <w:rFonts w:ascii="ＭＳ 明朝" w:hAnsi="ＭＳ 明朝" w:hint="eastAsia"/>
            <w:szCs w:val="22"/>
          </w:rPr>
          <w:delText>ガイアナとの取引件数</w:delText>
        </w:r>
      </w:del>
    </w:p>
    <w:tbl>
      <w:tblPr>
        <w:tblW w:w="3595" w:type="dxa"/>
        <w:jc w:val="center"/>
        <w:tblCellMar>
          <w:left w:w="99" w:type="dxa"/>
          <w:right w:w="99" w:type="dxa"/>
        </w:tblCellMar>
        <w:tblLook w:val="04A0" w:firstRow="1" w:lastRow="0" w:firstColumn="1" w:lastColumn="0" w:noHBand="0" w:noVBand="1"/>
      </w:tblPr>
      <w:tblGrid>
        <w:gridCol w:w="2147"/>
        <w:gridCol w:w="1448"/>
      </w:tblGrid>
      <w:tr w:rsidR="009B7A98" w:rsidRPr="00627849" w:rsidDel="00173F06" w14:paraId="3794CB25" w14:textId="3A1BA686" w:rsidTr="003851DF">
        <w:trPr>
          <w:trHeight w:val="340"/>
          <w:jc w:val="center"/>
          <w:del w:id="2319" w:author="正典 松浦" w:date="2023-12-18T17:29:00Z"/>
        </w:trPr>
        <w:tc>
          <w:tcPr>
            <w:tcW w:w="2147" w:type="dxa"/>
            <w:tcBorders>
              <w:top w:val="single" w:sz="4" w:space="0" w:color="auto"/>
              <w:left w:val="nil"/>
              <w:bottom w:val="single" w:sz="4" w:space="0" w:color="auto"/>
              <w:right w:val="nil"/>
            </w:tcBorders>
            <w:shd w:val="clear" w:color="auto" w:fill="auto"/>
            <w:noWrap/>
            <w:vAlign w:val="center"/>
          </w:tcPr>
          <w:p w14:paraId="7E2C2931" w14:textId="36651E41" w:rsidR="009B7A98" w:rsidRPr="00080174" w:rsidDel="00173F06" w:rsidRDefault="009B7A98" w:rsidP="002469AE">
            <w:pPr>
              <w:ind w:firstLine="220"/>
              <w:rPr>
                <w:del w:id="2320" w:author="正典 松浦" w:date="2023-12-18T17:29:00Z"/>
                <w:rFonts w:ascii="ＭＳ 明朝" w:hAnsi="ＭＳ 明朝"/>
                <w:szCs w:val="22"/>
              </w:rPr>
            </w:pPr>
            <w:del w:id="2321" w:author="正典 松浦" w:date="2023-12-18T17:29:00Z">
              <w:r w:rsidRPr="00080174" w:rsidDel="00173F06">
                <w:rPr>
                  <w:rFonts w:ascii="ＭＳ 明朝" w:hAnsi="ＭＳ 明朝" w:hint="eastAsia"/>
                  <w:szCs w:val="22"/>
                </w:rPr>
                <w:delText>和名</w:delText>
              </w:r>
            </w:del>
          </w:p>
        </w:tc>
        <w:tc>
          <w:tcPr>
            <w:tcW w:w="1448" w:type="dxa"/>
            <w:tcBorders>
              <w:top w:val="single" w:sz="4" w:space="0" w:color="auto"/>
              <w:left w:val="nil"/>
              <w:bottom w:val="single" w:sz="4" w:space="0" w:color="auto"/>
              <w:right w:val="nil"/>
            </w:tcBorders>
            <w:shd w:val="clear" w:color="auto" w:fill="auto"/>
            <w:noWrap/>
            <w:vAlign w:val="center"/>
          </w:tcPr>
          <w:p w14:paraId="7F35373B" w14:textId="094513F7" w:rsidR="009B7A98" w:rsidRPr="00080174" w:rsidDel="00173F06" w:rsidRDefault="009B7A98" w:rsidP="002469AE">
            <w:pPr>
              <w:ind w:firstLine="220"/>
              <w:jc w:val="right"/>
              <w:rPr>
                <w:del w:id="2322" w:author="正典 松浦" w:date="2023-12-18T17:29:00Z"/>
                <w:rFonts w:ascii="ＭＳ 明朝" w:hAnsi="ＭＳ 明朝"/>
                <w:szCs w:val="22"/>
              </w:rPr>
            </w:pPr>
            <w:del w:id="2323" w:author="正典 松浦" w:date="2023-12-18T17:29:00Z">
              <w:r w:rsidRPr="00080174" w:rsidDel="00173F06">
                <w:rPr>
                  <w:rFonts w:ascii="ＭＳ 明朝" w:hAnsi="ＭＳ 明朝" w:hint="eastAsia"/>
                  <w:szCs w:val="22"/>
                </w:rPr>
                <w:delText>取引件数</w:delText>
              </w:r>
            </w:del>
          </w:p>
        </w:tc>
      </w:tr>
      <w:tr w:rsidR="00407697" w:rsidRPr="00627849" w:rsidDel="00173F06" w14:paraId="1574C667" w14:textId="52795AAF" w:rsidTr="00407697">
        <w:trPr>
          <w:trHeight w:val="340"/>
          <w:jc w:val="center"/>
          <w:del w:id="2324" w:author="正典 松浦" w:date="2023-12-18T17:29:00Z"/>
        </w:trPr>
        <w:tc>
          <w:tcPr>
            <w:tcW w:w="2147" w:type="dxa"/>
            <w:tcBorders>
              <w:top w:val="single" w:sz="4" w:space="0" w:color="auto"/>
              <w:left w:val="nil"/>
              <w:bottom w:val="nil"/>
              <w:right w:val="nil"/>
            </w:tcBorders>
            <w:shd w:val="clear" w:color="auto" w:fill="auto"/>
            <w:noWrap/>
            <w:vAlign w:val="center"/>
          </w:tcPr>
          <w:p w14:paraId="624215E4" w14:textId="3C63CF5A" w:rsidR="00407697" w:rsidRPr="00080174" w:rsidDel="00173F06" w:rsidRDefault="00407697" w:rsidP="002469AE">
            <w:pPr>
              <w:ind w:firstLine="220"/>
              <w:rPr>
                <w:del w:id="2325" w:author="正典 松浦" w:date="2023-12-18T17:29:00Z"/>
                <w:rFonts w:ascii="ＭＳ 明朝" w:hAnsi="ＭＳ 明朝"/>
                <w:szCs w:val="22"/>
              </w:rPr>
            </w:pPr>
            <w:del w:id="2326" w:author="正典 松浦" w:date="2023-12-18T17:29:00Z">
              <w:r w:rsidRPr="00080174" w:rsidDel="00173F06">
                <w:rPr>
                  <w:rFonts w:ascii="ＭＳ 明朝" w:hAnsi="ＭＳ 明朝" w:hint="eastAsia"/>
                  <w:szCs w:val="22"/>
                </w:rPr>
                <w:delText>インコ科</w:delText>
              </w:r>
            </w:del>
          </w:p>
        </w:tc>
        <w:tc>
          <w:tcPr>
            <w:tcW w:w="1448" w:type="dxa"/>
            <w:tcBorders>
              <w:top w:val="single" w:sz="4" w:space="0" w:color="auto"/>
              <w:left w:val="nil"/>
              <w:bottom w:val="nil"/>
              <w:right w:val="nil"/>
            </w:tcBorders>
            <w:shd w:val="clear" w:color="auto" w:fill="auto"/>
            <w:noWrap/>
            <w:vAlign w:val="center"/>
            <w:hideMark/>
          </w:tcPr>
          <w:p w14:paraId="1C4EC8A9" w14:textId="66652CED" w:rsidR="00407697" w:rsidRPr="00080174" w:rsidDel="00173F06" w:rsidRDefault="00407697" w:rsidP="002469AE">
            <w:pPr>
              <w:ind w:firstLine="220"/>
              <w:jc w:val="right"/>
              <w:rPr>
                <w:del w:id="2327" w:author="正典 松浦" w:date="2023-12-18T17:29:00Z"/>
                <w:rFonts w:ascii="ＭＳ 明朝" w:hAnsi="ＭＳ 明朝"/>
                <w:szCs w:val="22"/>
              </w:rPr>
            </w:pPr>
            <w:del w:id="2328" w:author="正典 松浦" w:date="2023-12-18T17:29:00Z">
              <w:r w:rsidRPr="00080174" w:rsidDel="00173F06">
                <w:rPr>
                  <w:rFonts w:ascii="ＭＳ 明朝" w:hAnsi="ＭＳ 明朝" w:hint="eastAsia"/>
                  <w:szCs w:val="22"/>
                </w:rPr>
                <w:delText>373</w:delText>
              </w:r>
            </w:del>
          </w:p>
        </w:tc>
      </w:tr>
      <w:tr w:rsidR="00407697" w:rsidRPr="00627849" w:rsidDel="00173F06" w14:paraId="0B7A3DA1" w14:textId="3ADF1542" w:rsidTr="00407697">
        <w:trPr>
          <w:trHeight w:val="340"/>
          <w:jc w:val="center"/>
          <w:del w:id="2329" w:author="正典 松浦" w:date="2023-12-18T17:29:00Z"/>
        </w:trPr>
        <w:tc>
          <w:tcPr>
            <w:tcW w:w="2147" w:type="dxa"/>
            <w:tcBorders>
              <w:top w:val="nil"/>
              <w:left w:val="nil"/>
              <w:bottom w:val="nil"/>
              <w:right w:val="nil"/>
            </w:tcBorders>
            <w:shd w:val="clear" w:color="auto" w:fill="auto"/>
            <w:noWrap/>
            <w:vAlign w:val="center"/>
          </w:tcPr>
          <w:p w14:paraId="3BEC0A13" w14:textId="47527D38" w:rsidR="00407697" w:rsidRPr="00080174" w:rsidDel="00173F06" w:rsidRDefault="00407697" w:rsidP="002469AE">
            <w:pPr>
              <w:ind w:firstLine="220"/>
              <w:rPr>
                <w:del w:id="2330" w:author="正典 松浦" w:date="2023-12-18T17:29:00Z"/>
                <w:rFonts w:ascii="ＭＳ 明朝" w:hAnsi="ＭＳ 明朝"/>
                <w:szCs w:val="22"/>
              </w:rPr>
            </w:pPr>
            <w:del w:id="2331" w:author="正典 松浦" w:date="2023-12-18T17:29:00Z">
              <w:r w:rsidRPr="00080174" w:rsidDel="00173F06">
                <w:rPr>
                  <w:rFonts w:ascii="ＭＳ 明朝" w:hAnsi="ＭＳ 明朝" w:hint="eastAsia"/>
                  <w:szCs w:val="22"/>
                </w:rPr>
                <w:delText>オオハシ科</w:delText>
              </w:r>
            </w:del>
          </w:p>
        </w:tc>
        <w:tc>
          <w:tcPr>
            <w:tcW w:w="1448" w:type="dxa"/>
            <w:tcBorders>
              <w:top w:val="nil"/>
              <w:left w:val="nil"/>
              <w:bottom w:val="nil"/>
              <w:right w:val="nil"/>
            </w:tcBorders>
            <w:shd w:val="clear" w:color="auto" w:fill="auto"/>
            <w:noWrap/>
            <w:vAlign w:val="center"/>
            <w:hideMark/>
          </w:tcPr>
          <w:p w14:paraId="694B5EA1" w14:textId="40DEB553" w:rsidR="00407697" w:rsidRPr="00080174" w:rsidDel="00173F06" w:rsidRDefault="00407697" w:rsidP="002469AE">
            <w:pPr>
              <w:ind w:firstLine="220"/>
              <w:jc w:val="right"/>
              <w:rPr>
                <w:del w:id="2332" w:author="正典 松浦" w:date="2023-12-18T17:29:00Z"/>
                <w:rFonts w:ascii="ＭＳ 明朝" w:hAnsi="ＭＳ 明朝"/>
                <w:szCs w:val="22"/>
              </w:rPr>
            </w:pPr>
            <w:del w:id="2333" w:author="正典 松浦" w:date="2023-12-18T17:29:00Z">
              <w:r w:rsidRPr="00080174" w:rsidDel="00173F06">
                <w:rPr>
                  <w:rFonts w:ascii="ＭＳ 明朝" w:hAnsi="ＭＳ 明朝" w:hint="eastAsia"/>
                  <w:szCs w:val="22"/>
                </w:rPr>
                <w:delText>59</w:delText>
              </w:r>
            </w:del>
          </w:p>
        </w:tc>
      </w:tr>
      <w:tr w:rsidR="00407697" w:rsidRPr="00627849" w:rsidDel="00173F06" w14:paraId="179BFC86" w14:textId="5F497855" w:rsidTr="0002485F">
        <w:trPr>
          <w:trHeight w:val="340"/>
          <w:jc w:val="center"/>
          <w:del w:id="2334" w:author="正典 松浦" w:date="2023-12-18T17:29:00Z"/>
        </w:trPr>
        <w:tc>
          <w:tcPr>
            <w:tcW w:w="2147" w:type="dxa"/>
            <w:tcBorders>
              <w:top w:val="nil"/>
              <w:left w:val="nil"/>
              <w:bottom w:val="nil"/>
              <w:right w:val="nil"/>
            </w:tcBorders>
            <w:shd w:val="clear" w:color="auto" w:fill="auto"/>
            <w:noWrap/>
            <w:vAlign w:val="center"/>
          </w:tcPr>
          <w:p w14:paraId="6B9AF59E" w14:textId="67425F53" w:rsidR="00407697" w:rsidRPr="00080174" w:rsidDel="00173F06" w:rsidRDefault="0002485F" w:rsidP="002469AE">
            <w:pPr>
              <w:ind w:firstLine="220"/>
              <w:rPr>
                <w:del w:id="2335" w:author="正典 松浦" w:date="2023-12-18T17:29:00Z"/>
                <w:rFonts w:ascii="ＭＳ 明朝" w:hAnsi="ＭＳ 明朝"/>
                <w:szCs w:val="22"/>
              </w:rPr>
            </w:pPr>
            <w:del w:id="2336" w:author="正典 松浦" w:date="2023-12-18T17:29:00Z">
              <w:r w:rsidRPr="00080174" w:rsidDel="00173F06">
                <w:rPr>
                  <w:rFonts w:ascii="ＭＳ 明朝" w:hAnsi="ＭＳ 明朝" w:hint="eastAsia"/>
                  <w:szCs w:val="22"/>
                </w:rPr>
                <w:delText>オマキザル科</w:delText>
              </w:r>
            </w:del>
          </w:p>
        </w:tc>
        <w:tc>
          <w:tcPr>
            <w:tcW w:w="1448" w:type="dxa"/>
            <w:tcBorders>
              <w:top w:val="nil"/>
              <w:left w:val="nil"/>
              <w:bottom w:val="nil"/>
              <w:right w:val="nil"/>
            </w:tcBorders>
            <w:shd w:val="clear" w:color="auto" w:fill="auto"/>
            <w:noWrap/>
            <w:vAlign w:val="center"/>
            <w:hideMark/>
          </w:tcPr>
          <w:p w14:paraId="32CDAE14" w14:textId="28ABBB9F" w:rsidR="00407697" w:rsidRPr="00080174" w:rsidDel="00173F06" w:rsidRDefault="00407697" w:rsidP="002469AE">
            <w:pPr>
              <w:ind w:firstLine="220"/>
              <w:jc w:val="right"/>
              <w:rPr>
                <w:del w:id="2337" w:author="正典 松浦" w:date="2023-12-18T17:29:00Z"/>
                <w:rFonts w:ascii="ＭＳ 明朝" w:hAnsi="ＭＳ 明朝"/>
                <w:szCs w:val="22"/>
              </w:rPr>
            </w:pPr>
            <w:del w:id="2338" w:author="正典 松浦" w:date="2023-12-18T17:29:00Z">
              <w:r w:rsidRPr="00080174" w:rsidDel="00173F06">
                <w:rPr>
                  <w:rFonts w:ascii="ＭＳ 明朝" w:hAnsi="ＭＳ 明朝" w:hint="eastAsia"/>
                  <w:szCs w:val="22"/>
                </w:rPr>
                <w:delText>31</w:delText>
              </w:r>
            </w:del>
          </w:p>
        </w:tc>
      </w:tr>
      <w:tr w:rsidR="00407697" w:rsidRPr="00627849" w:rsidDel="00173F06" w14:paraId="3D59ECD8" w14:textId="4CD888DB" w:rsidTr="00B872C8">
        <w:trPr>
          <w:trHeight w:val="340"/>
          <w:jc w:val="center"/>
          <w:del w:id="2339" w:author="正典 松浦" w:date="2023-12-18T17:29:00Z"/>
        </w:trPr>
        <w:tc>
          <w:tcPr>
            <w:tcW w:w="2147" w:type="dxa"/>
            <w:tcBorders>
              <w:top w:val="nil"/>
              <w:left w:val="nil"/>
              <w:right w:val="nil"/>
            </w:tcBorders>
            <w:shd w:val="clear" w:color="auto" w:fill="auto"/>
            <w:noWrap/>
            <w:vAlign w:val="center"/>
          </w:tcPr>
          <w:p w14:paraId="5633708D" w14:textId="5B0400B5" w:rsidR="00407697" w:rsidRPr="00080174" w:rsidDel="00173F06" w:rsidRDefault="00B872C8" w:rsidP="002469AE">
            <w:pPr>
              <w:ind w:firstLine="220"/>
              <w:rPr>
                <w:del w:id="2340" w:author="正典 松浦" w:date="2023-12-18T17:29:00Z"/>
                <w:rFonts w:ascii="ＭＳ 明朝" w:hAnsi="ＭＳ 明朝"/>
                <w:szCs w:val="22"/>
              </w:rPr>
            </w:pPr>
            <w:del w:id="2341" w:author="正典 松浦" w:date="2023-12-18T17:29:00Z">
              <w:r w:rsidRPr="00080174" w:rsidDel="00173F06">
                <w:rPr>
                  <w:rFonts w:ascii="ＭＳ 明朝" w:hAnsi="ＭＳ 明朝" w:hint="eastAsia"/>
                  <w:szCs w:val="22"/>
                </w:rPr>
                <w:delText>リクガメ科</w:delText>
              </w:r>
            </w:del>
          </w:p>
        </w:tc>
        <w:tc>
          <w:tcPr>
            <w:tcW w:w="1448" w:type="dxa"/>
            <w:tcBorders>
              <w:top w:val="nil"/>
              <w:left w:val="nil"/>
              <w:right w:val="nil"/>
            </w:tcBorders>
            <w:shd w:val="clear" w:color="auto" w:fill="auto"/>
            <w:noWrap/>
            <w:vAlign w:val="center"/>
            <w:hideMark/>
          </w:tcPr>
          <w:p w14:paraId="0E71C331" w14:textId="5197EFD4" w:rsidR="00407697" w:rsidRPr="00080174" w:rsidDel="00173F06" w:rsidRDefault="00407697" w:rsidP="002469AE">
            <w:pPr>
              <w:ind w:firstLine="220"/>
              <w:jc w:val="right"/>
              <w:rPr>
                <w:del w:id="2342" w:author="正典 松浦" w:date="2023-12-18T17:29:00Z"/>
                <w:rFonts w:ascii="ＭＳ 明朝" w:hAnsi="ＭＳ 明朝"/>
                <w:szCs w:val="22"/>
              </w:rPr>
            </w:pPr>
            <w:del w:id="2343" w:author="正典 松浦" w:date="2023-12-18T17:29:00Z">
              <w:r w:rsidRPr="00080174" w:rsidDel="00173F06">
                <w:rPr>
                  <w:rFonts w:ascii="ＭＳ 明朝" w:hAnsi="ＭＳ 明朝" w:hint="eastAsia"/>
                  <w:szCs w:val="22"/>
                </w:rPr>
                <w:delText>8</w:delText>
              </w:r>
            </w:del>
          </w:p>
        </w:tc>
      </w:tr>
      <w:tr w:rsidR="00407697" w:rsidRPr="00627849" w:rsidDel="00173F06" w14:paraId="67434B93" w14:textId="45D94CF9" w:rsidTr="007C5528">
        <w:trPr>
          <w:trHeight w:val="340"/>
          <w:jc w:val="center"/>
          <w:del w:id="2344" w:author="正典 松浦" w:date="2023-12-18T17:29:00Z"/>
        </w:trPr>
        <w:tc>
          <w:tcPr>
            <w:tcW w:w="2147" w:type="dxa"/>
            <w:tcBorders>
              <w:top w:val="nil"/>
              <w:left w:val="nil"/>
              <w:bottom w:val="single" w:sz="4" w:space="0" w:color="auto"/>
              <w:right w:val="nil"/>
            </w:tcBorders>
            <w:shd w:val="clear" w:color="auto" w:fill="auto"/>
            <w:noWrap/>
            <w:vAlign w:val="center"/>
          </w:tcPr>
          <w:p w14:paraId="3DDFDD3B" w14:textId="6FAA9D41" w:rsidR="00407697" w:rsidRPr="00080174" w:rsidDel="00173F06" w:rsidRDefault="007C5528" w:rsidP="002469AE">
            <w:pPr>
              <w:ind w:firstLine="220"/>
              <w:rPr>
                <w:del w:id="2345" w:author="正典 松浦" w:date="2023-12-18T17:29:00Z"/>
                <w:rFonts w:ascii="ＭＳ 明朝" w:hAnsi="ＭＳ 明朝"/>
                <w:szCs w:val="22"/>
              </w:rPr>
            </w:pPr>
            <w:del w:id="2346" w:author="正典 松浦" w:date="2023-12-18T17:29:00Z">
              <w:r w:rsidRPr="00080174" w:rsidDel="00173F06">
                <w:rPr>
                  <w:rFonts w:ascii="ＭＳ 明朝" w:hAnsi="ＭＳ 明朝" w:hint="eastAsia"/>
                  <w:szCs w:val="22"/>
                </w:rPr>
                <w:delText>ボア科</w:delText>
              </w:r>
            </w:del>
          </w:p>
        </w:tc>
        <w:tc>
          <w:tcPr>
            <w:tcW w:w="1448" w:type="dxa"/>
            <w:tcBorders>
              <w:top w:val="nil"/>
              <w:left w:val="nil"/>
              <w:bottom w:val="single" w:sz="4" w:space="0" w:color="auto"/>
              <w:right w:val="nil"/>
            </w:tcBorders>
            <w:shd w:val="clear" w:color="auto" w:fill="auto"/>
            <w:noWrap/>
            <w:vAlign w:val="center"/>
            <w:hideMark/>
          </w:tcPr>
          <w:p w14:paraId="5036F434" w14:textId="169AA5DA" w:rsidR="00407697" w:rsidRPr="00080174" w:rsidDel="00173F06" w:rsidRDefault="00407697" w:rsidP="002469AE">
            <w:pPr>
              <w:ind w:firstLine="220"/>
              <w:jc w:val="right"/>
              <w:rPr>
                <w:del w:id="2347" w:author="正典 松浦" w:date="2023-12-18T17:29:00Z"/>
                <w:rFonts w:ascii="ＭＳ 明朝" w:hAnsi="ＭＳ 明朝"/>
                <w:szCs w:val="22"/>
              </w:rPr>
            </w:pPr>
            <w:del w:id="2348" w:author="正典 松浦" w:date="2023-12-18T17:29:00Z">
              <w:r w:rsidRPr="00080174" w:rsidDel="00173F06">
                <w:rPr>
                  <w:rFonts w:ascii="ＭＳ 明朝" w:hAnsi="ＭＳ 明朝" w:hint="eastAsia"/>
                  <w:szCs w:val="22"/>
                </w:rPr>
                <w:delText>7</w:delText>
              </w:r>
            </w:del>
          </w:p>
        </w:tc>
      </w:tr>
    </w:tbl>
    <w:p w14:paraId="09B19EF7" w14:textId="3C6ACFD0" w:rsidR="009B7A98" w:rsidRPr="00080174" w:rsidDel="00173F06" w:rsidRDefault="009B7A98" w:rsidP="002B3E85">
      <w:pPr>
        <w:ind w:firstLine="220"/>
        <w:rPr>
          <w:del w:id="2349" w:author="正典 松浦" w:date="2023-12-18T17:29:00Z"/>
          <w:rFonts w:ascii="ＭＳ 明朝" w:hAnsi="ＭＳ 明朝"/>
          <w:szCs w:val="22"/>
        </w:rPr>
      </w:pPr>
    </w:p>
    <w:p w14:paraId="41BAF46D" w14:textId="394BC7D5" w:rsidR="001A6043" w:rsidRPr="00080174" w:rsidDel="00173F06" w:rsidRDefault="001A6043" w:rsidP="001A6043">
      <w:pPr>
        <w:pStyle w:val="ad"/>
        <w:keepNext/>
        <w:ind w:firstLine="220"/>
        <w:rPr>
          <w:del w:id="2350" w:author="正典 松浦" w:date="2023-12-18T17:29:00Z"/>
          <w:rFonts w:ascii="ＭＳ 明朝" w:hAnsi="ＭＳ 明朝"/>
          <w:szCs w:val="22"/>
        </w:rPr>
      </w:pPr>
      <w:del w:id="2351" w:author="正典 松浦" w:date="2023-12-18T17:29:00Z">
        <w:r w:rsidRPr="00080174" w:rsidDel="00173F06">
          <w:rPr>
            <w:rFonts w:ascii="ＭＳ 明朝" w:hAnsi="ＭＳ 明朝"/>
            <w:szCs w:val="22"/>
          </w:rPr>
          <w:delText xml:space="preserve">表 </w:delText>
        </w:r>
        <w:r w:rsidRPr="00080174" w:rsidDel="00173F06">
          <w:rPr>
            <w:rFonts w:ascii="ＭＳ 明朝" w:hAnsi="ＭＳ 明朝"/>
            <w:szCs w:val="22"/>
          </w:rPr>
          <w:fldChar w:fldCharType="begin"/>
        </w:r>
        <w:r w:rsidRPr="00080174" w:rsidDel="00173F06">
          <w:rPr>
            <w:rFonts w:ascii="ＭＳ 明朝" w:hAnsi="ＭＳ 明朝"/>
            <w:szCs w:val="22"/>
          </w:rPr>
          <w:delInstrText xml:space="preserve"> SEQ 表 \* ARABIC </w:delInstrText>
        </w:r>
        <w:r w:rsidRPr="00080174" w:rsidDel="00173F06">
          <w:rPr>
            <w:rFonts w:ascii="ＭＳ 明朝" w:hAnsi="ＭＳ 明朝"/>
            <w:szCs w:val="22"/>
          </w:rPr>
          <w:fldChar w:fldCharType="separate"/>
        </w:r>
      </w:del>
      <w:del w:id="2352" w:author="正典 松浦" w:date="2023-12-15T16:47:00Z">
        <w:r w:rsidR="00D15B63" w:rsidRPr="00080174" w:rsidDel="001D0BC5">
          <w:rPr>
            <w:rFonts w:ascii="ＭＳ 明朝" w:hAnsi="ＭＳ 明朝"/>
            <w:noProof/>
            <w:szCs w:val="22"/>
          </w:rPr>
          <w:delText>17</w:delText>
        </w:r>
      </w:del>
      <w:del w:id="2353" w:author="正典 松浦" w:date="2023-12-18T17:29:00Z">
        <w:r w:rsidRPr="00080174" w:rsidDel="00173F06">
          <w:rPr>
            <w:rFonts w:ascii="ＭＳ 明朝" w:hAnsi="ＭＳ 明朝"/>
            <w:szCs w:val="22"/>
          </w:rPr>
          <w:fldChar w:fldCharType="end"/>
        </w:r>
        <w:r w:rsidRPr="00080174" w:rsidDel="00173F06">
          <w:rPr>
            <w:rFonts w:ascii="ＭＳ 明朝" w:hAnsi="ＭＳ 明朝" w:hint="eastAsia"/>
            <w:szCs w:val="22"/>
          </w:rPr>
          <w:delText>スリナムとの取引件数</w:delText>
        </w:r>
      </w:del>
    </w:p>
    <w:tbl>
      <w:tblPr>
        <w:tblW w:w="3595" w:type="dxa"/>
        <w:jc w:val="center"/>
        <w:tblCellMar>
          <w:left w:w="99" w:type="dxa"/>
          <w:right w:w="99" w:type="dxa"/>
        </w:tblCellMar>
        <w:tblLook w:val="04A0" w:firstRow="1" w:lastRow="0" w:firstColumn="1" w:lastColumn="0" w:noHBand="0" w:noVBand="1"/>
      </w:tblPr>
      <w:tblGrid>
        <w:gridCol w:w="2147"/>
        <w:gridCol w:w="1448"/>
      </w:tblGrid>
      <w:tr w:rsidR="00E569BC" w:rsidRPr="00627849" w:rsidDel="00173F06" w14:paraId="72A8E86B" w14:textId="748991CD" w:rsidTr="003851DF">
        <w:trPr>
          <w:trHeight w:val="340"/>
          <w:jc w:val="center"/>
          <w:del w:id="2354" w:author="正典 松浦" w:date="2023-12-18T17:29:00Z"/>
        </w:trPr>
        <w:tc>
          <w:tcPr>
            <w:tcW w:w="2147" w:type="dxa"/>
            <w:tcBorders>
              <w:top w:val="single" w:sz="4" w:space="0" w:color="auto"/>
              <w:left w:val="nil"/>
              <w:bottom w:val="single" w:sz="4" w:space="0" w:color="auto"/>
              <w:right w:val="nil"/>
            </w:tcBorders>
            <w:shd w:val="clear" w:color="auto" w:fill="auto"/>
            <w:noWrap/>
            <w:vAlign w:val="center"/>
          </w:tcPr>
          <w:p w14:paraId="7B0AF731" w14:textId="05579929" w:rsidR="00E569BC" w:rsidRPr="00080174" w:rsidDel="00173F06" w:rsidRDefault="00E569BC" w:rsidP="002469AE">
            <w:pPr>
              <w:ind w:firstLine="220"/>
              <w:rPr>
                <w:del w:id="2355" w:author="正典 松浦" w:date="2023-12-18T17:29:00Z"/>
                <w:rFonts w:ascii="ＭＳ 明朝" w:hAnsi="ＭＳ 明朝"/>
                <w:szCs w:val="22"/>
              </w:rPr>
            </w:pPr>
            <w:del w:id="2356" w:author="正典 松浦" w:date="2023-12-18T17:29:00Z">
              <w:r w:rsidRPr="00080174" w:rsidDel="00173F06">
                <w:rPr>
                  <w:rFonts w:ascii="ＭＳ 明朝" w:hAnsi="ＭＳ 明朝" w:hint="eastAsia"/>
                  <w:szCs w:val="22"/>
                </w:rPr>
                <w:delText>和名</w:delText>
              </w:r>
            </w:del>
          </w:p>
        </w:tc>
        <w:tc>
          <w:tcPr>
            <w:tcW w:w="1448" w:type="dxa"/>
            <w:tcBorders>
              <w:top w:val="single" w:sz="4" w:space="0" w:color="auto"/>
              <w:left w:val="nil"/>
              <w:bottom w:val="single" w:sz="4" w:space="0" w:color="auto"/>
              <w:right w:val="nil"/>
            </w:tcBorders>
            <w:shd w:val="clear" w:color="auto" w:fill="auto"/>
            <w:noWrap/>
            <w:vAlign w:val="center"/>
          </w:tcPr>
          <w:p w14:paraId="6EBA0D9B" w14:textId="4118EEAF" w:rsidR="00E569BC" w:rsidRPr="00080174" w:rsidDel="00173F06" w:rsidRDefault="00E569BC" w:rsidP="002469AE">
            <w:pPr>
              <w:ind w:firstLine="220"/>
              <w:jc w:val="right"/>
              <w:rPr>
                <w:del w:id="2357" w:author="正典 松浦" w:date="2023-12-18T17:29:00Z"/>
                <w:rFonts w:ascii="ＭＳ 明朝" w:hAnsi="ＭＳ 明朝"/>
                <w:szCs w:val="22"/>
              </w:rPr>
            </w:pPr>
            <w:del w:id="2358" w:author="正典 松浦" w:date="2023-12-18T17:29:00Z">
              <w:r w:rsidRPr="00080174" w:rsidDel="00173F06">
                <w:rPr>
                  <w:rFonts w:ascii="ＭＳ 明朝" w:hAnsi="ＭＳ 明朝" w:hint="eastAsia"/>
                  <w:szCs w:val="22"/>
                </w:rPr>
                <w:delText>取引件数</w:delText>
              </w:r>
            </w:del>
          </w:p>
        </w:tc>
      </w:tr>
      <w:tr w:rsidR="002B10D8" w:rsidRPr="00627849" w:rsidDel="00173F06" w14:paraId="70DC40E8" w14:textId="44FBEA10" w:rsidTr="003A4802">
        <w:trPr>
          <w:trHeight w:val="340"/>
          <w:jc w:val="center"/>
          <w:del w:id="2359" w:author="正典 松浦" w:date="2023-12-18T17:29:00Z"/>
        </w:trPr>
        <w:tc>
          <w:tcPr>
            <w:tcW w:w="2147" w:type="dxa"/>
            <w:tcBorders>
              <w:top w:val="single" w:sz="4" w:space="0" w:color="auto"/>
              <w:left w:val="nil"/>
              <w:bottom w:val="nil"/>
              <w:right w:val="nil"/>
            </w:tcBorders>
            <w:shd w:val="clear" w:color="auto" w:fill="auto"/>
            <w:noWrap/>
            <w:vAlign w:val="center"/>
          </w:tcPr>
          <w:p w14:paraId="54E94D7A" w14:textId="37290701" w:rsidR="002B10D8" w:rsidRPr="00080174" w:rsidDel="00173F06" w:rsidRDefault="003A4802" w:rsidP="002469AE">
            <w:pPr>
              <w:ind w:firstLine="220"/>
              <w:rPr>
                <w:del w:id="2360" w:author="正典 松浦" w:date="2023-12-18T17:29:00Z"/>
                <w:rFonts w:ascii="ＭＳ 明朝" w:hAnsi="ＭＳ 明朝"/>
                <w:szCs w:val="22"/>
              </w:rPr>
            </w:pPr>
            <w:del w:id="2361" w:author="正典 松浦" w:date="2023-12-18T17:29:00Z">
              <w:r w:rsidRPr="00080174" w:rsidDel="00173F06">
                <w:rPr>
                  <w:rFonts w:ascii="ＭＳ 明朝" w:hAnsi="ＭＳ 明朝" w:hint="eastAsia"/>
                  <w:szCs w:val="22"/>
                </w:rPr>
                <w:delText>インコ科</w:delText>
              </w:r>
            </w:del>
          </w:p>
        </w:tc>
        <w:tc>
          <w:tcPr>
            <w:tcW w:w="1448" w:type="dxa"/>
            <w:tcBorders>
              <w:top w:val="single" w:sz="4" w:space="0" w:color="auto"/>
              <w:left w:val="nil"/>
              <w:bottom w:val="nil"/>
              <w:right w:val="nil"/>
            </w:tcBorders>
            <w:shd w:val="clear" w:color="auto" w:fill="auto"/>
            <w:noWrap/>
            <w:vAlign w:val="center"/>
            <w:hideMark/>
          </w:tcPr>
          <w:p w14:paraId="154E1DDC" w14:textId="30123159" w:rsidR="002B10D8" w:rsidRPr="00080174" w:rsidDel="00173F06" w:rsidRDefault="002B10D8" w:rsidP="002469AE">
            <w:pPr>
              <w:ind w:firstLine="220"/>
              <w:jc w:val="right"/>
              <w:rPr>
                <w:del w:id="2362" w:author="正典 松浦" w:date="2023-12-18T17:29:00Z"/>
                <w:rFonts w:ascii="ＭＳ 明朝" w:hAnsi="ＭＳ 明朝"/>
                <w:szCs w:val="22"/>
              </w:rPr>
            </w:pPr>
            <w:del w:id="2363" w:author="正典 松浦" w:date="2023-12-18T17:29:00Z">
              <w:r w:rsidRPr="00080174" w:rsidDel="00173F06">
                <w:rPr>
                  <w:rFonts w:ascii="ＭＳ 明朝" w:hAnsi="ＭＳ 明朝" w:hint="eastAsia"/>
                  <w:szCs w:val="22"/>
                </w:rPr>
                <w:delText>362</w:delText>
              </w:r>
            </w:del>
          </w:p>
        </w:tc>
      </w:tr>
      <w:tr w:rsidR="002B10D8" w:rsidRPr="00627849" w:rsidDel="00173F06" w14:paraId="32472353" w14:textId="6A9FE18A" w:rsidTr="007C53EC">
        <w:trPr>
          <w:trHeight w:val="340"/>
          <w:jc w:val="center"/>
          <w:del w:id="2364" w:author="正典 松浦" w:date="2023-12-18T17:29:00Z"/>
        </w:trPr>
        <w:tc>
          <w:tcPr>
            <w:tcW w:w="2147" w:type="dxa"/>
            <w:tcBorders>
              <w:top w:val="nil"/>
              <w:left w:val="nil"/>
              <w:bottom w:val="nil"/>
              <w:right w:val="nil"/>
            </w:tcBorders>
            <w:shd w:val="clear" w:color="auto" w:fill="auto"/>
            <w:noWrap/>
            <w:vAlign w:val="center"/>
          </w:tcPr>
          <w:p w14:paraId="4CB30921" w14:textId="7148564D" w:rsidR="002B10D8" w:rsidRPr="00080174" w:rsidDel="00173F06" w:rsidRDefault="007C53EC" w:rsidP="002469AE">
            <w:pPr>
              <w:ind w:firstLine="220"/>
              <w:rPr>
                <w:del w:id="2365" w:author="正典 松浦" w:date="2023-12-18T17:29:00Z"/>
                <w:rFonts w:ascii="ＭＳ 明朝" w:hAnsi="ＭＳ 明朝"/>
                <w:szCs w:val="22"/>
              </w:rPr>
            </w:pPr>
            <w:del w:id="2366" w:author="正典 松浦" w:date="2023-12-18T17:29:00Z">
              <w:r w:rsidRPr="00080174" w:rsidDel="00173F06">
                <w:rPr>
                  <w:rFonts w:ascii="ＭＳ 明朝" w:hAnsi="ＭＳ 明朝" w:hint="eastAsia"/>
                  <w:szCs w:val="22"/>
                </w:rPr>
                <w:delText>オオハシ科</w:delText>
              </w:r>
            </w:del>
          </w:p>
        </w:tc>
        <w:tc>
          <w:tcPr>
            <w:tcW w:w="1448" w:type="dxa"/>
            <w:tcBorders>
              <w:top w:val="nil"/>
              <w:left w:val="nil"/>
              <w:bottom w:val="nil"/>
              <w:right w:val="nil"/>
            </w:tcBorders>
            <w:shd w:val="clear" w:color="auto" w:fill="auto"/>
            <w:noWrap/>
            <w:vAlign w:val="center"/>
            <w:hideMark/>
          </w:tcPr>
          <w:p w14:paraId="0B7212C7" w14:textId="16342C9B" w:rsidR="002B10D8" w:rsidRPr="00080174" w:rsidDel="00173F06" w:rsidRDefault="002B10D8" w:rsidP="002469AE">
            <w:pPr>
              <w:ind w:firstLine="220"/>
              <w:jc w:val="right"/>
              <w:rPr>
                <w:del w:id="2367" w:author="正典 松浦" w:date="2023-12-18T17:29:00Z"/>
                <w:rFonts w:ascii="ＭＳ 明朝" w:hAnsi="ＭＳ 明朝"/>
                <w:szCs w:val="22"/>
              </w:rPr>
            </w:pPr>
            <w:del w:id="2368" w:author="正典 松浦" w:date="2023-12-18T17:29:00Z">
              <w:r w:rsidRPr="00080174" w:rsidDel="00173F06">
                <w:rPr>
                  <w:rFonts w:ascii="ＭＳ 明朝" w:hAnsi="ＭＳ 明朝" w:hint="eastAsia"/>
                  <w:szCs w:val="22"/>
                </w:rPr>
                <w:delText>7</w:delText>
              </w:r>
            </w:del>
          </w:p>
        </w:tc>
      </w:tr>
      <w:tr w:rsidR="002B10D8" w:rsidRPr="00627849" w:rsidDel="00173F06" w14:paraId="6E0F3784" w14:textId="56C44061" w:rsidTr="0043700B">
        <w:trPr>
          <w:trHeight w:val="340"/>
          <w:jc w:val="center"/>
          <w:del w:id="2369" w:author="正典 松浦" w:date="2023-12-18T17:29:00Z"/>
        </w:trPr>
        <w:tc>
          <w:tcPr>
            <w:tcW w:w="2147" w:type="dxa"/>
            <w:tcBorders>
              <w:top w:val="nil"/>
              <w:left w:val="nil"/>
              <w:bottom w:val="nil"/>
              <w:right w:val="nil"/>
            </w:tcBorders>
            <w:shd w:val="clear" w:color="auto" w:fill="auto"/>
            <w:noWrap/>
            <w:vAlign w:val="center"/>
          </w:tcPr>
          <w:p w14:paraId="6E23087B" w14:textId="14B200B8" w:rsidR="002B10D8" w:rsidRPr="00080174" w:rsidDel="00173F06" w:rsidRDefault="0043700B" w:rsidP="002469AE">
            <w:pPr>
              <w:ind w:firstLine="220"/>
              <w:rPr>
                <w:del w:id="2370" w:author="正典 松浦" w:date="2023-12-18T17:29:00Z"/>
                <w:rFonts w:ascii="ＭＳ 明朝" w:hAnsi="ＭＳ 明朝"/>
                <w:szCs w:val="22"/>
              </w:rPr>
            </w:pPr>
            <w:del w:id="2371" w:author="正典 松浦" w:date="2023-12-18T17:29:00Z">
              <w:r w:rsidRPr="00080174" w:rsidDel="00173F06">
                <w:rPr>
                  <w:rFonts w:ascii="ＭＳ 明朝" w:hAnsi="ＭＳ 明朝" w:hint="eastAsia"/>
                  <w:szCs w:val="22"/>
                </w:rPr>
                <w:delText>ボア科</w:delText>
              </w:r>
            </w:del>
          </w:p>
        </w:tc>
        <w:tc>
          <w:tcPr>
            <w:tcW w:w="1448" w:type="dxa"/>
            <w:tcBorders>
              <w:top w:val="nil"/>
              <w:left w:val="nil"/>
              <w:bottom w:val="nil"/>
              <w:right w:val="nil"/>
            </w:tcBorders>
            <w:shd w:val="clear" w:color="auto" w:fill="auto"/>
            <w:noWrap/>
            <w:vAlign w:val="center"/>
            <w:hideMark/>
          </w:tcPr>
          <w:p w14:paraId="51095503" w14:textId="20758035" w:rsidR="002B10D8" w:rsidRPr="00080174" w:rsidDel="00173F06" w:rsidRDefault="002B10D8" w:rsidP="002469AE">
            <w:pPr>
              <w:ind w:firstLine="220"/>
              <w:jc w:val="right"/>
              <w:rPr>
                <w:del w:id="2372" w:author="正典 松浦" w:date="2023-12-18T17:29:00Z"/>
                <w:rFonts w:ascii="ＭＳ 明朝" w:hAnsi="ＭＳ 明朝"/>
                <w:szCs w:val="22"/>
              </w:rPr>
            </w:pPr>
            <w:del w:id="2373" w:author="正典 松浦" w:date="2023-12-18T17:29:00Z">
              <w:r w:rsidRPr="00080174" w:rsidDel="00173F06">
                <w:rPr>
                  <w:rFonts w:ascii="ＭＳ 明朝" w:hAnsi="ＭＳ 明朝" w:hint="eastAsia"/>
                  <w:szCs w:val="22"/>
                </w:rPr>
                <w:delText>4</w:delText>
              </w:r>
            </w:del>
          </w:p>
        </w:tc>
      </w:tr>
      <w:tr w:rsidR="002B10D8" w:rsidRPr="00627849" w:rsidDel="00173F06" w14:paraId="01B2EAF3" w14:textId="096BBA9B" w:rsidTr="00277E45">
        <w:trPr>
          <w:trHeight w:val="340"/>
          <w:jc w:val="center"/>
          <w:del w:id="2374" w:author="正典 松浦" w:date="2023-12-18T17:29:00Z"/>
        </w:trPr>
        <w:tc>
          <w:tcPr>
            <w:tcW w:w="2147" w:type="dxa"/>
            <w:tcBorders>
              <w:top w:val="nil"/>
              <w:left w:val="nil"/>
              <w:right w:val="nil"/>
            </w:tcBorders>
            <w:shd w:val="clear" w:color="auto" w:fill="auto"/>
            <w:noWrap/>
            <w:vAlign w:val="center"/>
            <w:hideMark/>
          </w:tcPr>
          <w:p w14:paraId="58D1C494" w14:textId="46F7145A" w:rsidR="002B10D8" w:rsidRPr="00080174" w:rsidDel="00173F06" w:rsidRDefault="008A59B2" w:rsidP="002469AE">
            <w:pPr>
              <w:ind w:firstLine="220"/>
              <w:rPr>
                <w:del w:id="2375" w:author="正典 松浦" w:date="2023-12-18T17:29:00Z"/>
                <w:rFonts w:ascii="ＭＳ 明朝" w:hAnsi="ＭＳ 明朝"/>
                <w:szCs w:val="22"/>
              </w:rPr>
            </w:pPr>
            <w:del w:id="2376" w:author="正典 松浦" w:date="2023-12-18T17:29:00Z">
              <w:r w:rsidRPr="00080174" w:rsidDel="00173F06">
                <w:rPr>
                  <w:rFonts w:ascii="ＭＳ 明朝" w:hAnsi="ＭＳ 明朝" w:hint="eastAsia"/>
                  <w:szCs w:val="22"/>
                </w:rPr>
                <w:delText>オマキザル科</w:delText>
              </w:r>
            </w:del>
          </w:p>
        </w:tc>
        <w:tc>
          <w:tcPr>
            <w:tcW w:w="1448" w:type="dxa"/>
            <w:tcBorders>
              <w:top w:val="nil"/>
              <w:left w:val="nil"/>
              <w:right w:val="nil"/>
            </w:tcBorders>
            <w:shd w:val="clear" w:color="auto" w:fill="auto"/>
            <w:noWrap/>
            <w:vAlign w:val="center"/>
            <w:hideMark/>
          </w:tcPr>
          <w:p w14:paraId="026F44E6" w14:textId="6BF3F786" w:rsidR="002B10D8" w:rsidRPr="00080174" w:rsidDel="00173F06" w:rsidRDefault="002B10D8" w:rsidP="002469AE">
            <w:pPr>
              <w:ind w:firstLine="220"/>
              <w:jc w:val="right"/>
              <w:rPr>
                <w:del w:id="2377" w:author="正典 松浦" w:date="2023-12-18T17:29:00Z"/>
                <w:rFonts w:ascii="ＭＳ 明朝" w:hAnsi="ＭＳ 明朝"/>
                <w:szCs w:val="22"/>
              </w:rPr>
            </w:pPr>
            <w:del w:id="2378" w:author="正典 松浦" w:date="2023-12-18T17:29:00Z">
              <w:r w:rsidRPr="00080174" w:rsidDel="00173F06">
                <w:rPr>
                  <w:rFonts w:ascii="ＭＳ 明朝" w:hAnsi="ＭＳ 明朝" w:hint="eastAsia"/>
                  <w:szCs w:val="22"/>
                </w:rPr>
                <w:delText>4</w:delText>
              </w:r>
            </w:del>
          </w:p>
        </w:tc>
      </w:tr>
      <w:tr w:rsidR="002B10D8" w:rsidRPr="00627849" w:rsidDel="00173F06" w14:paraId="6059F149" w14:textId="25A00AB6" w:rsidTr="00277E45">
        <w:trPr>
          <w:trHeight w:val="340"/>
          <w:jc w:val="center"/>
          <w:del w:id="2379" w:author="正典 松浦" w:date="2023-12-18T17:29:00Z"/>
        </w:trPr>
        <w:tc>
          <w:tcPr>
            <w:tcW w:w="2147" w:type="dxa"/>
            <w:tcBorders>
              <w:top w:val="nil"/>
              <w:left w:val="nil"/>
              <w:bottom w:val="single" w:sz="4" w:space="0" w:color="auto"/>
              <w:right w:val="nil"/>
            </w:tcBorders>
            <w:shd w:val="clear" w:color="auto" w:fill="auto"/>
            <w:noWrap/>
            <w:vAlign w:val="center"/>
            <w:hideMark/>
          </w:tcPr>
          <w:p w14:paraId="47EC1304" w14:textId="0178063F" w:rsidR="002B10D8" w:rsidRPr="00080174" w:rsidDel="00173F06" w:rsidRDefault="008A59B2" w:rsidP="002469AE">
            <w:pPr>
              <w:ind w:firstLine="220"/>
              <w:rPr>
                <w:del w:id="2380" w:author="正典 松浦" w:date="2023-12-18T17:29:00Z"/>
                <w:rFonts w:ascii="ＭＳ 明朝" w:hAnsi="ＭＳ 明朝"/>
                <w:szCs w:val="22"/>
              </w:rPr>
            </w:pPr>
            <w:del w:id="2381" w:author="正典 松浦" w:date="2023-12-18T17:29:00Z">
              <w:r w:rsidRPr="00080174" w:rsidDel="00173F06">
                <w:rPr>
                  <w:rFonts w:ascii="ＭＳ 明朝" w:hAnsi="ＭＳ 明朝" w:hint="eastAsia"/>
                  <w:szCs w:val="22"/>
                </w:rPr>
                <w:delText>リクガメ科</w:delText>
              </w:r>
            </w:del>
          </w:p>
        </w:tc>
        <w:tc>
          <w:tcPr>
            <w:tcW w:w="1448" w:type="dxa"/>
            <w:tcBorders>
              <w:top w:val="nil"/>
              <w:left w:val="nil"/>
              <w:bottom w:val="single" w:sz="4" w:space="0" w:color="auto"/>
              <w:right w:val="nil"/>
            </w:tcBorders>
            <w:shd w:val="clear" w:color="auto" w:fill="auto"/>
            <w:noWrap/>
            <w:vAlign w:val="center"/>
            <w:hideMark/>
          </w:tcPr>
          <w:p w14:paraId="46A26DC5" w14:textId="781A579D" w:rsidR="002B10D8" w:rsidRPr="00080174" w:rsidDel="00173F06" w:rsidRDefault="002B10D8" w:rsidP="002469AE">
            <w:pPr>
              <w:ind w:firstLine="220"/>
              <w:jc w:val="right"/>
              <w:rPr>
                <w:del w:id="2382" w:author="正典 松浦" w:date="2023-12-18T17:29:00Z"/>
                <w:rFonts w:ascii="ＭＳ 明朝" w:hAnsi="ＭＳ 明朝"/>
                <w:szCs w:val="22"/>
              </w:rPr>
            </w:pPr>
            <w:del w:id="2383" w:author="正典 松浦" w:date="2023-12-18T17:29:00Z">
              <w:r w:rsidRPr="00080174" w:rsidDel="00173F06">
                <w:rPr>
                  <w:rFonts w:ascii="ＭＳ 明朝" w:hAnsi="ＭＳ 明朝" w:hint="eastAsia"/>
                  <w:szCs w:val="22"/>
                </w:rPr>
                <w:delText>1</w:delText>
              </w:r>
            </w:del>
          </w:p>
        </w:tc>
      </w:tr>
    </w:tbl>
    <w:p w14:paraId="7D6A88B1" w14:textId="07C7B885" w:rsidR="00E569BC" w:rsidRPr="00080174" w:rsidDel="00173F06" w:rsidRDefault="00E569BC" w:rsidP="002B3E85">
      <w:pPr>
        <w:ind w:firstLine="220"/>
        <w:rPr>
          <w:del w:id="2384" w:author="正典 松浦" w:date="2023-12-18T17:29:00Z"/>
          <w:rFonts w:ascii="ＭＳ 明朝" w:hAnsi="ＭＳ 明朝"/>
          <w:szCs w:val="22"/>
        </w:rPr>
      </w:pPr>
    </w:p>
    <w:p w14:paraId="58D41BDF" w14:textId="6FB1DB82" w:rsidR="003229F0" w:rsidRPr="00080174" w:rsidDel="00173F06" w:rsidRDefault="003229F0" w:rsidP="003229F0">
      <w:pPr>
        <w:pStyle w:val="ad"/>
        <w:keepNext/>
        <w:ind w:firstLine="220"/>
        <w:rPr>
          <w:del w:id="2385" w:author="正典 松浦" w:date="2023-12-18T17:29:00Z"/>
          <w:rFonts w:ascii="ＭＳ 明朝" w:hAnsi="ＭＳ 明朝"/>
          <w:szCs w:val="22"/>
        </w:rPr>
      </w:pPr>
      <w:del w:id="2386" w:author="正典 松浦" w:date="2023-12-18T17:29:00Z">
        <w:r w:rsidRPr="00080174" w:rsidDel="00173F06">
          <w:rPr>
            <w:rFonts w:ascii="ＭＳ 明朝" w:hAnsi="ＭＳ 明朝"/>
            <w:szCs w:val="22"/>
          </w:rPr>
          <w:delText xml:space="preserve">表 </w:delText>
        </w:r>
        <w:r w:rsidRPr="00080174" w:rsidDel="00173F06">
          <w:rPr>
            <w:rFonts w:ascii="ＭＳ 明朝" w:hAnsi="ＭＳ 明朝"/>
            <w:szCs w:val="22"/>
          </w:rPr>
          <w:fldChar w:fldCharType="begin"/>
        </w:r>
        <w:r w:rsidRPr="00080174" w:rsidDel="00173F06">
          <w:rPr>
            <w:rFonts w:ascii="ＭＳ 明朝" w:hAnsi="ＭＳ 明朝"/>
            <w:szCs w:val="22"/>
          </w:rPr>
          <w:delInstrText xml:space="preserve"> SEQ 表 \* ARABIC </w:delInstrText>
        </w:r>
        <w:r w:rsidRPr="00080174" w:rsidDel="00173F06">
          <w:rPr>
            <w:rFonts w:ascii="ＭＳ 明朝" w:hAnsi="ＭＳ 明朝"/>
            <w:szCs w:val="22"/>
          </w:rPr>
          <w:fldChar w:fldCharType="separate"/>
        </w:r>
      </w:del>
      <w:del w:id="2387" w:author="正典 松浦" w:date="2023-12-15T16:47:00Z">
        <w:r w:rsidR="00D15B63" w:rsidRPr="00080174" w:rsidDel="001D0BC5">
          <w:rPr>
            <w:rFonts w:ascii="ＭＳ 明朝" w:hAnsi="ＭＳ 明朝"/>
            <w:noProof/>
            <w:szCs w:val="22"/>
          </w:rPr>
          <w:delText>18</w:delText>
        </w:r>
      </w:del>
      <w:del w:id="2388" w:author="正典 松浦" w:date="2023-12-18T17:29:00Z">
        <w:r w:rsidRPr="00080174" w:rsidDel="00173F06">
          <w:rPr>
            <w:rFonts w:ascii="ＭＳ 明朝" w:hAnsi="ＭＳ 明朝"/>
            <w:szCs w:val="22"/>
          </w:rPr>
          <w:fldChar w:fldCharType="end"/>
        </w:r>
        <w:r w:rsidR="009B34CF" w:rsidRPr="00080174" w:rsidDel="00173F06">
          <w:rPr>
            <w:rFonts w:ascii="ＭＳ 明朝" w:hAnsi="ＭＳ 明朝" w:hint="eastAsia"/>
            <w:szCs w:val="22"/>
          </w:rPr>
          <w:delText>マダガスカル</w:delText>
        </w:r>
        <w:r w:rsidRPr="00080174" w:rsidDel="00173F06">
          <w:rPr>
            <w:rFonts w:ascii="ＭＳ 明朝" w:hAnsi="ＭＳ 明朝" w:hint="eastAsia"/>
            <w:szCs w:val="22"/>
          </w:rPr>
          <w:delText>との取引件数</w:delText>
        </w:r>
      </w:del>
    </w:p>
    <w:tbl>
      <w:tblPr>
        <w:tblW w:w="3595" w:type="dxa"/>
        <w:jc w:val="center"/>
        <w:tblCellMar>
          <w:left w:w="99" w:type="dxa"/>
          <w:right w:w="99" w:type="dxa"/>
        </w:tblCellMar>
        <w:tblLook w:val="04A0" w:firstRow="1" w:lastRow="0" w:firstColumn="1" w:lastColumn="0" w:noHBand="0" w:noVBand="1"/>
      </w:tblPr>
      <w:tblGrid>
        <w:gridCol w:w="2147"/>
        <w:gridCol w:w="1448"/>
      </w:tblGrid>
      <w:tr w:rsidR="00E569BC" w:rsidRPr="00627849" w:rsidDel="00173F06" w14:paraId="605D4CF4" w14:textId="458E485C" w:rsidTr="003851DF">
        <w:trPr>
          <w:trHeight w:val="340"/>
          <w:jc w:val="center"/>
          <w:del w:id="2389" w:author="正典 松浦" w:date="2023-12-18T17:29:00Z"/>
        </w:trPr>
        <w:tc>
          <w:tcPr>
            <w:tcW w:w="2147" w:type="dxa"/>
            <w:tcBorders>
              <w:top w:val="single" w:sz="4" w:space="0" w:color="auto"/>
              <w:left w:val="nil"/>
              <w:bottom w:val="single" w:sz="4" w:space="0" w:color="auto"/>
              <w:right w:val="nil"/>
            </w:tcBorders>
            <w:shd w:val="clear" w:color="auto" w:fill="auto"/>
            <w:noWrap/>
            <w:vAlign w:val="center"/>
          </w:tcPr>
          <w:p w14:paraId="66669284" w14:textId="2BB9EF94" w:rsidR="00E569BC" w:rsidRPr="00080174" w:rsidDel="00173F06" w:rsidRDefault="00E569BC" w:rsidP="002469AE">
            <w:pPr>
              <w:ind w:firstLine="220"/>
              <w:rPr>
                <w:del w:id="2390" w:author="正典 松浦" w:date="2023-12-18T17:29:00Z"/>
                <w:rFonts w:ascii="ＭＳ 明朝" w:hAnsi="ＭＳ 明朝"/>
                <w:szCs w:val="22"/>
              </w:rPr>
            </w:pPr>
            <w:del w:id="2391" w:author="正典 松浦" w:date="2023-12-18T17:29:00Z">
              <w:r w:rsidRPr="00080174" w:rsidDel="00173F06">
                <w:rPr>
                  <w:rFonts w:ascii="ＭＳ 明朝" w:hAnsi="ＭＳ 明朝" w:hint="eastAsia"/>
                  <w:szCs w:val="22"/>
                </w:rPr>
                <w:delText>和名</w:delText>
              </w:r>
            </w:del>
          </w:p>
        </w:tc>
        <w:tc>
          <w:tcPr>
            <w:tcW w:w="1448" w:type="dxa"/>
            <w:tcBorders>
              <w:top w:val="single" w:sz="4" w:space="0" w:color="auto"/>
              <w:left w:val="nil"/>
              <w:bottom w:val="single" w:sz="4" w:space="0" w:color="auto"/>
              <w:right w:val="nil"/>
            </w:tcBorders>
            <w:shd w:val="clear" w:color="auto" w:fill="auto"/>
            <w:noWrap/>
            <w:vAlign w:val="center"/>
          </w:tcPr>
          <w:p w14:paraId="080FC74B" w14:textId="1296FDAB" w:rsidR="00E569BC" w:rsidRPr="00080174" w:rsidDel="00173F06" w:rsidRDefault="00E569BC" w:rsidP="002469AE">
            <w:pPr>
              <w:ind w:firstLine="220"/>
              <w:jc w:val="right"/>
              <w:rPr>
                <w:del w:id="2392" w:author="正典 松浦" w:date="2023-12-18T17:29:00Z"/>
                <w:rFonts w:ascii="ＭＳ 明朝" w:hAnsi="ＭＳ 明朝"/>
                <w:szCs w:val="22"/>
              </w:rPr>
            </w:pPr>
            <w:del w:id="2393" w:author="正典 松浦" w:date="2023-12-18T17:29:00Z">
              <w:r w:rsidRPr="00080174" w:rsidDel="00173F06">
                <w:rPr>
                  <w:rFonts w:ascii="ＭＳ 明朝" w:hAnsi="ＭＳ 明朝" w:hint="eastAsia"/>
                  <w:szCs w:val="22"/>
                </w:rPr>
                <w:delText>取引件数</w:delText>
              </w:r>
            </w:del>
          </w:p>
        </w:tc>
      </w:tr>
      <w:tr w:rsidR="00720954" w:rsidRPr="00627849" w:rsidDel="00173F06" w14:paraId="6AB2FCEC" w14:textId="02CC46E5" w:rsidTr="006E6730">
        <w:trPr>
          <w:trHeight w:val="340"/>
          <w:jc w:val="center"/>
          <w:del w:id="2394" w:author="正典 松浦" w:date="2023-12-18T17:29:00Z"/>
        </w:trPr>
        <w:tc>
          <w:tcPr>
            <w:tcW w:w="2147" w:type="dxa"/>
            <w:tcBorders>
              <w:top w:val="single" w:sz="4" w:space="0" w:color="auto"/>
              <w:left w:val="nil"/>
              <w:bottom w:val="nil"/>
              <w:right w:val="nil"/>
            </w:tcBorders>
            <w:shd w:val="clear" w:color="auto" w:fill="auto"/>
            <w:noWrap/>
            <w:vAlign w:val="center"/>
          </w:tcPr>
          <w:p w14:paraId="765E1C22" w14:textId="499506D6" w:rsidR="00720954" w:rsidRPr="00080174" w:rsidDel="00173F06" w:rsidRDefault="006E6730" w:rsidP="002469AE">
            <w:pPr>
              <w:ind w:firstLine="220"/>
              <w:rPr>
                <w:del w:id="2395" w:author="正典 松浦" w:date="2023-12-18T17:29:00Z"/>
                <w:rFonts w:ascii="ＭＳ 明朝" w:hAnsi="ＭＳ 明朝"/>
                <w:szCs w:val="22"/>
              </w:rPr>
            </w:pPr>
            <w:del w:id="2396" w:author="正典 松浦" w:date="2023-12-18T17:29:00Z">
              <w:r w:rsidRPr="00080174" w:rsidDel="00173F06">
                <w:rPr>
                  <w:rFonts w:ascii="ＭＳ 明朝" w:hAnsi="ＭＳ 明朝" w:hint="eastAsia"/>
                  <w:szCs w:val="22"/>
                </w:rPr>
                <w:delText>カメレオン科</w:delText>
              </w:r>
            </w:del>
          </w:p>
        </w:tc>
        <w:tc>
          <w:tcPr>
            <w:tcW w:w="1448" w:type="dxa"/>
            <w:tcBorders>
              <w:top w:val="single" w:sz="4" w:space="0" w:color="auto"/>
              <w:left w:val="nil"/>
              <w:bottom w:val="nil"/>
              <w:right w:val="nil"/>
            </w:tcBorders>
            <w:shd w:val="clear" w:color="auto" w:fill="auto"/>
            <w:noWrap/>
            <w:vAlign w:val="center"/>
            <w:hideMark/>
          </w:tcPr>
          <w:p w14:paraId="136A28FC" w14:textId="6C1F2B47" w:rsidR="00720954" w:rsidRPr="00080174" w:rsidDel="00173F06" w:rsidRDefault="00720954" w:rsidP="002469AE">
            <w:pPr>
              <w:ind w:firstLine="220"/>
              <w:jc w:val="right"/>
              <w:rPr>
                <w:del w:id="2397" w:author="正典 松浦" w:date="2023-12-18T17:29:00Z"/>
                <w:rFonts w:ascii="ＭＳ 明朝" w:hAnsi="ＭＳ 明朝"/>
                <w:szCs w:val="22"/>
              </w:rPr>
            </w:pPr>
            <w:del w:id="2398" w:author="正典 松浦" w:date="2023-12-18T17:29:00Z">
              <w:r w:rsidRPr="00080174" w:rsidDel="00173F06">
                <w:rPr>
                  <w:rFonts w:ascii="ＭＳ 明朝" w:hAnsi="ＭＳ 明朝" w:hint="eastAsia"/>
                  <w:szCs w:val="22"/>
                </w:rPr>
                <w:delText>60</w:delText>
              </w:r>
            </w:del>
          </w:p>
        </w:tc>
      </w:tr>
      <w:tr w:rsidR="00720954" w:rsidRPr="00627849" w:rsidDel="00173F06" w14:paraId="6082211D" w14:textId="261913E9" w:rsidTr="006E6730">
        <w:trPr>
          <w:trHeight w:val="340"/>
          <w:jc w:val="center"/>
          <w:del w:id="2399" w:author="正典 松浦" w:date="2023-12-18T17:29:00Z"/>
        </w:trPr>
        <w:tc>
          <w:tcPr>
            <w:tcW w:w="2147" w:type="dxa"/>
            <w:tcBorders>
              <w:top w:val="nil"/>
              <w:left w:val="nil"/>
              <w:bottom w:val="nil"/>
              <w:right w:val="nil"/>
            </w:tcBorders>
            <w:shd w:val="clear" w:color="auto" w:fill="auto"/>
            <w:noWrap/>
            <w:vAlign w:val="center"/>
          </w:tcPr>
          <w:p w14:paraId="6F9DDE78" w14:textId="333CCC47" w:rsidR="00720954" w:rsidRPr="00080174" w:rsidDel="00173F06" w:rsidRDefault="006E6730" w:rsidP="002469AE">
            <w:pPr>
              <w:ind w:firstLine="220"/>
              <w:rPr>
                <w:del w:id="2400" w:author="正典 松浦" w:date="2023-12-18T17:29:00Z"/>
                <w:rFonts w:ascii="ＭＳ 明朝" w:hAnsi="ＭＳ 明朝"/>
                <w:szCs w:val="22"/>
              </w:rPr>
            </w:pPr>
            <w:del w:id="2401" w:author="正典 松浦" w:date="2023-12-18T17:29:00Z">
              <w:r w:rsidRPr="00080174" w:rsidDel="00173F06">
                <w:rPr>
                  <w:rFonts w:ascii="ＭＳ 明朝" w:hAnsi="ＭＳ 明朝" w:hint="eastAsia"/>
                  <w:szCs w:val="22"/>
                </w:rPr>
                <w:delText>ヤモリ科</w:delText>
              </w:r>
            </w:del>
          </w:p>
        </w:tc>
        <w:tc>
          <w:tcPr>
            <w:tcW w:w="1448" w:type="dxa"/>
            <w:tcBorders>
              <w:top w:val="nil"/>
              <w:left w:val="nil"/>
              <w:bottom w:val="nil"/>
              <w:right w:val="nil"/>
            </w:tcBorders>
            <w:shd w:val="clear" w:color="auto" w:fill="auto"/>
            <w:noWrap/>
            <w:vAlign w:val="center"/>
            <w:hideMark/>
          </w:tcPr>
          <w:p w14:paraId="166CA1A6" w14:textId="3ED90171" w:rsidR="00720954" w:rsidRPr="00080174" w:rsidDel="00173F06" w:rsidRDefault="00720954" w:rsidP="002469AE">
            <w:pPr>
              <w:ind w:firstLine="220"/>
              <w:jc w:val="right"/>
              <w:rPr>
                <w:del w:id="2402" w:author="正典 松浦" w:date="2023-12-18T17:29:00Z"/>
                <w:rFonts w:ascii="ＭＳ 明朝" w:hAnsi="ＭＳ 明朝"/>
                <w:szCs w:val="22"/>
              </w:rPr>
            </w:pPr>
            <w:del w:id="2403" w:author="正典 松浦" w:date="2023-12-18T17:29:00Z">
              <w:r w:rsidRPr="00080174" w:rsidDel="00173F06">
                <w:rPr>
                  <w:rFonts w:ascii="ＭＳ 明朝" w:hAnsi="ＭＳ 明朝" w:hint="eastAsia"/>
                  <w:szCs w:val="22"/>
                </w:rPr>
                <w:delText>51</w:delText>
              </w:r>
            </w:del>
          </w:p>
        </w:tc>
      </w:tr>
      <w:tr w:rsidR="00720954" w:rsidRPr="00627849" w:rsidDel="00173F06" w14:paraId="59A81BC8" w14:textId="5F90BF89" w:rsidTr="000E110E">
        <w:trPr>
          <w:trHeight w:val="340"/>
          <w:jc w:val="center"/>
          <w:del w:id="2404" w:author="正典 松浦" w:date="2023-12-18T17:29:00Z"/>
        </w:trPr>
        <w:tc>
          <w:tcPr>
            <w:tcW w:w="2147" w:type="dxa"/>
            <w:tcBorders>
              <w:top w:val="nil"/>
              <w:left w:val="nil"/>
              <w:bottom w:val="nil"/>
              <w:right w:val="nil"/>
            </w:tcBorders>
            <w:shd w:val="clear" w:color="auto" w:fill="auto"/>
            <w:noWrap/>
            <w:vAlign w:val="center"/>
            <w:hideMark/>
          </w:tcPr>
          <w:p w14:paraId="7B3D3E22" w14:textId="27A55B22" w:rsidR="00720954" w:rsidRPr="00080174" w:rsidDel="00173F06" w:rsidRDefault="00C0008A" w:rsidP="002469AE">
            <w:pPr>
              <w:ind w:firstLine="220"/>
              <w:rPr>
                <w:del w:id="2405" w:author="正典 松浦" w:date="2023-12-18T17:29:00Z"/>
                <w:rFonts w:ascii="ＭＳ 明朝" w:hAnsi="ＭＳ 明朝"/>
                <w:szCs w:val="22"/>
              </w:rPr>
            </w:pPr>
            <w:del w:id="2406" w:author="正典 松浦" w:date="2023-12-18T17:29:00Z">
              <w:r w:rsidRPr="00080174" w:rsidDel="00173F06">
                <w:rPr>
                  <w:rFonts w:ascii="ＭＳ 明朝" w:hAnsi="ＭＳ 明朝" w:hint="eastAsia"/>
                  <w:szCs w:val="22"/>
                </w:rPr>
                <w:delText>マダガスカルカエル科</w:delText>
              </w:r>
            </w:del>
          </w:p>
        </w:tc>
        <w:tc>
          <w:tcPr>
            <w:tcW w:w="1448" w:type="dxa"/>
            <w:tcBorders>
              <w:top w:val="nil"/>
              <w:left w:val="nil"/>
              <w:bottom w:val="nil"/>
              <w:right w:val="nil"/>
            </w:tcBorders>
            <w:shd w:val="clear" w:color="auto" w:fill="auto"/>
            <w:noWrap/>
            <w:vAlign w:val="center"/>
            <w:hideMark/>
          </w:tcPr>
          <w:p w14:paraId="77858E11" w14:textId="30D11148" w:rsidR="00720954" w:rsidRPr="00080174" w:rsidDel="00173F06" w:rsidRDefault="00720954" w:rsidP="002469AE">
            <w:pPr>
              <w:ind w:firstLine="220"/>
              <w:jc w:val="right"/>
              <w:rPr>
                <w:del w:id="2407" w:author="正典 松浦" w:date="2023-12-18T17:29:00Z"/>
                <w:rFonts w:ascii="ＭＳ 明朝" w:hAnsi="ＭＳ 明朝"/>
                <w:szCs w:val="22"/>
              </w:rPr>
            </w:pPr>
            <w:del w:id="2408" w:author="正典 松浦" w:date="2023-12-18T17:29:00Z">
              <w:r w:rsidRPr="00080174" w:rsidDel="00173F06">
                <w:rPr>
                  <w:rFonts w:ascii="ＭＳ 明朝" w:hAnsi="ＭＳ 明朝" w:hint="eastAsia"/>
                  <w:szCs w:val="22"/>
                </w:rPr>
                <w:delText>35</w:delText>
              </w:r>
            </w:del>
          </w:p>
        </w:tc>
      </w:tr>
      <w:tr w:rsidR="00720954" w:rsidRPr="00627849" w:rsidDel="00173F06" w14:paraId="1F4F878B" w14:textId="1727CFE2" w:rsidTr="00EF6A91">
        <w:trPr>
          <w:trHeight w:val="340"/>
          <w:jc w:val="center"/>
          <w:del w:id="2409" w:author="正典 松浦" w:date="2023-12-18T17:29:00Z"/>
        </w:trPr>
        <w:tc>
          <w:tcPr>
            <w:tcW w:w="2147" w:type="dxa"/>
            <w:tcBorders>
              <w:top w:val="nil"/>
              <w:left w:val="nil"/>
              <w:right w:val="nil"/>
            </w:tcBorders>
            <w:shd w:val="clear" w:color="auto" w:fill="auto"/>
            <w:noWrap/>
            <w:vAlign w:val="center"/>
          </w:tcPr>
          <w:p w14:paraId="213EC05E" w14:textId="53FF8790" w:rsidR="00720954" w:rsidRPr="00080174" w:rsidDel="00173F06" w:rsidRDefault="00EF6A91" w:rsidP="002469AE">
            <w:pPr>
              <w:ind w:firstLine="220"/>
              <w:rPr>
                <w:del w:id="2410" w:author="正典 松浦" w:date="2023-12-18T17:29:00Z"/>
                <w:rFonts w:ascii="ＭＳ 明朝" w:hAnsi="ＭＳ 明朝"/>
                <w:szCs w:val="22"/>
              </w:rPr>
            </w:pPr>
            <w:del w:id="2411" w:author="正典 松浦" w:date="2023-12-18T17:29:00Z">
              <w:r w:rsidRPr="00080174" w:rsidDel="00173F06">
                <w:rPr>
                  <w:rFonts w:ascii="ＭＳ 明朝" w:hAnsi="ＭＳ 明朝" w:hint="eastAsia"/>
                  <w:szCs w:val="22"/>
                </w:rPr>
                <w:delText>ヒメアマガエル科</w:delText>
              </w:r>
            </w:del>
          </w:p>
        </w:tc>
        <w:tc>
          <w:tcPr>
            <w:tcW w:w="1448" w:type="dxa"/>
            <w:tcBorders>
              <w:top w:val="nil"/>
              <w:left w:val="nil"/>
              <w:right w:val="nil"/>
            </w:tcBorders>
            <w:shd w:val="clear" w:color="auto" w:fill="auto"/>
            <w:noWrap/>
            <w:vAlign w:val="center"/>
            <w:hideMark/>
          </w:tcPr>
          <w:p w14:paraId="7F66A186" w14:textId="68A182E7" w:rsidR="00720954" w:rsidRPr="00080174" w:rsidDel="00173F06" w:rsidRDefault="00720954" w:rsidP="002469AE">
            <w:pPr>
              <w:ind w:firstLine="220"/>
              <w:jc w:val="right"/>
              <w:rPr>
                <w:del w:id="2412" w:author="正典 松浦" w:date="2023-12-18T17:29:00Z"/>
                <w:rFonts w:ascii="ＭＳ 明朝" w:hAnsi="ＭＳ 明朝"/>
                <w:szCs w:val="22"/>
              </w:rPr>
            </w:pPr>
            <w:del w:id="2413" w:author="正典 松浦" w:date="2023-12-18T17:29:00Z">
              <w:r w:rsidRPr="00080174" w:rsidDel="00173F06">
                <w:rPr>
                  <w:rFonts w:ascii="ＭＳ 明朝" w:hAnsi="ＭＳ 明朝" w:hint="eastAsia"/>
                  <w:szCs w:val="22"/>
                </w:rPr>
                <w:delText>3</w:delText>
              </w:r>
            </w:del>
          </w:p>
        </w:tc>
      </w:tr>
      <w:tr w:rsidR="00720954" w:rsidRPr="00627849" w:rsidDel="00173F06" w14:paraId="191CD2ED" w14:textId="265D77E3" w:rsidTr="00AE15ED">
        <w:trPr>
          <w:trHeight w:val="340"/>
          <w:jc w:val="center"/>
          <w:del w:id="2414" w:author="正典 松浦" w:date="2023-12-18T17:29:00Z"/>
        </w:trPr>
        <w:tc>
          <w:tcPr>
            <w:tcW w:w="2147" w:type="dxa"/>
            <w:tcBorders>
              <w:top w:val="nil"/>
              <w:left w:val="nil"/>
              <w:bottom w:val="single" w:sz="4" w:space="0" w:color="auto"/>
              <w:right w:val="nil"/>
            </w:tcBorders>
            <w:shd w:val="clear" w:color="auto" w:fill="auto"/>
            <w:noWrap/>
            <w:vAlign w:val="center"/>
          </w:tcPr>
          <w:p w14:paraId="490FAEB2" w14:textId="668BA03D" w:rsidR="00720954" w:rsidRPr="00080174" w:rsidDel="00173F06" w:rsidRDefault="00AE15ED" w:rsidP="002469AE">
            <w:pPr>
              <w:ind w:firstLine="220"/>
              <w:rPr>
                <w:del w:id="2415" w:author="正典 松浦" w:date="2023-12-18T17:29:00Z"/>
                <w:rFonts w:ascii="ＭＳ 明朝" w:hAnsi="ＭＳ 明朝"/>
                <w:szCs w:val="22"/>
              </w:rPr>
            </w:pPr>
            <w:del w:id="2416" w:author="正典 松浦" w:date="2023-12-18T17:29:00Z">
              <w:r w:rsidRPr="00080174" w:rsidDel="00173F06">
                <w:rPr>
                  <w:rFonts w:ascii="ＭＳ 明朝" w:hAnsi="ＭＳ 明朝" w:hint="eastAsia"/>
                  <w:szCs w:val="22"/>
                </w:rPr>
                <w:delText>インコ科</w:delText>
              </w:r>
            </w:del>
          </w:p>
        </w:tc>
        <w:tc>
          <w:tcPr>
            <w:tcW w:w="1448" w:type="dxa"/>
            <w:tcBorders>
              <w:top w:val="nil"/>
              <w:left w:val="nil"/>
              <w:bottom w:val="single" w:sz="4" w:space="0" w:color="auto"/>
              <w:right w:val="nil"/>
            </w:tcBorders>
            <w:shd w:val="clear" w:color="auto" w:fill="auto"/>
            <w:noWrap/>
            <w:vAlign w:val="center"/>
            <w:hideMark/>
          </w:tcPr>
          <w:p w14:paraId="79ADBC46" w14:textId="32168E4A" w:rsidR="00720954" w:rsidRPr="00080174" w:rsidDel="00173F06" w:rsidRDefault="00720954" w:rsidP="002469AE">
            <w:pPr>
              <w:ind w:firstLine="220"/>
              <w:jc w:val="right"/>
              <w:rPr>
                <w:del w:id="2417" w:author="正典 松浦" w:date="2023-12-18T17:29:00Z"/>
                <w:rFonts w:ascii="ＭＳ 明朝" w:hAnsi="ＭＳ 明朝"/>
                <w:szCs w:val="22"/>
              </w:rPr>
            </w:pPr>
            <w:del w:id="2418" w:author="正典 松浦" w:date="2023-12-18T17:29:00Z">
              <w:r w:rsidRPr="00080174" w:rsidDel="00173F06">
                <w:rPr>
                  <w:rFonts w:ascii="ＭＳ 明朝" w:hAnsi="ＭＳ 明朝" w:hint="eastAsia"/>
                  <w:szCs w:val="22"/>
                </w:rPr>
                <w:delText>3</w:delText>
              </w:r>
            </w:del>
          </w:p>
        </w:tc>
      </w:tr>
    </w:tbl>
    <w:p w14:paraId="5A5412EA" w14:textId="6ACD127C" w:rsidR="00E569BC" w:rsidRPr="00080174" w:rsidDel="00173F06" w:rsidRDefault="00E569BC" w:rsidP="002B3E85">
      <w:pPr>
        <w:ind w:firstLine="220"/>
        <w:rPr>
          <w:del w:id="2419" w:author="正典 松浦" w:date="2023-12-18T17:29:00Z"/>
          <w:rFonts w:ascii="ＭＳ 明朝" w:hAnsi="ＭＳ 明朝"/>
          <w:szCs w:val="22"/>
        </w:rPr>
      </w:pPr>
    </w:p>
    <w:p w14:paraId="524CAFF1" w14:textId="1ED54A63" w:rsidR="009B34CF" w:rsidRPr="00080174" w:rsidDel="00173F06" w:rsidRDefault="009B34CF" w:rsidP="009B34CF">
      <w:pPr>
        <w:pStyle w:val="ad"/>
        <w:keepNext/>
        <w:ind w:firstLine="220"/>
        <w:rPr>
          <w:del w:id="2420" w:author="正典 松浦" w:date="2023-12-18T17:29:00Z"/>
          <w:rFonts w:ascii="ＭＳ 明朝" w:hAnsi="ＭＳ 明朝"/>
          <w:szCs w:val="22"/>
        </w:rPr>
      </w:pPr>
      <w:del w:id="2421" w:author="正典 松浦" w:date="2023-12-18T17:29:00Z">
        <w:r w:rsidRPr="00080174" w:rsidDel="00173F06">
          <w:rPr>
            <w:rFonts w:ascii="ＭＳ 明朝" w:hAnsi="ＭＳ 明朝"/>
            <w:szCs w:val="22"/>
          </w:rPr>
          <w:delText xml:space="preserve">表 </w:delText>
        </w:r>
        <w:r w:rsidRPr="00080174" w:rsidDel="00173F06">
          <w:rPr>
            <w:rFonts w:ascii="ＭＳ 明朝" w:hAnsi="ＭＳ 明朝"/>
            <w:szCs w:val="22"/>
          </w:rPr>
          <w:fldChar w:fldCharType="begin"/>
        </w:r>
        <w:r w:rsidRPr="00080174" w:rsidDel="00173F06">
          <w:rPr>
            <w:rFonts w:ascii="ＭＳ 明朝" w:hAnsi="ＭＳ 明朝"/>
            <w:szCs w:val="22"/>
          </w:rPr>
          <w:delInstrText xml:space="preserve"> SEQ 表 \* ARABIC </w:delInstrText>
        </w:r>
        <w:r w:rsidRPr="00080174" w:rsidDel="00173F06">
          <w:rPr>
            <w:rFonts w:ascii="ＭＳ 明朝" w:hAnsi="ＭＳ 明朝"/>
            <w:szCs w:val="22"/>
          </w:rPr>
          <w:fldChar w:fldCharType="separate"/>
        </w:r>
      </w:del>
      <w:del w:id="2422" w:author="正典 松浦" w:date="2023-12-15T16:47:00Z">
        <w:r w:rsidR="00D15B63" w:rsidRPr="00080174" w:rsidDel="001D0BC5">
          <w:rPr>
            <w:rFonts w:ascii="ＭＳ 明朝" w:hAnsi="ＭＳ 明朝"/>
            <w:noProof/>
            <w:szCs w:val="22"/>
          </w:rPr>
          <w:delText>19</w:delText>
        </w:r>
      </w:del>
      <w:del w:id="2423" w:author="正典 松浦" w:date="2023-12-18T17:29:00Z">
        <w:r w:rsidRPr="00080174" w:rsidDel="00173F06">
          <w:rPr>
            <w:rFonts w:ascii="ＭＳ 明朝" w:hAnsi="ＭＳ 明朝"/>
            <w:szCs w:val="22"/>
          </w:rPr>
          <w:fldChar w:fldCharType="end"/>
        </w:r>
        <w:r w:rsidRPr="00080174" w:rsidDel="00173F06">
          <w:rPr>
            <w:rFonts w:ascii="ＭＳ 明朝" w:hAnsi="ＭＳ 明朝" w:hint="eastAsia"/>
            <w:szCs w:val="22"/>
          </w:rPr>
          <w:delText>シンガポールとの取引件数</w:delText>
        </w:r>
      </w:del>
    </w:p>
    <w:tbl>
      <w:tblPr>
        <w:tblW w:w="3595" w:type="dxa"/>
        <w:jc w:val="center"/>
        <w:tblCellMar>
          <w:left w:w="99" w:type="dxa"/>
          <w:right w:w="99" w:type="dxa"/>
        </w:tblCellMar>
        <w:tblLook w:val="04A0" w:firstRow="1" w:lastRow="0" w:firstColumn="1" w:lastColumn="0" w:noHBand="0" w:noVBand="1"/>
      </w:tblPr>
      <w:tblGrid>
        <w:gridCol w:w="2147"/>
        <w:gridCol w:w="1448"/>
      </w:tblGrid>
      <w:tr w:rsidR="00E569BC" w:rsidRPr="00627849" w:rsidDel="00173F06" w14:paraId="0ACD500D" w14:textId="62170389" w:rsidTr="003851DF">
        <w:trPr>
          <w:trHeight w:val="340"/>
          <w:jc w:val="center"/>
          <w:del w:id="2424" w:author="正典 松浦" w:date="2023-12-18T17:29:00Z"/>
        </w:trPr>
        <w:tc>
          <w:tcPr>
            <w:tcW w:w="2147" w:type="dxa"/>
            <w:tcBorders>
              <w:top w:val="single" w:sz="4" w:space="0" w:color="auto"/>
              <w:left w:val="nil"/>
              <w:bottom w:val="single" w:sz="4" w:space="0" w:color="auto"/>
              <w:right w:val="nil"/>
            </w:tcBorders>
            <w:shd w:val="clear" w:color="auto" w:fill="auto"/>
            <w:noWrap/>
            <w:vAlign w:val="center"/>
          </w:tcPr>
          <w:p w14:paraId="2106FECD" w14:textId="6D2EC3FD" w:rsidR="00E569BC" w:rsidRPr="00080174" w:rsidDel="00173F06" w:rsidRDefault="00E569BC" w:rsidP="002469AE">
            <w:pPr>
              <w:ind w:firstLine="220"/>
              <w:rPr>
                <w:del w:id="2425" w:author="正典 松浦" w:date="2023-12-18T17:29:00Z"/>
                <w:rFonts w:ascii="ＭＳ 明朝" w:hAnsi="ＭＳ 明朝"/>
                <w:szCs w:val="22"/>
              </w:rPr>
            </w:pPr>
            <w:del w:id="2426" w:author="正典 松浦" w:date="2023-12-18T17:29:00Z">
              <w:r w:rsidRPr="00080174" w:rsidDel="00173F06">
                <w:rPr>
                  <w:rFonts w:ascii="ＭＳ 明朝" w:hAnsi="ＭＳ 明朝" w:hint="eastAsia"/>
                  <w:szCs w:val="22"/>
                </w:rPr>
                <w:delText>和名</w:delText>
              </w:r>
            </w:del>
          </w:p>
        </w:tc>
        <w:tc>
          <w:tcPr>
            <w:tcW w:w="1448" w:type="dxa"/>
            <w:tcBorders>
              <w:top w:val="single" w:sz="4" w:space="0" w:color="auto"/>
              <w:left w:val="nil"/>
              <w:bottom w:val="single" w:sz="4" w:space="0" w:color="auto"/>
              <w:right w:val="nil"/>
            </w:tcBorders>
            <w:shd w:val="clear" w:color="auto" w:fill="auto"/>
            <w:noWrap/>
            <w:vAlign w:val="center"/>
          </w:tcPr>
          <w:p w14:paraId="2469D2EB" w14:textId="454E2610" w:rsidR="00E569BC" w:rsidRPr="00080174" w:rsidDel="00173F06" w:rsidRDefault="00E569BC" w:rsidP="002469AE">
            <w:pPr>
              <w:ind w:firstLine="220"/>
              <w:jc w:val="right"/>
              <w:rPr>
                <w:del w:id="2427" w:author="正典 松浦" w:date="2023-12-18T17:29:00Z"/>
                <w:rFonts w:ascii="ＭＳ 明朝" w:hAnsi="ＭＳ 明朝"/>
                <w:szCs w:val="22"/>
              </w:rPr>
            </w:pPr>
            <w:del w:id="2428" w:author="正典 松浦" w:date="2023-12-18T17:29:00Z">
              <w:r w:rsidRPr="00080174" w:rsidDel="00173F06">
                <w:rPr>
                  <w:rFonts w:ascii="ＭＳ 明朝" w:hAnsi="ＭＳ 明朝" w:hint="eastAsia"/>
                  <w:szCs w:val="22"/>
                </w:rPr>
                <w:delText>取引件数</w:delText>
              </w:r>
            </w:del>
          </w:p>
        </w:tc>
      </w:tr>
      <w:tr w:rsidR="005E7062" w:rsidRPr="00627849" w:rsidDel="00173F06" w14:paraId="45898572" w14:textId="1B4EF43E" w:rsidTr="00EB1DCE">
        <w:trPr>
          <w:trHeight w:val="340"/>
          <w:jc w:val="center"/>
          <w:del w:id="2429" w:author="正典 松浦" w:date="2023-12-18T17:29:00Z"/>
        </w:trPr>
        <w:tc>
          <w:tcPr>
            <w:tcW w:w="2147" w:type="dxa"/>
            <w:tcBorders>
              <w:top w:val="single" w:sz="4" w:space="0" w:color="auto"/>
              <w:left w:val="nil"/>
              <w:bottom w:val="nil"/>
              <w:right w:val="nil"/>
            </w:tcBorders>
            <w:shd w:val="clear" w:color="auto" w:fill="auto"/>
            <w:noWrap/>
            <w:vAlign w:val="center"/>
          </w:tcPr>
          <w:p w14:paraId="0184AB90" w14:textId="2A79B8C2" w:rsidR="005E7062" w:rsidRPr="00080174" w:rsidDel="00173F06" w:rsidRDefault="00EB1DCE" w:rsidP="002469AE">
            <w:pPr>
              <w:ind w:firstLine="220"/>
              <w:rPr>
                <w:del w:id="2430" w:author="正典 松浦" w:date="2023-12-18T17:29:00Z"/>
                <w:rFonts w:ascii="ＭＳ 明朝" w:hAnsi="ＭＳ 明朝"/>
                <w:szCs w:val="22"/>
              </w:rPr>
            </w:pPr>
            <w:del w:id="2431" w:author="正典 松浦" w:date="2023-12-18T17:29:00Z">
              <w:r w:rsidRPr="00080174" w:rsidDel="00173F06">
                <w:rPr>
                  <w:rFonts w:ascii="ＭＳ 明朝" w:hAnsi="ＭＳ 明朝" w:hint="eastAsia"/>
                  <w:szCs w:val="22"/>
                </w:rPr>
                <w:delText>インコ科</w:delText>
              </w:r>
            </w:del>
          </w:p>
        </w:tc>
        <w:tc>
          <w:tcPr>
            <w:tcW w:w="1448" w:type="dxa"/>
            <w:tcBorders>
              <w:top w:val="single" w:sz="4" w:space="0" w:color="auto"/>
              <w:left w:val="nil"/>
              <w:bottom w:val="nil"/>
              <w:right w:val="nil"/>
            </w:tcBorders>
            <w:shd w:val="clear" w:color="auto" w:fill="auto"/>
            <w:noWrap/>
            <w:vAlign w:val="center"/>
            <w:hideMark/>
          </w:tcPr>
          <w:p w14:paraId="59B66690" w14:textId="2D33123A" w:rsidR="005E7062" w:rsidRPr="00080174" w:rsidDel="00173F06" w:rsidRDefault="005E7062" w:rsidP="002469AE">
            <w:pPr>
              <w:ind w:firstLine="220"/>
              <w:jc w:val="right"/>
              <w:rPr>
                <w:del w:id="2432" w:author="正典 松浦" w:date="2023-12-18T17:29:00Z"/>
                <w:rFonts w:ascii="ＭＳ 明朝" w:hAnsi="ＭＳ 明朝"/>
                <w:szCs w:val="22"/>
              </w:rPr>
            </w:pPr>
            <w:del w:id="2433" w:author="正典 松浦" w:date="2023-12-18T17:29:00Z">
              <w:r w:rsidRPr="00080174" w:rsidDel="00173F06">
                <w:rPr>
                  <w:rFonts w:ascii="ＭＳ 明朝" w:hAnsi="ＭＳ 明朝" w:hint="eastAsia"/>
                  <w:szCs w:val="22"/>
                </w:rPr>
                <w:delText>49</w:delText>
              </w:r>
            </w:del>
          </w:p>
        </w:tc>
      </w:tr>
      <w:tr w:rsidR="005E7062" w:rsidRPr="00627849" w:rsidDel="00173F06" w14:paraId="440C42C7" w14:textId="4A2187E4" w:rsidTr="00EA7C56">
        <w:trPr>
          <w:trHeight w:val="340"/>
          <w:jc w:val="center"/>
          <w:del w:id="2434" w:author="正典 松浦" w:date="2023-12-18T17:29:00Z"/>
        </w:trPr>
        <w:tc>
          <w:tcPr>
            <w:tcW w:w="2147" w:type="dxa"/>
            <w:tcBorders>
              <w:top w:val="nil"/>
              <w:left w:val="nil"/>
              <w:bottom w:val="nil"/>
              <w:right w:val="nil"/>
            </w:tcBorders>
            <w:shd w:val="clear" w:color="auto" w:fill="auto"/>
            <w:noWrap/>
            <w:vAlign w:val="center"/>
          </w:tcPr>
          <w:p w14:paraId="47D13144" w14:textId="0046A47E" w:rsidR="005E7062" w:rsidRPr="00080174" w:rsidDel="00173F06" w:rsidRDefault="00B84BD5" w:rsidP="002469AE">
            <w:pPr>
              <w:ind w:firstLine="220"/>
              <w:rPr>
                <w:del w:id="2435" w:author="正典 松浦" w:date="2023-12-18T17:29:00Z"/>
                <w:rFonts w:ascii="ＭＳ 明朝" w:hAnsi="ＭＳ 明朝"/>
                <w:szCs w:val="22"/>
              </w:rPr>
            </w:pPr>
            <w:del w:id="2436" w:author="正典 松浦" w:date="2023-12-18T17:29:00Z">
              <w:r w:rsidRPr="00080174" w:rsidDel="00173F06">
                <w:rPr>
                  <w:rFonts w:ascii="ＭＳ 明朝" w:hAnsi="ＭＳ 明朝" w:hint="eastAsia"/>
                  <w:szCs w:val="22"/>
                </w:rPr>
                <w:delText>ヒインコ科</w:delText>
              </w:r>
            </w:del>
          </w:p>
        </w:tc>
        <w:tc>
          <w:tcPr>
            <w:tcW w:w="1448" w:type="dxa"/>
            <w:tcBorders>
              <w:top w:val="nil"/>
              <w:left w:val="nil"/>
              <w:bottom w:val="nil"/>
              <w:right w:val="nil"/>
            </w:tcBorders>
            <w:shd w:val="clear" w:color="auto" w:fill="auto"/>
            <w:noWrap/>
            <w:vAlign w:val="center"/>
            <w:hideMark/>
          </w:tcPr>
          <w:p w14:paraId="3F5BE927" w14:textId="5CFF530A" w:rsidR="005E7062" w:rsidRPr="00080174" w:rsidDel="00173F06" w:rsidRDefault="005E7062" w:rsidP="002469AE">
            <w:pPr>
              <w:ind w:firstLine="220"/>
              <w:jc w:val="right"/>
              <w:rPr>
                <w:del w:id="2437" w:author="正典 松浦" w:date="2023-12-18T17:29:00Z"/>
                <w:rFonts w:ascii="ＭＳ 明朝" w:hAnsi="ＭＳ 明朝"/>
                <w:szCs w:val="22"/>
              </w:rPr>
            </w:pPr>
            <w:del w:id="2438" w:author="正典 松浦" w:date="2023-12-18T17:29:00Z">
              <w:r w:rsidRPr="00080174" w:rsidDel="00173F06">
                <w:rPr>
                  <w:rFonts w:ascii="ＭＳ 明朝" w:hAnsi="ＭＳ 明朝" w:hint="eastAsia"/>
                  <w:szCs w:val="22"/>
                </w:rPr>
                <w:delText>13</w:delText>
              </w:r>
            </w:del>
          </w:p>
        </w:tc>
      </w:tr>
      <w:tr w:rsidR="005E7062" w:rsidRPr="00627849" w:rsidDel="00173F06" w14:paraId="228DE7E5" w14:textId="2382A0C4" w:rsidTr="00BF1F9A">
        <w:trPr>
          <w:trHeight w:val="340"/>
          <w:jc w:val="center"/>
          <w:del w:id="2439" w:author="正典 松浦" w:date="2023-12-18T17:29:00Z"/>
        </w:trPr>
        <w:tc>
          <w:tcPr>
            <w:tcW w:w="2147" w:type="dxa"/>
            <w:tcBorders>
              <w:top w:val="nil"/>
              <w:left w:val="nil"/>
              <w:bottom w:val="nil"/>
              <w:right w:val="nil"/>
            </w:tcBorders>
            <w:shd w:val="clear" w:color="auto" w:fill="auto"/>
            <w:noWrap/>
            <w:vAlign w:val="center"/>
          </w:tcPr>
          <w:p w14:paraId="256A9C51" w14:textId="227DB40E" w:rsidR="005E7062" w:rsidRPr="00080174" w:rsidDel="00173F06" w:rsidRDefault="00BF1F9A" w:rsidP="002469AE">
            <w:pPr>
              <w:ind w:firstLine="220"/>
              <w:rPr>
                <w:del w:id="2440" w:author="正典 松浦" w:date="2023-12-18T17:29:00Z"/>
                <w:rFonts w:ascii="ＭＳ 明朝" w:hAnsi="ＭＳ 明朝"/>
                <w:szCs w:val="22"/>
              </w:rPr>
            </w:pPr>
            <w:del w:id="2441" w:author="正典 松浦" w:date="2023-12-18T17:29:00Z">
              <w:r w:rsidRPr="00080174" w:rsidDel="00173F06">
                <w:rPr>
                  <w:rFonts w:ascii="ＭＳ 明朝" w:hAnsi="ＭＳ 明朝" w:hint="eastAsia"/>
                  <w:szCs w:val="22"/>
                </w:rPr>
                <w:delText>オオハシ科</w:delText>
              </w:r>
            </w:del>
          </w:p>
        </w:tc>
        <w:tc>
          <w:tcPr>
            <w:tcW w:w="1448" w:type="dxa"/>
            <w:tcBorders>
              <w:top w:val="nil"/>
              <w:left w:val="nil"/>
              <w:bottom w:val="nil"/>
              <w:right w:val="nil"/>
            </w:tcBorders>
            <w:shd w:val="clear" w:color="auto" w:fill="auto"/>
            <w:noWrap/>
            <w:vAlign w:val="center"/>
            <w:hideMark/>
          </w:tcPr>
          <w:p w14:paraId="05FBA8F8" w14:textId="54322A03" w:rsidR="005E7062" w:rsidRPr="00080174" w:rsidDel="00173F06" w:rsidRDefault="005E7062" w:rsidP="002469AE">
            <w:pPr>
              <w:ind w:firstLine="220"/>
              <w:jc w:val="right"/>
              <w:rPr>
                <w:del w:id="2442" w:author="正典 松浦" w:date="2023-12-18T17:29:00Z"/>
                <w:rFonts w:ascii="ＭＳ 明朝" w:hAnsi="ＭＳ 明朝"/>
                <w:szCs w:val="22"/>
              </w:rPr>
            </w:pPr>
            <w:del w:id="2443" w:author="正典 松浦" w:date="2023-12-18T17:29:00Z">
              <w:r w:rsidRPr="00080174" w:rsidDel="00173F06">
                <w:rPr>
                  <w:rFonts w:ascii="ＭＳ 明朝" w:hAnsi="ＭＳ 明朝" w:hint="eastAsia"/>
                  <w:szCs w:val="22"/>
                </w:rPr>
                <w:delText>5</w:delText>
              </w:r>
            </w:del>
          </w:p>
        </w:tc>
      </w:tr>
      <w:tr w:rsidR="005E7062" w:rsidRPr="00627849" w:rsidDel="00173F06" w14:paraId="53E07DBD" w14:textId="01074314" w:rsidTr="002977C8">
        <w:trPr>
          <w:trHeight w:val="340"/>
          <w:jc w:val="center"/>
          <w:del w:id="2444" w:author="正典 松浦" w:date="2023-12-18T17:29:00Z"/>
        </w:trPr>
        <w:tc>
          <w:tcPr>
            <w:tcW w:w="2147" w:type="dxa"/>
            <w:tcBorders>
              <w:top w:val="nil"/>
              <w:left w:val="nil"/>
              <w:right w:val="nil"/>
            </w:tcBorders>
            <w:shd w:val="clear" w:color="auto" w:fill="auto"/>
            <w:noWrap/>
            <w:vAlign w:val="center"/>
          </w:tcPr>
          <w:p w14:paraId="3905FFB4" w14:textId="69E4EDB7" w:rsidR="005E7062" w:rsidRPr="00080174" w:rsidDel="00173F06" w:rsidRDefault="002977C8" w:rsidP="002469AE">
            <w:pPr>
              <w:ind w:firstLine="220"/>
              <w:rPr>
                <w:del w:id="2445" w:author="正典 松浦" w:date="2023-12-18T17:29:00Z"/>
                <w:rFonts w:ascii="ＭＳ 明朝" w:hAnsi="ＭＳ 明朝"/>
                <w:szCs w:val="22"/>
              </w:rPr>
            </w:pPr>
            <w:del w:id="2446" w:author="正典 松浦" w:date="2023-12-18T17:29:00Z">
              <w:r w:rsidRPr="00080174" w:rsidDel="00173F06">
                <w:rPr>
                  <w:rFonts w:ascii="ＭＳ 明朝" w:hAnsi="ＭＳ 明朝" w:hint="eastAsia"/>
                  <w:szCs w:val="22"/>
                </w:rPr>
                <w:delText>タイハクオウム科</w:delText>
              </w:r>
            </w:del>
          </w:p>
        </w:tc>
        <w:tc>
          <w:tcPr>
            <w:tcW w:w="1448" w:type="dxa"/>
            <w:tcBorders>
              <w:top w:val="nil"/>
              <w:left w:val="nil"/>
              <w:right w:val="nil"/>
            </w:tcBorders>
            <w:shd w:val="clear" w:color="auto" w:fill="auto"/>
            <w:noWrap/>
            <w:vAlign w:val="center"/>
            <w:hideMark/>
          </w:tcPr>
          <w:p w14:paraId="362F691E" w14:textId="73B4FAD2" w:rsidR="005E7062" w:rsidRPr="00080174" w:rsidDel="00173F06" w:rsidRDefault="005E7062" w:rsidP="002469AE">
            <w:pPr>
              <w:ind w:firstLine="220"/>
              <w:jc w:val="right"/>
              <w:rPr>
                <w:del w:id="2447" w:author="正典 松浦" w:date="2023-12-18T17:29:00Z"/>
                <w:rFonts w:ascii="ＭＳ 明朝" w:hAnsi="ＭＳ 明朝"/>
                <w:szCs w:val="22"/>
              </w:rPr>
            </w:pPr>
            <w:del w:id="2448" w:author="正典 松浦" w:date="2023-12-18T17:29:00Z">
              <w:r w:rsidRPr="00080174" w:rsidDel="00173F06">
                <w:rPr>
                  <w:rFonts w:ascii="ＭＳ 明朝" w:hAnsi="ＭＳ 明朝" w:hint="eastAsia"/>
                  <w:szCs w:val="22"/>
                </w:rPr>
                <w:delText>4</w:delText>
              </w:r>
            </w:del>
          </w:p>
        </w:tc>
      </w:tr>
      <w:tr w:rsidR="005E7062" w:rsidRPr="00627849" w:rsidDel="00173F06" w14:paraId="5A92584A" w14:textId="6B2561F0" w:rsidTr="005C3067">
        <w:trPr>
          <w:trHeight w:val="340"/>
          <w:jc w:val="center"/>
          <w:del w:id="2449" w:author="正典 松浦" w:date="2023-12-18T17:29:00Z"/>
        </w:trPr>
        <w:tc>
          <w:tcPr>
            <w:tcW w:w="2147" w:type="dxa"/>
            <w:tcBorders>
              <w:top w:val="nil"/>
              <w:left w:val="nil"/>
              <w:bottom w:val="single" w:sz="4" w:space="0" w:color="auto"/>
              <w:right w:val="nil"/>
            </w:tcBorders>
            <w:shd w:val="clear" w:color="auto" w:fill="auto"/>
            <w:noWrap/>
            <w:vAlign w:val="center"/>
          </w:tcPr>
          <w:p w14:paraId="66448D54" w14:textId="6B541CA0" w:rsidR="005E7062" w:rsidRPr="00080174" w:rsidDel="00173F06" w:rsidRDefault="005C3067" w:rsidP="002469AE">
            <w:pPr>
              <w:ind w:firstLine="220"/>
              <w:rPr>
                <w:del w:id="2450" w:author="正典 松浦" w:date="2023-12-18T17:29:00Z"/>
                <w:rFonts w:ascii="ＭＳ 明朝" w:hAnsi="ＭＳ 明朝"/>
                <w:szCs w:val="22"/>
              </w:rPr>
            </w:pPr>
            <w:del w:id="2451" w:author="正典 松浦" w:date="2023-12-18T17:29:00Z">
              <w:r w:rsidRPr="00080174" w:rsidDel="00173F06">
                <w:rPr>
                  <w:rFonts w:ascii="ＭＳ 明朝" w:hAnsi="ＭＳ 明朝" w:hint="eastAsia"/>
                  <w:szCs w:val="22"/>
                </w:rPr>
                <w:delText>フラミンゴ科</w:delText>
              </w:r>
            </w:del>
          </w:p>
        </w:tc>
        <w:tc>
          <w:tcPr>
            <w:tcW w:w="1448" w:type="dxa"/>
            <w:tcBorders>
              <w:top w:val="nil"/>
              <w:left w:val="nil"/>
              <w:bottom w:val="single" w:sz="4" w:space="0" w:color="auto"/>
              <w:right w:val="nil"/>
            </w:tcBorders>
            <w:shd w:val="clear" w:color="auto" w:fill="auto"/>
            <w:noWrap/>
            <w:vAlign w:val="center"/>
            <w:hideMark/>
          </w:tcPr>
          <w:p w14:paraId="6EEECF44" w14:textId="3686C44C" w:rsidR="005E7062" w:rsidRPr="00080174" w:rsidDel="00173F06" w:rsidRDefault="005E7062" w:rsidP="002469AE">
            <w:pPr>
              <w:ind w:firstLine="220"/>
              <w:jc w:val="right"/>
              <w:rPr>
                <w:del w:id="2452" w:author="正典 松浦" w:date="2023-12-18T17:29:00Z"/>
                <w:rFonts w:ascii="ＭＳ 明朝" w:hAnsi="ＭＳ 明朝"/>
                <w:szCs w:val="22"/>
              </w:rPr>
            </w:pPr>
            <w:del w:id="2453" w:author="正典 松浦" w:date="2023-12-18T17:29:00Z">
              <w:r w:rsidRPr="00080174" w:rsidDel="00173F06">
                <w:rPr>
                  <w:rFonts w:ascii="ＭＳ 明朝" w:hAnsi="ＭＳ 明朝" w:hint="eastAsia"/>
                  <w:szCs w:val="22"/>
                </w:rPr>
                <w:delText>3</w:delText>
              </w:r>
            </w:del>
          </w:p>
        </w:tc>
      </w:tr>
    </w:tbl>
    <w:p w14:paraId="5247A162" w14:textId="142B1539" w:rsidR="00E569BC" w:rsidRPr="00080174" w:rsidDel="00173F06" w:rsidRDefault="00E569BC" w:rsidP="002B3E85">
      <w:pPr>
        <w:ind w:firstLine="220"/>
        <w:rPr>
          <w:del w:id="2454" w:author="正典 松浦" w:date="2023-12-18T17:29:00Z"/>
          <w:rFonts w:ascii="ＭＳ 明朝" w:hAnsi="ＭＳ 明朝"/>
          <w:szCs w:val="22"/>
        </w:rPr>
      </w:pPr>
    </w:p>
    <w:p w14:paraId="5962D517" w14:textId="73521707" w:rsidR="00DB79B6" w:rsidRPr="00080174" w:rsidDel="00173F06" w:rsidRDefault="00DB79B6" w:rsidP="00DB79B6">
      <w:pPr>
        <w:pStyle w:val="ad"/>
        <w:keepNext/>
        <w:ind w:firstLine="220"/>
        <w:rPr>
          <w:del w:id="2455" w:author="正典 松浦" w:date="2023-12-18T17:29:00Z"/>
          <w:rFonts w:ascii="ＭＳ 明朝" w:hAnsi="ＭＳ 明朝"/>
          <w:szCs w:val="22"/>
        </w:rPr>
      </w:pPr>
      <w:del w:id="2456" w:author="正典 松浦" w:date="2023-12-18T17:29:00Z">
        <w:r w:rsidRPr="00080174" w:rsidDel="00173F06">
          <w:rPr>
            <w:rFonts w:ascii="ＭＳ 明朝" w:hAnsi="ＭＳ 明朝"/>
            <w:szCs w:val="22"/>
          </w:rPr>
          <w:delText xml:space="preserve">表 </w:delText>
        </w:r>
        <w:r w:rsidRPr="00080174" w:rsidDel="00173F06">
          <w:rPr>
            <w:rFonts w:ascii="ＭＳ 明朝" w:hAnsi="ＭＳ 明朝"/>
            <w:szCs w:val="22"/>
          </w:rPr>
          <w:fldChar w:fldCharType="begin"/>
        </w:r>
        <w:r w:rsidRPr="00080174" w:rsidDel="00173F06">
          <w:rPr>
            <w:rFonts w:ascii="ＭＳ 明朝" w:hAnsi="ＭＳ 明朝"/>
            <w:szCs w:val="22"/>
          </w:rPr>
          <w:delInstrText xml:space="preserve"> SEQ 表 \* ARABIC </w:delInstrText>
        </w:r>
        <w:r w:rsidRPr="00080174" w:rsidDel="00173F06">
          <w:rPr>
            <w:rFonts w:ascii="ＭＳ 明朝" w:hAnsi="ＭＳ 明朝"/>
            <w:szCs w:val="22"/>
          </w:rPr>
          <w:fldChar w:fldCharType="separate"/>
        </w:r>
      </w:del>
      <w:del w:id="2457" w:author="正典 松浦" w:date="2023-12-15T16:47:00Z">
        <w:r w:rsidR="00D15B63" w:rsidRPr="00080174" w:rsidDel="001D0BC5">
          <w:rPr>
            <w:rFonts w:ascii="ＭＳ 明朝" w:hAnsi="ＭＳ 明朝"/>
            <w:noProof/>
            <w:szCs w:val="22"/>
          </w:rPr>
          <w:delText>20</w:delText>
        </w:r>
      </w:del>
      <w:del w:id="2458" w:author="正典 松浦" w:date="2023-12-18T17:29:00Z">
        <w:r w:rsidRPr="00080174" w:rsidDel="00173F06">
          <w:rPr>
            <w:rFonts w:ascii="ＭＳ 明朝" w:hAnsi="ＭＳ 明朝"/>
            <w:szCs w:val="22"/>
          </w:rPr>
          <w:fldChar w:fldCharType="end"/>
        </w:r>
        <w:r w:rsidRPr="00080174" w:rsidDel="00173F06">
          <w:rPr>
            <w:rFonts w:ascii="ＭＳ 明朝" w:hAnsi="ＭＳ 明朝" w:hint="eastAsia"/>
            <w:szCs w:val="22"/>
          </w:rPr>
          <w:delText>オランダとの取引件数</w:delText>
        </w:r>
      </w:del>
    </w:p>
    <w:tbl>
      <w:tblPr>
        <w:tblW w:w="3595" w:type="dxa"/>
        <w:jc w:val="center"/>
        <w:tblCellMar>
          <w:left w:w="99" w:type="dxa"/>
          <w:right w:w="99" w:type="dxa"/>
        </w:tblCellMar>
        <w:tblLook w:val="04A0" w:firstRow="1" w:lastRow="0" w:firstColumn="1" w:lastColumn="0" w:noHBand="0" w:noVBand="1"/>
      </w:tblPr>
      <w:tblGrid>
        <w:gridCol w:w="2147"/>
        <w:gridCol w:w="1448"/>
      </w:tblGrid>
      <w:tr w:rsidR="00EB159D" w:rsidRPr="00627849" w:rsidDel="00173F06" w14:paraId="675BE6A0" w14:textId="06CC8F4E" w:rsidTr="003851DF">
        <w:trPr>
          <w:trHeight w:val="340"/>
          <w:jc w:val="center"/>
          <w:del w:id="2459" w:author="正典 松浦" w:date="2023-12-18T17:29:00Z"/>
        </w:trPr>
        <w:tc>
          <w:tcPr>
            <w:tcW w:w="2147" w:type="dxa"/>
            <w:tcBorders>
              <w:top w:val="single" w:sz="4" w:space="0" w:color="auto"/>
              <w:left w:val="nil"/>
              <w:bottom w:val="single" w:sz="4" w:space="0" w:color="auto"/>
              <w:right w:val="nil"/>
            </w:tcBorders>
            <w:shd w:val="clear" w:color="auto" w:fill="auto"/>
            <w:noWrap/>
            <w:vAlign w:val="center"/>
          </w:tcPr>
          <w:p w14:paraId="567CE947" w14:textId="5144C11F" w:rsidR="00EB159D" w:rsidRPr="00080174" w:rsidDel="00173F06" w:rsidRDefault="00EB159D" w:rsidP="002469AE">
            <w:pPr>
              <w:ind w:firstLine="220"/>
              <w:rPr>
                <w:del w:id="2460" w:author="正典 松浦" w:date="2023-12-18T17:29:00Z"/>
                <w:rFonts w:ascii="ＭＳ 明朝" w:hAnsi="ＭＳ 明朝"/>
                <w:szCs w:val="22"/>
              </w:rPr>
            </w:pPr>
            <w:del w:id="2461" w:author="正典 松浦" w:date="2023-12-18T17:29:00Z">
              <w:r w:rsidRPr="00080174" w:rsidDel="00173F06">
                <w:rPr>
                  <w:rFonts w:ascii="ＭＳ 明朝" w:hAnsi="ＭＳ 明朝" w:hint="eastAsia"/>
                  <w:szCs w:val="22"/>
                </w:rPr>
                <w:delText>和名</w:delText>
              </w:r>
            </w:del>
          </w:p>
        </w:tc>
        <w:tc>
          <w:tcPr>
            <w:tcW w:w="1448" w:type="dxa"/>
            <w:tcBorders>
              <w:top w:val="single" w:sz="4" w:space="0" w:color="auto"/>
              <w:left w:val="nil"/>
              <w:bottom w:val="single" w:sz="4" w:space="0" w:color="auto"/>
              <w:right w:val="nil"/>
            </w:tcBorders>
            <w:shd w:val="clear" w:color="auto" w:fill="auto"/>
            <w:noWrap/>
            <w:vAlign w:val="center"/>
          </w:tcPr>
          <w:p w14:paraId="110E2987" w14:textId="19204A3C" w:rsidR="00EB159D" w:rsidRPr="00080174" w:rsidDel="00173F06" w:rsidRDefault="00EB159D" w:rsidP="002469AE">
            <w:pPr>
              <w:ind w:firstLine="220"/>
              <w:jc w:val="right"/>
              <w:rPr>
                <w:del w:id="2462" w:author="正典 松浦" w:date="2023-12-18T17:29:00Z"/>
                <w:rFonts w:ascii="ＭＳ 明朝" w:hAnsi="ＭＳ 明朝"/>
                <w:szCs w:val="22"/>
              </w:rPr>
            </w:pPr>
            <w:del w:id="2463" w:author="正典 松浦" w:date="2023-12-18T17:29:00Z">
              <w:r w:rsidRPr="00080174" w:rsidDel="00173F06">
                <w:rPr>
                  <w:rFonts w:ascii="ＭＳ 明朝" w:hAnsi="ＭＳ 明朝" w:hint="eastAsia"/>
                  <w:szCs w:val="22"/>
                </w:rPr>
                <w:delText>取引件数</w:delText>
              </w:r>
            </w:del>
          </w:p>
        </w:tc>
      </w:tr>
      <w:tr w:rsidR="004340C5" w:rsidRPr="00627849" w:rsidDel="00173F06" w14:paraId="73DB28E7" w14:textId="474FDAC5" w:rsidTr="00E14535">
        <w:trPr>
          <w:trHeight w:val="340"/>
          <w:jc w:val="center"/>
          <w:del w:id="2464" w:author="正典 松浦" w:date="2023-12-18T17:29:00Z"/>
        </w:trPr>
        <w:tc>
          <w:tcPr>
            <w:tcW w:w="2147" w:type="dxa"/>
            <w:tcBorders>
              <w:top w:val="single" w:sz="4" w:space="0" w:color="auto"/>
              <w:left w:val="nil"/>
              <w:bottom w:val="nil"/>
              <w:right w:val="nil"/>
            </w:tcBorders>
            <w:shd w:val="clear" w:color="auto" w:fill="auto"/>
            <w:noWrap/>
            <w:vAlign w:val="center"/>
          </w:tcPr>
          <w:p w14:paraId="4BAB6602" w14:textId="1FD4F0A2" w:rsidR="004340C5" w:rsidRPr="00080174" w:rsidDel="00173F06" w:rsidRDefault="00E14535" w:rsidP="002469AE">
            <w:pPr>
              <w:ind w:firstLine="220"/>
              <w:rPr>
                <w:del w:id="2465" w:author="正典 松浦" w:date="2023-12-18T17:29:00Z"/>
                <w:rFonts w:ascii="ＭＳ 明朝" w:hAnsi="ＭＳ 明朝"/>
                <w:szCs w:val="22"/>
              </w:rPr>
            </w:pPr>
            <w:del w:id="2466" w:author="正典 松浦" w:date="2023-12-18T17:29:00Z">
              <w:r w:rsidRPr="00080174" w:rsidDel="00173F06">
                <w:rPr>
                  <w:rFonts w:ascii="ＭＳ 明朝" w:hAnsi="ＭＳ 明朝" w:hint="eastAsia"/>
                  <w:szCs w:val="22"/>
                </w:rPr>
                <w:delText>インコ科</w:delText>
              </w:r>
            </w:del>
          </w:p>
        </w:tc>
        <w:tc>
          <w:tcPr>
            <w:tcW w:w="1448" w:type="dxa"/>
            <w:tcBorders>
              <w:top w:val="single" w:sz="4" w:space="0" w:color="auto"/>
              <w:left w:val="nil"/>
              <w:bottom w:val="nil"/>
              <w:right w:val="nil"/>
            </w:tcBorders>
            <w:shd w:val="clear" w:color="auto" w:fill="auto"/>
            <w:noWrap/>
            <w:vAlign w:val="center"/>
            <w:hideMark/>
          </w:tcPr>
          <w:p w14:paraId="09754B6C" w14:textId="390D1E4A" w:rsidR="004340C5" w:rsidRPr="00080174" w:rsidDel="00173F06" w:rsidRDefault="004340C5" w:rsidP="002469AE">
            <w:pPr>
              <w:ind w:firstLine="220"/>
              <w:jc w:val="right"/>
              <w:rPr>
                <w:del w:id="2467" w:author="正典 松浦" w:date="2023-12-18T17:29:00Z"/>
                <w:rFonts w:ascii="ＭＳ 明朝" w:hAnsi="ＭＳ 明朝"/>
                <w:szCs w:val="22"/>
              </w:rPr>
            </w:pPr>
            <w:del w:id="2468" w:author="正典 松浦" w:date="2023-12-18T17:29:00Z">
              <w:r w:rsidRPr="00080174" w:rsidDel="00173F06">
                <w:rPr>
                  <w:rFonts w:ascii="ＭＳ 明朝" w:hAnsi="ＭＳ 明朝" w:hint="eastAsia"/>
                  <w:szCs w:val="22"/>
                </w:rPr>
                <w:delText>52</w:delText>
              </w:r>
            </w:del>
          </w:p>
        </w:tc>
      </w:tr>
      <w:tr w:rsidR="004340C5" w:rsidRPr="00627849" w:rsidDel="00173F06" w14:paraId="5970E75C" w14:textId="3445B74C" w:rsidTr="00CD3DE3">
        <w:trPr>
          <w:trHeight w:val="340"/>
          <w:jc w:val="center"/>
          <w:del w:id="2469" w:author="正典 松浦" w:date="2023-12-18T17:29:00Z"/>
        </w:trPr>
        <w:tc>
          <w:tcPr>
            <w:tcW w:w="2147" w:type="dxa"/>
            <w:tcBorders>
              <w:top w:val="nil"/>
              <w:left w:val="nil"/>
              <w:bottom w:val="nil"/>
              <w:right w:val="nil"/>
            </w:tcBorders>
            <w:shd w:val="clear" w:color="auto" w:fill="auto"/>
            <w:noWrap/>
            <w:vAlign w:val="center"/>
          </w:tcPr>
          <w:p w14:paraId="39BD0860" w14:textId="58EC0F39" w:rsidR="004340C5" w:rsidRPr="00080174" w:rsidDel="00173F06" w:rsidRDefault="00CD3DE3" w:rsidP="002469AE">
            <w:pPr>
              <w:ind w:firstLine="220"/>
              <w:rPr>
                <w:del w:id="2470" w:author="正典 松浦" w:date="2023-12-18T17:29:00Z"/>
                <w:rFonts w:ascii="ＭＳ 明朝" w:hAnsi="ＭＳ 明朝"/>
                <w:szCs w:val="22"/>
              </w:rPr>
            </w:pPr>
            <w:del w:id="2471" w:author="正典 松浦" w:date="2023-12-18T17:29:00Z">
              <w:r w:rsidRPr="00080174" w:rsidDel="00173F06">
                <w:rPr>
                  <w:rFonts w:ascii="ＭＳ 明朝" w:hAnsi="ＭＳ 明朝" w:hint="eastAsia"/>
                  <w:szCs w:val="22"/>
                </w:rPr>
                <w:delText>オオハシ科</w:delText>
              </w:r>
            </w:del>
          </w:p>
        </w:tc>
        <w:tc>
          <w:tcPr>
            <w:tcW w:w="1448" w:type="dxa"/>
            <w:tcBorders>
              <w:top w:val="nil"/>
              <w:left w:val="nil"/>
              <w:bottom w:val="nil"/>
              <w:right w:val="nil"/>
            </w:tcBorders>
            <w:shd w:val="clear" w:color="auto" w:fill="auto"/>
            <w:noWrap/>
            <w:vAlign w:val="center"/>
            <w:hideMark/>
          </w:tcPr>
          <w:p w14:paraId="23F7186E" w14:textId="697478A8" w:rsidR="004340C5" w:rsidRPr="00080174" w:rsidDel="00173F06" w:rsidRDefault="004340C5" w:rsidP="002469AE">
            <w:pPr>
              <w:ind w:firstLine="220"/>
              <w:jc w:val="right"/>
              <w:rPr>
                <w:del w:id="2472" w:author="正典 松浦" w:date="2023-12-18T17:29:00Z"/>
                <w:rFonts w:ascii="ＭＳ 明朝" w:hAnsi="ＭＳ 明朝"/>
                <w:szCs w:val="22"/>
              </w:rPr>
            </w:pPr>
            <w:del w:id="2473" w:author="正典 松浦" w:date="2023-12-18T17:29:00Z">
              <w:r w:rsidRPr="00080174" w:rsidDel="00173F06">
                <w:rPr>
                  <w:rFonts w:ascii="ＭＳ 明朝" w:hAnsi="ＭＳ 明朝" w:hint="eastAsia"/>
                  <w:szCs w:val="22"/>
                </w:rPr>
                <w:delText>15</w:delText>
              </w:r>
            </w:del>
          </w:p>
        </w:tc>
      </w:tr>
      <w:tr w:rsidR="004340C5" w:rsidRPr="00627849" w:rsidDel="00173F06" w14:paraId="4834F096" w14:textId="1D8D6AD9" w:rsidTr="008A1C2A">
        <w:trPr>
          <w:trHeight w:val="340"/>
          <w:jc w:val="center"/>
          <w:del w:id="2474" w:author="正典 松浦" w:date="2023-12-18T17:29:00Z"/>
        </w:trPr>
        <w:tc>
          <w:tcPr>
            <w:tcW w:w="2147" w:type="dxa"/>
            <w:tcBorders>
              <w:top w:val="nil"/>
              <w:left w:val="nil"/>
              <w:bottom w:val="nil"/>
              <w:right w:val="nil"/>
            </w:tcBorders>
            <w:shd w:val="clear" w:color="auto" w:fill="auto"/>
            <w:noWrap/>
            <w:vAlign w:val="center"/>
            <w:hideMark/>
          </w:tcPr>
          <w:p w14:paraId="5B68A57D" w14:textId="17D4C553" w:rsidR="004340C5" w:rsidRPr="00080174" w:rsidDel="00173F06" w:rsidRDefault="00124D4F" w:rsidP="002469AE">
            <w:pPr>
              <w:ind w:firstLine="220"/>
              <w:rPr>
                <w:del w:id="2475" w:author="正典 松浦" w:date="2023-12-18T17:29:00Z"/>
                <w:rFonts w:ascii="ＭＳ 明朝" w:hAnsi="ＭＳ 明朝"/>
                <w:szCs w:val="22"/>
              </w:rPr>
            </w:pPr>
            <w:del w:id="2476" w:author="正典 松浦" w:date="2023-12-18T17:29:00Z">
              <w:r w:rsidRPr="00080174" w:rsidDel="00173F06">
                <w:rPr>
                  <w:rFonts w:ascii="ＭＳ 明朝" w:hAnsi="ＭＳ 明朝" w:hint="eastAsia"/>
                  <w:szCs w:val="22"/>
                </w:rPr>
                <w:delText>アトリ科</w:delText>
              </w:r>
            </w:del>
          </w:p>
        </w:tc>
        <w:tc>
          <w:tcPr>
            <w:tcW w:w="1448" w:type="dxa"/>
            <w:tcBorders>
              <w:top w:val="nil"/>
              <w:left w:val="nil"/>
              <w:bottom w:val="nil"/>
              <w:right w:val="nil"/>
            </w:tcBorders>
            <w:shd w:val="clear" w:color="auto" w:fill="auto"/>
            <w:noWrap/>
            <w:vAlign w:val="center"/>
            <w:hideMark/>
          </w:tcPr>
          <w:p w14:paraId="58A189EB" w14:textId="744BDDEB" w:rsidR="004340C5" w:rsidRPr="00080174" w:rsidDel="00173F06" w:rsidRDefault="004340C5" w:rsidP="002469AE">
            <w:pPr>
              <w:ind w:firstLine="220"/>
              <w:jc w:val="right"/>
              <w:rPr>
                <w:del w:id="2477" w:author="正典 松浦" w:date="2023-12-18T17:29:00Z"/>
                <w:rFonts w:ascii="ＭＳ 明朝" w:hAnsi="ＭＳ 明朝"/>
                <w:szCs w:val="22"/>
              </w:rPr>
            </w:pPr>
            <w:del w:id="2478" w:author="正典 松浦" w:date="2023-12-18T17:29:00Z">
              <w:r w:rsidRPr="00080174" w:rsidDel="00173F06">
                <w:rPr>
                  <w:rFonts w:ascii="ＭＳ 明朝" w:hAnsi="ＭＳ 明朝" w:hint="eastAsia"/>
                  <w:szCs w:val="22"/>
                </w:rPr>
                <w:delText>3</w:delText>
              </w:r>
            </w:del>
          </w:p>
        </w:tc>
      </w:tr>
      <w:tr w:rsidR="004340C5" w:rsidRPr="00627849" w:rsidDel="00173F06" w14:paraId="25FFE208" w14:textId="5D7AFD98" w:rsidTr="008A1C2A">
        <w:trPr>
          <w:trHeight w:val="340"/>
          <w:jc w:val="center"/>
          <w:del w:id="2479" w:author="正典 松浦" w:date="2023-12-18T17:29:00Z"/>
        </w:trPr>
        <w:tc>
          <w:tcPr>
            <w:tcW w:w="2147" w:type="dxa"/>
            <w:tcBorders>
              <w:top w:val="nil"/>
              <w:left w:val="nil"/>
              <w:right w:val="nil"/>
            </w:tcBorders>
            <w:shd w:val="clear" w:color="auto" w:fill="auto"/>
            <w:noWrap/>
            <w:vAlign w:val="center"/>
            <w:hideMark/>
          </w:tcPr>
          <w:p w14:paraId="31FE79C4" w14:textId="62C6F2DE" w:rsidR="004340C5" w:rsidRPr="00080174" w:rsidDel="00173F06" w:rsidRDefault="007D5885" w:rsidP="002469AE">
            <w:pPr>
              <w:ind w:firstLine="220"/>
              <w:rPr>
                <w:del w:id="2480" w:author="正典 松浦" w:date="2023-12-18T17:29:00Z"/>
                <w:rFonts w:ascii="ＭＳ 明朝" w:hAnsi="ＭＳ 明朝"/>
                <w:szCs w:val="22"/>
              </w:rPr>
            </w:pPr>
            <w:del w:id="2481" w:author="正典 松浦" w:date="2023-12-18T17:29:00Z">
              <w:r w:rsidRPr="00080174" w:rsidDel="00173F06">
                <w:rPr>
                  <w:rFonts w:ascii="ＭＳ 明朝" w:hAnsi="ＭＳ 明朝" w:hint="eastAsia"/>
                  <w:szCs w:val="22"/>
                </w:rPr>
                <w:delText>ハタオリドリ科</w:delText>
              </w:r>
            </w:del>
          </w:p>
        </w:tc>
        <w:tc>
          <w:tcPr>
            <w:tcW w:w="1448" w:type="dxa"/>
            <w:tcBorders>
              <w:top w:val="nil"/>
              <w:left w:val="nil"/>
              <w:right w:val="nil"/>
            </w:tcBorders>
            <w:shd w:val="clear" w:color="auto" w:fill="auto"/>
            <w:noWrap/>
            <w:vAlign w:val="center"/>
            <w:hideMark/>
          </w:tcPr>
          <w:p w14:paraId="0A9234CA" w14:textId="548DC2E7" w:rsidR="004340C5" w:rsidRPr="00080174" w:rsidDel="00173F06" w:rsidRDefault="004340C5" w:rsidP="002469AE">
            <w:pPr>
              <w:ind w:firstLine="220"/>
              <w:jc w:val="right"/>
              <w:rPr>
                <w:del w:id="2482" w:author="正典 松浦" w:date="2023-12-18T17:29:00Z"/>
                <w:rFonts w:ascii="ＭＳ 明朝" w:hAnsi="ＭＳ 明朝"/>
                <w:szCs w:val="22"/>
              </w:rPr>
            </w:pPr>
            <w:del w:id="2483" w:author="正典 松浦" w:date="2023-12-18T17:29:00Z">
              <w:r w:rsidRPr="00080174" w:rsidDel="00173F06">
                <w:rPr>
                  <w:rFonts w:ascii="ＭＳ 明朝" w:hAnsi="ＭＳ 明朝" w:hint="eastAsia"/>
                  <w:szCs w:val="22"/>
                </w:rPr>
                <w:delText>2</w:delText>
              </w:r>
            </w:del>
          </w:p>
        </w:tc>
      </w:tr>
      <w:tr w:rsidR="004340C5" w:rsidRPr="00627849" w:rsidDel="00173F06" w14:paraId="359E09E4" w14:textId="74B188D2" w:rsidTr="004340C5">
        <w:trPr>
          <w:trHeight w:val="340"/>
          <w:jc w:val="center"/>
          <w:del w:id="2484" w:author="正典 松浦" w:date="2023-12-18T17:29:00Z"/>
        </w:trPr>
        <w:tc>
          <w:tcPr>
            <w:tcW w:w="2147" w:type="dxa"/>
            <w:tcBorders>
              <w:top w:val="nil"/>
              <w:left w:val="nil"/>
              <w:bottom w:val="nil"/>
              <w:right w:val="nil"/>
            </w:tcBorders>
            <w:shd w:val="clear" w:color="auto" w:fill="auto"/>
            <w:noWrap/>
            <w:vAlign w:val="center"/>
            <w:hideMark/>
          </w:tcPr>
          <w:p w14:paraId="648F0CAB" w14:textId="390BF2EB" w:rsidR="007D5885" w:rsidRPr="00080174" w:rsidDel="00173F06" w:rsidRDefault="007D5885" w:rsidP="002469AE">
            <w:pPr>
              <w:ind w:firstLine="220"/>
              <w:rPr>
                <w:del w:id="2485" w:author="正典 松浦" w:date="2023-12-18T17:29:00Z"/>
                <w:rFonts w:ascii="ＭＳ 明朝" w:hAnsi="ＭＳ 明朝"/>
                <w:szCs w:val="22"/>
              </w:rPr>
            </w:pPr>
            <w:del w:id="2486" w:author="正典 松浦" w:date="2023-12-18T17:29:00Z">
              <w:r w:rsidRPr="00080174" w:rsidDel="00173F06">
                <w:rPr>
                  <w:rFonts w:ascii="ＭＳ 明朝" w:hAnsi="ＭＳ 明朝" w:hint="eastAsia"/>
                  <w:szCs w:val="22"/>
                </w:rPr>
                <w:delText>カエデチョウ科</w:delText>
              </w:r>
            </w:del>
          </w:p>
        </w:tc>
        <w:tc>
          <w:tcPr>
            <w:tcW w:w="1448" w:type="dxa"/>
            <w:tcBorders>
              <w:top w:val="nil"/>
              <w:left w:val="nil"/>
              <w:bottom w:val="nil"/>
              <w:right w:val="nil"/>
            </w:tcBorders>
            <w:shd w:val="clear" w:color="auto" w:fill="auto"/>
            <w:noWrap/>
            <w:vAlign w:val="center"/>
            <w:hideMark/>
          </w:tcPr>
          <w:p w14:paraId="5EE5EC10" w14:textId="497DA862" w:rsidR="004340C5" w:rsidRPr="00080174" w:rsidDel="00173F06" w:rsidRDefault="004340C5" w:rsidP="002469AE">
            <w:pPr>
              <w:ind w:firstLine="220"/>
              <w:jc w:val="right"/>
              <w:rPr>
                <w:del w:id="2487" w:author="正典 松浦" w:date="2023-12-18T17:29:00Z"/>
                <w:rFonts w:ascii="ＭＳ 明朝" w:hAnsi="ＭＳ 明朝"/>
                <w:szCs w:val="22"/>
              </w:rPr>
            </w:pPr>
            <w:del w:id="2488" w:author="正典 松浦" w:date="2023-12-18T17:29:00Z">
              <w:r w:rsidRPr="00080174" w:rsidDel="00173F06">
                <w:rPr>
                  <w:rFonts w:ascii="ＭＳ 明朝" w:hAnsi="ＭＳ 明朝" w:hint="eastAsia"/>
                  <w:szCs w:val="22"/>
                </w:rPr>
                <w:delText>1</w:delText>
              </w:r>
            </w:del>
          </w:p>
        </w:tc>
      </w:tr>
      <w:tr w:rsidR="004340C5" w:rsidRPr="00627849" w:rsidDel="00173F06" w14:paraId="61B8DA35" w14:textId="55B8D894" w:rsidTr="008A1C2A">
        <w:trPr>
          <w:trHeight w:val="340"/>
          <w:jc w:val="center"/>
          <w:del w:id="2489" w:author="正典 松浦" w:date="2023-12-18T17:29:00Z"/>
        </w:trPr>
        <w:tc>
          <w:tcPr>
            <w:tcW w:w="2147" w:type="dxa"/>
            <w:tcBorders>
              <w:top w:val="nil"/>
              <w:left w:val="nil"/>
              <w:bottom w:val="single" w:sz="4" w:space="0" w:color="auto"/>
              <w:right w:val="nil"/>
            </w:tcBorders>
            <w:shd w:val="clear" w:color="auto" w:fill="auto"/>
            <w:noWrap/>
            <w:vAlign w:val="center"/>
          </w:tcPr>
          <w:p w14:paraId="78F5D5CF" w14:textId="3C4D9A3F" w:rsidR="004340C5" w:rsidRPr="00080174" w:rsidDel="00173F06" w:rsidRDefault="007D5885" w:rsidP="002469AE">
            <w:pPr>
              <w:ind w:firstLine="220"/>
              <w:rPr>
                <w:del w:id="2490" w:author="正典 松浦" w:date="2023-12-18T17:29:00Z"/>
                <w:rFonts w:ascii="ＭＳ 明朝" w:hAnsi="ＭＳ 明朝"/>
                <w:szCs w:val="22"/>
              </w:rPr>
            </w:pPr>
            <w:del w:id="2491" w:author="正典 松浦" w:date="2023-12-18T17:29:00Z">
              <w:r w:rsidRPr="00080174" w:rsidDel="00173F06">
                <w:rPr>
                  <w:rFonts w:ascii="ＭＳ 明朝" w:hAnsi="ＭＳ 明朝" w:hint="eastAsia"/>
                  <w:szCs w:val="22"/>
                </w:rPr>
                <w:delText>エボシドリ科</w:delText>
              </w:r>
            </w:del>
          </w:p>
        </w:tc>
        <w:tc>
          <w:tcPr>
            <w:tcW w:w="1448" w:type="dxa"/>
            <w:tcBorders>
              <w:top w:val="nil"/>
              <w:left w:val="nil"/>
              <w:bottom w:val="single" w:sz="4" w:space="0" w:color="auto"/>
              <w:right w:val="nil"/>
            </w:tcBorders>
            <w:shd w:val="clear" w:color="auto" w:fill="auto"/>
            <w:noWrap/>
            <w:vAlign w:val="center"/>
          </w:tcPr>
          <w:p w14:paraId="0A184FC4" w14:textId="49762D68" w:rsidR="004340C5" w:rsidRPr="00080174" w:rsidDel="00173F06" w:rsidRDefault="007D5885" w:rsidP="002469AE">
            <w:pPr>
              <w:ind w:firstLine="220"/>
              <w:jc w:val="right"/>
              <w:rPr>
                <w:del w:id="2492" w:author="正典 松浦" w:date="2023-12-18T17:29:00Z"/>
                <w:rFonts w:ascii="ＭＳ 明朝" w:hAnsi="ＭＳ 明朝"/>
                <w:szCs w:val="22"/>
              </w:rPr>
            </w:pPr>
            <w:del w:id="2493" w:author="正典 松浦" w:date="2023-12-18T17:29:00Z">
              <w:r w:rsidRPr="00080174" w:rsidDel="00173F06">
                <w:rPr>
                  <w:rFonts w:ascii="ＭＳ 明朝" w:hAnsi="ＭＳ 明朝" w:hint="eastAsia"/>
                  <w:szCs w:val="22"/>
                </w:rPr>
                <w:delText>1</w:delText>
              </w:r>
            </w:del>
          </w:p>
        </w:tc>
      </w:tr>
    </w:tbl>
    <w:p w14:paraId="0659D80A" w14:textId="358D63A6" w:rsidR="00A14C65" w:rsidRPr="00080174" w:rsidRDefault="00A14C65" w:rsidP="00A14C65">
      <w:pPr>
        <w:pStyle w:val="1"/>
        <w:ind w:firstLine="220"/>
        <w:rPr>
          <w:rFonts w:ascii="ＭＳ 明朝" w:hAnsi="ＭＳ 明朝"/>
          <w:szCs w:val="22"/>
        </w:rPr>
      </w:pPr>
      <w:r w:rsidRPr="00080174">
        <w:rPr>
          <w:rFonts w:ascii="ＭＳ 明朝" w:hAnsi="ＭＳ 明朝" w:hint="eastAsia"/>
          <w:szCs w:val="22"/>
        </w:rPr>
        <w:t>分析結果の</w:t>
      </w:r>
      <w:r w:rsidR="00FF7D79" w:rsidRPr="00080174">
        <w:rPr>
          <w:rFonts w:ascii="ＭＳ 明朝" w:hAnsi="ＭＳ 明朝" w:hint="eastAsia"/>
          <w:szCs w:val="22"/>
        </w:rPr>
        <w:t>考察</w:t>
      </w:r>
    </w:p>
    <w:p w14:paraId="6BE92A61" w14:textId="5EEA96FF" w:rsidR="00A14C65" w:rsidRPr="00080174" w:rsidRDefault="009C02A1" w:rsidP="00A14C65">
      <w:pPr>
        <w:ind w:firstLine="220"/>
        <w:rPr>
          <w:rFonts w:ascii="ＭＳ 明朝" w:hAnsi="ＭＳ 明朝"/>
          <w:szCs w:val="22"/>
        </w:rPr>
      </w:pPr>
      <w:ins w:id="2494" w:author="正典 松浦" w:date="2023-12-19T18:48:00Z">
        <w:r w:rsidRPr="00080174">
          <w:rPr>
            <w:rFonts w:ascii="ＭＳ 明朝" w:hAnsi="ＭＳ 明朝" w:hint="eastAsia"/>
            <w:szCs w:val="22"/>
          </w:rPr>
          <w:t>本章では、CITESデータベースに登録されている野生動物のみを対象として分析を行った。</w:t>
        </w:r>
      </w:ins>
      <w:ins w:id="2495" w:author="正典 松浦" w:date="2023-12-19T18:49:00Z">
        <w:r w:rsidR="00B83AAF" w:rsidRPr="00080174">
          <w:rPr>
            <w:rFonts w:ascii="ＭＳ 明朝" w:hAnsi="ＭＳ 明朝" w:hint="eastAsia"/>
            <w:szCs w:val="22"/>
          </w:rPr>
          <w:t>CITESデータベースは</w:t>
        </w:r>
      </w:ins>
      <w:commentRangeStart w:id="2496"/>
      <w:r w:rsidR="004B67E8" w:rsidRPr="00080174">
        <w:rPr>
          <w:rFonts w:ascii="ＭＳ 明朝" w:hAnsi="ＭＳ 明朝" w:hint="eastAsia"/>
          <w:szCs w:val="22"/>
        </w:rPr>
        <w:t>合法取引と違法取引の関連性</w:t>
      </w:r>
      <w:commentRangeEnd w:id="2496"/>
      <w:r w:rsidR="00810B56" w:rsidRPr="00080174">
        <w:rPr>
          <w:rStyle w:val="af5"/>
          <w:rFonts w:ascii="ＭＳ 明朝" w:hAnsi="ＭＳ 明朝"/>
          <w:sz w:val="22"/>
          <w:szCs w:val="22"/>
        </w:rPr>
        <w:commentReference w:id="2496"/>
      </w:r>
    </w:p>
    <w:p w14:paraId="1CF0A1D3" w14:textId="3DCD23DB" w:rsidR="00EB159D" w:rsidRPr="00080174" w:rsidRDefault="00FF7D79" w:rsidP="00B20456">
      <w:pPr>
        <w:pStyle w:val="1"/>
        <w:ind w:firstLine="220"/>
        <w:rPr>
          <w:rFonts w:ascii="ＭＳ 明朝" w:hAnsi="ＭＳ 明朝"/>
          <w:szCs w:val="22"/>
        </w:rPr>
      </w:pPr>
      <w:r w:rsidRPr="00080174">
        <w:rPr>
          <w:rFonts w:ascii="ＭＳ 明朝" w:hAnsi="ＭＳ 明朝" w:hint="eastAsia"/>
          <w:szCs w:val="22"/>
        </w:rPr>
        <w:t>結論</w:t>
      </w:r>
    </w:p>
    <w:p w14:paraId="56C23196" w14:textId="77777777" w:rsidR="00B20456" w:rsidRPr="00080174" w:rsidRDefault="00B20456" w:rsidP="00B20456">
      <w:pPr>
        <w:ind w:firstLine="220"/>
        <w:rPr>
          <w:rFonts w:ascii="ＭＳ 明朝" w:hAnsi="ＭＳ 明朝"/>
          <w:szCs w:val="22"/>
        </w:rPr>
      </w:pPr>
    </w:p>
    <w:sdt>
      <w:sdtPr>
        <w:rPr>
          <w:rFonts w:ascii="ＭＳ 明朝" w:hAnsi="ＭＳ 明朝"/>
          <w:szCs w:val="22"/>
          <w:lang w:val="ja-JP"/>
        </w:rPr>
        <w:id w:val="559222102"/>
        <w:docPartObj>
          <w:docPartGallery w:val="Bibliographies"/>
          <w:docPartUnique/>
        </w:docPartObj>
      </w:sdtPr>
      <w:sdtEndPr>
        <w:rPr>
          <w:lang w:val="en-US"/>
        </w:rPr>
      </w:sdtEndPr>
      <w:sdtContent>
        <w:p w14:paraId="44E0711D" w14:textId="77777777" w:rsidR="006319BD" w:rsidRPr="00080174" w:rsidRDefault="00454FD8">
          <w:pPr>
            <w:ind w:firstLine="220"/>
            <w:rPr>
              <w:rFonts w:ascii="ＭＳ 明朝" w:hAnsi="ＭＳ 明朝" w:cstheme="minorBidi"/>
              <w:noProof/>
              <w:szCs w:val="22"/>
            </w:rPr>
          </w:pPr>
          <w:r w:rsidRPr="00080174">
            <w:rPr>
              <w:rFonts w:ascii="ＭＳ 明朝" w:hAnsi="ＭＳ 明朝"/>
              <w:szCs w:val="22"/>
              <w:lang w:val="ja-JP"/>
            </w:rPr>
            <w:t>参照文献</w:t>
          </w:r>
        </w:p>
        <w:sdt>
          <w:sdtPr>
            <w:rPr>
              <w:rFonts w:ascii="ＭＳ 明朝" w:hAnsi="ＭＳ 明朝"/>
              <w:szCs w:val="22"/>
            </w:rPr>
            <w:id w:val="-573587230"/>
            <w:bibliography/>
          </w:sdtPr>
          <w:sdtContent>
            <w:p w14:paraId="6D19E044" w14:textId="5213FF9A" w:rsidR="001B35A1" w:rsidRPr="00627849" w:rsidDel="002E162B" w:rsidRDefault="00454FD8" w:rsidP="00322819">
              <w:pPr>
                <w:pStyle w:val="a7"/>
                <w:spacing w:line="240" w:lineRule="auto"/>
                <w:ind w:left="220" w:hangingChars="100" w:hanging="220"/>
                <w:rPr>
                  <w:del w:id="2497" w:author="正典 松浦" w:date="2023-12-19T19:26:00Z"/>
                  <w:rFonts w:ascii="ＭＳ 明朝" w:hAnsi="ＭＳ 明朝"/>
                  <w:noProof/>
                  <w:sz w:val="24"/>
                  <w:rPrChange w:id="2498" w:author="正典 松浦" w:date="2023-12-19T20:15:00Z">
                    <w:rPr>
                      <w:del w:id="2499" w:author="正典 松浦" w:date="2023-12-19T19:26:00Z"/>
                      <w:noProof/>
                      <w:sz w:val="24"/>
                    </w:rPr>
                  </w:rPrChange>
                </w:rPr>
                <w:pPrChange w:id="2500" w:author="正典 松浦" w:date="2023-12-19T19:27:00Z">
                  <w:pPr>
                    <w:pStyle w:val="a7"/>
                    <w:ind w:firstLine="220"/>
                  </w:pPr>
                </w:pPrChange>
              </w:pPr>
              <w:del w:id="2501" w:author="正典 松浦" w:date="2023-12-19T19:26:00Z">
                <w:r w:rsidRPr="00080174" w:rsidDel="002E162B">
                  <w:rPr>
                    <w:rFonts w:ascii="ＭＳ 明朝" w:hAnsi="ＭＳ 明朝"/>
                    <w:szCs w:val="22"/>
                  </w:rPr>
                  <w:fldChar w:fldCharType="begin"/>
                </w:r>
                <w:r w:rsidRPr="00080174" w:rsidDel="002E162B">
                  <w:rPr>
                    <w:rFonts w:ascii="ＭＳ 明朝" w:hAnsi="ＭＳ 明朝"/>
                    <w:szCs w:val="22"/>
                  </w:rPr>
                  <w:delInstrText>BIBLIOGRAPHY</w:delInstrText>
                </w:r>
                <w:r w:rsidRPr="00080174" w:rsidDel="002E162B">
                  <w:rPr>
                    <w:rFonts w:ascii="ＭＳ 明朝" w:hAnsi="ＭＳ 明朝"/>
                    <w:szCs w:val="22"/>
                  </w:rPr>
                  <w:fldChar w:fldCharType="separate"/>
                </w:r>
                <w:r w:rsidR="001B35A1" w:rsidRPr="00627849" w:rsidDel="002E162B">
                  <w:rPr>
                    <w:rFonts w:ascii="ＭＳ 明朝" w:hAnsi="ＭＳ 明朝"/>
                    <w:noProof/>
                    <w:rPrChange w:id="2502" w:author="正典 松浦" w:date="2023-12-19T20:15:00Z">
                      <w:rPr>
                        <w:noProof/>
                      </w:rPr>
                    </w:rPrChange>
                  </w:rPr>
                  <w:delText xml:space="preserve">Karesh, W., Cook, R., Bennett, E., &amp; Newcomb, J. (2005). Wildlife Trade and Global Disease Emergence. </w:delText>
                </w:r>
                <w:r w:rsidR="001B35A1" w:rsidRPr="00627849" w:rsidDel="002E162B">
                  <w:rPr>
                    <w:rFonts w:ascii="ＭＳ 明朝" w:hAnsi="ＭＳ 明朝"/>
                    <w:i/>
                    <w:iCs/>
                    <w:noProof/>
                    <w:rPrChange w:id="2503" w:author="正典 松浦" w:date="2023-12-19T20:15:00Z">
                      <w:rPr>
                        <w:i/>
                        <w:iCs/>
                        <w:noProof/>
                      </w:rPr>
                    </w:rPrChange>
                  </w:rPr>
                  <w:delText>Emerging Infectious Disease, 11</w:delText>
                </w:r>
                <w:r w:rsidR="001B35A1" w:rsidRPr="00627849" w:rsidDel="002E162B">
                  <w:rPr>
                    <w:rFonts w:ascii="ＭＳ 明朝" w:hAnsi="ＭＳ 明朝"/>
                    <w:noProof/>
                    <w:rPrChange w:id="2504" w:author="正典 松浦" w:date="2023-12-19T20:15:00Z">
                      <w:rPr>
                        <w:noProof/>
                      </w:rPr>
                    </w:rPrChange>
                  </w:rPr>
                  <w:delText>(7), 1000-1002.</w:delText>
                </w:r>
              </w:del>
            </w:p>
            <w:p w14:paraId="14BD7AA8" w14:textId="3887E80B" w:rsidR="001B35A1" w:rsidRPr="00627849" w:rsidDel="002E162B" w:rsidRDefault="001B35A1" w:rsidP="00322819">
              <w:pPr>
                <w:pStyle w:val="a7"/>
                <w:spacing w:line="240" w:lineRule="auto"/>
                <w:ind w:left="220" w:hangingChars="100" w:hanging="220"/>
                <w:rPr>
                  <w:del w:id="2505" w:author="正典 松浦" w:date="2023-12-19T19:26:00Z"/>
                  <w:rFonts w:ascii="ＭＳ 明朝" w:hAnsi="ＭＳ 明朝"/>
                  <w:noProof/>
                  <w:rPrChange w:id="2506" w:author="正典 松浦" w:date="2023-12-19T20:15:00Z">
                    <w:rPr>
                      <w:del w:id="2507" w:author="正典 松浦" w:date="2023-12-19T19:26:00Z"/>
                      <w:noProof/>
                    </w:rPr>
                  </w:rPrChange>
                </w:rPr>
                <w:pPrChange w:id="2508" w:author="正典 松浦" w:date="2023-12-19T19:27:00Z">
                  <w:pPr>
                    <w:pStyle w:val="a7"/>
                    <w:ind w:firstLine="220"/>
                  </w:pPr>
                </w:pPrChange>
              </w:pPr>
              <w:del w:id="2509" w:author="正典 松浦" w:date="2023-12-19T19:26:00Z">
                <w:r w:rsidRPr="00627849" w:rsidDel="002E162B">
                  <w:rPr>
                    <w:rFonts w:ascii="ＭＳ 明朝" w:hAnsi="ＭＳ 明朝"/>
                    <w:noProof/>
                    <w:rPrChange w:id="2510" w:author="正典 松浦" w:date="2023-12-19T20:15:00Z">
                      <w:rPr>
                        <w:noProof/>
                      </w:rPr>
                    </w:rPrChange>
                  </w:rPr>
                  <w:delText xml:space="preserve">Mendoza-Roldan, J., Modry, D., &amp; Otranto, D. (2020). Zoonotic Parasites of Reptiles: A Crawling Threat. </w:delText>
                </w:r>
                <w:r w:rsidRPr="00627849" w:rsidDel="002E162B">
                  <w:rPr>
                    <w:rFonts w:ascii="ＭＳ 明朝" w:hAnsi="ＭＳ 明朝"/>
                    <w:i/>
                    <w:iCs/>
                    <w:noProof/>
                    <w:rPrChange w:id="2511" w:author="正典 松浦" w:date="2023-12-19T20:15:00Z">
                      <w:rPr>
                        <w:i/>
                        <w:iCs/>
                        <w:noProof/>
                      </w:rPr>
                    </w:rPrChange>
                  </w:rPr>
                  <w:delText>Trends in Parasitology</w:delText>
                </w:r>
                <w:r w:rsidRPr="00627849" w:rsidDel="002E162B">
                  <w:rPr>
                    <w:rFonts w:ascii="ＭＳ 明朝" w:hAnsi="ＭＳ 明朝"/>
                    <w:noProof/>
                    <w:rPrChange w:id="2512" w:author="正典 松浦" w:date="2023-12-19T20:15:00Z">
                      <w:rPr>
                        <w:noProof/>
                      </w:rPr>
                    </w:rPrChange>
                  </w:rPr>
                  <w:delText>, 677-687. doi:https://doi.org/10.1016/j.pt.2020.04.014</w:delText>
                </w:r>
              </w:del>
            </w:p>
            <w:p w14:paraId="44172C83" w14:textId="67019384" w:rsidR="001B35A1" w:rsidRPr="00627849" w:rsidDel="002E162B" w:rsidRDefault="001B35A1" w:rsidP="00322819">
              <w:pPr>
                <w:pStyle w:val="a7"/>
                <w:spacing w:line="240" w:lineRule="auto"/>
                <w:ind w:left="220" w:hangingChars="100" w:hanging="220"/>
                <w:rPr>
                  <w:del w:id="2513" w:author="正典 松浦" w:date="2023-12-19T19:26:00Z"/>
                  <w:rFonts w:ascii="ＭＳ 明朝" w:hAnsi="ＭＳ 明朝"/>
                  <w:noProof/>
                  <w:rPrChange w:id="2514" w:author="正典 松浦" w:date="2023-12-19T20:15:00Z">
                    <w:rPr>
                      <w:del w:id="2515" w:author="正典 松浦" w:date="2023-12-19T19:26:00Z"/>
                      <w:noProof/>
                    </w:rPr>
                  </w:rPrChange>
                </w:rPr>
                <w:pPrChange w:id="2516" w:author="正典 松浦" w:date="2023-12-19T19:27:00Z">
                  <w:pPr>
                    <w:pStyle w:val="a7"/>
                    <w:ind w:firstLine="220"/>
                  </w:pPr>
                </w:pPrChange>
              </w:pPr>
              <w:del w:id="2517" w:author="正典 松浦" w:date="2023-12-19T19:26:00Z">
                <w:r w:rsidRPr="00627849" w:rsidDel="002E162B">
                  <w:rPr>
                    <w:rFonts w:ascii="ＭＳ 明朝" w:hAnsi="ＭＳ 明朝"/>
                    <w:noProof/>
                    <w:rPrChange w:id="2518" w:author="正典 松浦" w:date="2023-12-19T20:15:00Z">
                      <w:rPr>
                        <w:noProof/>
                      </w:rPr>
                    </w:rPrChange>
                  </w:rPr>
                  <w:delText xml:space="preserve">Smith, K. F., Behrens, M., Schloegel, L. M., Marano, N., Burgiel, S., &amp; Daszak, P. (2009). Reducing the Risks of the Wildlife Trade. </w:delText>
                </w:r>
                <w:r w:rsidRPr="00627849" w:rsidDel="002E162B">
                  <w:rPr>
                    <w:rFonts w:ascii="ＭＳ 明朝" w:hAnsi="ＭＳ 明朝"/>
                    <w:i/>
                    <w:iCs/>
                    <w:noProof/>
                    <w:rPrChange w:id="2519" w:author="正典 松浦" w:date="2023-12-19T20:15:00Z">
                      <w:rPr>
                        <w:i/>
                        <w:iCs/>
                        <w:noProof/>
                      </w:rPr>
                    </w:rPrChange>
                  </w:rPr>
                  <w:delText>Science, 324</w:delText>
                </w:r>
                <w:r w:rsidRPr="00627849" w:rsidDel="002E162B">
                  <w:rPr>
                    <w:rFonts w:ascii="ＭＳ 明朝" w:hAnsi="ＭＳ 明朝"/>
                    <w:noProof/>
                    <w:rPrChange w:id="2520" w:author="正典 松浦" w:date="2023-12-19T20:15:00Z">
                      <w:rPr>
                        <w:noProof/>
                      </w:rPr>
                    </w:rPrChange>
                  </w:rPr>
                  <w:delText>(5927), 594-595.</w:delText>
                </w:r>
              </w:del>
            </w:p>
            <w:p w14:paraId="187B97BB" w14:textId="77777777" w:rsidR="003E5F34" w:rsidRPr="00080174" w:rsidRDefault="00454FD8" w:rsidP="00322819">
              <w:pPr>
                <w:pStyle w:val="a7"/>
                <w:spacing w:line="240" w:lineRule="auto"/>
                <w:ind w:left="221" w:hangingChars="100" w:hanging="221"/>
                <w:rPr>
                  <w:rFonts w:ascii="ＭＳ 明朝" w:hAnsi="ＭＳ 明朝"/>
                </w:rPr>
                <w:pPrChange w:id="2521" w:author="正典 松浦" w:date="2023-12-19T19:27:00Z">
                  <w:pPr>
                    <w:pStyle w:val="a7"/>
                    <w:ind w:firstLine="221"/>
                  </w:pPr>
                </w:pPrChange>
              </w:pPr>
              <w:del w:id="2522" w:author="正典 松浦" w:date="2023-12-19T19:26:00Z">
                <w:r w:rsidRPr="00080174" w:rsidDel="002E162B">
                  <w:rPr>
                    <w:rFonts w:ascii="ＭＳ 明朝" w:hAnsi="ＭＳ 明朝"/>
                    <w:b/>
                    <w:bCs/>
                    <w:szCs w:val="22"/>
                  </w:rPr>
                  <w:fldChar w:fldCharType="end"/>
                </w:r>
              </w:del>
              <w:r w:rsidR="00472CAE" w:rsidRPr="00080174">
                <w:rPr>
                  <w:rFonts w:ascii="ＭＳ 明朝" w:hAnsi="ＭＳ 明朝"/>
                  <w:b/>
                  <w:bCs/>
                  <w:szCs w:val="22"/>
                </w:rPr>
                <w:fldChar w:fldCharType="begin"/>
              </w:r>
              <w:r w:rsidR="002E162B" w:rsidRPr="00080174">
                <w:rPr>
                  <w:rFonts w:ascii="ＭＳ 明朝" w:hAnsi="ＭＳ 明朝"/>
                  <w:b/>
                  <w:bCs/>
                  <w:szCs w:val="22"/>
                </w:rPr>
                <w:instrText xml:space="preserve"> ADDIN ZOTERO_BIBL {"uncited":[],"omitted":[],"custom":[]} CSL_BIBLIOGRAPHY </w:instrText>
              </w:r>
              <w:r w:rsidR="00472CAE" w:rsidRPr="00080174">
                <w:rPr>
                  <w:rFonts w:ascii="ＭＳ 明朝" w:hAnsi="ＭＳ 明朝"/>
                  <w:b/>
                  <w:bCs/>
                  <w:szCs w:val="22"/>
                </w:rPr>
                <w:fldChar w:fldCharType="separate"/>
              </w:r>
              <w:r w:rsidR="003E5F34" w:rsidRPr="00080174">
                <w:rPr>
                  <w:rFonts w:ascii="ＭＳ 明朝" w:hAnsi="ＭＳ 明朝"/>
                </w:rPr>
                <w:t>Allen, T., Murray, K. A., Zambrana-</w:t>
              </w:r>
              <w:proofErr w:type="spellStart"/>
              <w:r w:rsidR="003E5F34" w:rsidRPr="00080174">
                <w:rPr>
                  <w:rFonts w:ascii="ＭＳ 明朝" w:hAnsi="ＭＳ 明朝"/>
                </w:rPr>
                <w:t>Torrelio</w:t>
              </w:r>
              <w:proofErr w:type="spellEnd"/>
              <w:r w:rsidR="003E5F34" w:rsidRPr="00080174">
                <w:rPr>
                  <w:rFonts w:ascii="ＭＳ 明朝" w:hAnsi="ＭＳ 明朝"/>
                </w:rPr>
                <w:t xml:space="preserve">, C., Morse, S. S., </w:t>
              </w:r>
              <w:proofErr w:type="spellStart"/>
              <w:r w:rsidR="003E5F34" w:rsidRPr="00080174">
                <w:rPr>
                  <w:rFonts w:ascii="ＭＳ 明朝" w:hAnsi="ＭＳ 明朝"/>
                </w:rPr>
                <w:t>Rondinini</w:t>
              </w:r>
              <w:proofErr w:type="spellEnd"/>
              <w:r w:rsidR="003E5F34" w:rsidRPr="00080174">
                <w:rPr>
                  <w:rFonts w:ascii="ＭＳ 明朝" w:hAnsi="ＭＳ 明朝"/>
                </w:rPr>
                <w:t xml:space="preserve">, C., Di Marco, M., Breit, N., </w:t>
              </w:r>
              <w:proofErr w:type="spellStart"/>
              <w:r w:rsidR="003E5F34" w:rsidRPr="00080174">
                <w:rPr>
                  <w:rFonts w:ascii="ＭＳ 明朝" w:hAnsi="ＭＳ 明朝"/>
                </w:rPr>
                <w:t>Olival</w:t>
              </w:r>
              <w:proofErr w:type="spellEnd"/>
              <w:r w:rsidR="003E5F34" w:rsidRPr="00080174">
                <w:rPr>
                  <w:rFonts w:ascii="ＭＳ 明朝" w:hAnsi="ＭＳ 明朝"/>
                </w:rPr>
                <w:t xml:space="preserve">, K. J., &amp; </w:t>
              </w:r>
              <w:proofErr w:type="spellStart"/>
              <w:r w:rsidR="003E5F34" w:rsidRPr="00080174">
                <w:rPr>
                  <w:rFonts w:ascii="ＭＳ 明朝" w:hAnsi="ＭＳ 明朝"/>
                </w:rPr>
                <w:t>Daszak</w:t>
              </w:r>
              <w:proofErr w:type="spellEnd"/>
              <w:r w:rsidR="003E5F34" w:rsidRPr="00080174">
                <w:rPr>
                  <w:rFonts w:ascii="ＭＳ 明朝" w:hAnsi="ＭＳ 明朝"/>
                </w:rPr>
                <w:t xml:space="preserve">, P. (2017). Global hotspots and correlates of emerging zoonotic diseases. </w:t>
              </w:r>
              <w:r w:rsidR="003E5F34" w:rsidRPr="00080174">
                <w:rPr>
                  <w:rFonts w:ascii="ＭＳ 明朝" w:hAnsi="ＭＳ 明朝"/>
                  <w:i/>
                  <w:iCs/>
                </w:rPr>
                <w:t>Nature Communications</w:t>
              </w:r>
              <w:r w:rsidR="003E5F34" w:rsidRPr="00080174">
                <w:rPr>
                  <w:rFonts w:ascii="ＭＳ 明朝" w:hAnsi="ＭＳ 明朝"/>
                </w:rPr>
                <w:t xml:space="preserve">, </w:t>
              </w:r>
              <w:r w:rsidR="003E5F34" w:rsidRPr="00080174">
                <w:rPr>
                  <w:rFonts w:ascii="ＭＳ 明朝" w:hAnsi="ＭＳ 明朝"/>
                  <w:i/>
                  <w:iCs/>
                </w:rPr>
                <w:t>8</w:t>
              </w:r>
              <w:r w:rsidR="003E5F34" w:rsidRPr="00080174">
                <w:rPr>
                  <w:rFonts w:ascii="ＭＳ 明朝" w:hAnsi="ＭＳ 明朝"/>
                </w:rPr>
                <w:t>(1), 1124. https://doi.org/10.1038/s41467-017-00923-8</w:t>
              </w:r>
            </w:p>
            <w:p w14:paraId="58789395" w14:textId="77777777" w:rsidR="003E5F34" w:rsidRPr="00080174" w:rsidRDefault="003E5F34" w:rsidP="00322819">
              <w:pPr>
                <w:pStyle w:val="a7"/>
                <w:spacing w:line="240" w:lineRule="auto"/>
                <w:ind w:left="220" w:hangingChars="100" w:hanging="220"/>
                <w:rPr>
                  <w:rFonts w:ascii="ＭＳ 明朝" w:hAnsi="ＭＳ 明朝"/>
                </w:rPr>
                <w:pPrChange w:id="2523" w:author="正典 松浦" w:date="2023-12-19T19:27:00Z">
                  <w:pPr>
                    <w:pStyle w:val="a7"/>
                    <w:ind w:firstLine="220"/>
                  </w:pPr>
                </w:pPrChange>
              </w:pPr>
              <w:proofErr w:type="spellStart"/>
              <w:r w:rsidRPr="00080174">
                <w:rPr>
                  <w:rFonts w:ascii="ＭＳ 明朝" w:hAnsi="ＭＳ 明朝"/>
                </w:rPr>
                <w:t>Haitao</w:t>
              </w:r>
              <w:proofErr w:type="spellEnd"/>
              <w:r w:rsidRPr="00080174">
                <w:rPr>
                  <w:rFonts w:ascii="ＭＳ 明朝" w:hAnsi="ＭＳ 明朝"/>
                </w:rPr>
                <w:t xml:space="preserve">, S., Parham, J. F., </w:t>
              </w:r>
              <w:proofErr w:type="spellStart"/>
              <w:r w:rsidRPr="00080174">
                <w:rPr>
                  <w:rFonts w:ascii="ＭＳ 明朝" w:hAnsi="ＭＳ 明朝"/>
                </w:rPr>
                <w:t>Zhiyong</w:t>
              </w:r>
              <w:proofErr w:type="spellEnd"/>
              <w:r w:rsidRPr="00080174">
                <w:rPr>
                  <w:rFonts w:ascii="ＭＳ 明朝" w:hAnsi="ＭＳ 明朝"/>
                </w:rPr>
                <w:t xml:space="preserve">, F., Meiling, H., &amp; Feng, Y. (2008). Evidence for the massive scale of turtle farming in China. </w:t>
              </w:r>
              <w:r w:rsidRPr="00080174">
                <w:rPr>
                  <w:rFonts w:ascii="ＭＳ 明朝" w:hAnsi="ＭＳ 明朝"/>
                  <w:i/>
                  <w:iCs/>
                </w:rPr>
                <w:t>Oryx</w:t>
              </w:r>
              <w:r w:rsidRPr="00080174">
                <w:rPr>
                  <w:rFonts w:ascii="ＭＳ 明朝" w:hAnsi="ＭＳ 明朝"/>
                </w:rPr>
                <w:t xml:space="preserve">, </w:t>
              </w:r>
              <w:r w:rsidRPr="00080174">
                <w:rPr>
                  <w:rFonts w:ascii="ＭＳ 明朝" w:hAnsi="ＭＳ 明朝"/>
                  <w:i/>
                  <w:iCs/>
                </w:rPr>
                <w:t>42</w:t>
              </w:r>
              <w:r w:rsidRPr="00080174">
                <w:rPr>
                  <w:rFonts w:ascii="ＭＳ 明朝" w:hAnsi="ＭＳ 明朝"/>
                </w:rPr>
                <w:t>(1), 147–150. https://doi.org/10.1017/S0030605308000562</w:t>
              </w:r>
            </w:p>
            <w:p w14:paraId="24C2B33E" w14:textId="77777777" w:rsidR="003E5F34" w:rsidRPr="00080174" w:rsidRDefault="003E5F34" w:rsidP="00322819">
              <w:pPr>
                <w:pStyle w:val="a7"/>
                <w:spacing w:line="240" w:lineRule="auto"/>
                <w:ind w:left="220" w:hangingChars="100" w:hanging="220"/>
                <w:rPr>
                  <w:rFonts w:ascii="ＭＳ 明朝" w:hAnsi="ＭＳ 明朝"/>
                </w:rPr>
                <w:pPrChange w:id="2524" w:author="正典 松浦" w:date="2023-12-19T19:27:00Z">
                  <w:pPr>
                    <w:pStyle w:val="a7"/>
                    <w:ind w:firstLine="220"/>
                  </w:pPr>
                </w:pPrChange>
              </w:pPr>
              <w:r w:rsidRPr="00080174">
                <w:rPr>
                  <w:rFonts w:ascii="ＭＳ 明朝" w:hAnsi="ＭＳ 明朝"/>
                </w:rPr>
                <w:t xml:space="preserve">Karesh, W. B., Cook, R., Bennett, E. L., &amp; Newcomb, J. (2005). Wildlife Trade and Global Disease Emergence—Volume 11, Number 7—July 2005—Emerging Infectious </w:t>
              </w:r>
              <w:r w:rsidRPr="00080174">
                <w:rPr>
                  <w:rFonts w:ascii="ＭＳ 明朝" w:hAnsi="ＭＳ 明朝"/>
                </w:rPr>
                <w:lastRenderedPageBreak/>
                <w:t xml:space="preserve">Diseases journal—CDC. </w:t>
              </w:r>
              <w:r w:rsidRPr="00080174">
                <w:rPr>
                  <w:rFonts w:ascii="ＭＳ 明朝" w:hAnsi="ＭＳ 明朝"/>
                  <w:i/>
                  <w:iCs/>
                </w:rPr>
                <w:t>Emerging Infectious Diseases</w:t>
              </w:r>
              <w:r w:rsidRPr="00080174">
                <w:rPr>
                  <w:rFonts w:ascii="ＭＳ 明朝" w:hAnsi="ＭＳ 明朝"/>
                </w:rPr>
                <w:t xml:space="preserve">, </w:t>
              </w:r>
              <w:r w:rsidRPr="00080174">
                <w:rPr>
                  <w:rFonts w:ascii="ＭＳ 明朝" w:hAnsi="ＭＳ 明朝"/>
                  <w:i/>
                  <w:iCs/>
                </w:rPr>
                <w:t>11</w:t>
              </w:r>
              <w:r w:rsidRPr="00080174">
                <w:rPr>
                  <w:rFonts w:ascii="ＭＳ 明朝" w:hAnsi="ＭＳ 明朝"/>
                </w:rPr>
                <w:t>(7). https://doi.org/10.3201/eid1107.050194</w:t>
              </w:r>
            </w:p>
            <w:p w14:paraId="5C630B84" w14:textId="77777777" w:rsidR="003E5F34" w:rsidRPr="00080174" w:rsidRDefault="003E5F34" w:rsidP="00322819">
              <w:pPr>
                <w:pStyle w:val="a7"/>
                <w:spacing w:line="240" w:lineRule="auto"/>
                <w:ind w:left="220" w:hangingChars="100" w:hanging="220"/>
                <w:rPr>
                  <w:rFonts w:ascii="ＭＳ 明朝" w:hAnsi="ＭＳ 明朝"/>
                </w:rPr>
                <w:pPrChange w:id="2525" w:author="正典 松浦" w:date="2023-12-19T19:27:00Z">
                  <w:pPr>
                    <w:pStyle w:val="a7"/>
                    <w:ind w:firstLine="220"/>
                  </w:pPr>
                </w:pPrChange>
              </w:pPr>
              <w:r w:rsidRPr="00080174">
                <w:rPr>
                  <w:rFonts w:ascii="ＭＳ 明朝" w:hAnsi="ＭＳ 明朝"/>
                </w:rPr>
                <w:t xml:space="preserve">Mendoza-Roldan, J. A., </w:t>
              </w:r>
              <w:proofErr w:type="spellStart"/>
              <w:r w:rsidRPr="00080174">
                <w:rPr>
                  <w:rFonts w:ascii="ＭＳ 明朝" w:hAnsi="ＭＳ 明朝"/>
                </w:rPr>
                <w:t>Modry</w:t>
              </w:r>
              <w:proofErr w:type="spellEnd"/>
              <w:r w:rsidRPr="00080174">
                <w:rPr>
                  <w:rFonts w:ascii="ＭＳ 明朝" w:hAnsi="ＭＳ 明朝"/>
                </w:rPr>
                <w:t xml:space="preserve">, D., &amp; Otranto, D. (2020). Zoonotic Parasites of Reptiles: A Crawling Threat. </w:t>
              </w:r>
              <w:r w:rsidRPr="00080174">
                <w:rPr>
                  <w:rFonts w:ascii="ＭＳ 明朝" w:hAnsi="ＭＳ 明朝"/>
                  <w:i/>
                  <w:iCs/>
                </w:rPr>
                <w:t>Trends in Parasitology</w:t>
              </w:r>
              <w:r w:rsidRPr="00080174">
                <w:rPr>
                  <w:rFonts w:ascii="ＭＳ 明朝" w:hAnsi="ＭＳ 明朝"/>
                </w:rPr>
                <w:t xml:space="preserve">, </w:t>
              </w:r>
              <w:r w:rsidRPr="00080174">
                <w:rPr>
                  <w:rFonts w:ascii="ＭＳ 明朝" w:hAnsi="ＭＳ 明朝"/>
                  <w:i/>
                  <w:iCs/>
                </w:rPr>
                <w:t>36</w:t>
              </w:r>
              <w:r w:rsidRPr="00080174">
                <w:rPr>
                  <w:rFonts w:ascii="ＭＳ 明朝" w:hAnsi="ＭＳ 明朝"/>
                </w:rPr>
                <w:t>(8), 677–687. https://doi.org/10.1016/j.pt.2020.04.014</w:t>
              </w:r>
            </w:p>
            <w:p w14:paraId="5EBDB76B" w14:textId="77777777" w:rsidR="003E5F34" w:rsidRPr="00080174" w:rsidRDefault="003E5F34" w:rsidP="00322819">
              <w:pPr>
                <w:pStyle w:val="a7"/>
                <w:spacing w:line="240" w:lineRule="auto"/>
                <w:ind w:left="220" w:hangingChars="100" w:hanging="220"/>
                <w:rPr>
                  <w:rFonts w:ascii="ＭＳ 明朝" w:hAnsi="ＭＳ 明朝"/>
                </w:rPr>
                <w:pPrChange w:id="2526" w:author="正典 松浦" w:date="2023-12-19T19:27:00Z">
                  <w:pPr>
                    <w:pStyle w:val="a7"/>
                    <w:ind w:firstLine="220"/>
                  </w:pPr>
                </w:pPrChange>
              </w:pPr>
              <w:r w:rsidRPr="00080174">
                <w:rPr>
                  <w:rFonts w:ascii="ＭＳ 明朝" w:hAnsi="ＭＳ 明朝"/>
                </w:rPr>
                <w:t xml:space="preserve">Smith, K. F., Behrens, M., Schloegel, L. M., Marano, N., Burgiel, S., &amp; </w:t>
              </w:r>
              <w:proofErr w:type="spellStart"/>
              <w:r w:rsidRPr="00080174">
                <w:rPr>
                  <w:rFonts w:ascii="ＭＳ 明朝" w:hAnsi="ＭＳ 明朝"/>
                </w:rPr>
                <w:t>Daszak</w:t>
              </w:r>
              <w:proofErr w:type="spellEnd"/>
              <w:r w:rsidRPr="00080174">
                <w:rPr>
                  <w:rFonts w:ascii="ＭＳ 明朝" w:hAnsi="ＭＳ 明朝"/>
                </w:rPr>
                <w:t xml:space="preserve">, P. (2009). Reducing the Risks of the Wildlife Trade. </w:t>
              </w:r>
              <w:r w:rsidRPr="00080174">
                <w:rPr>
                  <w:rFonts w:ascii="ＭＳ 明朝" w:hAnsi="ＭＳ 明朝"/>
                  <w:i/>
                  <w:iCs/>
                </w:rPr>
                <w:t>Science</w:t>
              </w:r>
              <w:r w:rsidRPr="00080174">
                <w:rPr>
                  <w:rFonts w:ascii="ＭＳ 明朝" w:hAnsi="ＭＳ 明朝"/>
                </w:rPr>
                <w:t xml:space="preserve">, </w:t>
              </w:r>
              <w:r w:rsidRPr="00080174">
                <w:rPr>
                  <w:rFonts w:ascii="ＭＳ 明朝" w:hAnsi="ＭＳ 明朝"/>
                  <w:i/>
                  <w:iCs/>
                </w:rPr>
                <w:t>324</w:t>
              </w:r>
              <w:r w:rsidRPr="00080174">
                <w:rPr>
                  <w:rFonts w:ascii="ＭＳ 明朝" w:hAnsi="ＭＳ 明朝"/>
                </w:rPr>
                <w:t>(5927), 594–595. https://doi.org/10.1126/science.1174460</w:t>
              </w:r>
            </w:p>
            <w:p w14:paraId="2F32765D" w14:textId="77777777" w:rsidR="003E5F34" w:rsidRPr="00080174" w:rsidRDefault="003E5F34" w:rsidP="00322819">
              <w:pPr>
                <w:pStyle w:val="a7"/>
                <w:spacing w:line="240" w:lineRule="auto"/>
                <w:ind w:left="220" w:hangingChars="100" w:hanging="220"/>
                <w:rPr>
                  <w:rFonts w:ascii="ＭＳ 明朝" w:hAnsi="ＭＳ 明朝"/>
                </w:rPr>
                <w:pPrChange w:id="2527" w:author="正典 松浦" w:date="2023-12-19T19:27:00Z">
                  <w:pPr>
                    <w:pStyle w:val="a7"/>
                    <w:ind w:firstLine="220"/>
                  </w:pPr>
                </w:pPrChange>
              </w:pPr>
              <w:r w:rsidRPr="00080174">
                <w:rPr>
                  <w:rFonts w:ascii="ＭＳ 明朝" w:hAnsi="ＭＳ 明朝"/>
                </w:rPr>
                <w:t>人獣共通感染症 | 大阪小児科医会. (2006). https://www.osk-pa.or.jp/child-care/cc8/01-infection/20060901459.html</w:t>
              </w:r>
            </w:p>
            <w:p w14:paraId="3DF3963E" w14:textId="77777777" w:rsidR="003E5F34" w:rsidRPr="00080174" w:rsidRDefault="003E5F34" w:rsidP="00322819">
              <w:pPr>
                <w:pStyle w:val="a7"/>
                <w:spacing w:line="240" w:lineRule="auto"/>
                <w:ind w:left="220" w:hangingChars="100" w:hanging="220"/>
                <w:rPr>
                  <w:rFonts w:ascii="ＭＳ 明朝" w:hAnsi="ＭＳ 明朝"/>
                </w:rPr>
                <w:pPrChange w:id="2528" w:author="正典 松浦" w:date="2023-12-19T19:27:00Z">
                  <w:pPr>
                    <w:pStyle w:val="a7"/>
                    <w:ind w:firstLine="220"/>
                  </w:pPr>
                </w:pPrChange>
              </w:pPr>
              <w:r w:rsidRPr="00080174">
                <w:rPr>
                  <w:rFonts w:ascii="ＭＳ 明朝" w:hAnsi="ＭＳ 明朝"/>
                </w:rPr>
                <w:t xml:space="preserve">杉山和寿. (2018). 獣医領域からの人獣共通感染症2017. 動物臨床医学, </w:t>
              </w:r>
              <w:r w:rsidRPr="00080174">
                <w:rPr>
                  <w:rFonts w:ascii="ＭＳ 明朝" w:hAnsi="ＭＳ 明朝"/>
                  <w:i/>
                  <w:iCs/>
                </w:rPr>
                <w:t>27</w:t>
              </w:r>
              <w:r w:rsidRPr="00080174">
                <w:rPr>
                  <w:rFonts w:ascii="ＭＳ 明朝" w:hAnsi="ＭＳ 明朝"/>
                </w:rPr>
                <w:t>(1), 1–3. https://doi.org/10.11252/dobutsurinshoigaku.27.1</w:t>
              </w:r>
            </w:p>
            <w:p w14:paraId="5B2645C8" w14:textId="1D7452DE" w:rsidR="00454FD8" w:rsidRPr="00080174" w:rsidRDefault="00472CAE" w:rsidP="00322819">
              <w:pPr>
                <w:ind w:left="221" w:hangingChars="100" w:hanging="221"/>
                <w:rPr>
                  <w:rFonts w:ascii="ＭＳ 明朝" w:hAnsi="ＭＳ 明朝"/>
                  <w:szCs w:val="22"/>
                </w:rPr>
                <w:pPrChange w:id="2529" w:author="正典 松浦" w:date="2023-12-19T19:27:00Z">
                  <w:pPr>
                    <w:ind w:firstLine="221"/>
                  </w:pPr>
                </w:pPrChange>
              </w:pPr>
              <w:r w:rsidRPr="00080174">
                <w:rPr>
                  <w:rFonts w:ascii="ＭＳ 明朝" w:hAnsi="ＭＳ 明朝"/>
                  <w:b/>
                  <w:bCs/>
                  <w:szCs w:val="22"/>
                </w:rPr>
                <w:fldChar w:fldCharType="end"/>
              </w:r>
            </w:p>
          </w:sdtContent>
        </w:sdt>
      </w:sdtContent>
    </w:sdt>
    <w:p w14:paraId="0FD4B042" w14:textId="096C856F" w:rsidR="00761F1A" w:rsidRPr="00080174" w:rsidRDefault="00761F1A" w:rsidP="00761F1A">
      <w:pPr>
        <w:tabs>
          <w:tab w:val="left" w:pos="1110"/>
        </w:tabs>
        <w:ind w:firstLine="221"/>
        <w:rPr>
          <w:rFonts w:ascii="ＭＳ 明朝" w:hAnsi="ＭＳ 明朝"/>
          <w:b/>
          <w:bCs/>
          <w:szCs w:val="22"/>
        </w:rPr>
      </w:pPr>
      <w:r w:rsidRPr="00080174">
        <w:rPr>
          <w:rFonts w:ascii="ＭＳ 明朝" w:hAnsi="ＭＳ 明朝" w:hint="eastAsia"/>
          <w:b/>
          <w:bCs/>
          <w:szCs w:val="22"/>
        </w:rPr>
        <w:t>先行研究まとめ</w:t>
      </w:r>
    </w:p>
    <w:p w14:paraId="4574345E" w14:textId="4C02B2C3" w:rsidR="00C93D9A" w:rsidRPr="00080174" w:rsidRDefault="00C93D9A" w:rsidP="00761F1A">
      <w:pPr>
        <w:tabs>
          <w:tab w:val="left" w:pos="1110"/>
        </w:tabs>
        <w:ind w:firstLine="220"/>
        <w:rPr>
          <w:rFonts w:ascii="ＭＳ 明朝" w:hAnsi="ＭＳ 明朝"/>
          <w:szCs w:val="22"/>
        </w:rPr>
      </w:pPr>
      <w:r w:rsidRPr="00080174">
        <w:rPr>
          <w:rFonts w:ascii="ＭＳ 明朝" w:hAnsi="ＭＳ 明朝" w:hint="eastAsia"/>
          <w:szCs w:val="22"/>
        </w:rPr>
        <w:t>C</w:t>
      </w:r>
      <w:r w:rsidRPr="00080174">
        <w:rPr>
          <w:rFonts w:ascii="ＭＳ 明朝" w:hAnsi="ＭＳ 明朝"/>
          <w:szCs w:val="22"/>
        </w:rPr>
        <w:t xml:space="preserve">rossing the </w:t>
      </w:r>
      <w:proofErr w:type="spellStart"/>
      <w:r w:rsidRPr="00080174">
        <w:rPr>
          <w:rFonts w:ascii="ＭＳ 明朝" w:hAnsi="ＭＳ 明朝"/>
          <w:szCs w:val="22"/>
        </w:rPr>
        <w:t>read</w:t>
      </w:r>
      <w:proofErr w:type="spellEnd"/>
      <w:r w:rsidRPr="00080174">
        <w:rPr>
          <w:rFonts w:ascii="ＭＳ 明朝" w:hAnsi="ＭＳ 明朝"/>
          <w:szCs w:val="22"/>
        </w:rPr>
        <w:t xml:space="preserve"> line: 日本のエキゾチックペット取引</w:t>
      </w:r>
      <w:r w:rsidR="00E356F7" w:rsidRPr="00080174">
        <w:rPr>
          <w:rFonts w:ascii="ＭＳ 明朝" w:hAnsi="ＭＳ 明朝" w:hint="eastAsia"/>
          <w:szCs w:val="22"/>
        </w:rPr>
        <w:t>,</w:t>
      </w:r>
      <w:r w:rsidR="00E356F7" w:rsidRPr="00080174">
        <w:rPr>
          <w:rFonts w:ascii="ＭＳ 明朝" w:hAnsi="ＭＳ 明朝"/>
          <w:szCs w:val="22"/>
        </w:rPr>
        <w:t xml:space="preserve"> 2020</w:t>
      </w:r>
    </w:p>
    <w:p w14:paraId="11189E27" w14:textId="03148663" w:rsidR="00761F1A" w:rsidRPr="00080174" w:rsidRDefault="00826BB9" w:rsidP="00761F1A">
      <w:pPr>
        <w:tabs>
          <w:tab w:val="left" w:pos="1110"/>
        </w:tabs>
        <w:ind w:firstLine="220"/>
        <w:rPr>
          <w:rFonts w:ascii="ＭＳ 明朝" w:hAnsi="ＭＳ 明朝"/>
          <w:szCs w:val="22"/>
        </w:rPr>
      </w:pPr>
      <w:r w:rsidRPr="00080174">
        <w:rPr>
          <w:rFonts w:ascii="ＭＳ 明朝" w:hAnsi="ＭＳ 明朝"/>
          <w:szCs w:val="22"/>
        </w:rPr>
        <w:t xml:space="preserve">Reducing the risks of the wildlife trade, </w:t>
      </w:r>
      <w:r w:rsidR="00182618" w:rsidRPr="00080174">
        <w:rPr>
          <w:rFonts w:ascii="ＭＳ 明朝" w:hAnsi="ＭＳ 明朝"/>
          <w:szCs w:val="22"/>
        </w:rPr>
        <w:t>Science</w:t>
      </w:r>
      <w:r w:rsidRPr="00080174">
        <w:rPr>
          <w:rFonts w:ascii="ＭＳ 明朝" w:hAnsi="ＭＳ 明朝"/>
          <w:szCs w:val="22"/>
        </w:rPr>
        <w:t>, 2</w:t>
      </w:r>
      <w:r w:rsidR="00182618" w:rsidRPr="00080174">
        <w:rPr>
          <w:rFonts w:ascii="ＭＳ 明朝" w:hAnsi="ＭＳ 明朝"/>
          <w:szCs w:val="22"/>
        </w:rPr>
        <w:t>009</w:t>
      </w:r>
      <w:r w:rsidR="00D35FB4" w:rsidRPr="00080174">
        <w:rPr>
          <w:rFonts w:ascii="ＭＳ 明朝" w:hAnsi="ＭＳ 明朝"/>
          <w:szCs w:val="22"/>
        </w:rPr>
        <w:t>.</w:t>
      </w:r>
    </w:p>
    <w:p w14:paraId="6C263D8A" w14:textId="3D482649" w:rsidR="007845F4" w:rsidRPr="00080174" w:rsidRDefault="00182618" w:rsidP="007845F4">
      <w:pPr>
        <w:tabs>
          <w:tab w:val="left" w:pos="1110"/>
        </w:tabs>
        <w:ind w:firstLine="220"/>
        <w:rPr>
          <w:rFonts w:ascii="ＭＳ 明朝" w:hAnsi="ＭＳ 明朝"/>
          <w:szCs w:val="22"/>
        </w:rPr>
      </w:pPr>
      <w:r w:rsidRPr="00080174">
        <w:rPr>
          <w:rFonts w:ascii="ＭＳ 明朝" w:hAnsi="ＭＳ 明朝" w:hint="eastAsia"/>
          <w:szCs w:val="22"/>
        </w:rPr>
        <w:t>T</w:t>
      </w:r>
      <w:r w:rsidRPr="00080174">
        <w:rPr>
          <w:rFonts w:ascii="ＭＳ 明朝" w:hAnsi="ＭＳ 明朝"/>
          <w:szCs w:val="22"/>
        </w:rPr>
        <w:t>owards a conceptual framework to support one-health research for policy on emerging zoon</w:t>
      </w:r>
      <w:r w:rsidR="00726C06" w:rsidRPr="00080174">
        <w:rPr>
          <w:rFonts w:ascii="ＭＳ 明朝" w:hAnsi="ＭＳ 明朝"/>
          <w:szCs w:val="22"/>
        </w:rPr>
        <w:t>oses, The Lancet Infectious Diseases, 2011.</w:t>
      </w:r>
    </w:p>
    <w:p w14:paraId="385D3CDA" w14:textId="3184036E" w:rsidR="007845F4" w:rsidRPr="00080174" w:rsidRDefault="007845F4" w:rsidP="007845F4">
      <w:pPr>
        <w:tabs>
          <w:tab w:val="left" w:pos="1110"/>
        </w:tabs>
        <w:ind w:firstLine="220"/>
        <w:rPr>
          <w:rFonts w:ascii="ＭＳ 明朝" w:hAnsi="ＭＳ 明朝"/>
          <w:szCs w:val="22"/>
        </w:rPr>
      </w:pPr>
      <w:r w:rsidRPr="00080174">
        <w:rPr>
          <w:rFonts w:ascii="ＭＳ 明朝" w:hAnsi="ＭＳ 明朝"/>
          <w:szCs w:val="22"/>
        </w:rPr>
        <w:t>One health, emerging infectious diseases and wildlife: two decades of progress?</w:t>
      </w:r>
      <w:r w:rsidR="007277C9" w:rsidRPr="00080174">
        <w:rPr>
          <w:rFonts w:ascii="ＭＳ 明朝" w:hAnsi="ＭＳ 明朝"/>
          <w:szCs w:val="22"/>
        </w:rPr>
        <w:t>, Philosophical Transactions of The Royal Society B</w:t>
      </w:r>
      <w:r w:rsidR="000D5886" w:rsidRPr="00080174">
        <w:rPr>
          <w:rFonts w:ascii="ＭＳ 明朝" w:hAnsi="ＭＳ 明朝"/>
          <w:szCs w:val="22"/>
        </w:rPr>
        <w:t>, 2017.</w:t>
      </w:r>
    </w:p>
    <w:p w14:paraId="5920FE7D" w14:textId="35D67C80" w:rsidR="00AD6923" w:rsidRPr="00080174" w:rsidRDefault="00AD6923" w:rsidP="007845F4">
      <w:pPr>
        <w:tabs>
          <w:tab w:val="left" w:pos="1110"/>
        </w:tabs>
        <w:ind w:firstLine="220"/>
        <w:rPr>
          <w:rFonts w:ascii="ＭＳ 明朝" w:hAnsi="ＭＳ 明朝"/>
          <w:szCs w:val="22"/>
        </w:rPr>
      </w:pPr>
      <w:r w:rsidRPr="00080174">
        <w:rPr>
          <w:rFonts w:ascii="ＭＳ 明朝" w:hAnsi="ＭＳ 明朝" w:hint="eastAsia"/>
          <w:szCs w:val="22"/>
        </w:rPr>
        <w:t>B</w:t>
      </w:r>
      <w:r w:rsidRPr="00080174">
        <w:rPr>
          <w:rFonts w:ascii="ＭＳ 明朝" w:hAnsi="ＭＳ 明朝"/>
          <w:szCs w:val="22"/>
        </w:rPr>
        <w:t>eyond banning wildlife trade: COVID-19, conservation and development</w:t>
      </w:r>
      <w:r w:rsidR="00B6550A" w:rsidRPr="00080174">
        <w:rPr>
          <w:rFonts w:ascii="ＭＳ 明朝" w:hAnsi="ＭＳ 明朝"/>
          <w:szCs w:val="22"/>
        </w:rPr>
        <w:t>, World Development, 2020</w:t>
      </w:r>
      <w:r w:rsidR="00F43677" w:rsidRPr="00080174">
        <w:rPr>
          <w:rFonts w:ascii="ＭＳ 明朝" w:hAnsi="ＭＳ 明朝"/>
          <w:szCs w:val="22"/>
        </w:rPr>
        <w:t>.</w:t>
      </w:r>
    </w:p>
    <w:p w14:paraId="364817FD" w14:textId="790247AD" w:rsidR="00DB1A38" w:rsidRPr="00080174" w:rsidRDefault="00DB1A38" w:rsidP="007845F4">
      <w:pPr>
        <w:tabs>
          <w:tab w:val="left" w:pos="1110"/>
        </w:tabs>
        <w:ind w:firstLine="220"/>
        <w:rPr>
          <w:rFonts w:ascii="ＭＳ 明朝" w:hAnsi="ＭＳ 明朝"/>
          <w:szCs w:val="22"/>
        </w:rPr>
      </w:pPr>
      <w:r w:rsidRPr="00080174">
        <w:rPr>
          <w:rFonts w:ascii="ＭＳ 明朝" w:hAnsi="ＭＳ 明朝" w:hint="eastAsia"/>
          <w:szCs w:val="22"/>
        </w:rPr>
        <w:t>W</w:t>
      </w:r>
      <w:r w:rsidRPr="00080174">
        <w:rPr>
          <w:rFonts w:ascii="ＭＳ 明朝" w:hAnsi="ＭＳ 明朝"/>
          <w:szCs w:val="22"/>
        </w:rPr>
        <w:t>ildlife trade and global disease emergence, Emerging Infectious Disease, 2005.</w:t>
      </w:r>
    </w:p>
    <w:p w14:paraId="579B3081" w14:textId="763F996A" w:rsidR="004A502B" w:rsidRPr="00080174" w:rsidRDefault="00936275" w:rsidP="007845F4">
      <w:pPr>
        <w:tabs>
          <w:tab w:val="left" w:pos="1110"/>
        </w:tabs>
        <w:ind w:firstLine="220"/>
        <w:rPr>
          <w:rFonts w:ascii="ＭＳ 明朝" w:hAnsi="ＭＳ 明朝"/>
          <w:szCs w:val="22"/>
        </w:rPr>
      </w:pPr>
      <w:r w:rsidRPr="00080174">
        <w:rPr>
          <w:rFonts w:ascii="ＭＳ 明朝" w:hAnsi="ＭＳ 明朝" w:hint="eastAsia"/>
          <w:szCs w:val="22"/>
        </w:rPr>
        <w:t>I</w:t>
      </w:r>
      <w:r w:rsidRPr="00080174">
        <w:rPr>
          <w:rFonts w:ascii="ＭＳ 明朝" w:hAnsi="ＭＳ 明朝"/>
          <w:szCs w:val="22"/>
        </w:rPr>
        <w:t>llegal wildlife trade and emerging infectious diseases: Pervasive impacts to species, ecosystems and human health, Animals, 2021</w:t>
      </w:r>
      <w:r w:rsidR="003C0BD0" w:rsidRPr="00080174">
        <w:rPr>
          <w:rFonts w:ascii="ＭＳ 明朝" w:hAnsi="ＭＳ 明朝"/>
          <w:szCs w:val="22"/>
        </w:rPr>
        <w:t>.</w:t>
      </w:r>
    </w:p>
    <w:p w14:paraId="2E75B121" w14:textId="3E5E4EF2" w:rsidR="003C0BD0" w:rsidRPr="00080174" w:rsidRDefault="003C0BD0" w:rsidP="007845F4">
      <w:pPr>
        <w:tabs>
          <w:tab w:val="left" w:pos="1110"/>
        </w:tabs>
        <w:ind w:firstLine="220"/>
        <w:rPr>
          <w:rFonts w:ascii="ＭＳ 明朝" w:hAnsi="ＭＳ 明朝"/>
          <w:szCs w:val="22"/>
        </w:rPr>
      </w:pPr>
      <w:r w:rsidRPr="00080174">
        <w:rPr>
          <w:rFonts w:ascii="ＭＳ 明朝" w:hAnsi="ＭＳ 明朝" w:hint="eastAsia"/>
          <w:szCs w:val="22"/>
        </w:rPr>
        <w:t>G</w:t>
      </w:r>
      <w:r w:rsidRPr="00080174">
        <w:rPr>
          <w:rFonts w:ascii="ＭＳ 明朝" w:hAnsi="ＭＳ 明朝"/>
          <w:szCs w:val="22"/>
        </w:rPr>
        <w:t>lobal governance for pandemic prevention and the wildlife trade, The Lancet Planetary Health, 2023</w:t>
      </w:r>
    </w:p>
    <w:p w14:paraId="0282DAF9" w14:textId="03A72669" w:rsidR="00DB77CF" w:rsidRPr="00080174" w:rsidRDefault="001C012E" w:rsidP="007845F4">
      <w:pPr>
        <w:tabs>
          <w:tab w:val="left" w:pos="1110"/>
        </w:tabs>
        <w:ind w:firstLine="220"/>
        <w:rPr>
          <w:rFonts w:ascii="ＭＳ 明朝" w:hAnsi="ＭＳ 明朝"/>
          <w:szCs w:val="22"/>
        </w:rPr>
      </w:pPr>
      <w:r w:rsidRPr="00080174">
        <w:rPr>
          <w:rFonts w:ascii="ＭＳ 明朝" w:hAnsi="ＭＳ 明朝" w:hint="eastAsia"/>
          <w:szCs w:val="22"/>
        </w:rPr>
        <w:t>W</w:t>
      </w:r>
      <w:r w:rsidRPr="00080174">
        <w:rPr>
          <w:rFonts w:ascii="ＭＳ 明朝" w:hAnsi="ＭＳ 明朝"/>
          <w:szCs w:val="22"/>
        </w:rPr>
        <w:t>i</w:t>
      </w:r>
      <w:r w:rsidR="002C2305" w:rsidRPr="00080174">
        <w:rPr>
          <w:rFonts w:ascii="ＭＳ 明朝" w:hAnsi="ＭＳ 明朝"/>
          <w:szCs w:val="22"/>
        </w:rPr>
        <w:t>ldlife trade and covid-19: Towards a criminology of anthropogenic pathogen spillover</w:t>
      </w:r>
      <w:r w:rsidR="00B173B9" w:rsidRPr="00080174">
        <w:rPr>
          <w:rFonts w:ascii="ＭＳ 明朝" w:hAnsi="ＭＳ 明朝"/>
          <w:szCs w:val="22"/>
        </w:rPr>
        <w:t>,</w:t>
      </w:r>
      <w:r w:rsidR="00624E48" w:rsidRPr="00080174">
        <w:rPr>
          <w:rFonts w:ascii="ＭＳ 明朝" w:hAnsi="ＭＳ 明朝"/>
          <w:szCs w:val="22"/>
        </w:rPr>
        <w:t xml:space="preserve"> The British Journal of Criminology, 2021.</w:t>
      </w:r>
    </w:p>
    <w:p w14:paraId="25A3AF66" w14:textId="142DCA05" w:rsidR="006C6C81" w:rsidRPr="00080174" w:rsidRDefault="006C6C81" w:rsidP="007845F4">
      <w:pPr>
        <w:tabs>
          <w:tab w:val="left" w:pos="1110"/>
        </w:tabs>
        <w:ind w:firstLine="220"/>
        <w:rPr>
          <w:rFonts w:ascii="ＭＳ 明朝" w:hAnsi="ＭＳ 明朝"/>
          <w:szCs w:val="22"/>
        </w:rPr>
      </w:pPr>
      <w:r w:rsidRPr="00080174">
        <w:rPr>
          <w:rFonts w:ascii="ＭＳ 明朝" w:hAnsi="ＭＳ 明朝" w:hint="eastAsia"/>
          <w:szCs w:val="22"/>
        </w:rPr>
        <w:t>L</w:t>
      </w:r>
      <w:r w:rsidRPr="00080174">
        <w:rPr>
          <w:rFonts w:ascii="ＭＳ 明朝" w:hAnsi="ＭＳ 明朝"/>
          <w:szCs w:val="22"/>
        </w:rPr>
        <w:t>egislation advancement of one health in China in the context of the COVID-19 pandemic; From the perspective of the wild animal conservation law, 2021.</w:t>
      </w:r>
    </w:p>
    <w:p w14:paraId="572AF19C" w14:textId="76236043" w:rsidR="00F9542C" w:rsidRPr="00080174" w:rsidRDefault="00570A57" w:rsidP="007845F4">
      <w:pPr>
        <w:tabs>
          <w:tab w:val="left" w:pos="1110"/>
        </w:tabs>
        <w:ind w:firstLine="220"/>
        <w:rPr>
          <w:rFonts w:ascii="ＭＳ 明朝" w:hAnsi="ＭＳ 明朝"/>
          <w:szCs w:val="22"/>
        </w:rPr>
      </w:pPr>
      <w:r w:rsidRPr="00080174">
        <w:rPr>
          <w:rFonts w:ascii="ＭＳ 明朝" w:hAnsi="ＭＳ 明朝" w:hint="eastAsia"/>
          <w:szCs w:val="22"/>
        </w:rPr>
        <w:t>O</w:t>
      </w:r>
      <w:r w:rsidRPr="00080174">
        <w:rPr>
          <w:rFonts w:ascii="ＭＳ 明朝" w:hAnsi="ＭＳ 明朝"/>
          <w:szCs w:val="22"/>
        </w:rPr>
        <w:t>pportunities for transdisciplinary science to mitigate biosecurity risks from the intersectionality of illegal wildlife trade with emerging zoonotic pathogens</w:t>
      </w:r>
      <w:r w:rsidR="00B13005" w:rsidRPr="00080174">
        <w:rPr>
          <w:rFonts w:ascii="ＭＳ 明朝" w:hAnsi="ＭＳ 明朝"/>
          <w:szCs w:val="22"/>
        </w:rPr>
        <w:t>, Frontiers in Ecology and Evolution, 2021.</w:t>
      </w:r>
    </w:p>
    <w:p w14:paraId="2988B09F" w14:textId="701510D6" w:rsidR="00140FC6" w:rsidRPr="00080174" w:rsidRDefault="00C32760" w:rsidP="007845F4">
      <w:pPr>
        <w:tabs>
          <w:tab w:val="left" w:pos="1110"/>
        </w:tabs>
        <w:ind w:firstLine="220"/>
        <w:rPr>
          <w:rFonts w:ascii="ＭＳ 明朝" w:hAnsi="ＭＳ 明朝"/>
          <w:szCs w:val="22"/>
        </w:rPr>
      </w:pPr>
      <w:r w:rsidRPr="00080174">
        <w:rPr>
          <w:rFonts w:ascii="ＭＳ 明朝" w:hAnsi="ＭＳ 明朝" w:hint="eastAsia"/>
          <w:szCs w:val="22"/>
        </w:rPr>
        <w:t>O</w:t>
      </w:r>
      <w:r w:rsidRPr="00080174">
        <w:rPr>
          <w:rFonts w:ascii="ＭＳ 明朝" w:hAnsi="ＭＳ 明朝"/>
          <w:szCs w:val="22"/>
        </w:rPr>
        <w:t>ne health or planetary health for pandemic prevention?, The Lancet, 2020.</w:t>
      </w:r>
    </w:p>
    <w:p w14:paraId="0C5DF41D" w14:textId="77777777" w:rsidR="001F7F3A" w:rsidRPr="00080174" w:rsidRDefault="000437B9" w:rsidP="001F7F3A">
      <w:pPr>
        <w:tabs>
          <w:tab w:val="left" w:pos="1110"/>
        </w:tabs>
        <w:ind w:firstLine="220"/>
        <w:rPr>
          <w:rFonts w:ascii="ＭＳ 明朝" w:hAnsi="ＭＳ 明朝"/>
          <w:szCs w:val="22"/>
        </w:rPr>
      </w:pPr>
      <w:r w:rsidRPr="00080174">
        <w:rPr>
          <w:rFonts w:ascii="ＭＳ 明朝" w:hAnsi="ＭＳ 明朝" w:hint="eastAsia"/>
          <w:szCs w:val="22"/>
        </w:rPr>
        <w:t>R</w:t>
      </w:r>
      <w:r w:rsidRPr="00080174">
        <w:rPr>
          <w:rFonts w:ascii="ＭＳ 明朝" w:hAnsi="ＭＳ 明朝"/>
          <w:szCs w:val="22"/>
        </w:rPr>
        <w:t xml:space="preserve">econnecting for our future: The Lancet One Health </w:t>
      </w:r>
      <w:r w:rsidR="00781773" w:rsidRPr="00080174">
        <w:rPr>
          <w:rFonts w:ascii="ＭＳ 明朝" w:hAnsi="ＭＳ 明朝"/>
          <w:szCs w:val="22"/>
        </w:rPr>
        <w:t>Commission</w:t>
      </w:r>
      <w:r w:rsidRPr="00080174">
        <w:rPr>
          <w:rFonts w:ascii="ＭＳ 明朝" w:hAnsi="ＭＳ 明朝"/>
          <w:szCs w:val="22"/>
        </w:rPr>
        <w:t>, The Lancet, 2020.</w:t>
      </w:r>
    </w:p>
    <w:p w14:paraId="190E7C52" w14:textId="661949BC" w:rsidR="001F7F3A" w:rsidRPr="00080174" w:rsidRDefault="00F14608" w:rsidP="001F7F3A">
      <w:pPr>
        <w:tabs>
          <w:tab w:val="left" w:pos="1110"/>
        </w:tabs>
        <w:ind w:firstLine="220"/>
        <w:rPr>
          <w:rFonts w:ascii="ＭＳ 明朝" w:hAnsi="ＭＳ 明朝"/>
          <w:szCs w:val="22"/>
        </w:rPr>
      </w:pPr>
      <w:r w:rsidRPr="00080174">
        <w:rPr>
          <w:rFonts w:ascii="ＭＳ 明朝" w:hAnsi="ＭＳ 明朝"/>
          <w:szCs w:val="22"/>
        </w:rPr>
        <w:lastRenderedPageBreak/>
        <w:t xml:space="preserve">Study scopes potential of global wildlife trade to </w:t>
      </w:r>
      <w:proofErr w:type="spellStart"/>
      <w:r w:rsidRPr="00080174">
        <w:rPr>
          <w:rFonts w:ascii="ＭＳ 明朝" w:hAnsi="ＭＳ 明朝"/>
          <w:szCs w:val="22"/>
        </w:rPr>
        <w:t>harbour</w:t>
      </w:r>
      <w:proofErr w:type="spellEnd"/>
      <w:r w:rsidRPr="00080174">
        <w:rPr>
          <w:rFonts w:ascii="ＭＳ 明朝" w:hAnsi="ＭＳ 明朝"/>
          <w:szCs w:val="22"/>
        </w:rPr>
        <w:t xml:space="preserve"> zoonotic disease</w:t>
      </w:r>
      <w:r w:rsidR="00ED574E" w:rsidRPr="00080174">
        <w:rPr>
          <w:rFonts w:ascii="ＭＳ 明朝" w:hAnsi="ＭＳ 明朝"/>
          <w:szCs w:val="22"/>
        </w:rPr>
        <w:t xml:space="preserve">, </w:t>
      </w:r>
      <w:r w:rsidR="00B6069D" w:rsidRPr="00080174">
        <w:rPr>
          <w:rFonts w:ascii="ＭＳ 明朝" w:hAnsi="ＭＳ 明朝"/>
          <w:szCs w:val="22"/>
        </w:rPr>
        <w:t xml:space="preserve">UNEP, </w:t>
      </w:r>
      <w:r w:rsidR="00000000" w:rsidRPr="00627849">
        <w:rPr>
          <w:rFonts w:ascii="ＭＳ 明朝" w:hAnsi="ＭＳ 明朝"/>
          <w:rPrChange w:id="2530" w:author="正典 松浦" w:date="2023-12-19T20:15:00Z">
            <w:rPr/>
          </w:rPrChange>
        </w:rPr>
        <w:fldChar w:fldCharType="begin"/>
      </w:r>
      <w:r w:rsidR="00000000" w:rsidRPr="00627849">
        <w:rPr>
          <w:rFonts w:ascii="ＭＳ 明朝" w:hAnsi="ＭＳ 明朝"/>
          <w:rPrChange w:id="2531" w:author="正典 松浦" w:date="2023-12-19T20:15:00Z">
            <w:rPr/>
          </w:rPrChange>
        </w:rPr>
        <w:instrText>HYPERLINK "https://unep-wcmc.org/en/news/study-scopes-potential-of-global-wildlife-trade-to-harbour-zoonotic-disease"</w:instrText>
      </w:r>
      <w:r w:rsidR="00000000" w:rsidRPr="00627849">
        <w:rPr>
          <w:rFonts w:ascii="ＭＳ 明朝" w:hAnsi="ＭＳ 明朝"/>
          <w:rPrChange w:id="2532" w:author="正典 松浦" w:date="2023-12-19T20:15:00Z">
            <w:rPr/>
          </w:rPrChange>
        </w:rPr>
      </w:r>
      <w:r w:rsidR="00000000" w:rsidRPr="00627849">
        <w:rPr>
          <w:rFonts w:ascii="ＭＳ 明朝" w:hAnsi="ＭＳ 明朝"/>
          <w:rPrChange w:id="2533" w:author="正典 松浦" w:date="2023-12-19T20:15:00Z">
            <w:rPr/>
          </w:rPrChange>
        </w:rPr>
        <w:fldChar w:fldCharType="separate"/>
      </w:r>
      <w:r w:rsidR="00CE3805" w:rsidRPr="00080174">
        <w:rPr>
          <w:rStyle w:val="ab"/>
          <w:rFonts w:ascii="ＭＳ 明朝" w:hAnsi="ＭＳ 明朝"/>
          <w:szCs w:val="22"/>
        </w:rPr>
        <w:t>https://unep-wcmc.org/en/news/study-scopes-potential-of-global-wildlife-trade-to-harbour-zoonotic-disease</w:t>
      </w:r>
      <w:r w:rsidR="00000000" w:rsidRPr="00080174">
        <w:rPr>
          <w:rStyle w:val="ab"/>
          <w:rFonts w:ascii="ＭＳ 明朝" w:hAnsi="ＭＳ 明朝"/>
          <w:szCs w:val="22"/>
        </w:rPr>
        <w:fldChar w:fldCharType="end"/>
      </w:r>
      <w:r w:rsidR="00CE3805" w:rsidRPr="00080174">
        <w:rPr>
          <w:rFonts w:ascii="ＭＳ 明朝" w:hAnsi="ＭＳ 明朝"/>
          <w:szCs w:val="22"/>
        </w:rPr>
        <w:t>, 2022</w:t>
      </w:r>
    </w:p>
    <w:p w14:paraId="3B82B415" w14:textId="7F76AB98" w:rsidR="00605648" w:rsidRPr="00080174" w:rsidDel="00F11E98" w:rsidRDefault="00605648">
      <w:pPr>
        <w:tabs>
          <w:tab w:val="left" w:pos="1110"/>
        </w:tabs>
        <w:ind w:firstLine="220"/>
        <w:rPr>
          <w:del w:id="2534" w:author="正典 松浦" w:date="2023-12-12T17:33:00Z"/>
          <w:rFonts w:ascii="ＭＳ 明朝" w:hAnsi="ＭＳ 明朝"/>
          <w:color w:val="0070C0"/>
          <w:szCs w:val="22"/>
        </w:rPr>
      </w:pPr>
      <w:del w:id="2535" w:author="正典 松浦" w:date="2023-12-12T17:33:00Z">
        <w:r w:rsidRPr="00080174" w:rsidDel="00F11E98">
          <w:rPr>
            <w:rFonts w:ascii="ＭＳ 明朝" w:hAnsi="ＭＳ 明朝"/>
            <w:color w:val="0070C0"/>
            <w:szCs w:val="22"/>
          </w:rPr>
          <w:delText>##########################################################################</w:delText>
        </w:r>
      </w:del>
    </w:p>
    <w:p w14:paraId="1AE4F14D" w14:textId="0DF19976" w:rsidR="00D21873" w:rsidRPr="00080174" w:rsidDel="00F11E98" w:rsidRDefault="00D21873">
      <w:pPr>
        <w:tabs>
          <w:tab w:val="left" w:pos="1110"/>
        </w:tabs>
        <w:ind w:firstLine="220"/>
        <w:rPr>
          <w:del w:id="2536" w:author="正典 松浦" w:date="2023-12-12T17:33:00Z"/>
          <w:rFonts w:ascii="ＭＳ 明朝" w:hAnsi="ＭＳ 明朝"/>
          <w:color w:val="0070C0"/>
          <w:szCs w:val="22"/>
        </w:rPr>
        <w:pPrChange w:id="2537" w:author="正典 松浦" w:date="2023-12-12T17:33:00Z">
          <w:pPr>
            <w:ind w:firstLine="220"/>
          </w:pPr>
        </w:pPrChange>
      </w:pPr>
      <w:del w:id="2538" w:author="正典 松浦" w:date="2023-12-12T17:33:00Z">
        <w:r w:rsidRPr="00080174" w:rsidDel="00F11E98">
          <w:rPr>
            <w:rFonts w:ascii="ＭＳ 明朝" w:hAnsi="ＭＳ 明朝" w:hint="eastAsia"/>
            <w:color w:val="0070C0"/>
            <w:szCs w:val="22"/>
          </w:rPr>
          <w:delText>・先行研究を参照して新興感染症リスクの高い動物に絞った可視化も行ってみる。</w:delText>
        </w:r>
      </w:del>
    </w:p>
    <w:p w14:paraId="5C09C713" w14:textId="71B4415A" w:rsidR="00D21873" w:rsidRPr="00080174" w:rsidDel="00F11E98" w:rsidRDefault="00D21873">
      <w:pPr>
        <w:tabs>
          <w:tab w:val="left" w:pos="1110"/>
        </w:tabs>
        <w:ind w:firstLine="220"/>
        <w:rPr>
          <w:del w:id="2539" w:author="正典 松浦" w:date="2023-12-12T17:33:00Z"/>
          <w:rFonts w:ascii="ＭＳ 明朝" w:hAnsi="ＭＳ 明朝"/>
          <w:color w:val="0070C0"/>
          <w:szCs w:val="22"/>
        </w:rPr>
        <w:pPrChange w:id="2540" w:author="正典 松浦" w:date="2023-12-12T17:33:00Z">
          <w:pPr>
            <w:ind w:firstLine="220"/>
          </w:pPr>
        </w:pPrChange>
      </w:pPr>
      <w:del w:id="2541" w:author="正典 松浦" w:date="2023-12-12T17:33:00Z">
        <w:r w:rsidRPr="00080174" w:rsidDel="00F11E98">
          <w:rPr>
            <w:rFonts w:ascii="ＭＳ 明朝" w:hAnsi="ＭＳ 明朝" w:hint="eastAsia"/>
            <w:color w:val="0070C0"/>
            <w:szCs w:val="22"/>
          </w:rPr>
          <w:delText>・まず日本を帰着点にした可視化を試み、そのあとで中国、タイなど他のアジアの帰着点にした可視化の作業を行う。</w:delText>
        </w:r>
      </w:del>
    </w:p>
    <w:p w14:paraId="206F2602" w14:textId="7E4C2865" w:rsidR="00D21873" w:rsidRPr="00080174" w:rsidRDefault="00D21873">
      <w:pPr>
        <w:tabs>
          <w:tab w:val="left" w:pos="1110"/>
        </w:tabs>
        <w:ind w:firstLine="220"/>
        <w:rPr>
          <w:rFonts w:ascii="ＭＳ 明朝" w:hAnsi="ＭＳ 明朝"/>
          <w:color w:val="0070C0"/>
          <w:szCs w:val="22"/>
        </w:rPr>
        <w:pPrChange w:id="2542" w:author="正典 松浦" w:date="2023-12-12T17:33:00Z">
          <w:pPr>
            <w:ind w:firstLine="220"/>
          </w:pPr>
        </w:pPrChange>
      </w:pPr>
      <w:del w:id="2543" w:author="正典 松浦" w:date="2023-12-12T17:33:00Z">
        <w:r w:rsidRPr="00080174" w:rsidDel="00F11E98">
          <w:rPr>
            <w:rFonts w:ascii="ＭＳ 明朝" w:hAnsi="ＭＳ 明朝" w:hint="eastAsia"/>
            <w:color w:val="0070C0"/>
            <w:szCs w:val="22"/>
          </w:rPr>
          <w:delText>・CITESのデータベースには目的情報もあるのでこれも加味するとよい。</w:delText>
        </w:r>
      </w:del>
    </w:p>
    <w:sectPr w:rsidR="00D21873" w:rsidRPr="00080174" w:rsidSect="00515752">
      <w:pgSz w:w="11906" w:h="16838"/>
      <w:pgMar w:top="1440" w:right="1440" w:bottom="1440" w:left="1440" w:header="851" w:footer="992" w:gutter="0"/>
      <w:lnNumType w:countBy="1"/>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sanori_Matsuura" w:date="2023-11-21T10:42:00Z" w:initials="M">
    <w:p w14:paraId="446F1B00" w14:textId="77777777" w:rsidR="000D5E7F" w:rsidRDefault="00B57A54" w:rsidP="002A74A2">
      <w:pPr>
        <w:pStyle w:val="af6"/>
        <w:ind w:firstLine="180"/>
      </w:pPr>
      <w:r>
        <w:rPr>
          <w:rStyle w:val="af5"/>
        </w:rPr>
        <w:annotationRef/>
      </w:r>
      <w:r w:rsidR="000D5E7F">
        <w:t>野生動物取引</w:t>
      </w:r>
      <w:r w:rsidR="000D5E7F">
        <w:t>→</w:t>
      </w:r>
      <w:r w:rsidR="000D5E7F">
        <w:t>ワンヘルス</w:t>
      </w:r>
      <w:r w:rsidR="000D5E7F">
        <w:t>→</w:t>
      </w:r>
      <w:r w:rsidR="000D5E7F">
        <w:t>地域へのフォーカス（</w:t>
      </w:r>
      <w:r w:rsidR="000D5E7F">
        <w:t xml:space="preserve">allen hotspot </w:t>
      </w:r>
      <w:r w:rsidR="000D5E7F">
        <w:t>論）</w:t>
      </w:r>
      <w:r w:rsidR="000D5E7F">
        <w:t>→</w:t>
      </w:r>
      <w:r w:rsidR="000D5E7F">
        <w:t>日本も観ますよ</w:t>
      </w:r>
      <w:r w:rsidR="000D5E7F">
        <w:t>WWF</w:t>
      </w:r>
      <w:r w:rsidR="000D5E7F">
        <w:t>を引用しつつ</w:t>
      </w:r>
      <w:r w:rsidR="000D5E7F">
        <w:t>→</w:t>
      </w:r>
      <w:r w:rsidR="000D5E7F">
        <w:t>中国</w:t>
      </w:r>
      <w:r w:rsidR="000D5E7F">
        <w:t>→</w:t>
      </w:r>
      <w:r w:rsidR="000D5E7F">
        <w:t>しかし～</w:t>
      </w:r>
    </w:p>
  </w:comment>
  <w:comment w:id="5" w:author="正典 松浦" w:date="2023-12-09T16:21:00Z" w:initials="正松">
    <w:p w14:paraId="52200BDA" w14:textId="77777777" w:rsidR="00115AE2" w:rsidRDefault="00115AE2" w:rsidP="00115AE2">
      <w:pPr>
        <w:pStyle w:val="af6"/>
        <w:ind w:firstLine="180"/>
      </w:pPr>
      <w:r>
        <w:rPr>
          <w:rStyle w:val="af5"/>
        </w:rPr>
        <w:annotationRef/>
      </w:r>
      <w:r>
        <w:t>執筆要領を確認</w:t>
      </w:r>
    </w:p>
  </w:comment>
  <w:comment w:id="6" w:author="正典 松浦" w:date="2023-12-12T13:54:00Z" w:initials="正松">
    <w:p w14:paraId="7CF42DE6" w14:textId="77777777" w:rsidR="007C5648" w:rsidRDefault="007C5648" w:rsidP="007C5648">
      <w:pPr>
        <w:pStyle w:val="af6"/>
        <w:ind w:firstLine="180"/>
      </w:pPr>
      <w:r>
        <w:rPr>
          <w:rStyle w:val="af5"/>
        </w:rPr>
        <w:annotationRef/>
      </w:r>
      <w:r>
        <w:t>引用方法</w:t>
      </w:r>
      <w:r>
        <w:t xml:space="preserve"> APA style</w:t>
      </w:r>
    </w:p>
  </w:comment>
  <w:comment w:id="9" w:author="Masanori_Matsuura" w:date="2023-11-21T11:09:00Z" w:initials="M">
    <w:p w14:paraId="7AF717DA" w14:textId="2465E706" w:rsidR="001A1237" w:rsidRDefault="001A1237" w:rsidP="00E81268">
      <w:pPr>
        <w:pStyle w:val="af6"/>
        <w:ind w:firstLine="180"/>
      </w:pPr>
      <w:r>
        <w:rPr>
          <w:rStyle w:val="af5"/>
        </w:rPr>
        <w:annotationRef/>
      </w:r>
      <w:r>
        <w:t>日本・中国・タイは野生動物取引において重要なのか？</w:t>
      </w:r>
    </w:p>
  </w:comment>
  <w:comment w:id="11" w:author="Masanori_Matsuura" w:date="2023-11-21T10:37:00Z" w:initials="M">
    <w:p w14:paraId="689D7BAF" w14:textId="77777777" w:rsidR="00AD7C41" w:rsidRDefault="00AD7C41" w:rsidP="00AD7C41">
      <w:pPr>
        <w:pStyle w:val="af6"/>
        <w:ind w:firstLine="180"/>
      </w:pPr>
      <w:r>
        <w:rPr>
          <w:rStyle w:val="af5"/>
        </w:rPr>
        <w:annotationRef/>
      </w:r>
      <w:r>
        <w:t>本論ではワンヘルスへと深堀していく。</w:t>
      </w:r>
      <w:r>
        <w:br/>
      </w:r>
    </w:p>
  </w:comment>
  <w:comment w:id="14" w:author="Masanori_Matsuura" w:date="2023-11-21T10:37:00Z" w:initials="M">
    <w:p w14:paraId="7C9ECE53" w14:textId="77777777" w:rsidR="00AD7C41" w:rsidRDefault="00AD7C41" w:rsidP="00AD7C41">
      <w:pPr>
        <w:pStyle w:val="af6"/>
        <w:ind w:firstLine="180"/>
      </w:pPr>
      <w:r>
        <w:rPr>
          <w:rStyle w:val="af5"/>
        </w:rPr>
        <w:annotationRef/>
      </w:r>
      <w:r>
        <w:t>最初に持ってくる。</w:t>
      </w:r>
    </w:p>
  </w:comment>
  <w:comment w:id="15" w:author="Masanori_Matsuura" w:date="2023-11-21T11:23:00Z" w:initials="M">
    <w:p w14:paraId="735E399D" w14:textId="77777777" w:rsidR="00AD7C41" w:rsidRDefault="00AD7C41" w:rsidP="00AD7C41">
      <w:pPr>
        <w:pStyle w:val="af6"/>
        <w:ind w:firstLine="180"/>
      </w:pPr>
      <w:r>
        <w:rPr>
          <w:rStyle w:val="af5"/>
        </w:rPr>
        <w:annotationRef/>
      </w:r>
      <w:r>
        <w:t>世界的な傾向はどうなのか。</w:t>
      </w:r>
      <w:r>
        <w:br/>
        <w:t>CITES</w:t>
      </w:r>
      <w:r>
        <w:t>のレポートを確認する。</w:t>
      </w:r>
    </w:p>
  </w:comment>
  <w:comment w:id="25" w:author="Masanori_Matsuura" w:date="2023-11-21T10:38:00Z" w:initials="M">
    <w:p w14:paraId="00D538CC" w14:textId="77777777" w:rsidR="00AD7C41" w:rsidRDefault="00AD7C41" w:rsidP="00AD7C41">
      <w:pPr>
        <w:pStyle w:val="af6"/>
        <w:ind w:firstLine="180"/>
      </w:pPr>
      <w:r>
        <w:rPr>
          <w:rStyle w:val="af5"/>
        </w:rPr>
        <w:annotationRef/>
      </w:r>
      <w:r>
        <w:t>ペット（</w:t>
      </w:r>
      <w:r>
        <w:t>3</w:t>
      </w:r>
      <w:r>
        <w:t>段落目）</w:t>
      </w:r>
    </w:p>
  </w:comment>
  <w:comment w:id="26" w:author="Masanori_Matsuura" w:date="2023-11-21T10:38:00Z" w:initials="M">
    <w:p w14:paraId="0EF087DC" w14:textId="77777777" w:rsidR="00AD7C41" w:rsidRDefault="00AD7C41" w:rsidP="00AD7C41">
      <w:pPr>
        <w:pStyle w:val="af6"/>
        <w:ind w:firstLine="180"/>
      </w:pPr>
      <w:r>
        <w:rPr>
          <w:rStyle w:val="af5"/>
        </w:rPr>
        <w:annotationRef/>
      </w:r>
      <w:r>
        <w:t>WWF</w:t>
      </w:r>
      <w:r>
        <w:t>の報告書を膨らませる。</w:t>
      </w:r>
    </w:p>
  </w:comment>
  <w:comment w:id="51" w:author="Masanori_Matsuura" w:date="2023-11-21T10:39:00Z" w:initials="M">
    <w:p w14:paraId="7A903551" w14:textId="77777777" w:rsidR="007E7298" w:rsidRDefault="007E7298" w:rsidP="007E7298">
      <w:pPr>
        <w:pStyle w:val="af6"/>
        <w:ind w:firstLine="180"/>
      </w:pPr>
      <w:r>
        <w:rPr>
          <w:rStyle w:val="af5"/>
        </w:rPr>
        <w:annotationRef/>
      </w:r>
      <w:r>
        <w:t>中国とハブになっているという文献を持ってくる。</w:t>
      </w:r>
    </w:p>
  </w:comment>
  <w:comment w:id="52" w:author="Masanori_Matsuura" w:date="2023-11-21T10:41:00Z" w:initials="M">
    <w:p w14:paraId="095A5E56" w14:textId="77777777" w:rsidR="007E7298" w:rsidRDefault="007E7298" w:rsidP="007E7298">
      <w:pPr>
        <w:pStyle w:val="af6"/>
        <w:ind w:firstLine="180"/>
      </w:pPr>
      <w:r>
        <w:rPr>
          <w:rStyle w:val="af5"/>
        </w:rPr>
        <w:annotationRef/>
      </w:r>
      <w:r>
        <w:t>Allen, Nature communications, 2017.</w:t>
      </w:r>
    </w:p>
  </w:comment>
  <w:comment w:id="53" w:author="Masanori_Matsuura" w:date="2023-11-21T11:01:00Z" w:initials="M">
    <w:p w14:paraId="2BF8C5D1" w14:textId="77777777" w:rsidR="00EC71DB" w:rsidRDefault="00EC71DB" w:rsidP="004778A2">
      <w:pPr>
        <w:pStyle w:val="af6"/>
        <w:ind w:firstLine="180"/>
      </w:pPr>
      <w:r>
        <w:rPr>
          <w:rStyle w:val="af5"/>
        </w:rPr>
        <w:annotationRef/>
      </w:r>
      <w:r>
        <w:t>まず日本の輸入動物ランキングを見て、どの国となんの目的で輸入されているかを見ていくという手がある。</w:t>
      </w:r>
      <w:r>
        <w:br/>
      </w:r>
    </w:p>
  </w:comment>
  <w:comment w:id="54" w:author="Masanori_Matsuura" w:date="2023-11-21T11:02:00Z" w:initials="M">
    <w:p w14:paraId="5A090789" w14:textId="77777777" w:rsidR="003820A3" w:rsidRDefault="003820A3">
      <w:pPr>
        <w:pStyle w:val="af6"/>
        <w:ind w:firstLine="180"/>
      </w:pPr>
      <w:r>
        <w:rPr>
          <w:rStyle w:val="af5"/>
        </w:rPr>
        <w:annotationRef/>
      </w:r>
      <w:r>
        <w:t>表１　日本の輸入動物</w:t>
      </w:r>
    </w:p>
    <w:p w14:paraId="2772F18E" w14:textId="77777777" w:rsidR="003820A3" w:rsidRDefault="003820A3">
      <w:pPr>
        <w:pStyle w:val="af6"/>
        <w:ind w:firstLine="220"/>
      </w:pPr>
      <w:r>
        <w:t>表２　取引相手</w:t>
      </w:r>
    </w:p>
    <w:p w14:paraId="44946DF3" w14:textId="77777777" w:rsidR="003820A3" w:rsidRDefault="003820A3" w:rsidP="00D910F8">
      <w:pPr>
        <w:pStyle w:val="af6"/>
        <w:ind w:firstLine="220"/>
      </w:pPr>
      <w:r>
        <w:t>表３　目的</w:t>
      </w:r>
    </w:p>
  </w:comment>
  <w:comment w:id="55" w:author="Masanori_Matsuura" w:date="2023-11-21T11:09:00Z" w:initials="M">
    <w:p w14:paraId="791E6517" w14:textId="77777777" w:rsidR="00A03654" w:rsidRDefault="00A03654">
      <w:pPr>
        <w:pStyle w:val="af6"/>
        <w:ind w:firstLine="180"/>
      </w:pPr>
      <w:r>
        <w:rPr>
          <w:rStyle w:val="af5"/>
        </w:rPr>
        <w:annotationRef/>
      </w:r>
      <w:r>
        <w:t>表</w:t>
      </w:r>
      <w:r>
        <w:t>1</w:t>
      </w:r>
      <w:r>
        <w:t xml:space="preserve">　日本で扱っているのは比較的リスクが低い動物だよね</w:t>
      </w:r>
    </w:p>
    <w:p w14:paraId="1E1924E9" w14:textId="77777777" w:rsidR="00A03654" w:rsidRDefault="00A03654">
      <w:pPr>
        <w:pStyle w:val="af6"/>
        <w:ind w:firstLine="220"/>
      </w:pPr>
      <w:r>
        <w:t>表</w:t>
      </w:r>
      <w:r>
        <w:t>2</w:t>
      </w:r>
      <w:r>
        <w:t xml:space="preserve">　</w:t>
      </w:r>
    </w:p>
    <w:p w14:paraId="5364E046" w14:textId="77777777" w:rsidR="00A03654" w:rsidRDefault="00A03654" w:rsidP="003A1F36">
      <w:pPr>
        <w:pStyle w:val="af6"/>
        <w:ind w:firstLine="220"/>
      </w:pPr>
      <w:r>
        <w:t>表</w:t>
      </w:r>
      <w:r>
        <w:t>3</w:t>
      </w:r>
      <w:r>
        <w:t xml:space="preserve">　実験動物が多くてリスク高いよね</w:t>
      </w:r>
    </w:p>
  </w:comment>
  <w:comment w:id="56" w:author="Masanori_Matsuura" w:date="2023-11-21T10:45:00Z" w:initials="M">
    <w:p w14:paraId="4743CA47" w14:textId="1A795D0E" w:rsidR="005D53D5" w:rsidRDefault="005D53D5" w:rsidP="005D6394">
      <w:pPr>
        <w:pStyle w:val="af6"/>
        <w:ind w:firstLine="180"/>
      </w:pPr>
      <w:r>
        <w:rPr>
          <w:rStyle w:val="af5"/>
        </w:rPr>
        <w:annotationRef/>
      </w:r>
      <w:r>
        <w:t>あくまで絶滅の危機に瀕している動物に限っていることを示す。</w:t>
      </w:r>
    </w:p>
  </w:comment>
  <w:comment w:id="74" w:author="Masanori_Matsuura" w:date="2023-11-21T10:47:00Z" w:initials="M">
    <w:p w14:paraId="13887D82" w14:textId="77777777" w:rsidR="002B0AB3" w:rsidRDefault="002B0AB3" w:rsidP="000B4583">
      <w:pPr>
        <w:pStyle w:val="af6"/>
        <w:ind w:firstLine="180"/>
      </w:pPr>
      <w:r>
        <w:rPr>
          <w:rStyle w:val="af5"/>
        </w:rPr>
        <w:annotationRef/>
      </w:r>
      <w:r>
        <w:t>なぜ、この種類に着目しているのか？</w:t>
      </w:r>
      <w:r>
        <w:br/>
      </w:r>
      <w:r>
        <w:t>感染症のリスク（感染研の表）？</w:t>
      </w:r>
    </w:p>
  </w:comment>
  <w:comment w:id="90" w:author="Masanori_Matsuura" w:date="2023-11-21T10:57:00Z" w:initials="M">
    <w:p w14:paraId="6AC77067" w14:textId="77777777" w:rsidR="00E0723C" w:rsidRDefault="00EE3A89" w:rsidP="00C51E55">
      <w:pPr>
        <w:pStyle w:val="af6"/>
        <w:ind w:firstLine="180"/>
      </w:pPr>
      <w:r>
        <w:rPr>
          <w:rStyle w:val="af5"/>
        </w:rPr>
        <w:annotationRef/>
      </w:r>
      <w:r w:rsidR="00E0723C">
        <w:t>2</w:t>
      </w:r>
      <w:r w:rsidR="00E0723C">
        <w:t>つ目の山のピークを定性的に説明する情報が欲しい</w:t>
      </w:r>
      <w:r w:rsidR="00E0723C">
        <w:br/>
        <w:t>CiNii</w:t>
      </w:r>
      <w:r w:rsidR="00E0723C">
        <w:t>などで</w:t>
      </w:r>
    </w:p>
  </w:comment>
  <w:comment w:id="1327" w:author="Masanori_Matsuura" w:date="2023-11-21T11:18:00Z" w:initials="M">
    <w:p w14:paraId="5CA13832" w14:textId="77777777" w:rsidR="00FF1FA6" w:rsidRDefault="00FF1FA6" w:rsidP="00A90E27">
      <w:pPr>
        <w:pStyle w:val="af6"/>
        <w:ind w:firstLine="180"/>
      </w:pPr>
      <w:r>
        <w:rPr>
          <w:rStyle w:val="af5"/>
        </w:rPr>
        <w:annotationRef/>
      </w:r>
      <w:r>
        <w:t>目的を見たらなぜ多いのか</w:t>
      </w:r>
    </w:p>
  </w:comment>
  <w:comment w:id="1630" w:author="Masanori_Matsuura" w:date="2023-11-21T11:19:00Z" w:initials="M">
    <w:p w14:paraId="076927A7" w14:textId="77777777" w:rsidR="00B1715B" w:rsidRDefault="00B1715B" w:rsidP="00B35A02">
      <w:pPr>
        <w:pStyle w:val="af6"/>
        <w:ind w:firstLine="180"/>
      </w:pPr>
      <w:r>
        <w:rPr>
          <w:rStyle w:val="af5"/>
        </w:rPr>
        <w:annotationRef/>
      </w:r>
      <w:r>
        <w:t>なぜ？</w:t>
      </w:r>
    </w:p>
  </w:comment>
  <w:comment w:id="1631" w:author="Masanori_Matsuura" w:date="2023-11-21T11:19:00Z" w:initials="M">
    <w:p w14:paraId="7EA09AC2" w14:textId="77777777" w:rsidR="00DA7014" w:rsidRDefault="00DA7014" w:rsidP="00935985">
      <w:pPr>
        <w:pStyle w:val="af6"/>
        <w:ind w:firstLine="180"/>
      </w:pPr>
      <w:r>
        <w:rPr>
          <w:rStyle w:val="af5"/>
        </w:rPr>
        <w:annotationRef/>
      </w:r>
      <w:r>
        <w:t>目的を明らかにすると、注意すべき感染経路を明らかにできる。</w:t>
      </w:r>
    </w:p>
  </w:comment>
  <w:comment w:id="1790" w:author="Masanori_Matsuura" w:date="2023-11-21T11:21:00Z" w:initials="M">
    <w:p w14:paraId="4BA8C1A1" w14:textId="77777777" w:rsidR="006C44BD" w:rsidRDefault="006C44BD" w:rsidP="005C41D5">
      <w:pPr>
        <w:pStyle w:val="af6"/>
        <w:ind w:firstLine="180"/>
      </w:pPr>
      <w:r>
        <w:rPr>
          <w:rStyle w:val="af5"/>
        </w:rPr>
        <w:annotationRef/>
      </w:r>
      <w:r>
        <w:t>2015</w:t>
      </w:r>
      <w:r>
        <w:t>年のピーク</w:t>
      </w:r>
    </w:p>
  </w:comment>
  <w:comment w:id="1791" w:author="Masanori_Matsuura" w:date="2023-11-21T11:21:00Z" w:initials="M">
    <w:p w14:paraId="19C3A9BA" w14:textId="77777777" w:rsidR="00D16976" w:rsidRDefault="00D16976" w:rsidP="00636469">
      <w:pPr>
        <w:pStyle w:val="af6"/>
        <w:ind w:firstLine="180"/>
      </w:pPr>
      <w:r>
        <w:rPr>
          <w:rStyle w:val="af5"/>
        </w:rPr>
        <w:annotationRef/>
      </w:r>
      <w:r>
        <w:t>GDP</w:t>
      </w:r>
      <w:r>
        <w:t>を入れてみる</w:t>
      </w:r>
    </w:p>
  </w:comment>
  <w:comment w:id="2496" w:author="Masanori_Matsuura" w:date="2023-11-21T11:44:00Z" w:initials="M">
    <w:p w14:paraId="227C4371" w14:textId="77777777" w:rsidR="00810B56" w:rsidRDefault="00810B56">
      <w:pPr>
        <w:pStyle w:val="af6"/>
        <w:ind w:firstLine="180"/>
      </w:pPr>
      <w:r>
        <w:rPr>
          <w:rStyle w:val="af5"/>
        </w:rPr>
        <w:annotationRef/>
      </w:r>
      <w:hyperlink r:id="rId1" w:history="1">
        <w:r w:rsidRPr="00015785">
          <w:rPr>
            <w:rStyle w:val="ab"/>
          </w:rPr>
          <w:t>https://jp.reuters.com/article/china-marineparks-idJPKCN1M6078</w:t>
        </w:r>
      </w:hyperlink>
    </w:p>
    <w:p w14:paraId="10732297" w14:textId="77777777" w:rsidR="00810B56" w:rsidRDefault="00810B56" w:rsidP="00015785">
      <w:pPr>
        <w:pStyle w:val="af6"/>
        <w:ind w:firstLine="220"/>
      </w:pPr>
      <w:r>
        <w:t>ロイター</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6F1B00" w15:done="0"/>
  <w15:commentEx w15:paraId="52200BDA" w15:done="0"/>
  <w15:commentEx w15:paraId="7CF42DE6" w15:done="0"/>
  <w15:commentEx w15:paraId="7AF717DA" w15:done="0"/>
  <w15:commentEx w15:paraId="689D7BAF" w15:done="0"/>
  <w15:commentEx w15:paraId="7C9ECE53" w15:done="0"/>
  <w15:commentEx w15:paraId="735E399D" w15:done="0"/>
  <w15:commentEx w15:paraId="00D538CC" w15:done="0"/>
  <w15:commentEx w15:paraId="0EF087DC" w15:paraIdParent="00D538CC" w15:done="0"/>
  <w15:commentEx w15:paraId="7A903551" w15:done="0"/>
  <w15:commentEx w15:paraId="095A5E56" w15:paraIdParent="7A903551" w15:done="0"/>
  <w15:commentEx w15:paraId="2BF8C5D1" w15:done="0"/>
  <w15:commentEx w15:paraId="44946DF3" w15:paraIdParent="2BF8C5D1" w15:done="0"/>
  <w15:commentEx w15:paraId="5364E046" w15:paraIdParent="2BF8C5D1" w15:done="0"/>
  <w15:commentEx w15:paraId="4743CA47" w15:done="0"/>
  <w15:commentEx w15:paraId="13887D82" w15:done="0"/>
  <w15:commentEx w15:paraId="6AC77067" w15:done="0"/>
  <w15:commentEx w15:paraId="5CA13832" w15:done="0"/>
  <w15:commentEx w15:paraId="076927A7" w15:done="0"/>
  <w15:commentEx w15:paraId="7EA09AC2" w15:paraIdParent="076927A7" w15:done="0"/>
  <w15:commentEx w15:paraId="4BA8C1A1" w15:done="0"/>
  <w15:commentEx w15:paraId="19C3A9BA" w15:paraIdParent="4BA8C1A1" w15:done="0"/>
  <w15:commentEx w15:paraId="107322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07082E" w16cex:dateUtc="2023-11-21T01:42:00Z"/>
  <w16cex:commentExtensible w16cex:durableId="706313E1" w16cex:dateUtc="2023-12-09T07:21:00Z"/>
  <w16cex:commentExtensible w16cex:durableId="378503D8" w16cex:dateUtc="2023-12-12T04:54:00Z"/>
  <w16cex:commentExtensible w16cex:durableId="29070E86" w16cex:dateUtc="2023-11-21T02:09:00Z"/>
  <w16cex:commentExtensible w16cex:durableId="29070702" w16cex:dateUtc="2023-11-21T01:37:00Z"/>
  <w16cex:commentExtensible w16cex:durableId="290706E3" w16cex:dateUtc="2023-11-21T01:37:00Z"/>
  <w16cex:commentExtensible w16cex:durableId="290711C6" w16cex:dateUtc="2023-11-21T02:23:00Z"/>
  <w16cex:commentExtensible w16cex:durableId="29070710" w16cex:dateUtc="2023-11-21T01:38:00Z"/>
  <w16cex:commentExtensible w16cex:durableId="2907072E" w16cex:dateUtc="2023-11-21T01:38:00Z"/>
  <w16cex:commentExtensible w16cex:durableId="0BF3213D" w16cex:dateUtc="2023-11-21T01:39:00Z"/>
  <w16cex:commentExtensible w16cex:durableId="36C4686C" w16cex:dateUtc="2023-11-21T01:41:00Z"/>
  <w16cex:commentExtensible w16cex:durableId="29070C96" w16cex:dateUtc="2023-11-21T02:01:00Z"/>
  <w16cex:commentExtensible w16cex:durableId="29070CD1" w16cex:dateUtc="2023-11-21T02:02:00Z"/>
  <w16cex:commentExtensible w16cex:durableId="29070E6E" w16cex:dateUtc="2023-11-21T02:09:00Z"/>
  <w16cex:commentExtensible w16cex:durableId="290708D9" w16cex:dateUtc="2023-11-21T01:45:00Z"/>
  <w16cex:commentExtensible w16cex:durableId="29070932" w16cex:dateUtc="2023-11-21T01:47:00Z"/>
  <w16cex:commentExtensible w16cex:durableId="29070BA2" w16cex:dateUtc="2023-11-21T01:57:00Z"/>
  <w16cex:commentExtensible w16cex:durableId="2907108B" w16cex:dateUtc="2023-11-21T02:18:00Z"/>
  <w16cex:commentExtensible w16cex:durableId="290710A5" w16cex:dateUtc="2023-11-21T02:19:00Z"/>
  <w16cex:commentExtensible w16cex:durableId="290710CD" w16cex:dateUtc="2023-11-21T02:19:00Z"/>
  <w16cex:commentExtensible w16cex:durableId="2907113E" w16cex:dateUtc="2023-11-21T02:21:00Z"/>
  <w16cex:commentExtensible w16cex:durableId="29071150" w16cex:dateUtc="2023-11-21T02:21:00Z"/>
  <w16cex:commentExtensible w16cex:durableId="290716A7" w16cex:dateUtc="2023-11-21T0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6F1B00" w16cid:durableId="2907082E"/>
  <w16cid:commentId w16cid:paraId="52200BDA" w16cid:durableId="706313E1"/>
  <w16cid:commentId w16cid:paraId="7CF42DE6" w16cid:durableId="378503D8"/>
  <w16cid:commentId w16cid:paraId="7AF717DA" w16cid:durableId="29070E86"/>
  <w16cid:commentId w16cid:paraId="689D7BAF" w16cid:durableId="29070702"/>
  <w16cid:commentId w16cid:paraId="7C9ECE53" w16cid:durableId="290706E3"/>
  <w16cid:commentId w16cid:paraId="735E399D" w16cid:durableId="290711C6"/>
  <w16cid:commentId w16cid:paraId="00D538CC" w16cid:durableId="29070710"/>
  <w16cid:commentId w16cid:paraId="0EF087DC" w16cid:durableId="2907072E"/>
  <w16cid:commentId w16cid:paraId="7A903551" w16cid:durableId="0BF3213D"/>
  <w16cid:commentId w16cid:paraId="095A5E56" w16cid:durableId="36C4686C"/>
  <w16cid:commentId w16cid:paraId="2BF8C5D1" w16cid:durableId="29070C96"/>
  <w16cid:commentId w16cid:paraId="44946DF3" w16cid:durableId="29070CD1"/>
  <w16cid:commentId w16cid:paraId="5364E046" w16cid:durableId="29070E6E"/>
  <w16cid:commentId w16cid:paraId="4743CA47" w16cid:durableId="290708D9"/>
  <w16cid:commentId w16cid:paraId="13887D82" w16cid:durableId="29070932"/>
  <w16cid:commentId w16cid:paraId="6AC77067" w16cid:durableId="29070BA2"/>
  <w16cid:commentId w16cid:paraId="5CA13832" w16cid:durableId="2907108B"/>
  <w16cid:commentId w16cid:paraId="076927A7" w16cid:durableId="290710A5"/>
  <w16cid:commentId w16cid:paraId="7EA09AC2" w16cid:durableId="290710CD"/>
  <w16cid:commentId w16cid:paraId="4BA8C1A1" w16cid:durableId="2907113E"/>
  <w16cid:commentId w16cid:paraId="19C3A9BA" w16cid:durableId="29071150"/>
  <w16cid:commentId w16cid:paraId="10732297" w16cid:durableId="290716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09430B" w14:textId="77777777" w:rsidR="00863791" w:rsidRDefault="00863791" w:rsidP="00EC14EB">
      <w:pPr>
        <w:ind w:firstLine="220"/>
      </w:pPr>
      <w:r>
        <w:separator/>
      </w:r>
    </w:p>
  </w:endnote>
  <w:endnote w:type="continuationSeparator" w:id="0">
    <w:p w14:paraId="0A8C5E00" w14:textId="77777777" w:rsidR="00863791" w:rsidRDefault="00863791" w:rsidP="00EC14EB">
      <w:pPr>
        <w:ind w:firstLine="2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Vrinda">
    <w:panose1 w:val="00000400000000000000"/>
    <w:charset w:val="00"/>
    <w:family w:val="swiss"/>
    <w:pitch w:val="variable"/>
    <w:sig w:usb0="00010003" w:usb1="00000000" w:usb2="00000000" w:usb3="00000000" w:csb0="00000001" w:csb1="00000000"/>
  </w:font>
  <w:font w:name="ＭＳ Ｐゴシック">
    <w:altName w:val="MS PGothic"/>
    <w:panose1 w:val="020B0600070205080204"/>
    <w:charset w:val="80"/>
    <w:family w:val="modern"/>
    <w:pitch w:val="variable"/>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游ゴシック">
    <w:altName w:val="Yu Gothic"/>
    <w:panose1 w:val="020B04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25C666" w14:textId="77777777" w:rsidR="00863791" w:rsidRDefault="00863791" w:rsidP="00EC14EB">
      <w:pPr>
        <w:ind w:firstLine="220"/>
      </w:pPr>
      <w:r>
        <w:separator/>
      </w:r>
    </w:p>
  </w:footnote>
  <w:footnote w:type="continuationSeparator" w:id="0">
    <w:p w14:paraId="2B18929C" w14:textId="77777777" w:rsidR="00863791" w:rsidRDefault="00863791" w:rsidP="00EC14EB">
      <w:pPr>
        <w:ind w:firstLine="220"/>
      </w:pPr>
      <w:r>
        <w:continuationSeparator/>
      </w:r>
    </w:p>
  </w:footnote>
  <w:footnote w:id="1">
    <w:p w14:paraId="3C98BAAC" w14:textId="662FC2D1" w:rsidR="00AD7C41" w:rsidRDefault="00AD7C41" w:rsidP="00AD7C41">
      <w:pPr>
        <w:pStyle w:val="a8"/>
        <w:ind w:firstLine="220"/>
      </w:pPr>
      <w:r w:rsidRPr="0055015E">
        <w:rPr>
          <w:rStyle w:val="aa"/>
        </w:rPr>
        <w:footnoteRef/>
      </w:r>
      <w:r>
        <w:t xml:space="preserve"> </w:t>
      </w:r>
      <w:r>
        <w:rPr>
          <w:rFonts w:hint="eastAsia"/>
        </w:rPr>
        <w:t>福岡県</w:t>
      </w:r>
      <w:r>
        <w:t>”One He</w:t>
      </w:r>
      <w:ins w:id="12" w:author="正典 松浦" w:date="2023-12-15T13:35:00Z">
        <w:r w:rsidR="00145F06">
          <w:t>a</w:t>
        </w:r>
      </w:ins>
      <w:r>
        <w:t>lth</w:t>
      </w:r>
      <w:del w:id="13" w:author="正典 松浦" w:date="2023-12-15T13:35:00Z">
        <w:r w:rsidDel="00B8078E">
          <w:delText>j</w:delText>
        </w:r>
      </w:del>
      <w:r>
        <w:t xml:space="preserve">” </w:t>
      </w:r>
      <w:r w:rsidRPr="0039067E">
        <w:t>2023</w:t>
      </w:r>
      <w:r w:rsidRPr="0039067E">
        <w:t>年</w:t>
      </w:r>
      <w:r w:rsidRPr="0039067E">
        <w:t>2</w:t>
      </w:r>
      <w:r w:rsidRPr="0039067E">
        <w:t>月</w:t>
      </w:r>
      <w:r w:rsidRPr="0039067E">
        <w:t>14</w:t>
      </w:r>
      <w:r w:rsidRPr="0039067E">
        <w:t>日更新</w:t>
      </w:r>
      <w:r>
        <w:rPr>
          <w:rFonts w:hint="eastAsia"/>
        </w:rPr>
        <w:t>。</w:t>
      </w:r>
      <w:r w:rsidRPr="0039067E">
        <w:t>https://www.pref.fukuoka.lg.jp/contents/one-health-fukuoka.html</w:t>
      </w:r>
    </w:p>
  </w:footnote>
  <w:footnote w:id="2">
    <w:p w14:paraId="6AE1D119" w14:textId="77777777" w:rsidR="007E7298" w:rsidRDefault="007E7298" w:rsidP="007E7298">
      <w:pPr>
        <w:pStyle w:val="a8"/>
        <w:ind w:firstLine="220"/>
      </w:pPr>
      <w:r w:rsidRPr="0055015E">
        <w:rPr>
          <w:rStyle w:val="aa"/>
        </w:rPr>
        <w:footnoteRef/>
      </w:r>
      <w:r>
        <w:t xml:space="preserve"> </w:t>
      </w:r>
      <w:r>
        <w:rPr>
          <w:rFonts w:hint="eastAsia"/>
        </w:rPr>
        <w:t>岐阜県健康福祉部生活衛生課</w:t>
      </w:r>
      <w:r>
        <w:rPr>
          <w:rFonts w:hint="eastAsia"/>
        </w:rPr>
        <w:t>2</w:t>
      </w:r>
      <w:r>
        <w:t>016</w:t>
      </w:r>
      <w:r>
        <w:rPr>
          <w:rFonts w:hint="eastAsia"/>
        </w:rPr>
        <w:t>年</w:t>
      </w:r>
      <w:r>
        <w:rPr>
          <w:rFonts w:hint="eastAsia"/>
        </w:rPr>
        <w:t>4</w:t>
      </w:r>
      <w:r>
        <w:rPr>
          <w:rFonts w:hint="eastAsia"/>
        </w:rPr>
        <w:t>月</w:t>
      </w:r>
      <w:r>
        <w:rPr>
          <w:rFonts w:hint="eastAsia"/>
        </w:rPr>
        <w:t>14</w:t>
      </w:r>
      <w:r>
        <w:rPr>
          <w:rFonts w:hint="eastAsia"/>
        </w:rPr>
        <w:t>日</w:t>
      </w:r>
      <w:r w:rsidRPr="00472334">
        <w:t>https://www.pref.saga.lg.jp/kiji00314843/index.html</w:t>
      </w:r>
    </w:p>
  </w:footnote>
  <w:footnote w:id="3">
    <w:p w14:paraId="741F8D56" w14:textId="77777777" w:rsidR="007E7298" w:rsidRPr="00472334" w:rsidRDefault="007E7298" w:rsidP="007E7298">
      <w:pPr>
        <w:pStyle w:val="a8"/>
        <w:ind w:firstLine="220"/>
      </w:pPr>
      <w:r w:rsidRPr="0055015E">
        <w:rPr>
          <w:rStyle w:val="aa"/>
        </w:rPr>
        <w:footnoteRef/>
      </w:r>
      <w:r>
        <w:t xml:space="preserve"> </w:t>
      </w:r>
      <w:r>
        <w:rPr>
          <w:rFonts w:hint="eastAsia"/>
        </w:rPr>
        <w:t>国立環境研究書侵入生物データベース「カエルの感染症・カエルツボカビの上陸」</w:t>
      </w:r>
      <w:r w:rsidRPr="00472334">
        <w:t>https://www.nies.go.jp/biodiversity/invasive/project3.html</w:t>
      </w:r>
    </w:p>
  </w:footnote>
  <w:footnote w:id="4">
    <w:p w14:paraId="17ADE264" w14:textId="3A0E4196" w:rsidR="007E7298" w:rsidRDefault="007E7298" w:rsidP="00B62A32">
      <w:pPr>
        <w:pStyle w:val="a8"/>
        <w:ind w:firstLineChars="0" w:firstLine="0"/>
        <w:rPr>
          <w:rFonts w:hint="eastAsia"/>
        </w:rPr>
        <w:pPrChange w:id="57" w:author="正典 松浦" w:date="2023-12-19T18:50:00Z">
          <w:pPr>
            <w:pStyle w:val="a8"/>
            <w:ind w:firstLine="200"/>
          </w:pPr>
        </w:pPrChange>
      </w:pPr>
      <w:r w:rsidRPr="0055015E">
        <w:rPr>
          <w:rStyle w:val="aa"/>
          <w:rPrChange w:id="58" w:author="正典 松浦" w:date="2023-12-12T20:42:00Z">
            <w:rPr>
              <w:rStyle w:val="aa"/>
              <w:sz w:val="20"/>
              <w:szCs w:val="22"/>
            </w:rPr>
          </w:rPrChange>
        </w:rPr>
        <w:footnoteRef/>
      </w:r>
      <w:r w:rsidRPr="00677C82">
        <w:rPr>
          <w:sz w:val="20"/>
          <w:szCs w:val="22"/>
        </w:rPr>
        <w:t xml:space="preserve"> </w:t>
      </w:r>
      <w:r w:rsidRPr="00677C82">
        <w:rPr>
          <w:rFonts w:hint="eastAsia"/>
          <w:sz w:val="20"/>
          <w:szCs w:val="22"/>
        </w:rPr>
        <w:t>本分析に用いた元データは</w:t>
      </w:r>
      <w:r w:rsidRPr="00677C82">
        <w:rPr>
          <w:rFonts w:hint="eastAsia"/>
          <w:sz w:val="20"/>
          <w:szCs w:val="22"/>
        </w:rPr>
        <w:t>2</w:t>
      </w:r>
      <w:r w:rsidRPr="00677C82">
        <w:rPr>
          <w:sz w:val="20"/>
          <w:szCs w:val="22"/>
        </w:rPr>
        <w:t>023</w:t>
      </w:r>
      <w:r w:rsidRPr="00677C82">
        <w:rPr>
          <w:rFonts w:hint="eastAsia"/>
          <w:sz w:val="20"/>
          <w:szCs w:val="22"/>
        </w:rPr>
        <w:t>年</w:t>
      </w:r>
      <w:r w:rsidRPr="00677C82">
        <w:rPr>
          <w:rFonts w:hint="eastAsia"/>
          <w:sz w:val="20"/>
          <w:szCs w:val="22"/>
        </w:rPr>
        <w:t>10</w:t>
      </w:r>
      <w:r w:rsidRPr="00677C82">
        <w:rPr>
          <w:rFonts w:hint="eastAsia"/>
          <w:sz w:val="20"/>
          <w:szCs w:val="22"/>
        </w:rPr>
        <w:t>月</w:t>
      </w:r>
      <w:r w:rsidRPr="00677C82">
        <w:rPr>
          <w:rFonts w:hint="eastAsia"/>
          <w:sz w:val="20"/>
          <w:szCs w:val="22"/>
        </w:rPr>
        <w:t>20</w:t>
      </w:r>
      <w:r w:rsidRPr="00677C82">
        <w:rPr>
          <w:rFonts w:hint="eastAsia"/>
          <w:sz w:val="20"/>
          <w:szCs w:val="22"/>
        </w:rPr>
        <w:t>日時点で</w:t>
      </w:r>
      <w:r w:rsidR="00000000">
        <w:fldChar w:fldCharType="begin"/>
      </w:r>
      <w:r w:rsidR="00000000">
        <w:instrText>HYPERLINK "https://trade.cites.org/"</w:instrText>
      </w:r>
      <w:r w:rsidR="00000000">
        <w:fldChar w:fldCharType="separate"/>
      </w:r>
      <w:r w:rsidRPr="00677C82">
        <w:rPr>
          <w:rStyle w:val="ab"/>
          <w:sz w:val="20"/>
          <w:szCs w:val="22"/>
        </w:rPr>
        <w:t>https://trade.cites.org/#</w:t>
      </w:r>
      <w:r w:rsidR="00000000">
        <w:rPr>
          <w:rStyle w:val="ab"/>
          <w:sz w:val="20"/>
          <w:szCs w:val="22"/>
        </w:rPr>
        <w:fldChar w:fldCharType="end"/>
      </w:r>
      <w:r w:rsidRPr="00677C82">
        <w:rPr>
          <w:rFonts w:hint="eastAsia"/>
          <w:sz w:val="20"/>
          <w:szCs w:val="22"/>
        </w:rPr>
        <w:t>から取得可能である。</w:t>
      </w:r>
      <w:ins w:id="59" w:author="正典 松浦" w:date="2023-12-19T18:50:00Z">
        <w:r w:rsidR="0056296C">
          <w:rPr>
            <w:rFonts w:hint="eastAsia"/>
            <w:sz w:val="20"/>
            <w:szCs w:val="22"/>
          </w:rPr>
          <w:t>C</w:t>
        </w:r>
        <w:r w:rsidR="0056296C">
          <w:rPr>
            <w:sz w:val="20"/>
            <w:szCs w:val="22"/>
          </w:rPr>
          <w:t>ITES</w:t>
        </w:r>
        <w:r w:rsidR="0056296C">
          <w:rPr>
            <w:rFonts w:hint="eastAsia"/>
            <w:sz w:val="20"/>
            <w:szCs w:val="22"/>
          </w:rPr>
          <w:t>データベースは各国の申告により構築されている。</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43A33"/>
    <w:multiLevelType w:val="hybridMultilevel"/>
    <w:tmpl w:val="CF14EF9A"/>
    <w:lvl w:ilvl="0" w:tplc="0E6EE978">
      <w:start w:val="1"/>
      <w:numFmt w:val="decimal"/>
      <w:pStyle w:val="1"/>
      <w:lvlText w:val="%1."/>
      <w:lvlJc w:val="left"/>
      <w:pPr>
        <w:ind w:left="440" w:hanging="44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 w15:restartNumberingAfterBreak="0">
    <w:nsid w:val="53A105D5"/>
    <w:multiLevelType w:val="hybridMultilevel"/>
    <w:tmpl w:val="4C2A42D2"/>
    <w:lvl w:ilvl="0" w:tplc="D64CE43E">
      <w:start w:val="1"/>
      <w:numFmt w:val="decimal"/>
      <w:lvlText w:val="2.%1."/>
      <w:lvlJc w:val="left"/>
      <w:pPr>
        <w:ind w:left="440" w:hanging="440"/>
      </w:pPr>
      <w:rPr>
        <w:rFonts w:hint="eastAsia"/>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 w15:restartNumberingAfterBreak="0">
    <w:nsid w:val="66D836FA"/>
    <w:multiLevelType w:val="multilevel"/>
    <w:tmpl w:val="B804E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13641921">
    <w:abstractNumId w:val="0"/>
  </w:num>
  <w:num w:numId="2" w16cid:durableId="635330115">
    <w:abstractNumId w:val="2"/>
  </w:num>
  <w:num w:numId="3" w16cid:durableId="2072386676">
    <w:abstractNumId w:val="0"/>
    <w:lvlOverride w:ilvl="0">
      <w:startOverride w:val="1"/>
    </w:lvlOverride>
  </w:num>
  <w:num w:numId="4" w16cid:durableId="208136263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正典 松浦">
    <w15:presenceInfo w15:providerId="Windows Live" w15:userId="74200133105b34ea"/>
  </w15:person>
  <w15:person w15:author="Masanori_Matsuura">
    <w15:presenceInfo w15:providerId="AD" w15:userId="S::Masanori_Matsuura@jetro.go.jp::b21ceaf6-abee-4d9f-bca6-66cb40c341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dirty"/>
  <w:trackRevisions/>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4A7"/>
    <w:rsid w:val="00003A08"/>
    <w:rsid w:val="00010078"/>
    <w:rsid w:val="000100D1"/>
    <w:rsid w:val="000123F5"/>
    <w:rsid w:val="000165C2"/>
    <w:rsid w:val="00023F7D"/>
    <w:rsid w:val="0002485F"/>
    <w:rsid w:val="000248CB"/>
    <w:rsid w:val="00024902"/>
    <w:rsid w:val="000255B4"/>
    <w:rsid w:val="00030B1B"/>
    <w:rsid w:val="0003200D"/>
    <w:rsid w:val="00032137"/>
    <w:rsid w:val="00033BD1"/>
    <w:rsid w:val="00034F4E"/>
    <w:rsid w:val="00035A9A"/>
    <w:rsid w:val="00037864"/>
    <w:rsid w:val="00041079"/>
    <w:rsid w:val="00042041"/>
    <w:rsid w:val="00042A83"/>
    <w:rsid w:val="000437B9"/>
    <w:rsid w:val="00044E85"/>
    <w:rsid w:val="000451CB"/>
    <w:rsid w:val="000457B1"/>
    <w:rsid w:val="00046724"/>
    <w:rsid w:val="00047039"/>
    <w:rsid w:val="00052F2D"/>
    <w:rsid w:val="00054514"/>
    <w:rsid w:val="00056BF5"/>
    <w:rsid w:val="00057DFC"/>
    <w:rsid w:val="00063994"/>
    <w:rsid w:val="0006712B"/>
    <w:rsid w:val="00067C07"/>
    <w:rsid w:val="00070FDB"/>
    <w:rsid w:val="000747CF"/>
    <w:rsid w:val="00074B21"/>
    <w:rsid w:val="00076183"/>
    <w:rsid w:val="0007646A"/>
    <w:rsid w:val="000766B4"/>
    <w:rsid w:val="00077A7C"/>
    <w:rsid w:val="00080174"/>
    <w:rsid w:val="00080682"/>
    <w:rsid w:val="0008284A"/>
    <w:rsid w:val="00084D0E"/>
    <w:rsid w:val="00090197"/>
    <w:rsid w:val="0009194D"/>
    <w:rsid w:val="00091C25"/>
    <w:rsid w:val="000922B8"/>
    <w:rsid w:val="00095F96"/>
    <w:rsid w:val="000A22A7"/>
    <w:rsid w:val="000A3855"/>
    <w:rsid w:val="000A3FDC"/>
    <w:rsid w:val="000A6576"/>
    <w:rsid w:val="000B12C9"/>
    <w:rsid w:val="000B341A"/>
    <w:rsid w:val="000B767F"/>
    <w:rsid w:val="000C30D5"/>
    <w:rsid w:val="000C4078"/>
    <w:rsid w:val="000C55B2"/>
    <w:rsid w:val="000D1C5C"/>
    <w:rsid w:val="000D4D4E"/>
    <w:rsid w:val="000D5886"/>
    <w:rsid w:val="000D5E7F"/>
    <w:rsid w:val="000D722D"/>
    <w:rsid w:val="000E2D38"/>
    <w:rsid w:val="000E5C8E"/>
    <w:rsid w:val="000F1265"/>
    <w:rsid w:val="000F324F"/>
    <w:rsid w:val="000F3FF0"/>
    <w:rsid w:val="000F424B"/>
    <w:rsid w:val="000F631B"/>
    <w:rsid w:val="0010054B"/>
    <w:rsid w:val="0010246F"/>
    <w:rsid w:val="00103EE7"/>
    <w:rsid w:val="00115AE2"/>
    <w:rsid w:val="00117F65"/>
    <w:rsid w:val="00121AA5"/>
    <w:rsid w:val="00122622"/>
    <w:rsid w:val="00124262"/>
    <w:rsid w:val="00124D4F"/>
    <w:rsid w:val="0012678D"/>
    <w:rsid w:val="001313EE"/>
    <w:rsid w:val="001376BF"/>
    <w:rsid w:val="00140FC6"/>
    <w:rsid w:val="0014156F"/>
    <w:rsid w:val="001426E4"/>
    <w:rsid w:val="001431C7"/>
    <w:rsid w:val="00144A61"/>
    <w:rsid w:val="00145B34"/>
    <w:rsid w:val="00145F06"/>
    <w:rsid w:val="00150081"/>
    <w:rsid w:val="001501F2"/>
    <w:rsid w:val="001523A8"/>
    <w:rsid w:val="001568E8"/>
    <w:rsid w:val="001640F6"/>
    <w:rsid w:val="00171C9C"/>
    <w:rsid w:val="00172C11"/>
    <w:rsid w:val="00173F06"/>
    <w:rsid w:val="001816C4"/>
    <w:rsid w:val="00182556"/>
    <w:rsid w:val="00182618"/>
    <w:rsid w:val="0018465E"/>
    <w:rsid w:val="0018484E"/>
    <w:rsid w:val="00190D80"/>
    <w:rsid w:val="001945EA"/>
    <w:rsid w:val="00195403"/>
    <w:rsid w:val="00197D31"/>
    <w:rsid w:val="001A00F7"/>
    <w:rsid w:val="001A0ACA"/>
    <w:rsid w:val="001A1062"/>
    <w:rsid w:val="001A1237"/>
    <w:rsid w:val="001A31A8"/>
    <w:rsid w:val="001A33EE"/>
    <w:rsid w:val="001A3A9D"/>
    <w:rsid w:val="001A5153"/>
    <w:rsid w:val="001A6043"/>
    <w:rsid w:val="001B2AC0"/>
    <w:rsid w:val="001B35A1"/>
    <w:rsid w:val="001B6188"/>
    <w:rsid w:val="001B7A5B"/>
    <w:rsid w:val="001B7F2C"/>
    <w:rsid w:val="001C012E"/>
    <w:rsid w:val="001C0BFC"/>
    <w:rsid w:val="001C169F"/>
    <w:rsid w:val="001C33E4"/>
    <w:rsid w:val="001D0BC5"/>
    <w:rsid w:val="001D19BD"/>
    <w:rsid w:val="001D697D"/>
    <w:rsid w:val="001E275E"/>
    <w:rsid w:val="001E519B"/>
    <w:rsid w:val="001E75A3"/>
    <w:rsid w:val="001F2EB2"/>
    <w:rsid w:val="001F7F3A"/>
    <w:rsid w:val="002002FF"/>
    <w:rsid w:val="00201722"/>
    <w:rsid w:val="00202FE0"/>
    <w:rsid w:val="0020467F"/>
    <w:rsid w:val="00204B94"/>
    <w:rsid w:val="00204D0F"/>
    <w:rsid w:val="00210C0E"/>
    <w:rsid w:val="00211228"/>
    <w:rsid w:val="002155DB"/>
    <w:rsid w:val="002155FF"/>
    <w:rsid w:val="00215C37"/>
    <w:rsid w:val="0022035A"/>
    <w:rsid w:val="0022428C"/>
    <w:rsid w:val="002244CC"/>
    <w:rsid w:val="00224F8F"/>
    <w:rsid w:val="00231ADA"/>
    <w:rsid w:val="00233D5D"/>
    <w:rsid w:val="00234A5B"/>
    <w:rsid w:val="00235116"/>
    <w:rsid w:val="002353BA"/>
    <w:rsid w:val="00237C60"/>
    <w:rsid w:val="00241A6C"/>
    <w:rsid w:val="002469AE"/>
    <w:rsid w:val="0025049C"/>
    <w:rsid w:val="00253155"/>
    <w:rsid w:val="002533E4"/>
    <w:rsid w:val="002541B8"/>
    <w:rsid w:val="00256082"/>
    <w:rsid w:val="00260868"/>
    <w:rsid w:val="00264D1F"/>
    <w:rsid w:val="00274D9A"/>
    <w:rsid w:val="0027627D"/>
    <w:rsid w:val="002766BC"/>
    <w:rsid w:val="00276FA3"/>
    <w:rsid w:val="0028082A"/>
    <w:rsid w:val="00282B65"/>
    <w:rsid w:val="0028307E"/>
    <w:rsid w:val="00283FA3"/>
    <w:rsid w:val="002840E0"/>
    <w:rsid w:val="002865F4"/>
    <w:rsid w:val="002912A5"/>
    <w:rsid w:val="00294D93"/>
    <w:rsid w:val="002959FE"/>
    <w:rsid w:val="00296FF6"/>
    <w:rsid w:val="002977C8"/>
    <w:rsid w:val="002A1037"/>
    <w:rsid w:val="002A472A"/>
    <w:rsid w:val="002A6F64"/>
    <w:rsid w:val="002B0AB3"/>
    <w:rsid w:val="002B10D8"/>
    <w:rsid w:val="002B3E85"/>
    <w:rsid w:val="002B4613"/>
    <w:rsid w:val="002B4F16"/>
    <w:rsid w:val="002B5405"/>
    <w:rsid w:val="002B55B8"/>
    <w:rsid w:val="002B5630"/>
    <w:rsid w:val="002C2305"/>
    <w:rsid w:val="002C5FCA"/>
    <w:rsid w:val="002D3552"/>
    <w:rsid w:val="002D6591"/>
    <w:rsid w:val="002E050A"/>
    <w:rsid w:val="002E162B"/>
    <w:rsid w:val="002E31CB"/>
    <w:rsid w:val="002E542D"/>
    <w:rsid w:val="002E62C9"/>
    <w:rsid w:val="002E6FC7"/>
    <w:rsid w:val="002F2391"/>
    <w:rsid w:val="002F4717"/>
    <w:rsid w:val="002F501A"/>
    <w:rsid w:val="002F5A79"/>
    <w:rsid w:val="00302FDD"/>
    <w:rsid w:val="003038BC"/>
    <w:rsid w:val="00303FDB"/>
    <w:rsid w:val="003070A5"/>
    <w:rsid w:val="00310790"/>
    <w:rsid w:val="003111A2"/>
    <w:rsid w:val="00312F68"/>
    <w:rsid w:val="003133B9"/>
    <w:rsid w:val="00316B38"/>
    <w:rsid w:val="00317B18"/>
    <w:rsid w:val="00322819"/>
    <w:rsid w:val="003229F0"/>
    <w:rsid w:val="00330417"/>
    <w:rsid w:val="003306FE"/>
    <w:rsid w:val="00332170"/>
    <w:rsid w:val="00337570"/>
    <w:rsid w:val="00337C9A"/>
    <w:rsid w:val="00337DF5"/>
    <w:rsid w:val="00337F4C"/>
    <w:rsid w:val="003402B5"/>
    <w:rsid w:val="003413D8"/>
    <w:rsid w:val="003445AB"/>
    <w:rsid w:val="00346F2F"/>
    <w:rsid w:val="00347F3B"/>
    <w:rsid w:val="003506AD"/>
    <w:rsid w:val="00350F9F"/>
    <w:rsid w:val="00352753"/>
    <w:rsid w:val="00353203"/>
    <w:rsid w:val="00354F59"/>
    <w:rsid w:val="00355174"/>
    <w:rsid w:val="003634B5"/>
    <w:rsid w:val="003776C3"/>
    <w:rsid w:val="00380018"/>
    <w:rsid w:val="003803BF"/>
    <w:rsid w:val="003803E7"/>
    <w:rsid w:val="003820A3"/>
    <w:rsid w:val="00384317"/>
    <w:rsid w:val="00384A41"/>
    <w:rsid w:val="00390531"/>
    <w:rsid w:val="00390558"/>
    <w:rsid w:val="00390B62"/>
    <w:rsid w:val="00393959"/>
    <w:rsid w:val="003940FC"/>
    <w:rsid w:val="003949B5"/>
    <w:rsid w:val="003959A1"/>
    <w:rsid w:val="003A256F"/>
    <w:rsid w:val="003A3DC1"/>
    <w:rsid w:val="003A444D"/>
    <w:rsid w:val="003A46C0"/>
    <w:rsid w:val="003A4802"/>
    <w:rsid w:val="003A4A66"/>
    <w:rsid w:val="003A672C"/>
    <w:rsid w:val="003A7F97"/>
    <w:rsid w:val="003B5969"/>
    <w:rsid w:val="003B7140"/>
    <w:rsid w:val="003C0BD0"/>
    <w:rsid w:val="003C104E"/>
    <w:rsid w:val="003C25A1"/>
    <w:rsid w:val="003C5EA2"/>
    <w:rsid w:val="003C6691"/>
    <w:rsid w:val="003C691D"/>
    <w:rsid w:val="003D6A2A"/>
    <w:rsid w:val="003D7321"/>
    <w:rsid w:val="003D7BD0"/>
    <w:rsid w:val="003D7C6C"/>
    <w:rsid w:val="003E5F34"/>
    <w:rsid w:val="003F09E1"/>
    <w:rsid w:val="003F26D7"/>
    <w:rsid w:val="003F5252"/>
    <w:rsid w:val="00402332"/>
    <w:rsid w:val="004032F7"/>
    <w:rsid w:val="00403D04"/>
    <w:rsid w:val="00404D9A"/>
    <w:rsid w:val="004070A2"/>
    <w:rsid w:val="00407697"/>
    <w:rsid w:val="00410937"/>
    <w:rsid w:val="0041287C"/>
    <w:rsid w:val="00416DA9"/>
    <w:rsid w:val="00417294"/>
    <w:rsid w:val="00420573"/>
    <w:rsid w:val="00421F3F"/>
    <w:rsid w:val="00426330"/>
    <w:rsid w:val="00426739"/>
    <w:rsid w:val="004340C5"/>
    <w:rsid w:val="004345EF"/>
    <w:rsid w:val="00434D0F"/>
    <w:rsid w:val="0043700B"/>
    <w:rsid w:val="004420CB"/>
    <w:rsid w:val="00442B0E"/>
    <w:rsid w:val="004439F4"/>
    <w:rsid w:val="00447BCE"/>
    <w:rsid w:val="004506F1"/>
    <w:rsid w:val="00451F30"/>
    <w:rsid w:val="00452F21"/>
    <w:rsid w:val="004536E8"/>
    <w:rsid w:val="00454FD8"/>
    <w:rsid w:val="00455425"/>
    <w:rsid w:val="00456083"/>
    <w:rsid w:val="00456BFD"/>
    <w:rsid w:val="00463C64"/>
    <w:rsid w:val="00466273"/>
    <w:rsid w:val="004708F1"/>
    <w:rsid w:val="00472CAE"/>
    <w:rsid w:val="00474DFA"/>
    <w:rsid w:val="00475531"/>
    <w:rsid w:val="00480048"/>
    <w:rsid w:val="00480E06"/>
    <w:rsid w:val="0048348B"/>
    <w:rsid w:val="00485728"/>
    <w:rsid w:val="004916DA"/>
    <w:rsid w:val="00495CF3"/>
    <w:rsid w:val="00496CD2"/>
    <w:rsid w:val="004A19C8"/>
    <w:rsid w:val="004A3D35"/>
    <w:rsid w:val="004A502B"/>
    <w:rsid w:val="004A7352"/>
    <w:rsid w:val="004B0D13"/>
    <w:rsid w:val="004B18C7"/>
    <w:rsid w:val="004B1F61"/>
    <w:rsid w:val="004B2025"/>
    <w:rsid w:val="004B2B8E"/>
    <w:rsid w:val="004B3D09"/>
    <w:rsid w:val="004B67E8"/>
    <w:rsid w:val="004B7779"/>
    <w:rsid w:val="004B77FB"/>
    <w:rsid w:val="004C1987"/>
    <w:rsid w:val="004D0031"/>
    <w:rsid w:val="004D095E"/>
    <w:rsid w:val="004D2E68"/>
    <w:rsid w:val="004E0E42"/>
    <w:rsid w:val="004E24AC"/>
    <w:rsid w:val="004E3220"/>
    <w:rsid w:val="004E68C7"/>
    <w:rsid w:val="004F0BEB"/>
    <w:rsid w:val="004F22B7"/>
    <w:rsid w:val="004F43F1"/>
    <w:rsid w:val="0051140C"/>
    <w:rsid w:val="00515023"/>
    <w:rsid w:val="00515752"/>
    <w:rsid w:val="00515E7D"/>
    <w:rsid w:val="00521617"/>
    <w:rsid w:val="00521638"/>
    <w:rsid w:val="0052409C"/>
    <w:rsid w:val="005249EA"/>
    <w:rsid w:val="00524C57"/>
    <w:rsid w:val="0052768E"/>
    <w:rsid w:val="00535753"/>
    <w:rsid w:val="005371C2"/>
    <w:rsid w:val="005425F5"/>
    <w:rsid w:val="00542CF7"/>
    <w:rsid w:val="00543103"/>
    <w:rsid w:val="0055015E"/>
    <w:rsid w:val="0055176C"/>
    <w:rsid w:val="005520FD"/>
    <w:rsid w:val="005547DB"/>
    <w:rsid w:val="00555C80"/>
    <w:rsid w:val="00560B60"/>
    <w:rsid w:val="005615EE"/>
    <w:rsid w:val="00561B53"/>
    <w:rsid w:val="0056296C"/>
    <w:rsid w:val="00564E5C"/>
    <w:rsid w:val="005653B3"/>
    <w:rsid w:val="00567738"/>
    <w:rsid w:val="00567C5F"/>
    <w:rsid w:val="00570A57"/>
    <w:rsid w:val="0057222C"/>
    <w:rsid w:val="00576A76"/>
    <w:rsid w:val="00577573"/>
    <w:rsid w:val="00581FCD"/>
    <w:rsid w:val="005828ED"/>
    <w:rsid w:val="0058383B"/>
    <w:rsid w:val="005841B1"/>
    <w:rsid w:val="005856C0"/>
    <w:rsid w:val="005869D2"/>
    <w:rsid w:val="00587C40"/>
    <w:rsid w:val="00595EEA"/>
    <w:rsid w:val="005A131B"/>
    <w:rsid w:val="005A6362"/>
    <w:rsid w:val="005B15BA"/>
    <w:rsid w:val="005B3188"/>
    <w:rsid w:val="005B57A7"/>
    <w:rsid w:val="005B59B5"/>
    <w:rsid w:val="005B756F"/>
    <w:rsid w:val="005B7718"/>
    <w:rsid w:val="005B7B86"/>
    <w:rsid w:val="005C0149"/>
    <w:rsid w:val="005C0A06"/>
    <w:rsid w:val="005C2A6E"/>
    <w:rsid w:val="005C3067"/>
    <w:rsid w:val="005C5550"/>
    <w:rsid w:val="005C74C3"/>
    <w:rsid w:val="005D063C"/>
    <w:rsid w:val="005D1F03"/>
    <w:rsid w:val="005D20C5"/>
    <w:rsid w:val="005D30AB"/>
    <w:rsid w:val="005D53D5"/>
    <w:rsid w:val="005D7015"/>
    <w:rsid w:val="005E0B87"/>
    <w:rsid w:val="005E1027"/>
    <w:rsid w:val="005E7062"/>
    <w:rsid w:val="005E7DE0"/>
    <w:rsid w:val="005F69A4"/>
    <w:rsid w:val="005F77C7"/>
    <w:rsid w:val="006030A1"/>
    <w:rsid w:val="00604120"/>
    <w:rsid w:val="006048F3"/>
    <w:rsid w:val="00605648"/>
    <w:rsid w:val="00606571"/>
    <w:rsid w:val="006073AE"/>
    <w:rsid w:val="00613FA5"/>
    <w:rsid w:val="00614390"/>
    <w:rsid w:val="00620497"/>
    <w:rsid w:val="0062061F"/>
    <w:rsid w:val="00624E48"/>
    <w:rsid w:val="00627849"/>
    <w:rsid w:val="006319BD"/>
    <w:rsid w:val="0063361E"/>
    <w:rsid w:val="00634AFB"/>
    <w:rsid w:val="00635634"/>
    <w:rsid w:val="0063657C"/>
    <w:rsid w:val="006365CA"/>
    <w:rsid w:val="00643228"/>
    <w:rsid w:val="00644D57"/>
    <w:rsid w:val="00646D79"/>
    <w:rsid w:val="006474CA"/>
    <w:rsid w:val="006478FD"/>
    <w:rsid w:val="00647EBE"/>
    <w:rsid w:val="006504FC"/>
    <w:rsid w:val="00654D8E"/>
    <w:rsid w:val="00655DDC"/>
    <w:rsid w:val="00657EE8"/>
    <w:rsid w:val="006604E1"/>
    <w:rsid w:val="00660833"/>
    <w:rsid w:val="00662968"/>
    <w:rsid w:val="00665B14"/>
    <w:rsid w:val="00670420"/>
    <w:rsid w:val="00672158"/>
    <w:rsid w:val="00674AC1"/>
    <w:rsid w:val="00677C82"/>
    <w:rsid w:val="00680D64"/>
    <w:rsid w:val="00685164"/>
    <w:rsid w:val="006852E6"/>
    <w:rsid w:val="00685FAD"/>
    <w:rsid w:val="006869D2"/>
    <w:rsid w:val="00691C18"/>
    <w:rsid w:val="00693356"/>
    <w:rsid w:val="00693E5D"/>
    <w:rsid w:val="00693F3E"/>
    <w:rsid w:val="00694E78"/>
    <w:rsid w:val="0069638C"/>
    <w:rsid w:val="00697793"/>
    <w:rsid w:val="006A0CE2"/>
    <w:rsid w:val="006A126B"/>
    <w:rsid w:val="006A5688"/>
    <w:rsid w:val="006B2FAC"/>
    <w:rsid w:val="006B43B7"/>
    <w:rsid w:val="006B5804"/>
    <w:rsid w:val="006C1438"/>
    <w:rsid w:val="006C44BD"/>
    <w:rsid w:val="006C6C81"/>
    <w:rsid w:val="006D1B3D"/>
    <w:rsid w:val="006D22E3"/>
    <w:rsid w:val="006D4ABB"/>
    <w:rsid w:val="006D5E18"/>
    <w:rsid w:val="006E0360"/>
    <w:rsid w:val="006E1084"/>
    <w:rsid w:val="006E1253"/>
    <w:rsid w:val="006E3D55"/>
    <w:rsid w:val="006E6389"/>
    <w:rsid w:val="006E6730"/>
    <w:rsid w:val="006F7588"/>
    <w:rsid w:val="006F786A"/>
    <w:rsid w:val="00702382"/>
    <w:rsid w:val="007030AF"/>
    <w:rsid w:val="00705530"/>
    <w:rsid w:val="007066E9"/>
    <w:rsid w:val="00710F83"/>
    <w:rsid w:val="007133E3"/>
    <w:rsid w:val="007136E0"/>
    <w:rsid w:val="00715586"/>
    <w:rsid w:val="00720954"/>
    <w:rsid w:val="00725496"/>
    <w:rsid w:val="00726C06"/>
    <w:rsid w:val="00726E4F"/>
    <w:rsid w:val="00727773"/>
    <w:rsid w:val="007277C9"/>
    <w:rsid w:val="007319B1"/>
    <w:rsid w:val="00732A74"/>
    <w:rsid w:val="00734283"/>
    <w:rsid w:val="00734A95"/>
    <w:rsid w:val="00736639"/>
    <w:rsid w:val="00737A39"/>
    <w:rsid w:val="007437C9"/>
    <w:rsid w:val="00751E37"/>
    <w:rsid w:val="00751FA9"/>
    <w:rsid w:val="007531AB"/>
    <w:rsid w:val="007535EB"/>
    <w:rsid w:val="00753A38"/>
    <w:rsid w:val="00757361"/>
    <w:rsid w:val="00761F1A"/>
    <w:rsid w:val="00763522"/>
    <w:rsid w:val="007636B4"/>
    <w:rsid w:val="00766B1B"/>
    <w:rsid w:val="00772B3B"/>
    <w:rsid w:val="00775842"/>
    <w:rsid w:val="00781773"/>
    <w:rsid w:val="007845F4"/>
    <w:rsid w:val="00784F63"/>
    <w:rsid w:val="00792F73"/>
    <w:rsid w:val="00793326"/>
    <w:rsid w:val="0079396F"/>
    <w:rsid w:val="00797676"/>
    <w:rsid w:val="007978EB"/>
    <w:rsid w:val="007A172D"/>
    <w:rsid w:val="007A299C"/>
    <w:rsid w:val="007A728E"/>
    <w:rsid w:val="007B0017"/>
    <w:rsid w:val="007B049D"/>
    <w:rsid w:val="007B3CD7"/>
    <w:rsid w:val="007C02FF"/>
    <w:rsid w:val="007C042A"/>
    <w:rsid w:val="007C0BF7"/>
    <w:rsid w:val="007C1569"/>
    <w:rsid w:val="007C263C"/>
    <w:rsid w:val="007C265D"/>
    <w:rsid w:val="007C2FC8"/>
    <w:rsid w:val="007C3CFB"/>
    <w:rsid w:val="007C53EC"/>
    <w:rsid w:val="007C5528"/>
    <w:rsid w:val="007C5648"/>
    <w:rsid w:val="007C6563"/>
    <w:rsid w:val="007C6C01"/>
    <w:rsid w:val="007D1678"/>
    <w:rsid w:val="007D176A"/>
    <w:rsid w:val="007D305B"/>
    <w:rsid w:val="007D5885"/>
    <w:rsid w:val="007D736A"/>
    <w:rsid w:val="007E00BF"/>
    <w:rsid w:val="007E118C"/>
    <w:rsid w:val="007E36B2"/>
    <w:rsid w:val="007E541B"/>
    <w:rsid w:val="007E6C5A"/>
    <w:rsid w:val="007E7298"/>
    <w:rsid w:val="007F0190"/>
    <w:rsid w:val="007F046C"/>
    <w:rsid w:val="007F091E"/>
    <w:rsid w:val="007F2B92"/>
    <w:rsid w:val="007F3887"/>
    <w:rsid w:val="007F6F80"/>
    <w:rsid w:val="00801C67"/>
    <w:rsid w:val="00801FB8"/>
    <w:rsid w:val="00802C5C"/>
    <w:rsid w:val="00803A76"/>
    <w:rsid w:val="00805EC4"/>
    <w:rsid w:val="00810B56"/>
    <w:rsid w:val="0081253A"/>
    <w:rsid w:val="008129E3"/>
    <w:rsid w:val="00815466"/>
    <w:rsid w:val="00826BB9"/>
    <w:rsid w:val="00831658"/>
    <w:rsid w:val="00833661"/>
    <w:rsid w:val="0083465C"/>
    <w:rsid w:val="00834B4F"/>
    <w:rsid w:val="00835253"/>
    <w:rsid w:val="008352D6"/>
    <w:rsid w:val="008355B9"/>
    <w:rsid w:val="00835648"/>
    <w:rsid w:val="008361B0"/>
    <w:rsid w:val="0083761B"/>
    <w:rsid w:val="0084038A"/>
    <w:rsid w:val="008421D8"/>
    <w:rsid w:val="0084464C"/>
    <w:rsid w:val="00844950"/>
    <w:rsid w:val="00845666"/>
    <w:rsid w:val="00845D31"/>
    <w:rsid w:val="00847ABB"/>
    <w:rsid w:val="00852868"/>
    <w:rsid w:val="008541B8"/>
    <w:rsid w:val="0085427A"/>
    <w:rsid w:val="00860657"/>
    <w:rsid w:val="008614D2"/>
    <w:rsid w:val="00861917"/>
    <w:rsid w:val="00861BCC"/>
    <w:rsid w:val="00862474"/>
    <w:rsid w:val="00863791"/>
    <w:rsid w:val="00870915"/>
    <w:rsid w:val="00870D42"/>
    <w:rsid w:val="00872F47"/>
    <w:rsid w:val="00876015"/>
    <w:rsid w:val="008775B2"/>
    <w:rsid w:val="00877E33"/>
    <w:rsid w:val="00880A2B"/>
    <w:rsid w:val="00880B76"/>
    <w:rsid w:val="008820E3"/>
    <w:rsid w:val="008867A4"/>
    <w:rsid w:val="00896AD7"/>
    <w:rsid w:val="0089777D"/>
    <w:rsid w:val="008A0754"/>
    <w:rsid w:val="008A55DE"/>
    <w:rsid w:val="008A59B2"/>
    <w:rsid w:val="008A7194"/>
    <w:rsid w:val="008B1DA2"/>
    <w:rsid w:val="008B41F2"/>
    <w:rsid w:val="008B4D10"/>
    <w:rsid w:val="008B6FEA"/>
    <w:rsid w:val="008C05C2"/>
    <w:rsid w:val="008C1FCC"/>
    <w:rsid w:val="008C3EF1"/>
    <w:rsid w:val="008C4695"/>
    <w:rsid w:val="008C52A4"/>
    <w:rsid w:val="008D37A0"/>
    <w:rsid w:val="008E0BB3"/>
    <w:rsid w:val="008E24E2"/>
    <w:rsid w:val="008E2520"/>
    <w:rsid w:val="008E3FA9"/>
    <w:rsid w:val="008F1D88"/>
    <w:rsid w:val="008F23DE"/>
    <w:rsid w:val="008F4199"/>
    <w:rsid w:val="008F6A1E"/>
    <w:rsid w:val="00903953"/>
    <w:rsid w:val="00904B00"/>
    <w:rsid w:val="009064E2"/>
    <w:rsid w:val="00911EE6"/>
    <w:rsid w:val="009131E5"/>
    <w:rsid w:val="00914588"/>
    <w:rsid w:val="00916CFA"/>
    <w:rsid w:val="00917B78"/>
    <w:rsid w:val="009200A6"/>
    <w:rsid w:val="00922861"/>
    <w:rsid w:val="00925C00"/>
    <w:rsid w:val="009360AC"/>
    <w:rsid w:val="00936275"/>
    <w:rsid w:val="009378B5"/>
    <w:rsid w:val="00937F34"/>
    <w:rsid w:val="00942128"/>
    <w:rsid w:val="0094265D"/>
    <w:rsid w:val="00944A71"/>
    <w:rsid w:val="00946D35"/>
    <w:rsid w:val="009470C5"/>
    <w:rsid w:val="0095587E"/>
    <w:rsid w:val="00957141"/>
    <w:rsid w:val="00960315"/>
    <w:rsid w:val="009631E5"/>
    <w:rsid w:val="00963424"/>
    <w:rsid w:val="00964137"/>
    <w:rsid w:val="00964291"/>
    <w:rsid w:val="00964AF0"/>
    <w:rsid w:val="00965714"/>
    <w:rsid w:val="00966492"/>
    <w:rsid w:val="009773F2"/>
    <w:rsid w:val="00977833"/>
    <w:rsid w:val="00983EE7"/>
    <w:rsid w:val="00985DA7"/>
    <w:rsid w:val="009946CE"/>
    <w:rsid w:val="00996A93"/>
    <w:rsid w:val="00996F1F"/>
    <w:rsid w:val="009A1169"/>
    <w:rsid w:val="009A730D"/>
    <w:rsid w:val="009A74D4"/>
    <w:rsid w:val="009B235B"/>
    <w:rsid w:val="009B34CF"/>
    <w:rsid w:val="009B70B0"/>
    <w:rsid w:val="009B7A98"/>
    <w:rsid w:val="009C0106"/>
    <w:rsid w:val="009C02A1"/>
    <w:rsid w:val="009C24CB"/>
    <w:rsid w:val="009D0BC1"/>
    <w:rsid w:val="009D0F1F"/>
    <w:rsid w:val="009D1B03"/>
    <w:rsid w:val="009D6195"/>
    <w:rsid w:val="009E3757"/>
    <w:rsid w:val="009E5017"/>
    <w:rsid w:val="009F2D49"/>
    <w:rsid w:val="009F750D"/>
    <w:rsid w:val="00A02634"/>
    <w:rsid w:val="00A02DF2"/>
    <w:rsid w:val="00A03654"/>
    <w:rsid w:val="00A05C75"/>
    <w:rsid w:val="00A140AA"/>
    <w:rsid w:val="00A14C65"/>
    <w:rsid w:val="00A16DD1"/>
    <w:rsid w:val="00A16DD8"/>
    <w:rsid w:val="00A20ECC"/>
    <w:rsid w:val="00A210BB"/>
    <w:rsid w:val="00A247B2"/>
    <w:rsid w:val="00A25AD6"/>
    <w:rsid w:val="00A25BBE"/>
    <w:rsid w:val="00A26103"/>
    <w:rsid w:val="00A279DF"/>
    <w:rsid w:val="00A27ED0"/>
    <w:rsid w:val="00A322D7"/>
    <w:rsid w:val="00A32F64"/>
    <w:rsid w:val="00A33265"/>
    <w:rsid w:val="00A4020C"/>
    <w:rsid w:val="00A418D6"/>
    <w:rsid w:val="00A543DF"/>
    <w:rsid w:val="00A5569A"/>
    <w:rsid w:val="00A662FE"/>
    <w:rsid w:val="00A6770B"/>
    <w:rsid w:val="00A70297"/>
    <w:rsid w:val="00A71F98"/>
    <w:rsid w:val="00A75461"/>
    <w:rsid w:val="00A76E36"/>
    <w:rsid w:val="00A810A9"/>
    <w:rsid w:val="00A8499B"/>
    <w:rsid w:val="00A85752"/>
    <w:rsid w:val="00A90E36"/>
    <w:rsid w:val="00A92E52"/>
    <w:rsid w:val="00A92F9A"/>
    <w:rsid w:val="00A931AB"/>
    <w:rsid w:val="00A95D91"/>
    <w:rsid w:val="00AA0DF1"/>
    <w:rsid w:val="00AA1C01"/>
    <w:rsid w:val="00AA1CD8"/>
    <w:rsid w:val="00AA3353"/>
    <w:rsid w:val="00AB1656"/>
    <w:rsid w:val="00AB277E"/>
    <w:rsid w:val="00AB73FF"/>
    <w:rsid w:val="00AC12A3"/>
    <w:rsid w:val="00AC1A27"/>
    <w:rsid w:val="00AD0115"/>
    <w:rsid w:val="00AD20EE"/>
    <w:rsid w:val="00AD5DB8"/>
    <w:rsid w:val="00AD6923"/>
    <w:rsid w:val="00AD7316"/>
    <w:rsid w:val="00AD7C41"/>
    <w:rsid w:val="00AE0D27"/>
    <w:rsid w:val="00AE15ED"/>
    <w:rsid w:val="00AE3B4D"/>
    <w:rsid w:val="00AE42AC"/>
    <w:rsid w:val="00AE44E9"/>
    <w:rsid w:val="00AE4AC2"/>
    <w:rsid w:val="00AE4B21"/>
    <w:rsid w:val="00AE6C56"/>
    <w:rsid w:val="00AE7BB2"/>
    <w:rsid w:val="00AF209D"/>
    <w:rsid w:val="00AF3B18"/>
    <w:rsid w:val="00AF3B52"/>
    <w:rsid w:val="00AF71AC"/>
    <w:rsid w:val="00B0213A"/>
    <w:rsid w:val="00B026F5"/>
    <w:rsid w:val="00B0613A"/>
    <w:rsid w:val="00B10B90"/>
    <w:rsid w:val="00B119FF"/>
    <w:rsid w:val="00B123F6"/>
    <w:rsid w:val="00B12F65"/>
    <w:rsid w:val="00B13005"/>
    <w:rsid w:val="00B17069"/>
    <w:rsid w:val="00B1715B"/>
    <w:rsid w:val="00B173B9"/>
    <w:rsid w:val="00B201B8"/>
    <w:rsid w:val="00B20286"/>
    <w:rsid w:val="00B20456"/>
    <w:rsid w:val="00B20EA2"/>
    <w:rsid w:val="00B21421"/>
    <w:rsid w:val="00B234EE"/>
    <w:rsid w:val="00B237CA"/>
    <w:rsid w:val="00B2622A"/>
    <w:rsid w:val="00B27F46"/>
    <w:rsid w:val="00B33A5D"/>
    <w:rsid w:val="00B3522B"/>
    <w:rsid w:val="00B3532C"/>
    <w:rsid w:val="00B36C50"/>
    <w:rsid w:val="00B4161D"/>
    <w:rsid w:val="00B4376D"/>
    <w:rsid w:val="00B43F58"/>
    <w:rsid w:val="00B45B7D"/>
    <w:rsid w:val="00B469C5"/>
    <w:rsid w:val="00B5264C"/>
    <w:rsid w:val="00B546AA"/>
    <w:rsid w:val="00B55036"/>
    <w:rsid w:val="00B569B0"/>
    <w:rsid w:val="00B56B1F"/>
    <w:rsid w:val="00B57A54"/>
    <w:rsid w:val="00B602CF"/>
    <w:rsid w:val="00B6069D"/>
    <w:rsid w:val="00B61091"/>
    <w:rsid w:val="00B62A32"/>
    <w:rsid w:val="00B63024"/>
    <w:rsid w:val="00B63F9D"/>
    <w:rsid w:val="00B6550A"/>
    <w:rsid w:val="00B66547"/>
    <w:rsid w:val="00B754AE"/>
    <w:rsid w:val="00B8078E"/>
    <w:rsid w:val="00B80D69"/>
    <w:rsid w:val="00B832EE"/>
    <w:rsid w:val="00B83AAF"/>
    <w:rsid w:val="00B84B38"/>
    <w:rsid w:val="00B84BD5"/>
    <w:rsid w:val="00B86874"/>
    <w:rsid w:val="00B872C8"/>
    <w:rsid w:val="00B877F1"/>
    <w:rsid w:val="00B91B24"/>
    <w:rsid w:val="00B91FDF"/>
    <w:rsid w:val="00B93684"/>
    <w:rsid w:val="00B9604C"/>
    <w:rsid w:val="00B97025"/>
    <w:rsid w:val="00B975BA"/>
    <w:rsid w:val="00B97D46"/>
    <w:rsid w:val="00B97DE2"/>
    <w:rsid w:val="00B97EF4"/>
    <w:rsid w:val="00BA22BF"/>
    <w:rsid w:val="00BA64B1"/>
    <w:rsid w:val="00BB2F78"/>
    <w:rsid w:val="00BB48F2"/>
    <w:rsid w:val="00BB6D24"/>
    <w:rsid w:val="00BB7318"/>
    <w:rsid w:val="00BC0FD0"/>
    <w:rsid w:val="00BC6749"/>
    <w:rsid w:val="00BC7F91"/>
    <w:rsid w:val="00BD11EB"/>
    <w:rsid w:val="00BD2977"/>
    <w:rsid w:val="00BE0F52"/>
    <w:rsid w:val="00BE38A9"/>
    <w:rsid w:val="00BE609E"/>
    <w:rsid w:val="00BE6DDB"/>
    <w:rsid w:val="00BF04B3"/>
    <w:rsid w:val="00BF0A78"/>
    <w:rsid w:val="00BF1F9A"/>
    <w:rsid w:val="00BF4C48"/>
    <w:rsid w:val="00BF79F6"/>
    <w:rsid w:val="00C0008A"/>
    <w:rsid w:val="00C02EBD"/>
    <w:rsid w:val="00C03661"/>
    <w:rsid w:val="00C0515C"/>
    <w:rsid w:val="00C0586D"/>
    <w:rsid w:val="00C10422"/>
    <w:rsid w:val="00C113E9"/>
    <w:rsid w:val="00C117C2"/>
    <w:rsid w:val="00C15D55"/>
    <w:rsid w:val="00C17E59"/>
    <w:rsid w:val="00C2104E"/>
    <w:rsid w:val="00C21C51"/>
    <w:rsid w:val="00C21EBA"/>
    <w:rsid w:val="00C238C7"/>
    <w:rsid w:val="00C239AA"/>
    <w:rsid w:val="00C26261"/>
    <w:rsid w:val="00C27ACB"/>
    <w:rsid w:val="00C319B8"/>
    <w:rsid w:val="00C32760"/>
    <w:rsid w:val="00C339E2"/>
    <w:rsid w:val="00C35A2B"/>
    <w:rsid w:val="00C53C08"/>
    <w:rsid w:val="00C53DC5"/>
    <w:rsid w:val="00C53DFD"/>
    <w:rsid w:val="00C54288"/>
    <w:rsid w:val="00C5442B"/>
    <w:rsid w:val="00C54AEE"/>
    <w:rsid w:val="00C621A0"/>
    <w:rsid w:val="00C62CB8"/>
    <w:rsid w:val="00C65887"/>
    <w:rsid w:val="00C663CF"/>
    <w:rsid w:val="00C72AEA"/>
    <w:rsid w:val="00C72C2E"/>
    <w:rsid w:val="00C76581"/>
    <w:rsid w:val="00C76774"/>
    <w:rsid w:val="00C77B2B"/>
    <w:rsid w:val="00C807F0"/>
    <w:rsid w:val="00C836D0"/>
    <w:rsid w:val="00C93D9A"/>
    <w:rsid w:val="00C93E72"/>
    <w:rsid w:val="00C946AD"/>
    <w:rsid w:val="00C94B55"/>
    <w:rsid w:val="00C96F95"/>
    <w:rsid w:val="00CA0B26"/>
    <w:rsid w:val="00CA6360"/>
    <w:rsid w:val="00CB0275"/>
    <w:rsid w:val="00CB0CD6"/>
    <w:rsid w:val="00CB2B1E"/>
    <w:rsid w:val="00CB317E"/>
    <w:rsid w:val="00CB4745"/>
    <w:rsid w:val="00CB544A"/>
    <w:rsid w:val="00CB762F"/>
    <w:rsid w:val="00CB7AA2"/>
    <w:rsid w:val="00CC0E7B"/>
    <w:rsid w:val="00CC1A04"/>
    <w:rsid w:val="00CC57D8"/>
    <w:rsid w:val="00CC7649"/>
    <w:rsid w:val="00CC7BBF"/>
    <w:rsid w:val="00CD04C5"/>
    <w:rsid w:val="00CD19EB"/>
    <w:rsid w:val="00CD3CF3"/>
    <w:rsid w:val="00CD3DE3"/>
    <w:rsid w:val="00CD3F7D"/>
    <w:rsid w:val="00CD6DC3"/>
    <w:rsid w:val="00CE1757"/>
    <w:rsid w:val="00CE3805"/>
    <w:rsid w:val="00CE6509"/>
    <w:rsid w:val="00CE67C6"/>
    <w:rsid w:val="00CF094F"/>
    <w:rsid w:val="00CF1CC5"/>
    <w:rsid w:val="00CF64AD"/>
    <w:rsid w:val="00D057CD"/>
    <w:rsid w:val="00D13497"/>
    <w:rsid w:val="00D135F1"/>
    <w:rsid w:val="00D15B63"/>
    <w:rsid w:val="00D15C6A"/>
    <w:rsid w:val="00D15EF4"/>
    <w:rsid w:val="00D16976"/>
    <w:rsid w:val="00D16AC7"/>
    <w:rsid w:val="00D16C17"/>
    <w:rsid w:val="00D17F7A"/>
    <w:rsid w:val="00D21873"/>
    <w:rsid w:val="00D220CB"/>
    <w:rsid w:val="00D228E8"/>
    <w:rsid w:val="00D24034"/>
    <w:rsid w:val="00D24188"/>
    <w:rsid w:val="00D24A29"/>
    <w:rsid w:val="00D24D4E"/>
    <w:rsid w:val="00D25048"/>
    <w:rsid w:val="00D260BF"/>
    <w:rsid w:val="00D27EFE"/>
    <w:rsid w:val="00D35FB4"/>
    <w:rsid w:val="00D364A7"/>
    <w:rsid w:val="00D3758B"/>
    <w:rsid w:val="00D459A2"/>
    <w:rsid w:val="00D45EAC"/>
    <w:rsid w:val="00D46DEC"/>
    <w:rsid w:val="00D47F28"/>
    <w:rsid w:val="00D5376A"/>
    <w:rsid w:val="00D56646"/>
    <w:rsid w:val="00D572FF"/>
    <w:rsid w:val="00D57EF1"/>
    <w:rsid w:val="00D6205D"/>
    <w:rsid w:val="00D63217"/>
    <w:rsid w:val="00D653DC"/>
    <w:rsid w:val="00D70B28"/>
    <w:rsid w:val="00D715EB"/>
    <w:rsid w:val="00D72C78"/>
    <w:rsid w:val="00D74EC9"/>
    <w:rsid w:val="00D75638"/>
    <w:rsid w:val="00D76A8D"/>
    <w:rsid w:val="00D869D1"/>
    <w:rsid w:val="00D91F31"/>
    <w:rsid w:val="00D93778"/>
    <w:rsid w:val="00D9394E"/>
    <w:rsid w:val="00D9756B"/>
    <w:rsid w:val="00D9760C"/>
    <w:rsid w:val="00DA1F26"/>
    <w:rsid w:val="00DA5262"/>
    <w:rsid w:val="00DA7014"/>
    <w:rsid w:val="00DB0545"/>
    <w:rsid w:val="00DB0CEB"/>
    <w:rsid w:val="00DB1093"/>
    <w:rsid w:val="00DB1A38"/>
    <w:rsid w:val="00DB2E08"/>
    <w:rsid w:val="00DB3E08"/>
    <w:rsid w:val="00DB77CF"/>
    <w:rsid w:val="00DB79B6"/>
    <w:rsid w:val="00DC1BA5"/>
    <w:rsid w:val="00DC322A"/>
    <w:rsid w:val="00DC34AD"/>
    <w:rsid w:val="00DC4555"/>
    <w:rsid w:val="00DC7C45"/>
    <w:rsid w:val="00DD2FA6"/>
    <w:rsid w:val="00DD4AE9"/>
    <w:rsid w:val="00DD4FA5"/>
    <w:rsid w:val="00DD5520"/>
    <w:rsid w:val="00DD6004"/>
    <w:rsid w:val="00DD7B48"/>
    <w:rsid w:val="00DD7D0C"/>
    <w:rsid w:val="00DE0C48"/>
    <w:rsid w:val="00DE1A07"/>
    <w:rsid w:val="00DE2B79"/>
    <w:rsid w:val="00DE4EA2"/>
    <w:rsid w:val="00DE5D56"/>
    <w:rsid w:val="00DE71FB"/>
    <w:rsid w:val="00DE7DE7"/>
    <w:rsid w:val="00DF206B"/>
    <w:rsid w:val="00DF42D4"/>
    <w:rsid w:val="00DF4509"/>
    <w:rsid w:val="00DF4B0A"/>
    <w:rsid w:val="00DF5BB1"/>
    <w:rsid w:val="00DF6F4B"/>
    <w:rsid w:val="00DF7B4E"/>
    <w:rsid w:val="00E00303"/>
    <w:rsid w:val="00E017E2"/>
    <w:rsid w:val="00E01936"/>
    <w:rsid w:val="00E02699"/>
    <w:rsid w:val="00E026EA"/>
    <w:rsid w:val="00E035D1"/>
    <w:rsid w:val="00E044E0"/>
    <w:rsid w:val="00E0723C"/>
    <w:rsid w:val="00E11E4F"/>
    <w:rsid w:val="00E13C73"/>
    <w:rsid w:val="00E14535"/>
    <w:rsid w:val="00E15441"/>
    <w:rsid w:val="00E22F82"/>
    <w:rsid w:val="00E26A61"/>
    <w:rsid w:val="00E30F75"/>
    <w:rsid w:val="00E32C5A"/>
    <w:rsid w:val="00E356F7"/>
    <w:rsid w:val="00E41047"/>
    <w:rsid w:val="00E4192A"/>
    <w:rsid w:val="00E52E8B"/>
    <w:rsid w:val="00E569BC"/>
    <w:rsid w:val="00E63120"/>
    <w:rsid w:val="00E73D99"/>
    <w:rsid w:val="00E7480B"/>
    <w:rsid w:val="00E74BC7"/>
    <w:rsid w:val="00E75D8E"/>
    <w:rsid w:val="00E76124"/>
    <w:rsid w:val="00E81AAF"/>
    <w:rsid w:val="00E84251"/>
    <w:rsid w:val="00E8702D"/>
    <w:rsid w:val="00E87349"/>
    <w:rsid w:val="00E93647"/>
    <w:rsid w:val="00E946D2"/>
    <w:rsid w:val="00EA207F"/>
    <w:rsid w:val="00EA7C56"/>
    <w:rsid w:val="00EB059A"/>
    <w:rsid w:val="00EB159D"/>
    <w:rsid w:val="00EB1DCE"/>
    <w:rsid w:val="00EB3A8F"/>
    <w:rsid w:val="00EB3B0B"/>
    <w:rsid w:val="00EB3D55"/>
    <w:rsid w:val="00EB5AD2"/>
    <w:rsid w:val="00EC0983"/>
    <w:rsid w:val="00EC14EB"/>
    <w:rsid w:val="00EC6DE5"/>
    <w:rsid w:val="00EC71DB"/>
    <w:rsid w:val="00EC783B"/>
    <w:rsid w:val="00ED0B64"/>
    <w:rsid w:val="00ED574E"/>
    <w:rsid w:val="00ED743D"/>
    <w:rsid w:val="00EE2559"/>
    <w:rsid w:val="00EE3773"/>
    <w:rsid w:val="00EE3A89"/>
    <w:rsid w:val="00EE4A75"/>
    <w:rsid w:val="00EE4A81"/>
    <w:rsid w:val="00EE5785"/>
    <w:rsid w:val="00EF3F56"/>
    <w:rsid w:val="00EF6A91"/>
    <w:rsid w:val="00EF72B4"/>
    <w:rsid w:val="00EF7929"/>
    <w:rsid w:val="00F061B4"/>
    <w:rsid w:val="00F11E98"/>
    <w:rsid w:val="00F129D7"/>
    <w:rsid w:val="00F12EFF"/>
    <w:rsid w:val="00F14608"/>
    <w:rsid w:val="00F14B6D"/>
    <w:rsid w:val="00F1710E"/>
    <w:rsid w:val="00F17CA3"/>
    <w:rsid w:val="00F22D21"/>
    <w:rsid w:val="00F2582E"/>
    <w:rsid w:val="00F30396"/>
    <w:rsid w:val="00F316C1"/>
    <w:rsid w:val="00F3349B"/>
    <w:rsid w:val="00F33FAE"/>
    <w:rsid w:val="00F36DA8"/>
    <w:rsid w:val="00F37DB0"/>
    <w:rsid w:val="00F40BFD"/>
    <w:rsid w:val="00F41B99"/>
    <w:rsid w:val="00F42839"/>
    <w:rsid w:val="00F43405"/>
    <w:rsid w:val="00F43677"/>
    <w:rsid w:val="00F45DE3"/>
    <w:rsid w:val="00F54580"/>
    <w:rsid w:val="00F55413"/>
    <w:rsid w:val="00F55F5C"/>
    <w:rsid w:val="00F56447"/>
    <w:rsid w:val="00F57528"/>
    <w:rsid w:val="00F62071"/>
    <w:rsid w:val="00F629B2"/>
    <w:rsid w:val="00F71323"/>
    <w:rsid w:val="00F73179"/>
    <w:rsid w:val="00F7463B"/>
    <w:rsid w:val="00F85F9F"/>
    <w:rsid w:val="00F900AD"/>
    <w:rsid w:val="00F94F6F"/>
    <w:rsid w:val="00F9542C"/>
    <w:rsid w:val="00F9740A"/>
    <w:rsid w:val="00FA1E1E"/>
    <w:rsid w:val="00FA5DAE"/>
    <w:rsid w:val="00FA78C9"/>
    <w:rsid w:val="00FB1B97"/>
    <w:rsid w:val="00FB4AF2"/>
    <w:rsid w:val="00FB6BF0"/>
    <w:rsid w:val="00FD002B"/>
    <w:rsid w:val="00FD07A4"/>
    <w:rsid w:val="00FD09A3"/>
    <w:rsid w:val="00FD4C1E"/>
    <w:rsid w:val="00FD534E"/>
    <w:rsid w:val="00FE0BB0"/>
    <w:rsid w:val="00FE3AA0"/>
    <w:rsid w:val="00FE4AF1"/>
    <w:rsid w:val="00FE7D05"/>
    <w:rsid w:val="00FE7E57"/>
    <w:rsid w:val="00FF1E76"/>
    <w:rsid w:val="00FF1FA6"/>
    <w:rsid w:val="00FF7D79"/>
  </w:rsids>
  <m:mathPr>
    <m:mathFont m:val="Cambria Math"/>
    <m:brkBin m:val="before"/>
    <m:brkBinSub m:val="--"/>
    <m:smallFrac m:val="0"/>
    <m:dispDef/>
    <m:lMargin m:val="0"/>
    <m:rMargin m:val="0"/>
    <m:defJc m:val="centerGroup"/>
    <m:wrapIndent m:val="1440"/>
    <m:intLim m:val="subSup"/>
    <m:naryLim m:val="undOvr"/>
  </m:mathPr>
  <w:themeFontLang w:val="en-US" w:eastAsia="ja-JP" w:bidi="bn-BD"/>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3E224BF3"/>
  <w15:chartTrackingRefBased/>
  <w15:docId w15:val="{D93E20E4-9775-4553-AC92-DBBAAD9A8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8"/>
        <w:lang w:val="en-US" w:eastAsia="ja-JP" w:bidi="bn-BD"/>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37DB0"/>
    <w:pPr>
      <w:ind w:firstLineChars="100" w:firstLine="100"/>
      <w:jc w:val="both"/>
    </w:pPr>
    <w:rPr>
      <w:rFonts w:ascii="ＭＳ Ｐゴシック" w:eastAsia="ＭＳ 明朝" w:hAnsi="ＭＳ Ｐゴシック" w:cs="ＭＳ Ｐゴシック"/>
      <w:kern w:val="0"/>
      <w:sz w:val="22"/>
      <w:szCs w:val="24"/>
    </w:rPr>
  </w:style>
  <w:style w:type="paragraph" w:styleId="1">
    <w:name w:val="heading 1"/>
    <w:basedOn w:val="a"/>
    <w:next w:val="a"/>
    <w:link w:val="10"/>
    <w:uiPriority w:val="9"/>
    <w:qFormat/>
    <w:rsid w:val="003402B5"/>
    <w:pPr>
      <w:keepNext/>
      <w:numPr>
        <w:numId w:val="1"/>
      </w:numPr>
      <w:ind w:left="0" w:firstLine="0"/>
      <w:outlineLvl w:val="0"/>
    </w:pPr>
    <w:rPr>
      <w:rFonts w:asciiTheme="majorHAnsi" w:hAnsiTheme="majorHAnsi" w:cstheme="majorBidi"/>
      <w:szCs w:val="30"/>
    </w:rPr>
  </w:style>
  <w:style w:type="paragraph" w:styleId="2">
    <w:name w:val="heading 2"/>
    <w:basedOn w:val="a"/>
    <w:next w:val="a"/>
    <w:link w:val="20"/>
    <w:uiPriority w:val="9"/>
    <w:unhideWhenUsed/>
    <w:qFormat/>
    <w:rsid w:val="00B12F65"/>
    <w:pPr>
      <w:keepNext/>
      <w:outlineLvl w:val="1"/>
    </w:pPr>
    <w:rPr>
      <w:rFonts w:asciiTheme="majorHAnsi" w:eastAsiaTheme="majorEastAsia" w:hAnsiTheme="majorHAnsi" w:cstheme="majorBidi"/>
    </w:rPr>
  </w:style>
  <w:style w:type="paragraph" w:styleId="3">
    <w:name w:val="heading 3"/>
    <w:basedOn w:val="a"/>
    <w:next w:val="a"/>
    <w:link w:val="30"/>
    <w:uiPriority w:val="9"/>
    <w:semiHidden/>
    <w:unhideWhenUsed/>
    <w:qFormat/>
    <w:rsid w:val="00FD4C1E"/>
    <w:pPr>
      <w:keepNext/>
      <w:ind w:leftChars="400" w:left="400"/>
      <w:outlineLvl w:val="2"/>
    </w:pPr>
    <w:rPr>
      <w:rFonts w:asciiTheme="majorHAnsi" w:eastAsiaTheme="majorEastAsia" w:hAnsiTheme="majorHAnsi" w:cstheme="majorBidi"/>
      <w:szCs w:val="3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3402B5"/>
    <w:rPr>
      <w:rFonts w:asciiTheme="majorHAnsi" w:eastAsia="ＭＳ 明朝" w:hAnsiTheme="majorHAnsi" w:cstheme="majorBidi"/>
      <w:kern w:val="0"/>
      <w:sz w:val="22"/>
      <w:szCs w:val="30"/>
    </w:rPr>
  </w:style>
  <w:style w:type="paragraph" w:styleId="a3">
    <w:name w:val="Subtitle"/>
    <w:basedOn w:val="a"/>
    <w:next w:val="a"/>
    <w:link w:val="a4"/>
    <w:uiPriority w:val="11"/>
    <w:qFormat/>
    <w:rsid w:val="008E24E2"/>
    <w:pPr>
      <w:jc w:val="right"/>
      <w:outlineLvl w:val="1"/>
    </w:pPr>
    <w:rPr>
      <w:rFonts w:eastAsiaTheme="majorEastAsia" w:cstheme="minorBidi"/>
      <w:sz w:val="24"/>
      <w:szCs w:val="30"/>
    </w:rPr>
  </w:style>
  <w:style w:type="character" w:customStyle="1" w:styleId="a4">
    <w:name w:val="副題 (文字)"/>
    <w:basedOn w:val="a0"/>
    <w:link w:val="a3"/>
    <w:uiPriority w:val="11"/>
    <w:rsid w:val="008E24E2"/>
    <w:rPr>
      <w:rFonts w:eastAsiaTheme="majorEastAsia"/>
      <w:sz w:val="24"/>
      <w:szCs w:val="30"/>
    </w:rPr>
  </w:style>
  <w:style w:type="paragraph" w:styleId="a5">
    <w:name w:val="Title"/>
    <w:basedOn w:val="a"/>
    <w:next w:val="a"/>
    <w:link w:val="a6"/>
    <w:uiPriority w:val="10"/>
    <w:qFormat/>
    <w:rsid w:val="008A0754"/>
    <w:pPr>
      <w:jc w:val="center"/>
      <w:outlineLvl w:val="0"/>
    </w:pPr>
    <w:rPr>
      <w:rFonts w:asciiTheme="majorHAnsi" w:eastAsiaTheme="majorEastAsia" w:hAnsiTheme="majorHAnsi" w:cstheme="majorBidi"/>
      <w:szCs w:val="40"/>
    </w:rPr>
  </w:style>
  <w:style w:type="character" w:customStyle="1" w:styleId="a6">
    <w:name w:val="表題 (文字)"/>
    <w:basedOn w:val="a0"/>
    <w:link w:val="a5"/>
    <w:uiPriority w:val="10"/>
    <w:rsid w:val="008A0754"/>
    <w:rPr>
      <w:rFonts w:asciiTheme="majorHAnsi" w:eastAsiaTheme="majorEastAsia" w:hAnsiTheme="majorHAnsi" w:cstheme="majorBidi"/>
      <w:kern w:val="0"/>
      <w:szCs w:val="40"/>
    </w:rPr>
  </w:style>
  <w:style w:type="paragraph" w:styleId="a7">
    <w:name w:val="Bibliography"/>
    <w:basedOn w:val="a"/>
    <w:next w:val="a"/>
    <w:uiPriority w:val="37"/>
    <w:unhideWhenUsed/>
    <w:rsid w:val="00454FD8"/>
    <w:pPr>
      <w:spacing w:line="480" w:lineRule="auto"/>
      <w:ind w:left="720" w:hanging="720"/>
    </w:pPr>
  </w:style>
  <w:style w:type="paragraph" w:styleId="a8">
    <w:name w:val="footnote text"/>
    <w:basedOn w:val="a"/>
    <w:link w:val="a9"/>
    <w:uiPriority w:val="99"/>
    <w:semiHidden/>
    <w:unhideWhenUsed/>
    <w:rsid w:val="00EC14EB"/>
    <w:pPr>
      <w:snapToGrid w:val="0"/>
    </w:pPr>
  </w:style>
  <w:style w:type="character" w:customStyle="1" w:styleId="a9">
    <w:name w:val="脚注文字列 (文字)"/>
    <w:basedOn w:val="a0"/>
    <w:link w:val="a8"/>
    <w:uiPriority w:val="99"/>
    <w:semiHidden/>
    <w:rsid w:val="00EC14EB"/>
    <w:rPr>
      <w:rFonts w:ascii="Times New Roman" w:hAnsi="Times New Roman" w:cs="Vrinda"/>
    </w:rPr>
  </w:style>
  <w:style w:type="character" w:styleId="aa">
    <w:name w:val="footnote reference"/>
    <w:basedOn w:val="a0"/>
    <w:uiPriority w:val="99"/>
    <w:semiHidden/>
    <w:unhideWhenUsed/>
    <w:rsid w:val="00EC14EB"/>
    <w:rPr>
      <w:vertAlign w:val="superscript"/>
    </w:rPr>
  </w:style>
  <w:style w:type="character" w:styleId="ab">
    <w:name w:val="Hyperlink"/>
    <w:basedOn w:val="a0"/>
    <w:uiPriority w:val="99"/>
    <w:unhideWhenUsed/>
    <w:rsid w:val="00EC14EB"/>
    <w:rPr>
      <w:color w:val="0563C1" w:themeColor="hyperlink"/>
      <w:u w:val="single"/>
    </w:rPr>
  </w:style>
  <w:style w:type="character" w:styleId="ac">
    <w:name w:val="Unresolved Mention"/>
    <w:basedOn w:val="a0"/>
    <w:uiPriority w:val="99"/>
    <w:semiHidden/>
    <w:unhideWhenUsed/>
    <w:rsid w:val="00EC14EB"/>
    <w:rPr>
      <w:color w:val="605E5C"/>
      <w:shd w:val="clear" w:color="auto" w:fill="E1DFDD"/>
    </w:rPr>
  </w:style>
  <w:style w:type="paragraph" w:styleId="ad">
    <w:name w:val="caption"/>
    <w:basedOn w:val="a"/>
    <w:next w:val="a"/>
    <w:uiPriority w:val="35"/>
    <w:unhideWhenUsed/>
    <w:qFormat/>
    <w:rsid w:val="005B15BA"/>
    <w:pPr>
      <w:jc w:val="center"/>
    </w:pPr>
    <w:rPr>
      <w:bCs/>
      <w:szCs w:val="26"/>
    </w:rPr>
  </w:style>
  <w:style w:type="character" w:customStyle="1" w:styleId="30">
    <w:name w:val="見出し 3 (文字)"/>
    <w:basedOn w:val="a0"/>
    <w:link w:val="3"/>
    <w:uiPriority w:val="9"/>
    <w:semiHidden/>
    <w:rsid w:val="00FD4C1E"/>
    <w:rPr>
      <w:rFonts w:asciiTheme="majorHAnsi" w:eastAsiaTheme="majorEastAsia" w:hAnsiTheme="majorHAnsi" w:cstheme="majorBidi"/>
      <w:kern w:val="0"/>
      <w:sz w:val="24"/>
      <w:szCs w:val="30"/>
    </w:rPr>
  </w:style>
  <w:style w:type="table" w:styleId="ae">
    <w:name w:val="Table Grid"/>
    <w:basedOn w:val="a1"/>
    <w:uiPriority w:val="39"/>
    <w:rsid w:val="008346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uiPriority w:val="22"/>
    <w:qFormat/>
    <w:rsid w:val="0083465C"/>
    <w:rPr>
      <w:b/>
      <w:bCs/>
    </w:rPr>
  </w:style>
  <w:style w:type="paragraph" w:styleId="af0">
    <w:name w:val="header"/>
    <w:basedOn w:val="a"/>
    <w:link w:val="af1"/>
    <w:uiPriority w:val="99"/>
    <w:unhideWhenUsed/>
    <w:rsid w:val="00F30396"/>
    <w:pPr>
      <w:tabs>
        <w:tab w:val="center" w:pos="4252"/>
        <w:tab w:val="right" w:pos="8504"/>
      </w:tabs>
      <w:snapToGrid w:val="0"/>
    </w:pPr>
  </w:style>
  <w:style w:type="character" w:customStyle="1" w:styleId="af1">
    <w:name w:val="ヘッダー (文字)"/>
    <w:basedOn w:val="a0"/>
    <w:link w:val="af0"/>
    <w:uiPriority w:val="99"/>
    <w:rsid w:val="00F30396"/>
    <w:rPr>
      <w:rFonts w:ascii="ＭＳ Ｐゴシック" w:eastAsia="ＭＳ ゴシック" w:hAnsi="ＭＳ Ｐゴシック" w:cs="ＭＳ Ｐゴシック"/>
      <w:kern w:val="0"/>
      <w:szCs w:val="24"/>
    </w:rPr>
  </w:style>
  <w:style w:type="paragraph" w:styleId="af2">
    <w:name w:val="footer"/>
    <w:basedOn w:val="a"/>
    <w:link w:val="af3"/>
    <w:uiPriority w:val="99"/>
    <w:unhideWhenUsed/>
    <w:rsid w:val="00F30396"/>
    <w:pPr>
      <w:tabs>
        <w:tab w:val="center" w:pos="4252"/>
        <w:tab w:val="right" w:pos="8504"/>
      </w:tabs>
      <w:snapToGrid w:val="0"/>
    </w:pPr>
  </w:style>
  <w:style w:type="character" w:customStyle="1" w:styleId="af3">
    <w:name w:val="フッター (文字)"/>
    <w:basedOn w:val="a0"/>
    <w:link w:val="af2"/>
    <w:uiPriority w:val="99"/>
    <w:rsid w:val="00F30396"/>
    <w:rPr>
      <w:rFonts w:ascii="ＭＳ Ｐゴシック" w:eastAsia="ＭＳ ゴシック" w:hAnsi="ＭＳ Ｐゴシック" w:cs="ＭＳ Ｐゴシック"/>
      <w:kern w:val="0"/>
      <w:szCs w:val="24"/>
    </w:rPr>
  </w:style>
  <w:style w:type="character" w:customStyle="1" w:styleId="20">
    <w:name w:val="見出し 2 (文字)"/>
    <w:basedOn w:val="a0"/>
    <w:link w:val="2"/>
    <w:uiPriority w:val="9"/>
    <w:rsid w:val="00B12F65"/>
    <w:rPr>
      <w:rFonts w:asciiTheme="majorHAnsi" w:eastAsiaTheme="majorEastAsia" w:hAnsiTheme="majorHAnsi" w:cstheme="majorBidi"/>
      <w:kern w:val="0"/>
      <w:szCs w:val="24"/>
    </w:rPr>
  </w:style>
  <w:style w:type="paragraph" w:styleId="af4">
    <w:name w:val="List Paragraph"/>
    <w:basedOn w:val="a"/>
    <w:uiPriority w:val="34"/>
    <w:qFormat/>
    <w:rsid w:val="007D305B"/>
    <w:pPr>
      <w:ind w:leftChars="400" w:left="840"/>
    </w:pPr>
  </w:style>
  <w:style w:type="character" w:styleId="af5">
    <w:name w:val="annotation reference"/>
    <w:basedOn w:val="a0"/>
    <w:uiPriority w:val="99"/>
    <w:semiHidden/>
    <w:unhideWhenUsed/>
    <w:rsid w:val="00052F2D"/>
    <w:rPr>
      <w:sz w:val="18"/>
      <w:szCs w:val="18"/>
    </w:rPr>
  </w:style>
  <w:style w:type="paragraph" w:styleId="af6">
    <w:name w:val="annotation text"/>
    <w:basedOn w:val="a"/>
    <w:link w:val="af7"/>
    <w:uiPriority w:val="99"/>
    <w:unhideWhenUsed/>
    <w:rsid w:val="00052F2D"/>
    <w:pPr>
      <w:jc w:val="left"/>
    </w:pPr>
  </w:style>
  <w:style w:type="character" w:customStyle="1" w:styleId="af7">
    <w:name w:val="コメント文字列 (文字)"/>
    <w:basedOn w:val="a0"/>
    <w:link w:val="af6"/>
    <w:uiPriority w:val="99"/>
    <w:rsid w:val="00052F2D"/>
    <w:rPr>
      <w:rFonts w:ascii="ＭＳ Ｐゴシック" w:eastAsia="ＭＳ ゴシック" w:hAnsi="ＭＳ Ｐゴシック" w:cs="ＭＳ Ｐゴシック"/>
      <w:kern w:val="0"/>
      <w:szCs w:val="24"/>
    </w:rPr>
  </w:style>
  <w:style w:type="paragraph" w:styleId="af8">
    <w:name w:val="annotation subject"/>
    <w:basedOn w:val="af6"/>
    <w:next w:val="af6"/>
    <w:link w:val="af9"/>
    <w:uiPriority w:val="99"/>
    <w:semiHidden/>
    <w:unhideWhenUsed/>
    <w:rsid w:val="00052F2D"/>
    <w:rPr>
      <w:b/>
      <w:bCs/>
    </w:rPr>
  </w:style>
  <w:style w:type="character" w:customStyle="1" w:styleId="af9">
    <w:name w:val="コメント内容 (文字)"/>
    <w:basedOn w:val="af7"/>
    <w:link w:val="af8"/>
    <w:uiPriority w:val="99"/>
    <w:semiHidden/>
    <w:rsid w:val="00052F2D"/>
    <w:rPr>
      <w:rFonts w:ascii="ＭＳ Ｐゴシック" w:eastAsia="ＭＳ ゴシック" w:hAnsi="ＭＳ Ｐゴシック" w:cs="ＭＳ Ｐゴシック"/>
      <w:b/>
      <w:bCs/>
      <w:kern w:val="0"/>
      <w:szCs w:val="24"/>
    </w:rPr>
  </w:style>
  <w:style w:type="character" w:styleId="afa">
    <w:name w:val="FollowedHyperlink"/>
    <w:basedOn w:val="a0"/>
    <w:uiPriority w:val="99"/>
    <w:semiHidden/>
    <w:unhideWhenUsed/>
    <w:rsid w:val="003A46C0"/>
    <w:rPr>
      <w:color w:val="954F72" w:themeColor="followedHyperlink"/>
      <w:u w:val="single"/>
    </w:rPr>
  </w:style>
  <w:style w:type="paragraph" w:styleId="afb">
    <w:name w:val="Revision"/>
    <w:hidden/>
    <w:uiPriority w:val="99"/>
    <w:semiHidden/>
    <w:rsid w:val="00AD7C41"/>
    <w:rPr>
      <w:rFonts w:ascii="ＭＳ Ｐゴシック" w:eastAsia="ＭＳ ゴシック" w:hAnsi="ＭＳ Ｐゴシック" w:cs="ＭＳ Ｐゴシック"/>
      <w:kern w:val="0"/>
      <w:szCs w:val="24"/>
    </w:rPr>
  </w:style>
  <w:style w:type="character" w:styleId="afc">
    <w:name w:val="line number"/>
    <w:basedOn w:val="a0"/>
    <w:uiPriority w:val="99"/>
    <w:semiHidden/>
    <w:unhideWhenUsed/>
    <w:rsid w:val="003402B5"/>
  </w:style>
  <w:style w:type="character" w:styleId="afd">
    <w:name w:val="endnote reference"/>
    <w:basedOn w:val="a0"/>
    <w:uiPriority w:val="99"/>
    <w:semiHidden/>
    <w:unhideWhenUsed/>
    <w:rsid w:val="005501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14641">
      <w:bodyDiv w:val="1"/>
      <w:marLeft w:val="0"/>
      <w:marRight w:val="0"/>
      <w:marTop w:val="0"/>
      <w:marBottom w:val="0"/>
      <w:divBdr>
        <w:top w:val="none" w:sz="0" w:space="0" w:color="auto"/>
        <w:left w:val="none" w:sz="0" w:space="0" w:color="auto"/>
        <w:bottom w:val="none" w:sz="0" w:space="0" w:color="auto"/>
        <w:right w:val="none" w:sz="0" w:space="0" w:color="auto"/>
      </w:divBdr>
    </w:div>
    <w:div w:id="20516013">
      <w:bodyDiv w:val="1"/>
      <w:marLeft w:val="0"/>
      <w:marRight w:val="0"/>
      <w:marTop w:val="0"/>
      <w:marBottom w:val="0"/>
      <w:divBdr>
        <w:top w:val="none" w:sz="0" w:space="0" w:color="auto"/>
        <w:left w:val="none" w:sz="0" w:space="0" w:color="auto"/>
        <w:bottom w:val="none" w:sz="0" w:space="0" w:color="auto"/>
        <w:right w:val="none" w:sz="0" w:space="0" w:color="auto"/>
      </w:divBdr>
    </w:div>
    <w:div w:id="33770389">
      <w:bodyDiv w:val="1"/>
      <w:marLeft w:val="0"/>
      <w:marRight w:val="0"/>
      <w:marTop w:val="0"/>
      <w:marBottom w:val="0"/>
      <w:divBdr>
        <w:top w:val="none" w:sz="0" w:space="0" w:color="auto"/>
        <w:left w:val="none" w:sz="0" w:space="0" w:color="auto"/>
        <w:bottom w:val="none" w:sz="0" w:space="0" w:color="auto"/>
        <w:right w:val="none" w:sz="0" w:space="0" w:color="auto"/>
      </w:divBdr>
    </w:div>
    <w:div w:id="49230667">
      <w:bodyDiv w:val="1"/>
      <w:marLeft w:val="0"/>
      <w:marRight w:val="0"/>
      <w:marTop w:val="0"/>
      <w:marBottom w:val="0"/>
      <w:divBdr>
        <w:top w:val="none" w:sz="0" w:space="0" w:color="auto"/>
        <w:left w:val="none" w:sz="0" w:space="0" w:color="auto"/>
        <w:bottom w:val="none" w:sz="0" w:space="0" w:color="auto"/>
        <w:right w:val="none" w:sz="0" w:space="0" w:color="auto"/>
      </w:divBdr>
    </w:div>
    <w:div w:id="63376719">
      <w:bodyDiv w:val="1"/>
      <w:marLeft w:val="0"/>
      <w:marRight w:val="0"/>
      <w:marTop w:val="0"/>
      <w:marBottom w:val="0"/>
      <w:divBdr>
        <w:top w:val="none" w:sz="0" w:space="0" w:color="auto"/>
        <w:left w:val="none" w:sz="0" w:space="0" w:color="auto"/>
        <w:bottom w:val="none" w:sz="0" w:space="0" w:color="auto"/>
        <w:right w:val="none" w:sz="0" w:space="0" w:color="auto"/>
      </w:divBdr>
    </w:div>
    <w:div w:id="94250357">
      <w:bodyDiv w:val="1"/>
      <w:marLeft w:val="0"/>
      <w:marRight w:val="0"/>
      <w:marTop w:val="0"/>
      <w:marBottom w:val="0"/>
      <w:divBdr>
        <w:top w:val="none" w:sz="0" w:space="0" w:color="auto"/>
        <w:left w:val="none" w:sz="0" w:space="0" w:color="auto"/>
        <w:bottom w:val="none" w:sz="0" w:space="0" w:color="auto"/>
        <w:right w:val="none" w:sz="0" w:space="0" w:color="auto"/>
      </w:divBdr>
    </w:div>
    <w:div w:id="147019454">
      <w:bodyDiv w:val="1"/>
      <w:marLeft w:val="0"/>
      <w:marRight w:val="0"/>
      <w:marTop w:val="0"/>
      <w:marBottom w:val="0"/>
      <w:divBdr>
        <w:top w:val="none" w:sz="0" w:space="0" w:color="auto"/>
        <w:left w:val="none" w:sz="0" w:space="0" w:color="auto"/>
        <w:bottom w:val="none" w:sz="0" w:space="0" w:color="auto"/>
        <w:right w:val="none" w:sz="0" w:space="0" w:color="auto"/>
      </w:divBdr>
    </w:div>
    <w:div w:id="242034997">
      <w:bodyDiv w:val="1"/>
      <w:marLeft w:val="0"/>
      <w:marRight w:val="0"/>
      <w:marTop w:val="0"/>
      <w:marBottom w:val="0"/>
      <w:divBdr>
        <w:top w:val="none" w:sz="0" w:space="0" w:color="auto"/>
        <w:left w:val="none" w:sz="0" w:space="0" w:color="auto"/>
        <w:bottom w:val="none" w:sz="0" w:space="0" w:color="auto"/>
        <w:right w:val="none" w:sz="0" w:space="0" w:color="auto"/>
      </w:divBdr>
    </w:div>
    <w:div w:id="275598431">
      <w:bodyDiv w:val="1"/>
      <w:marLeft w:val="0"/>
      <w:marRight w:val="0"/>
      <w:marTop w:val="0"/>
      <w:marBottom w:val="0"/>
      <w:divBdr>
        <w:top w:val="none" w:sz="0" w:space="0" w:color="auto"/>
        <w:left w:val="none" w:sz="0" w:space="0" w:color="auto"/>
        <w:bottom w:val="none" w:sz="0" w:space="0" w:color="auto"/>
        <w:right w:val="none" w:sz="0" w:space="0" w:color="auto"/>
      </w:divBdr>
    </w:div>
    <w:div w:id="366493896">
      <w:bodyDiv w:val="1"/>
      <w:marLeft w:val="0"/>
      <w:marRight w:val="0"/>
      <w:marTop w:val="0"/>
      <w:marBottom w:val="0"/>
      <w:divBdr>
        <w:top w:val="none" w:sz="0" w:space="0" w:color="auto"/>
        <w:left w:val="none" w:sz="0" w:space="0" w:color="auto"/>
        <w:bottom w:val="none" w:sz="0" w:space="0" w:color="auto"/>
        <w:right w:val="none" w:sz="0" w:space="0" w:color="auto"/>
      </w:divBdr>
    </w:div>
    <w:div w:id="422536302">
      <w:bodyDiv w:val="1"/>
      <w:marLeft w:val="0"/>
      <w:marRight w:val="0"/>
      <w:marTop w:val="0"/>
      <w:marBottom w:val="0"/>
      <w:divBdr>
        <w:top w:val="none" w:sz="0" w:space="0" w:color="auto"/>
        <w:left w:val="none" w:sz="0" w:space="0" w:color="auto"/>
        <w:bottom w:val="none" w:sz="0" w:space="0" w:color="auto"/>
        <w:right w:val="none" w:sz="0" w:space="0" w:color="auto"/>
      </w:divBdr>
    </w:div>
    <w:div w:id="523785909">
      <w:bodyDiv w:val="1"/>
      <w:marLeft w:val="0"/>
      <w:marRight w:val="0"/>
      <w:marTop w:val="0"/>
      <w:marBottom w:val="0"/>
      <w:divBdr>
        <w:top w:val="none" w:sz="0" w:space="0" w:color="auto"/>
        <w:left w:val="none" w:sz="0" w:space="0" w:color="auto"/>
        <w:bottom w:val="none" w:sz="0" w:space="0" w:color="auto"/>
        <w:right w:val="none" w:sz="0" w:space="0" w:color="auto"/>
      </w:divBdr>
    </w:div>
    <w:div w:id="544828841">
      <w:bodyDiv w:val="1"/>
      <w:marLeft w:val="0"/>
      <w:marRight w:val="0"/>
      <w:marTop w:val="0"/>
      <w:marBottom w:val="0"/>
      <w:divBdr>
        <w:top w:val="none" w:sz="0" w:space="0" w:color="auto"/>
        <w:left w:val="none" w:sz="0" w:space="0" w:color="auto"/>
        <w:bottom w:val="none" w:sz="0" w:space="0" w:color="auto"/>
        <w:right w:val="none" w:sz="0" w:space="0" w:color="auto"/>
      </w:divBdr>
    </w:div>
    <w:div w:id="592129041">
      <w:bodyDiv w:val="1"/>
      <w:marLeft w:val="0"/>
      <w:marRight w:val="0"/>
      <w:marTop w:val="0"/>
      <w:marBottom w:val="0"/>
      <w:divBdr>
        <w:top w:val="none" w:sz="0" w:space="0" w:color="auto"/>
        <w:left w:val="none" w:sz="0" w:space="0" w:color="auto"/>
        <w:bottom w:val="none" w:sz="0" w:space="0" w:color="auto"/>
        <w:right w:val="none" w:sz="0" w:space="0" w:color="auto"/>
      </w:divBdr>
    </w:div>
    <w:div w:id="603194619">
      <w:bodyDiv w:val="1"/>
      <w:marLeft w:val="0"/>
      <w:marRight w:val="0"/>
      <w:marTop w:val="0"/>
      <w:marBottom w:val="0"/>
      <w:divBdr>
        <w:top w:val="none" w:sz="0" w:space="0" w:color="auto"/>
        <w:left w:val="none" w:sz="0" w:space="0" w:color="auto"/>
        <w:bottom w:val="none" w:sz="0" w:space="0" w:color="auto"/>
        <w:right w:val="none" w:sz="0" w:space="0" w:color="auto"/>
      </w:divBdr>
    </w:div>
    <w:div w:id="647050768">
      <w:bodyDiv w:val="1"/>
      <w:marLeft w:val="0"/>
      <w:marRight w:val="0"/>
      <w:marTop w:val="0"/>
      <w:marBottom w:val="0"/>
      <w:divBdr>
        <w:top w:val="none" w:sz="0" w:space="0" w:color="auto"/>
        <w:left w:val="none" w:sz="0" w:space="0" w:color="auto"/>
        <w:bottom w:val="none" w:sz="0" w:space="0" w:color="auto"/>
        <w:right w:val="none" w:sz="0" w:space="0" w:color="auto"/>
      </w:divBdr>
    </w:div>
    <w:div w:id="650139865">
      <w:bodyDiv w:val="1"/>
      <w:marLeft w:val="0"/>
      <w:marRight w:val="0"/>
      <w:marTop w:val="0"/>
      <w:marBottom w:val="0"/>
      <w:divBdr>
        <w:top w:val="none" w:sz="0" w:space="0" w:color="auto"/>
        <w:left w:val="none" w:sz="0" w:space="0" w:color="auto"/>
        <w:bottom w:val="none" w:sz="0" w:space="0" w:color="auto"/>
        <w:right w:val="none" w:sz="0" w:space="0" w:color="auto"/>
      </w:divBdr>
    </w:div>
    <w:div w:id="654995641">
      <w:bodyDiv w:val="1"/>
      <w:marLeft w:val="0"/>
      <w:marRight w:val="0"/>
      <w:marTop w:val="0"/>
      <w:marBottom w:val="0"/>
      <w:divBdr>
        <w:top w:val="none" w:sz="0" w:space="0" w:color="auto"/>
        <w:left w:val="none" w:sz="0" w:space="0" w:color="auto"/>
        <w:bottom w:val="none" w:sz="0" w:space="0" w:color="auto"/>
        <w:right w:val="none" w:sz="0" w:space="0" w:color="auto"/>
      </w:divBdr>
      <w:divsChild>
        <w:div w:id="1361475029">
          <w:marLeft w:val="0"/>
          <w:marRight w:val="0"/>
          <w:marTop w:val="0"/>
          <w:marBottom w:val="0"/>
          <w:divBdr>
            <w:top w:val="none" w:sz="0" w:space="0" w:color="auto"/>
            <w:left w:val="none" w:sz="0" w:space="0" w:color="auto"/>
            <w:bottom w:val="none" w:sz="0" w:space="0" w:color="auto"/>
            <w:right w:val="none" w:sz="0" w:space="0" w:color="auto"/>
          </w:divBdr>
          <w:divsChild>
            <w:div w:id="1074933045">
              <w:marLeft w:val="0"/>
              <w:marRight w:val="0"/>
              <w:marTop w:val="0"/>
              <w:marBottom w:val="0"/>
              <w:divBdr>
                <w:top w:val="none" w:sz="0" w:space="0" w:color="auto"/>
                <w:left w:val="none" w:sz="0" w:space="0" w:color="auto"/>
                <w:bottom w:val="none" w:sz="0" w:space="0" w:color="auto"/>
                <w:right w:val="none" w:sz="0" w:space="0" w:color="auto"/>
              </w:divBdr>
              <w:divsChild>
                <w:div w:id="2030518888">
                  <w:marLeft w:val="0"/>
                  <w:marRight w:val="150"/>
                  <w:marTop w:val="0"/>
                  <w:marBottom w:val="0"/>
                  <w:divBdr>
                    <w:top w:val="none" w:sz="0" w:space="0" w:color="auto"/>
                    <w:left w:val="none" w:sz="0" w:space="0" w:color="auto"/>
                    <w:bottom w:val="none" w:sz="0" w:space="0" w:color="auto"/>
                    <w:right w:val="none" w:sz="0" w:space="0" w:color="auto"/>
                  </w:divBdr>
                  <w:divsChild>
                    <w:div w:id="817579052">
                      <w:marLeft w:val="0"/>
                      <w:marRight w:val="150"/>
                      <w:marTop w:val="0"/>
                      <w:marBottom w:val="0"/>
                      <w:divBdr>
                        <w:top w:val="none" w:sz="0" w:space="0" w:color="auto"/>
                        <w:left w:val="none" w:sz="0" w:space="0" w:color="auto"/>
                        <w:bottom w:val="none" w:sz="0" w:space="0" w:color="auto"/>
                        <w:right w:val="none" w:sz="0" w:space="0" w:color="auto"/>
                      </w:divBdr>
                    </w:div>
                  </w:divsChild>
                </w:div>
                <w:div w:id="1109660123">
                  <w:marLeft w:val="0"/>
                  <w:marRight w:val="150"/>
                  <w:marTop w:val="0"/>
                  <w:marBottom w:val="0"/>
                  <w:divBdr>
                    <w:top w:val="none" w:sz="0" w:space="0" w:color="auto"/>
                    <w:left w:val="none" w:sz="0" w:space="0" w:color="auto"/>
                    <w:bottom w:val="none" w:sz="0" w:space="0" w:color="auto"/>
                    <w:right w:val="none" w:sz="0" w:space="0" w:color="auto"/>
                  </w:divBdr>
                  <w:divsChild>
                    <w:div w:id="54306017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76563053">
          <w:marLeft w:val="0"/>
          <w:marRight w:val="0"/>
          <w:marTop w:val="0"/>
          <w:marBottom w:val="0"/>
          <w:divBdr>
            <w:top w:val="none" w:sz="0" w:space="0" w:color="auto"/>
            <w:left w:val="none" w:sz="0" w:space="0" w:color="auto"/>
            <w:bottom w:val="none" w:sz="0" w:space="0" w:color="auto"/>
            <w:right w:val="none" w:sz="0" w:space="0" w:color="auto"/>
          </w:divBdr>
        </w:div>
        <w:div w:id="1609970726">
          <w:marLeft w:val="0"/>
          <w:marRight w:val="0"/>
          <w:marTop w:val="0"/>
          <w:marBottom w:val="0"/>
          <w:divBdr>
            <w:top w:val="none" w:sz="0" w:space="0" w:color="auto"/>
            <w:left w:val="none" w:sz="0" w:space="0" w:color="auto"/>
            <w:bottom w:val="none" w:sz="0" w:space="0" w:color="auto"/>
            <w:right w:val="none" w:sz="0" w:space="0" w:color="auto"/>
          </w:divBdr>
        </w:div>
        <w:div w:id="503478076">
          <w:marLeft w:val="0"/>
          <w:marRight w:val="0"/>
          <w:marTop w:val="0"/>
          <w:marBottom w:val="0"/>
          <w:divBdr>
            <w:top w:val="none" w:sz="0" w:space="0" w:color="auto"/>
            <w:left w:val="none" w:sz="0" w:space="0" w:color="auto"/>
            <w:bottom w:val="none" w:sz="0" w:space="0" w:color="auto"/>
            <w:right w:val="none" w:sz="0" w:space="0" w:color="auto"/>
          </w:divBdr>
        </w:div>
        <w:div w:id="1760641247">
          <w:marLeft w:val="0"/>
          <w:marRight w:val="0"/>
          <w:marTop w:val="0"/>
          <w:marBottom w:val="0"/>
          <w:divBdr>
            <w:top w:val="none" w:sz="0" w:space="0" w:color="auto"/>
            <w:left w:val="none" w:sz="0" w:space="0" w:color="auto"/>
            <w:bottom w:val="none" w:sz="0" w:space="0" w:color="auto"/>
            <w:right w:val="none" w:sz="0" w:space="0" w:color="auto"/>
          </w:divBdr>
        </w:div>
        <w:div w:id="1157501823">
          <w:marLeft w:val="0"/>
          <w:marRight w:val="0"/>
          <w:marTop w:val="0"/>
          <w:marBottom w:val="0"/>
          <w:divBdr>
            <w:top w:val="none" w:sz="0" w:space="0" w:color="auto"/>
            <w:left w:val="none" w:sz="0" w:space="0" w:color="auto"/>
            <w:bottom w:val="none" w:sz="0" w:space="0" w:color="auto"/>
            <w:right w:val="none" w:sz="0" w:space="0" w:color="auto"/>
          </w:divBdr>
        </w:div>
        <w:div w:id="1876429821">
          <w:marLeft w:val="0"/>
          <w:marRight w:val="0"/>
          <w:marTop w:val="0"/>
          <w:marBottom w:val="0"/>
          <w:divBdr>
            <w:top w:val="none" w:sz="0" w:space="0" w:color="auto"/>
            <w:left w:val="none" w:sz="0" w:space="0" w:color="auto"/>
            <w:bottom w:val="none" w:sz="0" w:space="0" w:color="auto"/>
            <w:right w:val="none" w:sz="0" w:space="0" w:color="auto"/>
          </w:divBdr>
        </w:div>
        <w:div w:id="2049640492">
          <w:marLeft w:val="0"/>
          <w:marRight w:val="0"/>
          <w:marTop w:val="0"/>
          <w:marBottom w:val="0"/>
          <w:divBdr>
            <w:top w:val="none" w:sz="0" w:space="0" w:color="auto"/>
            <w:left w:val="none" w:sz="0" w:space="0" w:color="auto"/>
            <w:bottom w:val="none" w:sz="0" w:space="0" w:color="auto"/>
            <w:right w:val="none" w:sz="0" w:space="0" w:color="auto"/>
          </w:divBdr>
        </w:div>
        <w:div w:id="13390181">
          <w:marLeft w:val="0"/>
          <w:marRight w:val="0"/>
          <w:marTop w:val="0"/>
          <w:marBottom w:val="0"/>
          <w:divBdr>
            <w:top w:val="none" w:sz="0" w:space="0" w:color="auto"/>
            <w:left w:val="none" w:sz="0" w:space="0" w:color="auto"/>
            <w:bottom w:val="none" w:sz="0" w:space="0" w:color="auto"/>
            <w:right w:val="none" w:sz="0" w:space="0" w:color="auto"/>
          </w:divBdr>
        </w:div>
      </w:divsChild>
    </w:div>
    <w:div w:id="694424331">
      <w:bodyDiv w:val="1"/>
      <w:marLeft w:val="0"/>
      <w:marRight w:val="0"/>
      <w:marTop w:val="0"/>
      <w:marBottom w:val="0"/>
      <w:divBdr>
        <w:top w:val="none" w:sz="0" w:space="0" w:color="auto"/>
        <w:left w:val="none" w:sz="0" w:space="0" w:color="auto"/>
        <w:bottom w:val="none" w:sz="0" w:space="0" w:color="auto"/>
        <w:right w:val="none" w:sz="0" w:space="0" w:color="auto"/>
      </w:divBdr>
    </w:div>
    <w:div w:id="781802671">
      <w:bodyDiv w:val="1"/>
      <w:marLeft w:val="0"/>
      <w:marRight w:val="0"/>
      <w:marTop w:val="0"/>
      <w:marBottom w:val="0"/>
      <w:divBdr>
        <w:top w:val="none" w:sz="0" w:space="0" w:color="auto"/>
        <w:left w:val="none" w:sz="0" w:space="0" w:color="auto"/>
        <w:bottom w:val="none" w:sz="0" w:space="0" w:color="auto"/>
        <w:right w:val="none" w:sz="0" w:space="0" w:color="auto"/>
      </w:divBdr>
    </w:div>
    <w:div w:id="882642511">
      <w:bodyDiv w:val="1"/>
      <w:marLeft w:val="0"/>
      <w:marRight w:val="0"/>
      <w:marTop w:val="0"/>
      <w:marBottom w:val="0"/>
      <w:divBdr>
        <w:top w:val="none" w:sz="0" w:space="0" w:color="auto"/>
        <w:left w:val="none" w:sz="0" w:space="0" w:color="auto"/>
        <w:bottom w:val="none" w:sz="0" w:space="0" w:color="auto"/>
        <w:right w:val="none" w:sz="0" w:space="0" w:color="auto"/>
      </w:divBdr>
    </w:div>
    <w:div w:id="895824033">
      <w:bodyDiv w:val="1"/>
      <w:marLeft w:val="0"/>
      <w:marRight w:val="0"/>
      <w:marTop w:val="0"/>
      <w:marBottom w:val="0"/>
      <w:divBdr>
        <w:top w:val="none" w:sz="0" w:space="0" w:color="auto"/>
        <w:left w:val="none" w:sz="0" w:space="0" w:color="auto"/>
        <w:bottom w:val="none" w:sz="0" w:space="0" w:color="auto"/>
        <w:right w:val="none" w:sz="0" w:space="0" w:color="auto"/>
      </w:divBdr>
    </w:div>
    <w:div w:id="898516619">
      <w:bodyDiv w:val="1"/>
      <w:marLeft w:val="0"/>
      <w:marRight w:val="0"/>
      <w:marTop w:val="0"/>
      <w:marBottom w:val="0"/>
      <w:divBdr>
        <w:top w:val="none" w:sz="0" w:space="0" w:color="auto"/>
        <w:left w:val="none" w:sz="0" w:space="0" w:color="auto"/>
        <w:bottom w:val="none" w:sz="0" w:space="0" w:color="auto"/>
        <w:right w:val="none" w:sz="0" w:space="0" w:color="auto"/>
      </w:divBdr>
    </w:div>
    <w:div w:id="996690365">
      <w:bodyDiv w:val="1"/>
      <w:marLeft w:val="0"/>
      <w:marRight w:val="0"/>
      <w:marTop w:val="0"/>
      <w:marBottom w:val="0"/>
      <w:divBdr>
        <w:top w:val="none" w:sz="0" w:space="0" w:color="auto"/>
        <w:left w:val="none" w:sz="0" w:space="0" w:color="auto"/>
        <w:bottom w:val="none" w:sz="0" w:space="0" w:color="auto"/>
        <w:right w:val="none" w:sz="0" w:space="0" w:color="auto"/>
      </w:divBdr>
      <w:divsChild>
        <w:div w:id="51195807">
          <w:marLeft w:val="0"/>
          <w:marRight w:val="0"/>
          <w:marTop w:val="0"/>
          <w:marBottom w:val="0"/>
          <w:divBdr>
            <w:top w:val="none" w:sz="0" w:space="0" w:color="auto"/>
            <w:left w:val="none" w:sz="0" w:space="0" w:color="auto"/>
            <w:bottom w:val="none" w:sz="0" w:space="0" w:color="auto"/>
            <w:right w:val="none" w:sz="0" w:space="0" w:color="auto"/>
          </w:divBdr>
          <w:divsChild>
            <w:div w:id="448863264">
              <w:marLeft w:val="0"/>
              <w:marRight w:val="0"/>
              <w:marTop w:val="0"/>
              <w:marBottom w:val="0"/>
              <w:divBdr>
                <w:top w:val="none" w:sz="0" w:space="0" w:color="auto"/>
                <w:left w:val="none" w:sz="0" w:space="0" w:color="auto"/>
                <w:bottom w:val="none" w:sz="0" w:space="0" w:color="auto"/>
                <w:right w:val="none" w:sz="0" w:space="0" w:color="auto"/>
              </w:divBdr>
              <w:divsChild>
                <w:div w:id="1137454765">
                  <w:marLeft w:val="0"/>
                  <w:marRight w:val="150"/>
                  <w:marTop w:val="0"/>
                  <w:marBottom w:val="0"/>
                  <w:divBdr>
                    <w:top w:val="none" w:sz="0" w:space="0" w:color="auto"/>
                    <w:left w:val="none" w:sz="0" w:space="0" w:color="auto"/>
                    <w:bottom w:val="none" w:sz="0" w:space="0" w:color="auto"/>
                    <w:right w:val="none" w:sz="0" w:space="0" w:color="auto"/>
                  </w:divBdr>
                  <w:divsChild>
                    <w:div w:id="2046641008">
                      <w:marLeft w:val="0"/>
                      <w:marRight w:val="150"/>
                      <w:marTop w:val="0"/>
                      <w:marBottom w:val="0"/>
                      <w:divBdr>
                        <w:top w:val="none" w:sz="0" w:space="0" w:color="auto"/>
                        <w:left w:val="none" w:sz="0" w:space="0" w:color="auto"/>
                        <w:bottom w:val="none" w:sz="0" w:space="0" w:color="auto"/>
                        <w:right w:val="none" w:sz="0" w:space="0" w:color="auto"/>
                      </w:divBdr>
                    </w:div>
                  </w:divsChild>
                </w:div>
                <w:div w:id="1578392759">
                  <w:marLeft w:val="0"/>
                  <w:marRight w:val="150"/>
                  <w:marTop w:val="0"/>
                  <w:marBottom w:val="0"/>
                  <w:divBdr>
                    <w:top w:val="none" w:sz="0" w:space="0" w:color="auto"/>
                    <w:left w:val="none" w:sz="0" w:space="0" w:color="auto"/>
                    <w:bottom w:val="none" w:sz="0" w:space="0" w:color="auto"/>
                    <w:right w:val="none" w:sz="0" w:space="0" w:color="auto"/>
                  </w:divBdr>
                  <w:divsChild>
                    <w:div w:id="1113673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85251569">
          <w:marLeft w:val="0"/>
          <w:marRight w:val="0"/>
          <w:marTop w:val="0"/>
          <w:marBottom w:val="0"/>
          <w:divBdr>
            <w:top w:val="none" w:sz="0" w:space="0" w:color="auto"/>
            <w:left w:val="none" w:sz="0" w:space="0" w:color="auto"/>
            <w:bottom w:val="none" w:sz="0" w:space="0" w:color="auto"/>
            <w:right w:val="none" w:sz="0" w:space="0" w:color="auto"/>
          </w:divBdr>
        </w:div>
        <w:div w:id="2072314705">
          <w:marLeft w:val="0"/>
          <w:marRight w:val="0"/>
          <w:marTop w:val="0"/>
          <w:marBottom w:val="0"/>
          <w:divBdr>
            <w:top w:val="none" w:sz="0" w:space="0" w:color="auto"/>
            <w:left w:val="none" w:sz="0" w:space="0" w:color="auto"/>
            <w:bottom w:val="none" w:sz="0" w:space="0" w:color="auto"/>
            <w:right w:val="none" w:sz="0" w:space="0" w:color="auto"/>
          </w:divBdr>
        </w:div>
        <w:div w:id="850149512">
          <w:marLeft w:val="0"/>
          <w:marRight w:val="0"/>
          <w:marTop w:val="0"/>
          <w:marBottom w:val="0"/>
          <w:divBdr>
            <w:top w:val="none" w:sz="0" w:space="0" w:color="auto"/>
            <w:left w:val="none" w:sz="0" w:space="0" w:color="auto"/>
            <w:bottom w:val="none" w:sz="0" w:space="0" w:color="auto"/>
            <w:right w:val="none" w:sz="0" w:space="0" w:color="auto"/>
          </w:divBdr>
        </w:div>
        <w:div w:id="915672500">
          <w:marLeft w:val="0"/>
          <w:marRight w:val="0"/>
          <w:marTop w:val="0"/>
          <w:marBottom w:val="0"/>
          <w:divBdr>
            <w:top w:val="none" w:sz="0" w:space="0" w:color="auto"/>
            <w:left w:val="none" w:sz="0" w:space="0" w:color="auto"/>
            <w:bottom w:val="none" w:sz="0" w:space="0" w:color="auto"/>
            <w:right w:val="none" w:sz="0" w:space="0" w:color="auto"/>
          </w:divBdr>
        </w:div>
        <w:div w:id="1209953012">
          <w:marLeft w:val="0"/>
          <w:marRight w:val="0"/>
          <w:marTop w:val="0"/>
          <w:marBottom w:val="0"/>
          <w:divBdr>
            <w:top w:val="none" w:sz="0" w:space="0" w:color="auto"/>
            <w:left w:val="none" w:sz="0" w:space="0" w:color="auto"/>
            <w:bottom w:val="none" w:sz="0" w:space="0" w:color="auto"/>
            <w:right w:val="none" w:sz="0" w:space="0" w:color="auto"/>
          </w:divBdr>
        </w:div>
        <w:div w:id="1039822575">
          <w:marLeft w:val="0"/>
          <w:marRight w:val="0"/>
          <w:marTop w:val="0"/>
          <w:marBottom w:val="0"/>
          <w:divBdr>
            <w:top w:val="none" w:sz="0" w:space="0" w:color="auto"/>
            <w:left w:val="none" w:sz="0" w:space="0" w:color="auto"/>
            <w:bottom w:val="none" w:sz="0" w:space="0" w:color="auto"/>
            <w:right w:val="none" w:sz="0" w:space="0" w:color="auto"/>
          </w:divBdr>
        </w:div>
        <w:div w:id="1945115591">
          <w:marLeft w:val="0"/>
          <w:marRight w:val="0"/>
          <w:marTop w:val="0"/>
          <w:marBottom w:val="0"/>
          <w:divBdr>
            <w:top w:val="none" w:sz="0" w:space="0" w:color="auto"/>
            <w:left w:val="none" w:sz="0" w:space="0" w:color="auto"/>
            <w:bottom w:val="none" w:sz="0" w:space="0" w:color="auto"/>
            <w:right w:val="none" w:sz="0" w:space="0" w:color="auto"/>
          </w:divBdr>
        </w:div>
        <w:div w:id="524905954">
          <w:marLeft w:val="0"/>
          <w:marRight w:val="0"/>
          <w:marTop w:val="0"/>
          <w:marBottom w:val="0"/>
          <w:divBdr>
            <w:top w:val="none" w:sz="0" w:space="0" w:color="auto"/>
            <w:left w:val="none" w:sz="0" w:space="0" w:color="auto"/>
            <w:bottom w:val="none" w:sz="0" w:space="0" w:color="auto"/>
            <w:right w:val="none" w:sz="0" w:space="0" w:color="auto"/>
          </w:divBdr>
        </w:div>
      </w:divsChild>
    </w:div>
    <w:div w:id="1050035738">
      <w:bodyDiv w:val="1"/>
      <w:marLeft w:val="0"/>
      <w:marRight w:val="0"/>
      <w:marTop w:val="0"/>
      <w:marBottom w:val="0"/>
      <w:divBdr>
        <w:top w:val="none" w:sz="0" w:space="0" w:color="auto"/>
        <w:left w:val="none" w:sz="0" w:space="0" w:color="auto"/>
        <w:bottom w:val="none" w:sz="0" w:space="0" w:color="auto"/>
        <w:right w:val="none" w:sz="0" w:space="0" w:color="auto"/>
      </w:divBdr>
    </w:div>
    <w:div w:id="1123772718">
      <w:bodyDiv w:val="1"/>
      <w:marLeft w:val="0"/>
      <w:marRight w:val="0"/>
      <w:marTop w:val="0"/>
      <w:marBottom w:val="0"/>
      <w:divBdr>
        <w:top w:val="none" w:sz="0" w:space="0" w:color="auto"/>
        <w:left w:val="none" w:sz="0" w:space="0" w:color="auto"/>
        <w:bottom w:val="none" w:sz="0" w:space="0" w:color="auto"/>
        <w:right w:val="none" w:sz="0" w:space="0" w:color="auto"/>
      </w:divBdr>
    </w:div>
    <w:div w:id="1290235601">
      <w:bodyDiv w:val="1"/>
      <w:marLeft w:val="0"/>
      <w:marRight w:val="0"/>
      <w:marTop w:val="0"/>
      <w:marBottom w:val="0"/>
      <w:divBdr>
        <w:top w:val="none" w:sz="0" w:space="0" w:color="auto"/>
        <w:left w:val="none" w:sz="0" w:space="0" w:color="auto"/>
        <w:bottom w:val="none" w:sz="0" w:space="0" w:color="auto"/>
        <w:right w:val="none" w:sz="0" w:space="0" w:color="auto"/>
      </w:divBdr>
      <w:divsChild>
        <w:div w:id="1568343180">
          <w:marLeft w:val="0"/>
          <w:marRight w:val="0"/>
          <w:marTop w:val="0"/>
          <w:marBottom w:val="0"/>
          <w:divBdr>
            <w:top w:val="none" w:sz="0" w:space="0" w:color="auto"/>
            <w:left w:val="none" w:sz="0" w:space="0" w:color="auto"/>
            <w:bottom w:val="none" w:sz="0" w:space="0" w:color="auto"/>
            <w:right w:val="none" w:sz="0" w:space="0" w:color="auto"/>
          </w:divBdr>
          <w:divsChild>
            <w:div w:id="24276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16368">
      <w:bodyDiv w:val="1"/>
      <w:marLeft w:val="0"/>
      <w:marRight w:val="0"/>
      <w:marTop w:val="0"/>
      <w:marBottom w:val="0"/>
      <w:divBdr>
        <w:top w:val="none" w:sz="0" w:space="0" w:color="auto"/>
        <w:left w:val="none" w:sz="0" w:space="0" w:color="auto"/>
        <w:bottom w:val="none" w:sz="0" w:space="0" w:color="auto"/>
        <w:right w:val="none" w:sz="0" w:space="0" w:color="auto"/>
      </w:divBdr>
    </w:div>
    <w:div w:id="1322008764">
      <w:bodyDiv w:val="1"/>
      <w:marLeft w:val="0"/>
      <w:marRight w:val="0"/>
      <w:marTop w:val="0"/>
      <w:marBottom w:val="0"/>
      <w:divBdr>
        <w:top w:val="none" w:sz="0" w:space="0" w:color="auto"/>
        <w:left w:val="none" w:sz="0" w:space="0" w:color="auto"/>
        <w:bottom w:val="none" w:sz="0" w:space="0" w:color="auto"/>
        <w:right w:val="none" w:sz="0" w:space="0" w:color="auto"/>
      </w:divBdr>
    </w:div>
    <w:div w:id="1400596737">
      <w:bodyDiv w:val="1"/>
      <w:marLeft w:val="0"/>
      <w:marRight w:val="0"/>
      <w:marTop w:val="0"/>
      <w:marBottom w:val="0"/>
      <w:divBdr>
        <w:top w:val="none" w:sz="0" w:space="0" w:color="auto"/>
        <w:left w:val="none" w:sz="0" w:space="0" w:color="auto"/>
        <w:bottom w:val="none" w:sz="0" w:space="0" w:color="auto"/>
        <w:right w:val="none" w:sz="0" w:space="0" w:color="auto"/>
      </w:divBdr>
    </w:div>
    <w:div w:id="1464427765">
      <w:bodyDiv w:val="1"/>
      <w:marLeft w:val="0"/>
      <w:marRight w:val="0"/>
      <w:marTop w:val="0"/>
      <w:marBottom w:val="0"/>
      <w:divBdr>
        <w:top w:val="none" w:sz="0" w:space="0" w:color="auto"/>
        <w:left w:val="none" w:sz="0" w:space="0" w:color="auto"/>
        <w:bottom w:val="none" w:sz="0" w:space="0" w:color="auto"/>
        <w:right w:val="none" w:sz="0" w:space="0" w:color="auto"/>
      </w:divBdr>
    </w:div>
    <w:div w:id="1568221130">
      <w:bodyDiv w:val="1"/>
      <w:marLeft w:val="0"/>
      <w:marRight w:val="0"/>
      <w:marTop w:val="0"/>
      <w:marBottom w:val="0"/>
      <w:divBdr>
        <w:top w:val="none" w:sz="0" w:space="0" w:color="auto"/>
        <w:left w:val="none" w:sz="0" w:space="0" w:color="auto"/>
        <w:bottom w:val="none" w:sz="0" w:space="0" w:color="auto"/>
        <w:right w:val="none" w:sz="0" w:space="0" w:color="auto"/>
      </w:divBdr>
    </w:div>
    <w:div w:id="1584144134">
      <w:bodyDiv w:val="1"/>
      <w:marLeft w:val="0"/>
      <w:marRight w:val="0"/>
      <w:marTop w:val="0"/>
      <w:marBottom w:val="0"/>
      <w:divBdr>
        <w:top w:val="none" w:sz="0" w:space="0" w:color="auto"/>
        <w:left w:val="none" w:sz="0" w:space="0" w:color="auto"/>
        <w:bottom w:val="none" w:sz="0" w:space="0" w:color="auto"/>
        <w:right w:val="none" w:sz="0" w:space="0" w:color="auto"/>
      </w:divBdr>
    </w:div>
    <w:div w:id="1618680171">
      <w:bodyDiv w:val="1"/>
      <w:marLeft w:val="0"/>
      <w:marRight w:val="0"/>
      <w:marTop w:val="0"/>
      <w:marBottom w:val="0"/>
      <w:divBdr>
        <w:top w:val="none" w:sz="0" w:space="0" w:color="auto"/>
        <w:left w:val="none" w:sz="0" w:space="0" w:color="auto"/>
        <w:bottom w:val="none" w:sz="0" w:space="0" w:color="auto"/>
        <w:right w:val="none" w:sz="0" w:space="0" w:color="auto"/>
      </w:divBdr>
    </w:div>
    <w:div w:id="1697851350">
      <w:bodyDiv w:val="1"/>
      <w:marLeft w:val="0"/>
      <w:marRight w:val="0"/>
      <w:marTop w:val="0"/>
      <w:marBottom w:val="0"/>
      <w:divBdr>
        <w:top w:val="none" w:sz="0" w:space="0" w:color="auto"/>
        <w:left w:val="none" w:sz="0" w:space="0" w:color="auto"/>
        <w:bottom w:val="none" w:sz="0" w:space="0" w:color="auto"/>
        <w:right w:val="none" w:sz="0" w:space="0" w:color="auto"/>
      </w:divBdr>
    </w:div>
    <w:div w:id="1749842581">
      <w:bodyDiv w:val="1"/>
      <w:marLeft w:val="0"/>
      <w:marRight w:val="0"/>
      <w:marTop w:val="0"/>
      <w:marBottom w:val="0"/>
      <w:divBdr>
        <w:top w:val="none" w:sz="0" w:space="0" w:color="auto"/>
        <w:left w:val="none" w:sz="0" w:space="0" w:color="auto"/>
        <w:bottom w:val="none" w:sz="0" w:space="0" w:color="auto"/>
        <w:right w:val="none" w:sz="0" w:space="0" w:color="auto"/>
      </w:divBdr>
    </w:div>
    <w:div w:id="1791512637">
      <w:bodyDiv w:val="1"/>
      <w:marLeft w:val="0"/>
      <w:marRight w:val="0"/>
      <w:marTop w:val="0"/>
      <w:marBottom w:val="0"/>
      <w:divBdr>
        <w:top w:val="none" w:sz="0" w:space="0" w:color="auto"/>
        <w:left w:val="none" w:sz="0" w:space="0" w:color="auto"/>
        <w:bottom w:val="none" w:sz="0" w:space="0" w:color="auto"/>
        <w:right w:val="none" w:sz="0" w:space="0" w:color="auto"/>
      </w:divBdr>
      <w:divsChild>
        <w:div w:id="939215517">
          <w:marLeft w:val="0"/>
          <w:marRight w:val="0"/>
          <w:marTop w:val="0"/>
          <w:marBottom w:val="0"/>
          <w:divBdr>
            <w:top w:val="none" w:sz="0" w:space="0" w:color="auto"/>
            <w:left w:val="none" w:sz="0" w:space="0" w:color="auto"/>
            <w:bottom w:val="none" w:sz="0" w:space="0" w:color="auto"/>
            <w:right w:val="none" w:sz="0" w:space="0" w:color="auto"/>
          </w:divBdr>
          <w:divsChild>
            <w:div w:id="81073915">
              <w:marLeft w:val="0"/>
              <w:marRight w:val="0"/>
              <w:marTop w:val="0"/>
              <w:marBottom w:val="0"/>
              <w:divBdr>
                <w:top w:val="none" w:sz="0" w:space="0" w:color="auto"/>
                <w:left w:val="none" w:sz="0" w:space="0" w:color="auto"/>
                <w:bottom w:val="none" w:sz="0" w:space="0" w:color="auto"/>
                <w:right w:val="none" w:sz="0" w:space="0" w:color="auto"/>
              </w:divBdr>
              <w:divsChild>
                <w:div w:id="2122721219">
                  <w:marLeft w:val="0"/>
                  <w:marRight w:val="150"/>
                  <w:marTop w:val="0"/>
                  <w:marBottom w:val="0"/>
                  <w:divBdr>
                    <w:top w:val="none" w:sz="0" w:space="0" w:color="auto"/>
                    <w:left w:val="none" w:sz="0" w:space="0" w:color="auto"/>
                    <w:bottom w:val="none" w:sz="0" w:space="0" w:color="auto"/>
                    <w:right w:val="none" w:sz="0" w:space="0" w:color="auto"/>
                  </w:divBdr>
                  <w:divsChild>
                    <w:div w:id="1157644829">
                      <w:marLeft w:val="0"/>
                      <w:marRight w:val="150"/>
                      <w:marTop w:val="0"/>
                      <w:marBottom w:val="0"/>
                      <w:divBdr>
                        <w:top w:val="none" w:sz="0" w:space="0" w:color="auto"/>
                        <w:left w:val="none" w:sz="0" w:space="0" w:color="auto"/>
                        <w:bottom w:val="none" w:sz="0" w:space="0" w:color="auto"/>
                        <w:right w:val="none" w:sz="0" w:space="0" w:color="auto"/>
                      </w:divBdr>
                    </w:div>
                  </w:divsChild>
                </w:div>
                <w:div w:id="865757799">
                  <w:marLeft w:val="0"/>
                  <w:marRight w:val="150"/>
                  <w:marTop w:val="0"/>
                  <w:marBottom w:val="0"/>
                  <w:divBdr>
                    <w:top w:val="none" w:sz="0" w:space="0" w:color="auto"/>
                    <w:left w:val="none" w:sz="0" w:space="0" w:color="auto"/>
                    <w:bottom w:val="none" w:sz="0" w:space="0" w:color="auto"/>
                    <w:right w:val="none" w:sz="0" w:space="0" w:color="auto"/>
                  </w:divBdr>
                  <w:divsChild>
                    <w:div w:id="17724357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16753372">
          <w:marLeft w:val="0"/>
          <w:marRight w:val="0"/>
          <w:marTop w:val="0"/>
          <w:marBottom w:val="0"/>
          <w:divBdr>
            <w:top w:val="none" w:sz="0" w:space="0" w:color="auto"/>
            <w:left w:val="none" w:sz="0" w:space="0" w:color="auto"/>
            <w:bottom w:val="none" w:sz="0" w:space="0" w:color="auto"/>
            <w:right w:val="none" w:sz="0" w:space="0" w:color="auto"/>
          </w:divBdr>
        </w:div>
        <w:div w:id="1242981926">
          <w:marLeft w:val="0"/>
          <w:marRight w:val="0"/>
          <w:marTop w:val="0"/>
          <w:marBottom w:val="0"/>
          <w:divBdr>
            <w:top w:val="none" w:sz="0" w:space="0" w:color="auto"/>
            <w:left w:val="none" w:sz="0" w:space="0" w:color="auto"/>
            <w:bottom w:val="none" w:sz="0" w:space="0" w:color="auto"/>
            <w:right w:val="none" w:sz="0" w:space="0" w:color="auto"/>
          </w:divBdr>
        </w:div>
        <w:div w:id="1466312077">
          <w:marLeft w:val="0"/>
          <w:marRight w:val="0"/>
          <w:marTop w:val="0"/>
          <w:marBottom w:val="0"/>
          <w:divBdr>
            <w:top w:val="none" w:sz="0" w:space="0" w:color="auto"/>
            <w:left w:val="none" w:sz="0" w:space="0" w:color="auto"/>
            <w:bottom w:val="none" w:sz="0" w:space="0" w:color="auto"/>
            <w:right w:val="none" w:sz="0" w:space="0" w:color="auto"/>
          </w:divBdr>
        </w:div>
        <w:div w:id="849023647">
          <w:marLeft w:val="0"/>
          <w:marRight w:val="0"/>
          <w:marTop w:val="0"/>
          <w:marBottom w:val="0"/>
          <w:divBdr>
            <w:top w:val="none" w:sz="0" w:space="0" w:color="auto"/>
            <w:left w:val="none" w:sz="0" w:space="0" w:color="auto"/>
            <w:bottom w:val="none" w:sz="0" w:space="0" w:color="auto"/>
            <w:right w:val="none" w:sz="0" w:space="0" w:color="auto"/>
          </w:divBdr>
        </w:div>
        <w:div w:id="1552379223">
          <w:marLeft w:val="0"/>
          <w:marRight w:val="0"/>
          <w:marTop w:val="0"/>
          <w:marBottom w:val="0"/>
          <w:divBdr>
            <w:top w:val="none" w:sz="0" w:space="0" w:color="auto"/>
            <w:left w:val="none" w:sz="0" w:space="0" w:color="auto"/>
            <w:bottom w:val="none" w:sz="0" w:space="0" w:color="auto"/>
            <w:right w:val="none" w:sz="0" w:space="0" w:color="auto"/>
          </w:divBdr>
        </w:div>
        <w:div w:id="1580870847">
          <w:marLeft w:val="0"/>
          <w:marRight w:val="0"/>
          <w:marTop w:val="0"/>
          <w:marBottom w:val="0"/>
          <w:divBdr>
            <w:top w:val="none" w:sz="0" w:space="0" w:color="auto"/>
            <w:left w:val="none" w:sz="0" w:space="0" w:color="auto"/>
            <w:bottom w:val="none" w:sz="0" w:space="0" w:color="auto"/>
            <w:right w:val="none" w:sz="0" w:space="0" w:color="auto"/>
          </w:divBdr>
        </w:div>
        <w:div w:id="672998066">
          <w:marLeft w:val="0"/>
          <w:marRight w:val="0"/>
          <w:marTop w:val="0"/>
          <w:marBottom w:val="0"/>
          <w:divBdr>
            <w:top w:val="none" w:sz="0" w:space="0" w:color="auto"/>
            <w:left w:val="none" w:sz="0" w:space="0" w:color="auto"/>
            <w:bottom w:val="none" w:sz="0" w:space="0" w:color="auto"/>
            <w:right w:val="none" w:sz="0" w:space="0" w:color="auto"/>
          </w:divBdr>
        </w:div>
        <w:div w:id="696350058">
          <w:marLeft w:val="0"/>
          <w:marRight w:val="0"/>
          <w:marTop w:val="0"/>
          <w:marBottom w:val="0"/>
          <w:divBdr>
            <w:top w:val="none" w:sz="0" w:space="0" w:color="auto"/>
            <w:left w:val="none" w:sz="0" w:space="0" w:color="auto"/>
            <w:bottom w:val="none" w:sz="0" w:space="0" w:color="auto"/>
            <w:right w:val="none" w:sz="0" w:space="0" w:color="auto"/>
          </w:divBdr>
        </w:div>
      </w:divsChild>
    </w:div>
    <w:div w:id="1959874808">
      <w:bodyDiv w:val="1"/>
      <w:marLeft w:val="0"/>
      <w:marRight w:val="0"/>
      <w:marTop w:val="0"/>
      <w:marBottom w:val="0"/>
      <w:divBdr>
        <w:top w:val="none" w:sz="0" w:space="0" w:color="auto"/>
        <w:left w:val="none" w:sz="0" w:space="0" w:color="auto"/>
        <w:bottom w:val="none" w:sz="0" w:space="0" w:color="auto"/>
        <w:right w:val="none" w:sz="0" w:space="0" w:color="auto"/>
      </w:divBdr>
    </w:div>
    <w:div w:id="1966502251">
      <w:bodyDiv w:val="1"/>
      <w:marLeft w:val="0"/>
      <w:marRight w:val="0"/>
      <w:marTop w:val="0"/>
      <w:marBottom w:val="0"/>
      <w:divBdr>
        <w:top w:val="none" w:sz="0" w:space="0" w:color="auto"/>
        <w:left w:val="none" w:sz="0" w:space="0" w:color="auto"/>
        <w:bottom w:val="none" w:sz="0" w:space="0" w:color="auto"/>
        <w:right w:val="none" w:sz="0" w:space="0" w:color="auto"/>
      </w:divBdr>
      <w:divsChild>
        <w:div w:id="857158751">
          <w:marLeft w:val="0"/>
          <w:marRight w:val="0"/>
          <w:marTop w:val="0"/>
          <w:marBottom w:val="0"/>
          <w:divBdr>
            <w:top w:val="none" w:sz="0" w:space="0" w:color="auto"/>
            <w:left w:val="none" w:sz="0" w:space="0" w:color="auto"/>
            <w:bottom w:val="none" w:sz="0" w:space="0" w:color="auto"/>
            <w:right w:val="none" w:sz="0" w:space="0" w:color="auto"/>
          </w:divBdr>
          <w:divsChild>
            <w:div w:id="697631565">
              <w:marLeft w:val="0"/>
              <w:marRight w:val="0"/>
              <w:marTop w:val="0"/>
              <w:marBottom w:val="0"/>
              <w:divBdr>
                <w:top w:val="none" w:sz="0" w:space="0" w:color="auto"/>
                <w:left w:val="none" w:sz="0" w:space="0" w:color="auto"/>
                <w:bottom w:val="none" w:sz="0" w:space="0" w:color="auto"/>
                <w:right w:val="none" w:sz="0" w:space="0" w:color="auto"/>
              </w:divBdr>
              <w:divsChild>
                <w:div w:id="1551267424">
                  <w:marLeft w:val="0"/>
                  <w:marRight w:val="150"/>
                  <w:marTop w:val="0"/>
                  <w:marBottom w:val="0"/>
                  <w:divBdr>
                    <w:top w:val="none" w:sz="0" w:space="0" w:color="auto"/>
                    <w:left w:val="none" w:sz="0" w:space="0" w:color="auto"/>
                    <w:bottom w:val="none" w:sz="0" w:space="0" w:color="auto"/>
                    <w:right w:val="none" w:sz="0" w:space="0" w:color="auto"/>
                  </w:divBdr>
                  <w:divsChild>
                    <w:div w:id="172494044">
                      <w:marLeft w:val="0"/>
                      <w:marRight w:val="150"/>
                      <w:marTop w:val="0"/>
                      <w:marBottom w:val="0"/>
                      <w:divBdr>
                        <w:top w:val="none" w:sz="0" w:space="0" w:color="auto"/>
                        <w:left w:val="none" w:sz="0" w:space="0" w:color="auto"/>
                        <w:bottom w:val="none" w:sz="0" w:space="0" w:color="auto"/>
                        <w:right w:val="none" w:sz="0" w:space="0" w:color="auto"/>
                      </w:divBdr>
                    </w:div>
                  </w:divsChild>
                </w:div>
                <w:div w:id="1280338799">
                  <w:marLeft w:val="0"/>
                  <w:marRight w:val="150"/>
                  <w:marTop w:val="0"/>
                  <w:marBottom w:val="0"/>
                  <w:divBdr>
                    <w:top w:val="none" w:sz="0" w:space="0" w:color="auto"/>
                    <w:left w:val="none" w:sz="0" w:space="0" w:color="auto"/>
                    <w:bottom w:val="none" w:sz="0" w:space="0" w:color="auto"/>
                    <w:right w:val="none" w:sz="0" w:space="0" w:color="auto"/>
                  </w:divBdr>
                  <w:divsChild>
                    <w:div w:id="191523935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774712219">
          <w:marLeft w:val="0"/>
          <w:marRight w:val="0"/>
          <w:marTop w:val="0"/>
          <w:marBottom w:val="0"/>
          <w:divBdr>
            <w:top w:val="none" w:sz="0" w:space="0" w:color="auto"/>
            <w:left w:val="none" w:sz="0" w:space="0" w:color="auto"/>
            <w:bottom w:val="none" w:sz="0" w:space="0" w:color="auto"/>
            <w:right w:val="none" w:sz="0" w:space="0" w:color="auto"/>
          </w:divBdr>
        </w:div>
        <w:div w:id="1842548949">
          <w:marLeft w:val="0"/>
          <w:marRight w:val="0"/>
          <w:marTop w:val="0"/>
          <w:marBottom w:val="0"/>
          <w:divBdr>
            <w:top w:val="none" w:sz="0" w:space="0" w:color="auto"/>
            <w:left w:val="none" w:sz="0" w:space="0" w:color="auto"/>
            <w:bottom w:val="none" w:sz="0" w:space="0" w:color="auto"/>
            <w:right w:val="none" w:sz="0" w:space="0" w:color="auto"/>
          </w:divBdr>
        </w:div>
        <w:div w:id="1229804826">
          <w:marLeft w:val="0"/>
          <w:marRight w:val="0"/>
          <w:marTop w:val="0"/>
          <w:marBottom w:val="0"/>
          <w:divBdr>
            <w:top w:val="none" w:sz="0" w:space="0" w:color="auto"/>
            <w:left w:val="none" w:sz="0" w:space="0" w:color="auto"/>
            <w:bottom w:val="none" w:sz="0" w:space="0" w:color="auto"/>
            <w:right w:val="none" w:sz="0" w:space="0" w:color="auto"/>
          </w:divBdr>
        </w:div>
        <w:div w:id="1471558128">
          <w:marLeft w:val="0"/>
          <w:marRight w:val="0"/>
          <w:marTop w:val="0"/>
          <w:marBottom w:val="0"/>
          <w:divBdr>
            <w:top w:val="none" w:sz="0" w:space="0" w:color="auto"/>
            <w:left w:val="none" w:sz="0" w:space="0" w:color="auto"/>
            <w:bottom w:val="none" w:sz="0" w:space="0" w:color="auto"/>
            <w:right w:val="none" w:sz="0" w:space="0" w:color="auto"/>
          </w:divBdr>
        </w:div>
        <w:div w:id="1315916232">
          <w:marLeft w:val="0"/>
          <w:marRight w:val="0"/>
          <w:marTop w:val="0"/>
          <w:marBottom w:val="0"/>
          <w:divBdr>
            <w:top w:val="none" w:sz="0" w:space="0" w:color="auto"/>
            <w:left w:val="none" w:sz="0" w:space="0" w:color="auto"/>
            <w:bottom w:val="none" w:sz="0" w:space="0" w:color="auto"/>
            <w:right w:val="none" w:sz="0" w:space="0" w:color="auto"/>
          </w:divBdr>
        </w:div>
        <w:div w:id="348214494">
          <w:marLeft w:val="0"/>
          <w:marRight w:val="0"/>
          <w:marTop w:val="0"/>
          <w:marBottom w:val="0"/>
          <w:divBdr>
            <w:top w:val="none" w:sz="0" w:space="0" w:color="auto"/>
            <w:left w:val="none" w:sz="0" w:space="0" w:color="auto"/>
            <w:bottom w:val="none" w:sz="0" w:space="0" w:color="auto"/>
            <w:right w:val="none" w:sz="0" w:space="0" w:color="auto"/>
          </w:divBdr>
        </w:div>
        <w:div w:id="1758625098">
          <w:marLeft w:val="0"/>
          <w:marRight w:val="0"/>
          <w:marTop w:val="0"/>
          <w:marBottom w:val="0"/>
          <w:divBdr>
            <w:top w:val="none" w:sz="0" w:space="0" w:color="auto"/>
            <w:left w:val="none" w:sz="0" w:space="0" w:color="auto"/>
            <w:bottom w:val="none" w:sz="0" w:space="0" w:color="auto"/>
            <w:right w:val="none" w:sz="0" w:space="0" w:color="auto"/>
          </w:divBdr>
        </w:div>
        <w:div w:id="648485210">
          <w:marLeft w:val="0"/>
          <w:marRight w:val="0"/>
          <w:marTop w:val="0"/>
          <w:marBottom w:val="0"/>
          <w:divBdr>
            <w:top w:val="none" w:sz="0" w:space="0" w:color="auto"/>
            <w:left w:val="none" w:sz="0" w:space="0" w:color="auto"/>
            <w:bottom w:val="none" w:sz="0" w:space="0" w:color="auto"/>
            <w:right w:val="none" w:sz="0" w:space="0" w:color="auto"/>
          </w:divBdr>
        </w:div>
      </w:divsChild>
    </w:div>
    <w:div w:id="1982925911">
      <w:bodyDiv w:val="1"/>
      <w:marLeft w:val="0"/>
      <w:marRight w:val="0"/>
      <w:marTop w:val="0"/>
      <w:marBottom w:val="0"/>
      <w:divBdr>
        <w:top w:val="none" w:sz="0" w:space="0" w:color="auto"/>
        <w:left w:val="none" w:sz="0" w:space="0" w:color="auto"/>
        <w:bottom w:val="none" w:sz="0" w:space="0" w:color="auto"/>
        <w:right w:val="none" w:sz="0" w:space="0" w:color="auto"/>
      </w:divBdr>
    </w:div>
    <w:div w:id="1995720356">
      <w:bodyDiv w:val="1"/>
      <w:marLeft w:val="0"/>
      <w:marRight w:val="0"/>
      <w:marTop w:val="0"/>
      <w:marBottom w:val="0"/>
      <w:divBdr>
        <w:top w:val="none" w:sz="0" w:space="0" w:color="auto"/>
        <w:left w:val="none" w:sz="0" w:space="0" w:color="auto"/>
        <w:bottom w:val="none" w:sz="0" w:space="0" w:color="auto"/>
        <w:right w:val="none" w:sz="0" w:space="0" w:color="auto"/>
      </w:divBdr>
      <w:divsChild>
        <w:div w:id="367295768">
          <w:marLeft w:val="0"/>
          <w:marRight w:val="0"/>
          <w:marTop w:val="0"/>
          <w:marBottom w:val="0"/>
          <w:divBdr>
            <w:top w:val="none" w:sz="0" w:space="0" w:color="auto"/>
            <w:left w:val="none" w:sz="0" w:space="0" w:color="auto"/>
            <w:bottom w:val="none" w:sz="0" w:space="0" w:color="auto"/>
            <w:right w:val="none" w:sz="0" w:space="0" w:color="auto"/>
          </w:divBdr>
          <w:divsChild>
            <w:div w:id="952251663">
              <w:marLeft w:val="0"/>
              <w:marRight w:val="0"/>
              <w:marTop w:val="0"/>
              <w:marBottom w:val="0"/>
              <w:divBdr>
                <w:top w:val="none" w:sz="0" w:space="0" w:color="auto"/>
                <w:left w:val="none" w:sz="0" w:space="0" w:color="auto"/>
                <w:bottom w:val="none" w:sz="0" w:space="0" w:color="auto"/>
                <w:right w:val="none" w:sz="0" w:space="0" w:color="auto"/>
              </w:divBdr>
              <w:divsChild>
                <w:div w:id="27219648">
                  <w:marLeft w:val="0"/>
                  <w:marRight w:val="150"/>
                  <w:marTop w:val="0"/>
                  <w:marBottom w:val="0"/>
                  <w:divBdr>
                    <w:top w:val="none" w:sz="0" w:space="0" w:color="auto"/>
                    <w:left w:val="none" w:sz="0" w:space="0" w:color="auto"/>
                    <w:bottom w:val="none" w:sz="0" w:space="0" w:color="auto"/>
                    <w:right w:val="none" w:sz="0" w:space="0" w:color="auto"/>
                  </w:divBdr>
                  <w:divsChild>
                    <w:div w:id="598414301">
                      <w:marLeft w:val="0"/>
                      <w:marRight w:val="150"/>
                      <w:marTop w:val="0"/>
                      <w:marBottom w:val="0"/>
                      <w:divBdr>
                        <w:top w:val="none" w:sz="0" w:space="0" w:color="auto"/>
                        <w:left w:val="none" w:sz="0" w:space="0" w:color="auto"/>
                        <w:bottom w:val="none" w:sz="0" w:space="0" w:color="auto"/>
                        <w:right w:val="none" w:sz="0" w:space="0" w:color="auto"/>
                      </w:divBdr>
                    </w:div>
                  </w:divsChild>
                </w:div>
                <w:div w:id="589775580">
                  <w:marLeft w:val="0"/>
                  <w:marRight w:val="150"/>
                  <w:marTop w:val="0"/>
                  <w:marBottom w:val="0"/>
                  <w:divBdr>
                    <w:top w:val="none" w:sz="0" w:space="0" w:color="auto"/>
                    <w:left w:val="none" w:sz="0" w:space="0" w:color="auto"/>
                    <w:bottom w:val="none" w:sz="0" w:space="0" w:color="auto"/>
                    <w:right w:val="none" w:sz="0" w:space="0" w:color="auto"/>
                  </w:divBdr>
                  <w:divsChild>
                    <w:div w:id="67562041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057121815">
          <w:marLeft w:val="0"/>
          <w:marRight w:val="0"/>
          <w:marTop w:val="0"/>
          <w:marBottom w:val="0"/>
          <w:divBdr>
            <w:top w:val="none" w:sz="0" w:space="0" w:color="auto"/>
            <w:left w:val="none" w:sz="0" w:space="0" w:color="auto"/>
            <w:bottom w:val="none" w:sz="0" w:space="0" w:color="auto"/>
            <w:right w:val="none" w:sz="0" w:space="0" w:color="auto"/>
          </w:divBdr>
        </w:div>
        <w:div w:id="804347884">
          <w:marLeft w:val="0"/>
          <w:marRight w:val="0"/>
          <w:marTop w:val="0"/>
          <w:marBottom w:val="0"/>
          <w:divBdr>
            <w:top w:val="none" w:sz="0" w:space="0" w:color="auto"/>
            <w:left w:val="none" w:sz="0" w:space="0" w:color="auto"/>
            <w:bottom w:val="none" w:sz="0" w:space="0" w:color="auto"/>
            <w:right w:val="none" w:sz="0" w:space="0" w:color="auto"/>
          </w:divBdr>
        </w:div>
        <w:div w:id="1926300328">
          <w:marLeft w:val="0"/>
          <w:marRight w:val="0"/>
          <w:marTop w:val="0"/>
          <w:marBottom w:val="0"/>
          <w:divBdr>
            <w:top w:val="none" w:sz="0" w:space="0" w:color="auto"/>
            <w:left w:val="none" w:sz="0" w:space="0" w:color="auto"/>
            <w:bottom w:val="none" w:sz="0" w:space="0" w:color="auto"/>
            <w:right w:val="none" w:sz="0" w:space="0" w:color="auto"/>
          </w:divBdr>
        </w:div>
        <w:div w:id="2123106728">
          <w:marLeft w:val="0"/>
          <w:marRight w:val="0"/>
          <w:marTop w:val="0"/>
          <w:marBottom w:val="0"/>
          <w:divBdr>
            <w:top w:val="none" w:sz="0" w:space="0" w:color="auto"/>
            <w:left w:val="none" w:sz="0" w:space="0" w:color="auto"/>
            <w:bottom w:val="none" w:sz="0" w:space="0" w:color="auto"/>
            <w:right w:val="none" w:sz="0" w:space="0" w:color="auto"/>
          </w:divBdr>
        </w:div>
        <w:div w:id="2096903241">
          <w:marLeft w:val="0"/>
          <w:marRight w:val="0"/>
          <w:marTop w:val="0"/>
          <w:marBottom w:val="0"/>
          <w:divBdr>
            <w:top w:val="none" w:sz="0" w:space="0" w:color="auto"/>
            <w:left w:val="none" w:sz="0" w:space="0" w:color="auto"/>
            <w:bottom w:val="none" w:sz="0" w:space="0" w:color="auto"/>
            <w:right w:val="none" w:sz="0" w:space="0" w:color="auto"/>
          </w:divBdr>
        </w:div>
        <w:div w:id="2112627126">
          <w:marLeft w:val="0"/>
          <w:marRight w:val="0"/>
          <w:marTop w:val="0"/>
          <w:marBottom w:val="0"/>
          <w:divBdr>
            <w:top w:val="none" w:sz="0" w:space="0" w:color="auto"/>
            <w:left w:val="none" w:sz="0" w:space="0" w:color="auto"/>
            <w:bottom w:val="none" w:sz="0" w:space="0" w:color="auto"/>
            <w:right w:val="none" w:sz="0" w:space="0" w:color="auto"/>
          </w:divBdr>
        </w:div>
        <w:div w:id="1213038394">
          <w:marLeft w:val="0"/>
          <w:marRight w:val="0"/>
          <w:marTop w:val="0"/>
          <w:marBottom w:val="0"/>
          <w:divBdr>
            <w:top w:val="none" w:sz="0" w:space="0" w:color="auto"/>
            <w:left w:val="none" w:sz="0" w:space="0" w:color="auto"/>
            <w:bottom w:val="none" w:sz="0" w:space="0" w:color="auto"/>
            <w:right w:val="none" w:sz="0" w:space="0" w:color="auto"/>
          </w:divBdr>
        </w:div>
        <w:div w:id="344865841">
          <w:marLeft w:val="0"/>
          <w:marRight w:val="0"/>
          <w:marTop w:val="0"/>
          <w:marBottom w:val="0"/>
          <w:divBdr>
            <w:top w:val="none" w:sz="0" w:space="0" w:color="auto"/>
            <w:left w:val="none" w:sz="0" w:space="0" w:color="auto"/>
            <w:bottom w:val="none" w:sz="0" w:space="0" w:color="auto"/>
            <w:right w:val="none" w:sz="0" w:space="0" w:color="auto"/>
          </w:divBdr>
        </w:div>
      </w:divsChild>
    </w:div>
    <w:div w:id="2000041837">
      <w:bodyDiv w:val="1"/>
      <w:marLeft w:val="0"/>
      <w:marRight w:val="0"/>
      <w:marTop w:val="0"/>
      <w:marBottom w:val="0"/>
      <w:divBdr>
        <w:top w:val="none" w:sz="0" w:space="0" w:color="auto"/>
        <w:left w:val="none" w:sz="0" w:space="0" w:color="auto"/>
        <w:bottom w:val="none" w:sz="0" w:space="0" w:color="auto"/>
        <w:right w:val="none" w:sz="0" w:space="0" w:color="auto"/>
      </w:divBdr>
    </w:div>
    <w:div w:id="2035884887">
      <w:bodyDiv w:val="1"/>
      <w:marLeft w:val="0"/>
      <w:marRight w:val="0"/>
      <w:marTop w:val="0"/>
      <w:marBottom w:val="0"/>
      <w:divBdr>
        <w:top w:val="none" w:sz="0" w:space="0" w:color="auto"/>
        <w:left w:val="none" w:sz="0" w:space="0" w:color="auto"/>
        <w:bottom w:val="none" w:sz="0" w:space="0" w:color="auto"/>
        <w:right w:val="none" w:sz="0" w:space="0" w:color="auto"/>
      </w:divBdr>
    </w:div>
    <w:div w:id="2041320517">
      <w:bodyDiv w:val="1"/>
      <w:marLeft w:val="0"/>
      <w:marRight w:val="0"/>
      <w:marTop w:val="0"/>
      <w:marBottom w:val="0"/>
      <w:divBdr>
        <w:top w:val="none" w:sz="0" w:space="0" w:color="auto"/>
        <w:left w:val="none" w:sz="0" w:space="0" w:color="auto"/>
        <w:bottom w:val="none" w:sz="0" w:space="0" w:color="auto"/>
        <w:right w:val="none" w:sz="0" w:space="0" w:color="auto"/>
      </w:divBdr>
    </w:div>
    <w:div w:id="2051805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jp.reuters.com/article/china-marineparks-idJPKCN1M607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mi09</b:Tag>
    <b:SourceType>JournalArticle</b:SourceType>
    <b:Guid>{FD433649-DA02-4102-B53F-3E4F351DB4F6}</b:Guid>
    <b:Title>Reducing the Risks of the Wildlife Trade</b:Title>
    <b:JournalName>Science</b:JournalName>
    <b:Year>2009</b:Year>
    <b:Pages>594-595</b:Pages>
    <b:Volume>324</b:Volume>
    <b:Issue>5927</b:Issue>
    <b:Author>
      <b:Author>
        <b:NameList>
          <b:Person>
            <b:Last>Smith</b:Last>
            <b:Middle>F.</b:Middle>
            <b:First>Katherine</b:First>
          </b:Person>
          <b:Person>
            <b:Last>Behrens</b:Last>
            <b:First>Michael</b:First>
          </b:Person>
          <b:Person>
            <b:Last>Schloegel</b:Last>
            <b:Middle>M.</b:Middle>
            <b:First>Lisa</b:First>
          </b:Person>
          <b:Person>
            <b:Last>Marano</b:Last>
            <b:First>Nina</b:First>
          </b:Person>
          <b:Person>
            <b:Last>Burgiel</b:Last>
            <b:First>Stas</b:First>
          </b:Person>
          <b:Person>
            <b:Last>Daszak</b:Last>
            <b:First>Peter</b:First>
          </b:Person>
        </b:NameList>
      </b:Author>
    </b:Author>
    <b:LCID>en-US</b:LCID>
    <b:RefOrder>1</b:RefOrder>
  </b:Source>
  <b:Source>
    <b:Tag>Kar05</b:Tag>
    <b:SourceType>JournalArticle</b:SourceType>
    <b:Guid>{198BB68E-F71E-49DE-95C9-DA25C8565D50}</b:Guid>
    <b:LCID>en-US</b:LCID>
    <b:Title>Wildlife Trade and Global Disease Emergence</b:Title>
    <b:JournalName>Emerging Infectious Disease</b:JournalName>
    <b:Year>2005</b:Year>
    <b:Pages>1000-1002</b:Pages>
    <b:Volume>11</b:Volume>
    <b:Issue>7</b:Issue>
    <b:Author>
      <b:Author>
        <b:NameList>
          <b:Person>
            <b:Last>Karesh</b:Last>
            <b:First>William B.</b:First>
          </b:Person>
          <b:Person>
            <b:Last>Cook</b:Last>
            <b:First>Robert A.</b:First>
          </b:Person>
          <b:Person>
            <b:Last>Bennett</b:Last>
            <b:First>Elizabeth L.</b:First>
          </b:Person>
          <b:Person>
            <b:Last>Newcomb</b:Last>
            <b:First>James</b:First>
          </b:Person>
        </b:NameList>
      </b:Author>
    </b:Author>
    <b:RefOrder>2</b:RefOrder>
  </b:Source>
  <b:Source>
    <b:Tag>Men20</b:Tag>
    <b:SourceType>JournalArticle</b:SourceType>
    <b:Guid>{680245B1-F069-43C0-B04F-8AE60BB8FDB4}</b:Guid>
    <b:LCID>en-US</b:LCID>
    <b:Title>Zoonotic Parasites of Reptiles: A Crawling Threat</b:Title>
    <b:JournalName>Trends in Parasitology</b:JournalName>
    <b:Year>2020</b:Year>
    <b:Pages>677-687</b:Pages>
    <b:DOI>https://doi.org/10.1016/j.pt.2020.04.014</b:DOI>
    <b:Author>
      <b:Author>
        <b:NameList>
          <b:Person>
            <b:Last>Mendoza-Roldan</b:Last>
            <b:First>Jairo A</b:First>
          </b:Person>
          <b:Person>
            <b:Last>Modry</b:Last>
            <b:First>David</b:First>
          </b:Person>
          <b:Person>
            <b:Last>Otranto</b:Last>
            <b:First>Domenico</b:First>
          </b:Person>
        </b:NameList>
      </b:Author>
    </b:Author>
    <b:RefOrder>3</b:RefOrder>
  </b:Source>
</b:Sources>
</file>

<file path=customXml/itemProps1.xml><?xml version="1.0" encoding="utf-8"?>
<ds:datastoreItem xmlns:ds="http://schemas.openxmlformats.org/officeDocument/2006/customXml" ds:itemID="{82DD1440-3144-4D75-96B1-003389A4A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TotalTime>
  <Pages>14</Pages>
  <Words>4257</Words>
  <Characters>24265</Characters>
  <Application>Microsoft Office Word</Application>
  <DocSecurity>0</DocSecurity>
  <Lines>202</Lines>
  <Paragraphs>5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8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anori_Matsuura</dc:creator>
  <cp:keywords/>
  <dc:description/>
  <cp:lastModifiedBy>正典 松浦</cp:lastModifiedBy>
  <cp:revision>153</cp:revision>
  <cp:lastPrinted>2023-12-12T04:52:00Z</cp:lastPrinted>
  <dcterms:created xsi:type="dcterms:W3CDTF">2023-12-19T04:39:00Z</dcterms:created>
  <dcterms:modified xsi:type="dcterms:W3CDTF">2023-12-19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P9oDInW"/&gt;&lt;style id="http://www.zotero.org/styles/apa" locale="ja-JP"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